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58AC4A" w14:textId="2E152ED2" w:rsidR="007107C7" w:rsidRDefault="00810FBA">
      <w:pPr>
        <w:widowControl w:val="0"/>
        <w:spacing w:after="100" w:afterAutospacing="1" w:line="240" w:lineRule="auto"/>
        <w:contextualSpacing/>
        <w:jc w:val="both"/>
        <w:rPr>
          <w:ins w:id="0" w:author="Brian Blankenship" w:date="2024-01-09T09:35:00Z"/>
          <w:b/>
          <w:bCs/>
          <w:sz w:val="22"/>
          <w:szCs w:val="22"/>
        </w:rPr>
      </w:pPr>
      <w:ins w:id="1" w:author="Joyce, Renanah Miles" w:date="2024-01-05T19:25:00Z">
        <w:del w:id="2" w:author="Brian Blankenship" w:date="2024-01-13T16:26:00Z">
          <w:r w:rsidDel="00E56B7D">
            <w:rPr>
              <w:b/>
              <w:bCs/>
              <w:sz w:val="22"/>
              <w:szCs w:val="22"/>
            </w:rPr>
            <w:delText xml:space="preserve">Collaborative Research: </w:delText>
          </w:r>
        </w:del>
      </w:ins>
      <w:r w:rsidR="00D8087A" w:rsidRPr="00810FBA">
        <w:rPr>
          <w:b/>
          <w:bCs/>
          <w:sz w:val="22"/>
          <w:szCs w:val="22"/>
        </w:rPr>
        <w:t xml:space="preserve">Access and Influence? </w:t>
      </w:r>
      <w:ins w:id="3" w:author="Michael Allen" w:date="2023-11-02T16:15:00Z">
        <w:r w:rsidR="002362F6" w:rsidRPr="00810FBA">
          <w:rPr>
            <w:b/>
            <w:bCs/>
            <w:sz w:val="22"/>
            <w:szCs w:val="22"/>
          </w:rPr>
          <w:t xml:space="preserve">U.S. </w:t>
        </w:r>
      </w:ins>
      <w:r w:rsidR="00D8087A" w:rsidRPr="00810FBA">
        <w:rPr>
          <w:b/>
          <w:bCs/>
          <w:sz w:val="22"/>
          <w:szCs w:val="22"/>
        </w:rPr>
        <w:t>and Chinese Military Presence and Popular Support in Host Countries</w:t>
      </w:r>
    </w:p>
    <w:p w14:paraId="3793E001" w14:textId="77777777" w:rsidR="00BD4C6D" w:rsidRPr="00810FBA" w:rsidRDefault="00BD4C6D">
      <w:pPr>
        <w:widowControl w:val="0"/>
        <w:spacing w:after="100" w:afterAutospacing="1" w:line="240" w:lineRule="auto"/>
        <w:contextualSpacing/>
        <w:jc w:val="both"/>
        <w:rPr>
          <w:b/>
          <w:bCs/>
          <w:sz w:val="22"/>
          <w:szCs w:val="22"/>
        </w:rPr>
        <w:pPrChange w:id="4" w:author="Brian Blankenship" w:date="2024-01-08T18:01:00Z">
          <w:pPr>
            <w:widowControl w:val="0"/>
            <w:spacing w:after="100" w:afterAutospacing="1" w:line="240" w:lineRule="auto"/>
            <w:contextualSpacing/>
            <w:jc w:val="center"/>
          </w:pPr>
        </w:pPrChange>
      </w:pPr>
    </w:p>
    <w:p w14:paraId="600DFE0D" w14:textId="3C610864" w:rsidR="00D8087A" w:rsidRPr="00810FBA" w:rsidRDefault="00D8087A" w:rsidP="003B4E9D">
      <w:pPr>
        <w:widowControl w:val="0"/>
        <w:spacing w:after="100" w:afterAutospacing="1" w:line="240" w:lineRule="auto"/>
        <w:contextualSpacing/>
        <w:jc w:val="both"/>
        <w:rPr>
          <w:sz w:val="22"/>
          <w:szCs w:val="22"/>
        </w:rPr>
      </w:pPr>
      <w:r w:rsidRPr="00810FBA">
        <w:rPr>
          <w:b/>
          <w:bCs/>
          <w:sz w:val="22"/>
          <w:szCs w:val="22"/>
        </w:rPr>
        <w:t xml:space="preserve">1. </w:t>
      </w:r>
      <w:r w:rsidR="00A94656" w:rsidRPr="00810FBA">
        <w:rPr>
          <w:b/>
          <w:bCs/>
          <w:sz w:val="22"/>
          <w:szCs w:val="22"/>
        </w:rPr>
        <w:t>Background</w:t>
      </w:r>
    </w:p>
    <w:p w14:paraId="19E0AB34" w14:textId="0BF31BDE" w:rsidR="00810FBA" w:rsidRDefault="00810FBA" w:rsidP="003B4E9D">
      <w:pPr>
        <w:widowControl w:val="0"/>
        <w:spacing w:after="100" w:afterAutospacing="1" w:line="240" w:lineRule="auto"/>
        <w:contextualSpacing/>
        <w:jc w:val="both"/>
        <w:rPr>
          <w:ins w:id="5" w:author="Joyce, Renanah Miles" w:date="2024-01-05T19:28:00Z"/>
          <w:sz w:val="22"/>
          <w:szCs w:val="22"/>
        </w:rPr>
      </w:pPr>
      <w:ins w:id="6" w:author="Joyce, Renanah Miles" w:date="2024-01-05T19:28:00Z">
        <w:r w:rsidRPr="008C22EE">
          <w:rPr>
            <w:sz w:val="22"/>
            <w:szCs w:val="22"/>
          </w:rPr>
          <w:t xml:space="preserve">The ability to project military power abroad is a central means by which states exert influence in international politics, allowing them to defeat adversaries and reassure allies across large distances </w:t>
        </w:r>
        <w:r w:rsidRPr="008C22EE">
          <w:rPr>
            <w:sz w:val="22"/>
            <w:szCs w:val="22"/>
          </w:rPr>
          <w:fldChar w:fldCharType="begin"/>
        </w:r>
        <w:r w:rsidRPr="008C22EE">
          <w:rPr>
            <w:sz w:val="22"/>
            <w:szCs w:val="22"/>
          </w:rPr>
          <w:instrText xml:space="preserve"> ADDIN ZOTERO_ITEM CSL_CITATION {"citationID":"iNWfYsfd","properties":{"unsorted":true,"formattedCitation":"(Levy and Thompson 2010; Markowitz and Fariss 2013; Blankenship and Lin-Greenberg 2022)","plainCitation":"(Levy and Thompson 2010; Markowitz and Fariss 2013; Blankenship and Lin-Greenberg 2022)","noteIndex":0},"citationItems":[{"id":2006,"uris":["http://zotero.org/users/local/S0kr9eGP/items/EUYZ6PF3"],"itemData":{"id":2006,"type":"article-journal","container-title":"International Security","issue":"1","note":"number: 1","page":"7-43","title":"Balancing on Land and at Sea: Do States Ally against the Leading Global Power?","title-short":"Balancing on Land and at Sea","volume":"35","author":[{"family":"Levy","given":"Jack S."},{"family":"Thompson","given":"William R."}],"issued":{"date-parts":[["2010"]]}}},{"id":7613,"uris":["http://zotero.org/users/local/S0kr9eGP/items/9HDIQWY7"],"itemData":{"id":7613,"type":"article-journal","abstract":"The central purpose of this article is to establish the relationship between power projection, technology, and economic power. How economically powerful does a state need to be before it can afford the capital intensive technologies, foreign bases, and military and logistical forces associated with global power projection? The specific research question we focus on in this article is: What determines how far states send their military forces? We argue that as the costs associated with projecting power decrease or as the wealth necessary to project power increases, states will project power more frequently and at greater distances. We use a system level time series analysis from 1870–1936 and a dispute level analysis on all militarized international disputes from 1870–2000 to test these propositions. This article is the first to demonstrate empirically that the distance and frequency of power projection is a function of the cost of projecting power. We close with a discussion of contemporary states building power projection capabilities and how future research might build from our research to explain this behavior.","container-title":"International Interactions","issue":"2","note":"number: 2","page":"119-143","title":"Going the Distance: The Price of Projecting Power","title-short":"Going the Distance","volume":"39","author":[{"family":"Markowitz","given":"Jonathan N."},{"family":"Fariss","given":"Christopher J."}],"issued":{"date-parts":[["2013"]]}}},{"id":99,"uris":["http://zotero.org/users/local/S0kr9eGP/items/P8J73VJI"],"itemData":{"id":99,"type":"article-journal","abstract":"How can states most effectively reassure their allies? Existing studies assessing signals of commitment focus on the role of resolve in making assurances credible. This sidelines important questions about the role of capability. We argue that reassurance effectiveness is the product of both capability and resolve, and suggest that high resolve cannot offset low capability. We introduce a new typology of reassurance measures based on the interaction of military capability and resolve, and test which types of measures are most reassuring using an original survey fielded on European foreign policy experts and a case study of US and North Atlantic Treaty Organization reassurance initiatives in the Baltics. We find that high-resolve, low-capability signals such as tripwire forces in allied territory are not viewed as any more reassuring than high-capability, low-resolve signals such as forces stationed offshore. Our study casts doubt on the reassurance value of tripwires and contributes to scholarship on interstate signaling.","container-title":"Security Studies","issue":"1","note":"publisher: Routledge\n_eprint: https://doi.org/10.1080/09636412.2022.2038662","page":"92-117","source":"Taylor and Francis+NEJM","title":"Trivial Tripwires?: Military Capabilities and Alliance Reassurance","title-short":"Trivial Tripwires?","volume":"31","author":[{"family":"Blankenship","given":"Brian"},{"family":"Lin-Greenberg","given":"Erik"}],"issued":{"date-parts":[["2022"]]}}}],"schema":"https://github.com/citation-style-language/schema/raw/master/csl-citation.json"} </w:instrText>
        </w:r>
        <w:r w:rsidRPr="008C22EE">
          <w:rPr>
            <w:sz w:val="22"/>
            <w:szCs w:val="22"/>
          </w:rPr>
          <w:fldChar w:fldCharType="separate"/>
        </w:r>
        <w:r w:rsidRPr="008C22EE">
          <w:rPr>
            <w:sz w:val="22"/>
            <w:szCs w:val="22"/>
          </w:rPr>
          <w:t>(Levy and Thompson 2010; Markowitz and Fariss 2013; Blankenship and Lin-Greenberg 2022)</w:t>
        </w:r>
        <w:r w:rsidRPr="008C22EE">
          <w:rPr>
            <w:sz w:val="22"/>
            <w:szCs w:val="22"/>
          </w:rPr>
          <w:fldChar w:fldCharType="end"/>
        </w:r>
        <w:r w:rsidRPr="008C22EE">
          <w:rPr>
            <w:sz w:val="22"/>
            <w:szCs w:val="22"/>
          </w:rPr>
          <w:t xml:space="preserve">. </w:t>
        </w:r>
        <w:r>
          <w:rPr>
            <w:sz w:val="22"/>
            <w:szCs w:val="22"/>
          </w:rPr>
          <w:t>To project power, states need access to other countries’ territory, often in the form of</w:t>
        </w:r>
        <w:r w:rsidRPr="008C22EE">
          <w:rPr>
            <w:sz w:val="22"/>
            <w:szCs w:val="22"/>
          </w:rPr>
          <w:t xml:space="preserve"> foreign military bases, which allow states to control territory, forward deploy personnel, and resupply their forces </w:t>
        </w:r>
        <w:r w:rsidRPr="008C22EE">
          <w:rPr>
            <w:sz w:val="22"/>
            <w:szCs w:val="22"/>
          </w:rPr>
          <w:fldChar w:fldCharType="begin"/>
        </w:r>
        <w:r w:rsidRPr="008C22EE">
          <w:rPr>
            <w:sz w:val="22"/>
            <w:szCs w:val="22"/>
          </w:rPr>
          <w:instrText xml:space="preserve"> ADDIN ZOTERO_ITEM CSL_CITATION {"citationID":"ohRyfKno","properties":{"formattedCitation":"(Harkavy 1989; Posen 2003)","plainCitation":"(Harkavy 1989; Posen 2003)","noteIndex":0},"citationItems":[{"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id":6745,"uris":["http://zotero.org/users/local/S0kr9eGP/items/E8LHW33M"],"itemData":{"id":6745,"type":"article-journal","container-title":"International Security","issue":"1","note":"number: 1","page":"5-46","title":"Command of the Commons: The Military Foundation of U.S. Hegemony","title-short":"Command of the Commons","volume":"28","author":[{"family":"Posen","given":"Barry R."}],"issued":{"date-parts":[["2003"]]}}}],"schema":"https://github.com/citation-style-language/schema/raw/master/csl-citation.json"} </w:instrText>
        </w:r>
        <w:r w:rsidRPr="008C22EE">
          <w:rPr>
            <w:sz w:val="22"/>
            <w:szCs w:val="22"/>
          </w:rPr>
          <w:fldChar w:fldCharType="separate"/>
        </w:r>
        <w:r w:rsidRPr="008C22EE">
          <w:rPr>
            <w:sz w:val="22"/>
            <w:szCs w:val="22"/>
          </w:rPr>
          <w:t>(Harkavy 1989; Posen 2003)</w:t>
        </w:r>
        <w:r w:rsidRPr="008C22EE">
          <w:rPr>
            <w:sz w:val="22"/>
            <w:szCs w:val="22"/>
          </w:rPr>
          <w:fldChar w:fldCharType="end"/>
        </w:r>
        <w:r w:rsidRPr="008C22EE">
          <w:rPr>
            <w:sz w:val="22"/>
            <w:szCs w:val="22"/>
          </w:rPr>
          <w:t xml:space="preserve">. Basing access, however, is often precarious. </w:t>
        </w:r>
        <w:r>
          <w:rPr>
            <w:sz w:val="22"/>
            <w:szCs w:val="22"/>
          </w:rPr>
          <w:t xml:space="preserve">In the current international system, states typically rely on the consent of sovereign host states to build and maintain their foreign military presence. </w:t>
        </w:r>
        <w:r w:rsidRPr="008C22EE">
          <w:rPr>
            <w:sz w:val="22"/>
            <w:szCs w:val="22"/>
          </w:rPr>
          <w:t>This</w:t>
        </w:r>
        <w:r>
          <w:rPr>
            <w:sz w:val="22"/>
            <w:szCs w:val="22"/>
          </w:rPr>
          <w:t xml:space="preserve"> strategy</w:t>
        </w:r>
        <w:r w:rsidRPr="008C22EE">
          <w:rPr>
            <w:sz w:val="22"/>
            <w:szCs w:val="22"/>
          </w:rPr>
          <w:t xml:space="preserve"> contrasts with earlier periods when states secured bases through force, coercion, and formal empire </w:t>
        </w:r>
        <w:r w:rsidRPr="008C22EE">
          <w:rPr>
            <w:sz w:val="22"/>
            <w:szCs w:val="22"/>
          </w:rPr>
          <w:fldChar w:fldCharType="begin"/>
        </w:r>
        <w:r w:rsidRPr="008C22EE">
          <w:rPr>
            <w:sz w:val="22"/>
            <w:szCs w:val="22"/>
          </w:rPr>
          <w:instrText xml:space="preserve"> ADDIN ZOTERO_ITEM CSL_CITATION {"citationID":"rx3M7zFj","properties":{"formattedCitation":"(Schmidt 2020)","plainCitation":"(Schmidt 2020)","noteIndex":0},"citationItems":[{"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8C22EE">
          <w:rPr>
            <w:sz w:val="22"/>
            <w:szCs w:val="22"/>
          </w:rPr>
          <w:fldChar w:fldCharType="separate"/>
        </w:r>
        <w:r w:rsidRPr="008C22EE">
          <w:rPr>
            <w:sz w:val="22"/>
            <w:szCs w:val="22"/>
          </w:rPr>
          <w:t>(Schmidt 2020)</w:t>
        </w:r>
        <w:r w:rsidRPr="008C22EE">
          <w:rPr>
            <w:sz w:val="22"/>
            <w:szCs w:val="22"/>
          </w:rPr>
          <w:fldChar w:fldCharType="end"/>
        </w:r>
        <w:r w:rsidRPr="008C22EE">
          <w:rPr>
            <w:sz w:val="22"/>
            <w:szCs w:val="22"/>
          </w:rPr>
          <w:t xml:space="preserve">. </w:t>
        </w:r>
        <w:r>
          <w:rPr>
            <w:sz w:val="22"/>
            <w:szCs w:val="22"/>
          </w:rPr>
          <w:t xml:space="preserve">Because host states can grant or deny access, </w:t>
        </w:r>
        <w:del w:id="7" w:author="Michael Allen" w:date="2024-01-07T20:09:00Z">
          <w:r w:rsidDel="000F2C23">
            <w:rPr>
              <w:sz w:val="22"/>
              <w:szCs w:val="22"/>
            </w:rPr>
            <w:delText>it is</w:delText>
          </w:r>
        </w:del>
      </w:ins>
      <w:ins w:id="8" w:author="Michael Allen" w:date="2024-01-07T20:09:00Z">
        <w:r w:rsidR="000F2C23">
          <w:rPr>
            <w:sz w:val="22"/>
            <w:szCs w:val="22"/>
          </w:rPr>
          <w:t>they are</w:t>
        </w:r>
      </w:ins>
      <w:ins w:id="9" w:author="Joyce, Renanah Miles" w:date="2024-01-05T19:28:00Z">
        <w:r>
          <w:rPr>
            <w:sz w:val="22"/>
            <w:szCs w:val="22"/>
          </w:rPr>
          <w:t xml:space="preserve"> subject to pressure as great power rivals like the United States and China increasingly compete for access and influence </w:t>
        </w:r>
        <w:del w:id="10" w:author="Michael Allen" w:date="2024-01-07T20:09:00Z">
          <w:r w:rsidDel="000F2C23">
            <w:rPr>
              <w:sz w:val="22"/>
              <w:szCs w:val="22"/>
            </w:rPr>
            <w:delText>around the world</w:delText>
          </w:r>
        </w:del>
      </w:ins>
      <w:ins w:id="11" w:author="Michael Allen" w:date="2024-01-07T20:09:00Z">
        <w:r w:rsidR="000F2C23">
          <w:rPr>
            <w:sz w:val="22"/>
            <w:szCs w:val="22"/>
          </w:rPr>
          <w:t>worldwide</w:t>
        </w:r>
      </w:ins>
      <w:ins w:id="12" w:author="Joyce, Renanah Miles" w:date="2024-01-05T19:28:00Z">
        <w:r>
          <w:rPr>
            <w:sz w:val="22"/>
            <w:szCs w:val="22"/>
          </w:rPr>
          <w:t>.</w:t>
        </w:r>
      </w:ins>
    </w:p>
    <w:p w14:paraId="5B149B58" w14:textId="7181C11F" w:rsidR="00810FBA" w:rsidRDefault="00810FBA" w:rsidP="003B4E9D">
      <w:pPr>
        <w:widowControl w:val="0"/>
        <w:spacing w:after="100" w:afterAutospacing="1" w:line="240" w:lineRule="auto"/>
        <w:contextualSpacing/>
        <w:jc w:val="both"/>
        <w:rPr>
          <w:ins w:id="13" w:author="Joyce, Renanah Miles" w:date="2024-01-05T19:28:00Z"/>
          <w:sz w:val="22"/>
          <w:szCs w:val="22"/>
        </w:rPr>
      </w:pPr>
      <w:ins w:id="14" w:author="Joyce, Renanah Miles" w:date="2024-01-05T19:28:00Z">
        <w:r>
          <w:rPr>
            <w:sz w:val="22"/>
            <w:szCs w:val="22"/>
          </w:rPr>
          <w:tab/>
          <w:t xml:space="preserve">The proposed project treats host support and </w:t>
        </w:r>
      </w:ins>
      <w:ins w:id="15" w:author="Carla Martinez Machain" w:date="2024-01-09T14:47:00Z">
        <w:r w:rsidR="004D6128">
          <w:rPr>
            <w:sz w:val="22"/>
            <w:szCs w:val="22"/>
          </w:rPr>
          <w:t xml:space="preserve">major power </w:t>
        </w:r>
      </w:ins>
      <w:ins w:id="16" w:author="Joyce, Renanah Miles" w:date="2024-01-05T19:28:00Z">
        <w:r>
          <w:rPr>
            <w:sz w:val="22"/>
            <w:szCs w:val="22"/>
          </w:rPr>
          <w:t>competition as key variables to explore, asking two basic science research questions for international relations: What factors affect host support for foreign military presence? And how does competition</w:t>
        </w:r>
      </w:ins>
      <w:ins w:id="17" w:author="Brian Blankenship" w:date="2024-01-08T16:56:00Z">
        <w:r w:rsidR="001314F2">
          <w:rPr>
            <w:sz w:val="22"/>
            <w:szCs w:val="22"/>
          </w:rPr>
          <w:t xml:space="preserve"> from foreign powers</w:t>
        </w:r>
      </w:ins>
      <w:ins w:id="18" w:author="Michael Allen" w:date="2024-01-07T20:09:00Z">
        <w:r w:rsidR="000F2C23">
          <w:rPr>
            <w:sz w:val="22"/>
            <w:szCs w:val="22"/>
          </w:rPr>
          <w:t>,</w:t>
        </w:r>
      </w:ins>
      <w:ins w:id="19" w:author="Joyce, Renanah Miles" w:date="2024-01-05T19:28:00Z">
        <w:r>
          <w:rPr>
            <w:sz w:val="22"/>
            <w:szCs w:val="22"/>
          </w:rPr>
          <w:t xml:space="preserve"> in turn</w:t>
        </w:r>
      </w:ins>
      <w:ins w:id="20" w:author="Michael Allen" w:date="2024-01-07T20:09:00Z">
        <w:r w:rsidR="000F2C23">
          <w:rPr>
            <w:sz w:val="22"/>
            <w:szCs w:val="22"/>
          </w:rPr>
          <w:t>,</w:t>
        </w:r>
      </w:ins>
      <w:ins w:id="21" w:author="Joyce, Renanah Miles" w:date="2024-01-05T19:28:00Z">
        <w:r>
          <w:rPr>
            <w:sz w:val="22"/>
            <w:szCs w:val="22"/>
          </w:rPr>
          <w:t xml:space="preserve"> shape these </w:t>
        </w:r>
        <w:commentRangeStart w:id="22"/>
        <w:commentRangeStart w:id="23"/>
        <w:r>
          <w:rPr>
            <w:sz w:val="22"/>
            <w:szCs w:val="22"/>
          </w:rPr>
          <w:t>factors</w:t>
        </w:r>
        <w:commentRangeEnd w:id="22"/>
        <w:r>
          <w:rPr>
            <w:rStyle w:val="CommentReference"/>
          </w:rPr>
          <w:commentReference w:id="22"/>
        </w:r>
      </w:ins>
      <w:commentRangeEnd w:id="23"/>
      <w:r w:rsidR="00857E8D">
        <w:rPr>
          <w:rStyle w:val="CommentReference"/>
        </w:rPr>
        <w:commentReference w:id="23"/>
      </w:r>
      <w:ins w:id="24" w:author="Joyce, Renanah Miles" w:date="2024-01-05T19:28:00Z">
        <w:r>
          <w:rPr>
            <w:sz w:val="22"/>
            <w:szCs w:val="22"/>
          </w:rPr>
          <w:t>?</w:t>
        </w:r>
      </w:ins>
    </w:p>
    <w:p w14:paraId="40985450" w14:textId="45849C44" w:rsidR="00810FBA" w:rsidRPr="00E94FC4" w:rsidRDefault="00810FBA" w:rsidP="003B4E9D">
      <w:pPr>
        <w:widowControl w:val="0"/>
        <w:spacing w:after="100" w:afterAutospacing="1" w:line="240" w:lineRule="auto"/>
        <w:contextualSpacing/>
        <w:jc w:val="both"/>
        <w:rPr>
          <w:ins w:id="25" w:author="Joyce, Renanah Miles" w:date="2024-01-05T19:28:00Z"/>
          <w:sz w:val="22"/>
          <w:szCs w:val="22"/>
        </w:rPr>
      </w:pPr>
      <w:ins w:id="26" w:author="Joyce, Renanah Miles" w:date="2024-01-05T19:28:00Z">
        <w:r>
          <w:rPr>
            <w:sz w:val="22"/>
            <w:szCs w:val="22"/>
          </w:rPr>
          <w:tab/>
        </w:r>
        <w:r w:rsidRPr="008C22EE">
          <w:rPr>
            <w:sz w:val="22"/>
            <w:szCs w:val="22"/>
          </w:rPr>
          <w:t>The systematic study of overseas military basing</w:t>
        </w:r>
        <w:del w:id="27" w:author="Michael Allen" w:date="2024-01-07T20:09:00Z">
          <w:r w:rsidRPr="008C22EE" w:rsidDel="000F2C23">
            <w:rPr>
              <w:sz w:val="22"/>
              <w:szCs w:val="22"/>
            </w:rPr>
            <w:delText>,</w:delText>
          </w:r>
        </w:del>
        <w:r w:rsidRPr="008C22EE">
          <w:rPr>
            <w:sz w:val="22"/>
            <w:szCs w:val="22"/>
          </w:rPr>
          <w:t xml:space="preserve"> </w:t>
        </w:r>
      </w:ins>
      <w:ins w:id="28" w:author="Michael Allen" w:date="2024-01-07T20:09:00Z">
        <w:r w:rsidR="000F2C23">
          <w:rPr>
            <w:sz w:val="22"/>
            <w:szCs w:val="22"/>
          </w:rPr>
          <w:t xml:space="preserve">and </w:t>
        </w:r>
      </w:ins>
      <w:ins w:id="29" w:author="Joyce, Renanah Miles" w:date="2024-01-05T19:28:00Z">
        <w:r w:rsidRPr="008C22EE">
          <w:rPr>
            <w:sz w:val="22"/>
            <w:szCs w:val="22"/>
          </w:rPr>
          <w:t>how it affects and is affected by host populations</w:t>
        </w:r>
        <w:del w:id="30" w:author="Michael Allen" w:date="2024-01-07T20:09:00Z">
          <w:r w:rsidRPr="008C22EE" w:rsidDel="000F2C23">
            <w:rPr>
              <w:sz w:val="22"/>
              <w:szCs w:val="22"/>
            </w:rPr>
            <w:delText>,</w:delText>
          </w:r>
        </w:del>
        <w:r w:rsidRPr="008C22EE">
          <w:rPr>
            <w:sz w:val="22"/>
            <w:szCs w:val="22"/>
          </w:rPr>
          <w:t xml:space="preserve"> is still </w:t>
        </w:r>
        <w:del w:id="31" w:author="Michael Flynn" w:date="2024-01-08T13:06:00Z">
          <w:r w:rsidRPr="008C22EE" w:rsidDel="00376A35">
            <w:rPr>
              <w:sz w:val="22"/>
              <w:szCs w:val="22"/>
            </w:rPr>
            <w:delText>in its infancy</w:delText>
          </w:r>
        </w:del>
      </w:ins>
      <w:ins w:id="32" w:author="Michael Flynn" w:date="2024-01-08T13:06:00Z">
        <w:r w:rsidR="00376A35">
          <w:rPr>
            <w:sz w:val="22"/>
            <w:szCs w:val="22"/>
          </w:rPr>
          <w:t>new</w:t>
        </w:r>
      </w:ins>
      <w:ins w:id="33" w:author="Joyce, Renanah Miles" w:date="2024-01-05T19:28:00Z">
        <w:r w:rsidRPr="008C22EE">
          <w:rPr>
            <w:sz w:val="22"/>
            <w:szCs w:val="22"/>
          </w:rPr>
          <w:t xml:space="preserve">. </w:t>
        </w:r>
        <w:r w:rsidRPr="00E94FC4">
          <w:rPr>
            <w:sz w:val="22"/>
            <w:szCs w:val="22"/>
          </w:rPr>
          <w:t xml:space="preserve">While military basing </w:t>
        </w:r>
        <w:r>
          <w:rPr>
            <w:sz w:val="22"/>
            <w:szCs w:val="22"/>
          </w:rPr>
          <w:t>i</w:t>
        </w:r>
        <w:r w:rsidRPr="00E94FC4">
          <w:rPr>
            <w:sz w:val="22"/>
            <w:szCs w:val="22"/>
          </w:rPr>
          <w:t xml:space="preserve">s a centuries-old practice, </w:t>
        </w:r>
        <w:r>
          <w:rPr>
            <w:sz w:val="22"/>
            <w:szCs w:val="22"/>
          </w:rPr>
          <w:t>methods of securing</w:t>
        </w:r>
        <w:r w:rsidRPr="00E94FC4">
          <w:rPr>
            <w:sz w:val="22"/>
            <w:szCs w:val="22"/>
          </w:rPr>
          <w:t xml:space="preserve"> </w:t>
        </w:r>
        <w:r>
          <w:rPr>
            <w:sz w:val="22"/>
            <w:szCs w:val="22"/>
          </w:rPr>
          <w:t>military</w:t>
        </w:r>
        <w:r w:rsidRPr="00E94FC4">
          <w:rPr>
            <w:sz w:val="22"/>
            <w:szCs w:val="22"/>
          </w:rPr>
          <w:t xml:space="preserve"> access have evolved</w:t>
        </w:r>
        <w:del w:id="34" w:author="Michael Allen" w:date="2024-01-10T08:47:00Z">
          <w:r w:rsidRPr="00E94FC4" w:rsidDel="002425B5">
            <w:rPr>
              <w:sz w:val="22"/>
              <w:szCs w:val="22"/>
            </w:rPr>
            <w:delText xml:space="preserve"> rapidly</w:delText>
          </w:r>
        </w:del>
      </w:ins>
      <w:ins w:id="35" w:author="Michael Flynn" w:date="2024-01-08T13:07:00Z">
        <w:del w:id="36" w:author="Michael Allen" w:date="2024-01-10T08:47:00Z">
          <w:r w:rsidR="005430E8" w:rsidDel="002425B5">
            <w:rPr>
              <w:sz w:val="22"/>
              <w:szCs w:val="22"/>
            </w:rPr>
            <w:delText>over time</w:delText>
          </w:r>
        </w:del>
      </w:ins>
      <w:ins w:id="37" w:author="Joyce, Renanah Miles" w:date="2024-01-05T19:28:00Z">
        <w:r w:rsidRPr="00E94FC4">
          <w:rPr>
            <w:sz w:val="22"/>
            <w:szCs w:val="22"/>
          </w:rPr>
          <w:t>. Traditionally, the ability to deploy troops in other</w:t>
        </w:r>
        <w:r>
          <w:rPr>
            <w:sz w:val="22"/>
            <w:szCs w:val="22"/>
          </w:rPr>
          <w:t xml:space="preserve"> state</w:t>
        </w:r>
        <w:r w:rsidRPr="00E94FC4">
          <w:rPr>
            <w:sz w:val="22"/>
            <w:szCs w:val="22"/>
          </w:rPr>
          <w:t>s</w:t>
        </w:r>
        <w:r>
          <w:rPr>
            <w:sz w:val="22"/>
            <w:szCs w:val="22"/>
          </w:rPr>
          <w:t>’</w:t>
        </w:r>
        <w:r w:rsidRPr="00E94FC4">
          <w:rPr>
            <w:sz w:val="22"/>
            <w:szCs w:val="22"/>
          </w:rPr>
          <w:t xml:space="preserve"> territory primarily arose from conquest and colonialism. After World War II and into the period of decolonization, alliances</w:t>
        </w:r>
      </w:ins>
      <w:ins w:id="38" w:author="Michael Allen" w:date="2024-01-07T20:09:00Z">
        <w:r w:rsidR="000F2C23">
          <w:rPr>
            <w:sz w:val="22"/>
            <w:szCs w:val="22"/>
          </w:rPr>
          <w:t>,</w:t>
        </w:r>
      </w:ins>
      <w:ins w:id="39" w:author="Joyce, Renanah Miles" w:date="2024-01-05T19:28:00Z">
        <w:r w:rsidRPr="00E94FC4">
          <w:rPr>
            <w:sz w:val="22"/>
            <w:szCs w:val="22"/>
          </w:rPr>
          <w:t xml:space="preserve"> and regime change</w:t>
        </w:r>
      </w:ins>
      <w:ins w:id="40" w:author="Michael Allen" w:date="2024-01-10T08:47:00Z">
        <w:r w:rsidR="002425B5">
          <w:rPr>
            <w:sz w:val="22"/>
            <w:szCs w:val="22"/>
          </w:rPr>
          <w:t>,</w:t>
        </w:r>
      </w:ins>
      <w:ins w:id="41" w:author="Joyce, Renanah Miles" w:date="2024-01-05T19:28:00Z">
        <w:r w:rsidRPr="00E94FC4">
          <w:rPr>
            <w:sz w:val="22"/>
            <w:szCs w:val="22"/>
          </w:rPr>
          <w:t xml:space="preserve"> </w:t>
        </w:r>
      </w:ins>
      <w:ins w:id="42" w:author="Michael Allen" w:date="2024-01-10T08:47:00Z">
        <w:r w:rsidR="002425B5">
          <w:rPr>
            <w:sz w:val="22"/>
            <w:szCs w:val="22"/>
          </w:rPr>
          <w:t xml:space="preserve">they </w:t>
        </w:r>
      </w:ins>
      <w:ins w:id="43" w:author="Joyce, Renanah Miles" w:date="2024-01-05T19:28:00Z">
        <w:r w:rsidRPr="00E94FC4">
          <w:rPr>
            <w:sz w:val="22"/>
            <w:szCs w:val="22"/>
          </w:rPr>
          <w:t xml:space="preserve">provided a path for the United States and the Soviet Union to have long-term military access </w:t>
        </w:r>
        <w:r>
          <w:rPr>
            <w:sz w:val="22"/>
            <w:szCs w:val="22"/>
          </w:rPr>
          <w:t xml:space="preserve">to </w:t>
        </w:r>
        <w:r w:rsidRPr="00E94FC4">
          <w:rPr>
            <w:sz w:val="22"/>
            <w:szCs w:val="22"/>
          </w:rPr>
          <w:t>(or control</w:t>
        </w:r>
        <w:r>
          <w:rPr>
            <w:sz w:val="22"/>
            <w:szCs w:val="22"/>
          </w:rPr>
          <w:t xml:space="preserve"> </w:t>
        </w:r>
        <w:r w:rsidRPr="00E94FC4">
          <w:rPr>
            <w:sz w:val="22"/>
            <w:szCs w:val="22"/>
          </w:rPr>
          <w:t>over</w:t>
        </w:r>
        <w:r>
          <w:rPr>
            <w:sz w:val="22"/>
            <w:szCs w:val="22"/>
          </w:rPr>
          <w:t>)</w:t>
        </w:r>
        <w:r w:rsidRPr="00E94FC4">
          <w:rPr>
            <w:sz w:val="22"/>
            <w:szCs w:val="22"/>
          </w:rPr>
          <w:t xml:space="preserve"> other’s territories. While the collapse of the Soviet Union led to a withdrawal </w:t>
        </w:r>
        <w:r>
          <w:rPr>
            <w:sz w:val="22"/>
            <w:szCs w:val="22"/>
          </w:rPr>
          <w:t>from</w:t>
        </w:r>
        <w:r w:rsidRPr="00E94FC4">
          <w:rPr>
            <w:sz w:val="22"/>
            <w:szCs w:val="22"/>
          </w:rPr>
          <w:t xml:space="preserve"> </w:t>
        </w:r>
        <w:r>
          <w:rPr>
            <w:sz w:val="22"/>
            <w:szCs w:val="22"/>
          </w:rPr>
          <w:t xml:space="preserve">most Russian </w:t>
        </w:r>
        <w:r w:rsidRPr="00E94FC4">
          <w:rPr>
            <w:sz w:val="22"/>
            <w:szCs w:val="22"/>
          </w:rPr>
          <w:t>bases, the United States expanded its network to include most of the globe</w:t>
        </w:r>
        <w:del w:id="44" w:author="Michael Flynn" w:date="2024-01-08T13:08:00Z">
          <w:r w:rsidRPr="00E94FC4" w:rsidDel="005430E8">
            <w:rPr>
              <w:sz w:val="22"/>
              <w:szCs w:val="22"/>
            </w:rPr>
            <w:delText xml:space="preserve"> in its unipolar moment</w:delText>
          </w:r>
        </w:del>
        <w:r w:rsidRPr="00E94FC4">
          <w:rPr>
            <w:sz w:val="22"/>
            <w:szCs w:val="22"/>
          </w:rPr>
          <w:t>.</w:t>
        </w:r>
      </w:ins>
    </w:p>
    <w:p w14:paraId="2EE756A2" w14:textId="08FEE730" w:rsidR="00810FBA" w:rsidRDefault="00810FBA" w:rsidP="003B4E9D">
      <w:pPr>
        <w:widowControl w:val="0"/>
        <w:spacing w:after="100" w:afterAutospacing="1" w:line="240" w:lineRule="auto"/>
        <w:ind w:firstLine="720"/>
        <w:contextualSpacing/>
        <w:jc w:val="both"/>
        <w:rPr>
          <w:ins w:id="45" w:author="Joyce, Renanah Miles" w:date="2024-01-05T19:28:00Z"/>
          <w:sz w:val="22"/>
          <w:szCs w:val="22"/>
        </w:rPr>
      </w:pPr>
      <w:ins w:id="46" w:author="Joyce, Renanah Miles" w:date="2024-01-05T19:28:00Z">
        <w:del w:id="47" w:author="Michael Allen" w:date="2024-01-10T08:47:00Z">
          <w:r w:rsidDel="002425B5">
            <w:rPr>
              <w:sz w:val="22"/>
              <w:szCs w:val="22"/>
            </w:rPr>
            <w:delText>Importantly, h</w:delText>
          </w:r>
        </w:del>
      </w:ins>
      <w:ins w:id="48" w:author="Michael Allen" w:date="2024-01-10T08:47:00Z">
        <w:r w:rsidR="002425B5">
          <w:rPr>
            <w:sz w:val="22"/>
            <w:szCs w:val="22"/>
          </w:rPr>
          <w:t>H</w:t>
        </w:r>
      </w:ins>
      <w:ins w:id="49" w:author="Joyce, Renanah Miles" w:date="2024-01-05T19:28:00Z">
        <w:r>
          <w:rPr>
            <w:sz w:val="22"/>
            <w:szCs w:val="22"/>
          </w:rPr>
          <w:t xml:space="preserve">owever, even a global basing network does not provide unfettered access. For example, the United States maintained </w:t>
        </w:r>
        <w:r w:rsidRPr="00E94FC4">
          <w:rPr>
            <w:sz w:val="22"/>
            <w:szCs w:val="22"/>
          </w:rPr>
          <w:t>between 2</w:t>
        </w:r>
        <w:r>
          <w:rPr>
            <w:sz w:val="22"/>
            <w:szCs w:val="22"/>
          </w:rPr>
          <w:t>,</w:t>
        </w:r>
        <w:r w:rsidRPr="00E94FC4">
          <w:rPr>
            <w:sz w:val="22"/>
            <w:szCs w:val="22"/>
          </w:rPr>
          <w:t>000</w:t>
        </w:r>
        <w:r>
          <w:rPr>
            <w:sz w:val="22"/>
            <w:szCs w:val="22"/>
          </w:rPr>
          <w:t>–</w:t>
        </w:r>
        <w:r w:rsidRPr="00E94FC4">
          <w:rPr>
            <w:sz w:val="22"/>
            <w:szCs w:val="22"/>
          </w:rPr>
          <w:t>3</w:t>
        </w:r>
        <w:r>
          <w:rPr>
            <w:sz w:val="22"/>
            <w:szCs w:val="22"/>
          </w:rPr>
          <w:t>,</w:t>
        </w:r>
        <w:r w:rsidRPr="00E94FC4">
          <w:rPr>
            <w:sz w:val="22"/>
            <w:szCs w:val="22"/>
          </w:rPr>
          <w:t>000 troops in Turkey</w:t>
        </w:r>
        <w:r>
          <w:rPr>
            <w:sz w:val="22"/>
            <w:szCs w:val="22"/>
          </w:rPr>
          <w:t xml:space="preserve"> in the lead-up to the U.S. invasion of Iraq in 2003. </w:t>
        </w:r>
        <w:r w:rsidRPr="00E94FC4">
          <w:rPr>
            <w:sz w:val="22"/>
            <w:szCs w:val="22"/>
          </w:rPr>
          <w:t>Yet</w:t>
        </w:r>
      </w:ins>
      <w:ins w:id="50" w:author="Michael Allen" w:date="2024-01-10T08:47:00Z">
        <w:r w:rsidR="002425B5">
          <w:rPr>
            <w:sz w:val="22"/>
            <w:szCs w:val="22"/>
          </w:rPr>
          <w:t>,</w:t>
        </w:r>
      </w:ins>
      <w:ins w:id="51" w:author="Joyce, Renanah Miles" w:date="2024-01-05T19:28:00Z">
        <w:r w:rsidRPr="00E94FC4">
          <w:rPr>
            <w:sz w:val="22"/>
            <w:szCs w:val="22"/>
          </w:rPr>
          <w:t xml:space="preserve"> upon requesting the use of Turkey as a launching pad for its invasion, the Turkish parliament unexpectedly refused the U</w:t>
        </w:r>
        <w:r>
          <w:rPr>
            <w:sz w:val="22"/>
            <w:szCs w:val="22"/>
          </w:rPr>
          <w:t>.</w:t>
        </w:r>
        <w:r w:rsidRPr="00E94FC4">
          <w:rPr>
            <w:sz w:val="22"/>
            <w:szCs w:val="22"/>
          </w:rPr>
          <w:t>S</w:t>
        </w:r>
        <w:r>
          <w:rPr>
            <w:sz w:val="22"/>
            <w:szCs w:val="22"/>
          </w:rPr>
          <w:t>.</w:t>
        </w:r>
        <w:r w:rsidRPr="00E94FC4">
          <w:rPr>
            <w:sz w:val="22"/>
            <w:szCs w:val="22"/>
          </w:rPr>
          <w:t xml:space="preserve"> request. </w:t>
        </w:r>
        <w:r>
          <w:rPr>
            <w:sz w:val="22"/>
            <w:szCs w:val="22"/>
          </w:rPr>
          <w:t>As this example illustrates,</w:t>
        </w:r>
        <w:r w:rsidRPr="00E94FC4">
          <w:rPr>
            <w:sz w:val="22"/>
            <w:szCs w:val="22"/>
          </w:rPr>
          <w:t xml:space="preserve"> access is an ongoing political and bargaining process that requires consent from the granting state.</w:t>
        </w:r>
        <w:r>
          <w:rPr>
            <w:sz w:val="22"/>
            <w:szCs w:val="22"/>
          </w:rPr>
          <w:t xml:space="preserve"> Moreover, this bargaining process often encounters internal challenges from </w:t>
        </w:r>
        <w:r w:rsidRPr="00B60CE9">
          <w:rPr>
            <w:sz w:val="22"/>
            <w:szCs w:val="22"/>
          </w:rPr>
          <w:t xml:space="preserve">domestic audiences within a host country who oppose the foreign military presence. Internal challenges are rooted </w:t>
        </w:r>
        <w:del w:id="52" w:author="Michael Allen" w:date="2024-01-10T08:47:00Z">
          <w:r w:rsidRPr="00B60CE9" w:rsidDel="002425B5">
            <w:rPr>
              <w:sz w:val="22"/>
              <w:szCs w:val="22"/>
            </w:rPr>
            <w:delText xml:space="preserve">both </w:delText>
          </w:r>
        </w:del>
        <w:r>
          <w:rPr>
            <w:sz w:val="22"/>
            <w:szCs w:val="22"/>
          </w:rPr>
          <w:t xml:space="preserve">in </w:t>
        </w:r>
        <w:r w:rsidRPr="00B60CE9">
          <w:rPr>
            <w:sz w:val="22"/>
            <w:szCs w:val="22"/>
          </w:rPr>
          <w:t xml:space="preserve">abstract ideas about infringement upon </w:t>
        </w:r>
        <w:r>
          <w:rPr>
            <w:sz w:val="22"/>
            <w:szCs w:val="22"/>
          </w:rPr>
          <w:t xml:space="preserve">host </w:t>
        </w:r>
        <w:r w:rsidRPr="00B60CE9">
          <w:rPr>
            <w:sz w:val="22"/>
            <w:szCs w:val="22"/>
          </w:rPr>
          <w:t>sovereignty and the negative effects that bases impose on their environments, including noise, environmental pollution, traffic congestion, and crime committed by the basing power’s service</w:t>
        </w:r>
      </w:ins>
      <w:ins w:id="53" w:author="Michael Allen" w:date="2024-01-07T20:10:00Z">
        <w:r w:rsidR="000F2C23">
          <w:rPr>
            <w:sz w:val="22"/>
            <w:szCs w:val="22"/>
          </w:rPr>
          <w:t xml:space="preserve"> </w:t>
        </w:r>
      </w:ins>
      <w:ins w:id="54" w:author="Joyce, Renanah Miles" w:date="2024-01-05T19:28:00Z">
        <w:r w:rsidRPr="00B60CE9">
          <w:rPr>
            <w:sz w:val="22"/>
            <w:szCs w:val="22"/>
          </w:rPr>
          <w:t>members.</w:t>
        </w:r>
      </w:ins>
    </w:p>
    <w:p w14:paraId="7BF348F5" w14:textId="7EAC7B00" w:rsidR="00810FBA" w:rsidRDefault="00810FBA" w:rsidP="003B4E9D">
      <w:pPr>
        <w:widowControl w:val="0"/>
        <w:spacing w:after="100" w:afterAutospacing="1" w:line="240" w:lineRule="auto"/>
        <w:ind w:firstLine="720"/>
        <w:contextualSpacing/>
        <w:jc w:val="both"/>
        <w:rPr>
          <w:ins w:id="55" w:author="Joyce, Renanah Miles" w:date="2024-01-05T19:28:00Z"/>
          <w:sz w:val="22"/>
          <w:szCs w:val="22"/>
        </w:rPr>
      </w:pPr>
      <w:ins w:id="56" w:author="Joyce, Renanah Miles" w:date="2024-01-05T19:28:00Z">
        <w:r>
          <w:rPr>
            <w:sz w:val="22"/>
            <w:szCs w:val="22"/>
          </w:rPr>
          <w:t xml:space="preserve">To overcome these potential objections, basing </w:t>
        </w:r>
        <w:r w:rsidRPr="00B60CE9">
          <w:rPr>
            <w:sz w:val="22"/>
            <w:szCs w:val="22"/>
          </w:rPr>
          <w:t xml:space="preserve">countries </w:t>
        </w:r>
        <w:r>
          <w:rPr>
            <w:sz w:val="22"/>
            <w:szCs w:val="22"/>
          </w:rPr>
          <w:t xml:space="preserve">use different policy tools </w:t>
        </w:r>
        <w:del w:id="57" w:author="Brian Blankenship" w:date="2024-01-09T09:38:00Z">
          <w:r w:rsidDel="00BD4C6D">
            <w:rPr>
              <w:sz w:val="22"/>
              <w:szCs w:val="22"/>
            </w:rPr>
            <w:delText xml:space="preserve">designed </w:delText>
          </w:r>
        </w:del>
        <w:r>
          <w:rPr>
            <w:sz w:val="22"/>
            <w:szCs w:val="22"/>
          </w:rPr>
          <w:t>to win both elite and popular support for a military presence.</w:t>
        </w:r>
        <w:r w:rsidRPr="00B60CE9">
          <w:rPr>
            <w:sz w:val="22"/>
            <w:szCs w:val="22"/>
          </w:rPr>
          <w:t xml:space="preserve"> These include using financial incentives to curry favor—</w:t>
        </w:r>
        <w:del w:id="58" w:author="Brian Blankenship" w:date="2024-01-09T09:37:00Z">
          <w:r w:rsidRPr="00B60CE9" w:rsidDel="00BD4C6D">
            <w:rPr>
              <w:sz w:val="22"/>
              <w:szCs w:val="22"/>
            </w:rPr>
            <w:delText xml:space="preserve">for example, </w:delText>
          </w:r>
        </w:del>
        <w:r w:rsidRPr="00B60CE9">
          <w:rPr>
            <w:sz w:val="22"/>
            <w:szCs w:val="22"/>
          </w:rPr>
          <w:t>building infrastructure for the host population and hiring local labor—as well as taking steps to ensure that the host population has positive</w:t>
        </w:r>
        <w:del w:id="59" w:author="Brian Blankenship" w:date="2024-01-09T09:37:00Z">
          <w:r w:rsidRPr="00B60CE9" w:rsidDel="00BD4C6D">
            <w:rPr>
              <w:sz w:val="22"/>
              <w:szCs w:val="22"/>
            </w:rPr>
            <w:delText>, rather than negative,</w:delText>
          </w:r>
        </w:del>
        <w:r w:rsidRPr="00B60CE9">
          <w:rPr>
            <w:sz w:val="22"/>
            <w:szCs w:val="22"/>
          </w:rPr>
          <w:t xml:space="preserve"> social interactions</w:t>
        </w:r>
      </w:ins>
      <w:ins w:id="60" w:author="Brian Blankenship" w:date="2024-01-09T09:37:00Z">
        <w:r w:rsidR="00BD4C6D">
          <w:rPr>
            <w:sz w:val="22"/>
            <w:szCs w:val="22"/>
          </w:rPr>
          <w:t xml:space="preserve"> with military personnel</w:t>
        </w:r>
      </w:ins>
      <w:ins w:id="61" w:author="Joyce, Renanah Miles" w:date="2024-01-05T19:28:00Z">
        <w:r w:rsidRPr="00B60CE9">
          <w:rPr>
            <w:sz w:val="22"/>
            <w:szCs w:val="22"/>
          </w:rPr>
          <w:t xml:space="preserve"> </w:t>
        </w:r>
        <w:r w:rsidRPr="00B60CE9">
          <w:rPr>
            <w:sz w:val="22"/>
            <w:szCs w:val="22"/>
          </w:rPr>
          <w:fldChar w:fldCharType="begin"/>
        </w:r>
        <w:r w:rsidRPr="00B60CE9">
          <w:rPr>
            <w:sz w:val="22"/>
            <w:szCs w:val="22"/>
          </w:rPr>
          <w:instrText xml:space="preserve"> ADDIN ZOTERO_ITEM CSL_CITATION {"citationID":"QyXzUe1f","properties":{"formattedCitation":"(Allen et al. 2020; Blankenship and Joyce 2020; Mart\\uc0\\u237{}nez Machain et al. 2022)","plainCitation":"(Allen et al. 2020; Blankenship and Joyce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6980,"uris":["http://zotero.org/users/local/S0kr9eGP/items/W2LIZYJJ"],"itemData":{"id":6980,"type":"article-journal","container-title":"Journal of Conflict Resolution","issue":"2-3","page":"545-573","title":"Purchasing Power: US Overseas Defense Spending and Military Statecraft","title-short":"Purchasing Power","volume":"64","author":[{"family":"Blankenship","given":"Brian"},{"family":"Joyce","given":"Renanah Miles"}],"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Pr="00B60CE9">
          <w:rPr>
            <w:sz w:val="22"/>
            <w:szCs w:val="22"/>
          </w:rPr>
          <w:fldChar w:fldCharType="separate"/>
        </w:r>
        <w:r w:rsidRPr="00B60CE9">
          <w:rPr>
            <w:kern w:val="0"/>
            <w:sz w:val="22"/>
            <w:szCs w:val="22"/>
          </w:rPr>
          <w:t>(Allen et al. 2020; Blankenship and Joyce 2020; Martínez Machain et al. 2022)</w:t>
        </w:r>
        <w:r w:rsidRPr="00B60CE9">
          <w:rPr>
            <w:sz w:val="22"/>
            <w:szCs w:val="22"/>
          </w:rPr>
          <w:fldChar w:fldCharType="end"/>
        </w:r>
        <w:r w:rsidRPr="00B60CE9">
          <w:rPr>
            <w:sz w:val="22"/>
            <w:szCs w:val="22"/>
          </w:rPr>
          <w:t xml:space="preserve">. </w:t>
        </w:r>
        <w:r>
          <w:rPr>
            <w:sz w:val="22"/>
            <w:szCs w:val="22"/>
          </w:rPr>
          <w:t>As reported by the Washington Post in April 2023, the U.S. Department of Defense believes that “the PLA likely will use tailored approaches to address local concerns as it seeks to improve relations with amenable countries and advance its overseas basing goals</w:t>
        </w:r>
        <w:del w:id="62" w:author="Brian Blankenship" w:date="2024-01-09T09:33:00Z">
          <w:r w:rsidDel="00BD4C6D">
            <w:rPr>
              <w:sz w:val="22"/>
              <w:szCs w:val="22"/>
            </w:rPr>
            <w:delText>.</w:delText>
          </w:r>
        </w:del>
        <w:r>
          <w:rPr>
            <w:sz w:val="22"/>
            <w:szCs w:val="22"/>
          </w:rPr>
          <w:t xml:space="preserve">” </w:t>
        </w:r>
      </w:ins>
      <w:ins w:id="63" w:author="Brian Blankenship" w:date="2024-01-09T09:33:00Z">
        <w:r w:rsidR="00BD4C6D">
          <w:rPr>
            <w:sz w:val="22"/>
            <w:szCs w:val="22"/>
          </w:rPr>
          <w:t>(</w:t>
        </w:r>
      </w:ins>
      <w:ins w:id="64" w:author="Brian Blankenship" w:date="2024-01-09T09:34:00Z">
        <w:r w:rsidR="00BD4C6D">
          <w:rPr>
            <w:sz w:val="22"/>
            <w:szCs w:val="22"/>
          </w:rPr>
          <w:t xml:space="preserve">Hudson, Nakashima, and Sly 2023). </w:t>
        </w:r>
      </w:ins>
      <w:ins w:id="65" w:author="Joyce, Renanah Miles" w:date="2024-01-05T19:28:00Z">
        <w:del w:id="66" w:author="Brian Blankenship" w:date="2024-01-09T09:37:00Z">
          <w:r w:rsidDel="00BD4C6D">
            <w:rPr>
              <w:sz w:val="22"/>
              <w:szCs w:val="22"/>
            </w:rPr>
            <w:delText>In another example, th</w:delText>
          </w:r>
        </w:del>
      </w:ins>
      <w:ins w:id="67" w:author="Brian Blankenship" w:date="2024-01-09T09:37:00Z">
        <w:r w:rsidR="00BD4C6D">
          <w:rPr>
            <w:sz w:val="22"/>
            <w:szCs w:val="22"/>
          </w:rPr>
          <w:t>Th</w:t>
        </w:r>
      </w:ins>
      <w:ins w:id="68" w:author="Joyce, Renanah Miles" w:date="2024-01-05T19:28:00Z">
        <w:r>
          <w:rPr>
            <w:sz w:val="22"/>
            <w:szCs w:val="22"/>
          </w:rPr>
          <w:t>e U.S. State Department</w:t>
        </w:r>
      </w:ins>
      <w:ins w:id="69" w:author="Brian Blankenship" w:date="2024-01-09T09:37:00Z">
        <w:r w:rsidR="00BD4C6D">
          <w:rPr>
            <w:sz w:val="22"/>
            <w:szCs w:val="22"/>
          </w:rPr>
          <w:t xml:space="preserve"> similarly</w:t>
        </w:r>
      </w:ins>
      <w:ins w:id="70" w:author="Joyce, Renanah Miles" w:date="2024-01-05T19:28:00Z">
        <w:r>
          <w:rPr>
            <w:sz w:val="22"/>
            <w:szCs w:val="22"/>
          </w:rPr>
          <w:t xml:space="preserve"> noted in 2018 that “the United States has created a strong Djiboutian constituency that favors our military presence, owing to increased local hiring and contracting with Djiboutian companies at Camp Lemonnier” (State Department </w:t>
        </w:r>
        <w:commentRangeStart w:id="71"/>
        <w:r>
          <w:rPr>
            <w:sz w:val="22"/>
            <w:szCs w:val="22"/>
          </w:rPr>
          <w:t>2018</w:t>
        </w:r>
      </w:ins>
      <w:commentRangeEnd w:id="71"/>
      <w:r w:rsidR="00F90548">
        <w:rPr>
          <w:rStyle w:val="CommentReference"/>
        </w:rPr>
        <w:commentReference w:id="71"/>
      </w:r>
      <w:ins w:id="72" w:author="Joyce, Renanah Miles" w:date="2024-01-05T19:28:00Z">
        <w:r>
          <w:rPr>
            <w:sz w:val="22"/>
            <w:szCs w:val="22"/>
          </w:rPr>
          <w:t xml:space="preserve">, 2). </w:t>
        </w:r>
      </w:ins>
    </w:p>
    <w:p w14:paraId="3F42E37A" w14:textId="3ADE8880" w:rsidR="00810FBA" w:rsidRDefault="00810FBA" w:rsidP="003B4E9D">
      <w:pPr>
        <w:widowControl w:val="0"/>
        <w:spacing w:after="100" w:afterAutospacing="1" w:line="240" w:lineRule="auto"/>
        <w:ind w:firstLine="720"/>
        <w:contextualSpacing/>
        <w:jc w:val="both"/>
        <w:rPr>
          <w:ins w:id="73" w:author="Joyce, Renanah Miles" w:date="2024-01-05T19:28:00Z"/>
          <w:sz w:val="22"/>
          <w:szCs w:val="22"/>
        </w:rPr>
      </w:pPr>
      <w:ins w:id="74" w:author="Joyce, Renanah Miles" w:date="2024-01-05T19:28:00Z">
        <w:r>
          <w:rPr>
            <w:sz w:val="22"/>
            <w:szCs w:val="22"/>
          </w:rPr>
          <w:t>Despite the importance of these tools in cultivating host support and the centrality of host support to bargaining over access, both su</w:t>
        </w:r>
        <w:bookmarkStart w:id="75" w:name="_GoBack"/>
        <w:bookmarkEnd w:id="75"/>
        <w:r>
          <w:rPr>
            <w:sz w:val="22"/>
            <w:szCs w:val="22"/>
          </w:rPr>
          <w:t>pport and its drivers remain understudied. This project builds on the work of three scholars (Allen, Flynn, and Martinez Machain) on this proposal to uncover the individual-level determinants of support. This project further builds on the work of the other two scholars (Blankenship and Joyce), which focused on explaining how competition shapes basing at the macro level</w:t>
        </w:r>
        <w:del w:id="76" w:author="Michael Allen" w:date="2024-01-10T08:48:00Z">
          <w:r w:rsidDel="002425B5">
            <w:rPr>
              <w:sz w:val="22"/>
              <w:szCs w:val="22"/>
            </w:rPr>
            <w:delText>,</w:delText>
          </w:r>
        </w:del>
        <w:r>
          <w:rPr>
            <w:sz w:val="22"/>
            <w:szCs w:val="22"/>
          </w:rPr>
          <w:t xml:space="preserve"> to investigate the micro-foundations of how U.S.-China competition shapes public and elite sentiment in host countries. </w:t>
        </w:r>
      </w:ins>
    </w:p>
    <w:p w14:paraId="041D9E8F" w14:textId="61198BE0" w:rsidR="00810FBA" w:rsidRDefault="00810FBA" w:rsidP="003B4E9D">
      <w:pPr>
        <w:widowControl w:val="0"/>
        <w:spacing w:after="100" w:afterAutospacing="1" w:line="240" w:lineRule="auto"/>
        <w:ind w:firstLine="720"/>
        <w:contextualSpacing/>
        <w:jc w:val="both"/>
        <w:rPr>
          <w:ins w:id="77" w:author="Joyce, Renanah Miles" w:date="2024-01-05T19:28:00Z"/>
          <w:sz w:val="22"/>
          <w:szCs w:val="22"/>
        </w:rPr>
      </w:pPr>
      <w:ins w:id="78" w:author="Joyce, Renanah Miles" w:date="2024-01-05T19:28:00Z">
        <w:del w:id="79" w:author="Michael Allen" w:date="2024-01-07T20:10:00Z">
          <w:r w:rsidDel="000F2C23">
            <w:rPr>
              <w:sz w:val="22"/>
              <w:szCs w:val="22"/>
            </w:rPr>
            <w:delText>The emerging era of great power basing is distinctive from either the Cold War or post-Cold War periods in several way</w:delText>
          </w:r>
        </w:del>
      </w:ins>
      <w:ins w:id="80" w:author="Michael Allen" w:date="2024-01-07T20:10:00Z">
        <w:r w:rsidR="000F2C23">
          <w:rPr>
            <w:sz w:val="22"/>
            <w:szCs w:val="22"/>
          </w:rPr>
          <w:t>In several ways, the emerging era of great power basing is distinctive from either the Cold War or post-Cold War period</w:t>
        </w:r>
      </w:ins>
      <w:ins w:id="81" w:author="Joyce, Renanah Miles" w:date="2024-01-05T19:28:00Z">
        <w:r>
          <w:rPr>
            <w:sz w:val="22"/>
            <w:szCs w:val="22"/>
          </w:rPr>
          <w:t xml:space="preserve">s. First, unlike the post-Cold War period, the United States faces geopolitical competition from near-peer great powers like China. As a result, the challenges to U.S. bases no longer </w:t>
        </w:r>
        <w:r>
          <w:rPr>
            <w:sz w:val="22"/>
            <w:szCs w:val="22"/>
          </w:rPr>
          <w:lastRenderedPageBreak/>
          <w:t xml:space="preserve">stem solely from internal forces—concerns among the population about crime, pollution, and infringements on sovereignty—but </w:t>
        </w:r>
        <w:del w:id="82" w:author="Michael Allen" w:date="2024-01-07T20:10:00Z">
          <w:r w:rsidDel="000F2C23">
            <w:rPr>
              <w:sz w:val="22"/>
              <w:szCs w:val="22"/>
            </w:rPr>
            <w:delText>have an important external component as well</w:delText>
          </w:r>
        </w:del>
      </w:ins>
      <w:ins w:id="83" w:author="Michael Allen" w:date="2024-01-07T20:10:00Z">
        <w:r w:rsidR="000F2C23">
          <w:rPr>
            <w:sz w:val="22"/>
            <w:szCs w:val="22"/>
          </w:rPr>
          <w:t xml:space="preserve">also have an </w:t>
        </w:r>
      </w:ins>
      <w:ins w:id="84" w:author="Michael Allen" w:date="2024-01-10T08:48:00Z">
        <w:r w:rsidR="002425B5">
          <w:rPr>
            <w:sz w:val="22"/>
            <w:szCs w:val="22"/>
          </w:rPr>
          <w:t>essential</w:t>
        </w:r>
      </w:ins>
      <w:ins w:id="85" w:author="Michael Allen" w:date="2024-01-07T20:10:00Z">
        <w:r w:rsidR="000F2C23">
          <w:rPr>
            <w:sz w:val="22"/>
            <w:szCs w:val="22"/>
          </w:rPr>
          <w:t xml:space="preserve"> external component</w:t>
        </w:r>
      </w:ins>
      <w:ins w:id="86" w:author="Joyce, Renanah Miles" w:date="2024-01-05T19:28:00Z">
        <w:r>
          <w:rPr>
            <w:sz w:val="22"/>
            <w:szCs w:val="22"/>
          </w:rPr>
          <w:t xml:space="preserve">. </w:t>
        </w:r>
      </w:ins>
    </w:p>
    <w:p w14:paraId="7F588240" w14:textId="4ABE7565" w:rsidR="00810FBA" w:rsidRDefault="00810FBA" w:rsidP="003B4E9D">
      <w:pPr>
        <w:widowControl w:val="0"/>
        <w:spacing w:after="100" w:afterAutospacing="1" w:line="240" w:lineRule="auto"/>
        <w:ind w:firstLine="720"/>
        <w:contextualSpacing/>
        <w:jc w:val="both"/>
        <w:rPr>
          <w:ins w:id="87" w:author="Joyce, Renanah Miles" w:date="2024-01-05T19:28:00Z"/>
          <w:sz w:val="22"/>
          <w:szCs w:val="22"/>
        </w:rPr>
      </w:pPr>
      <w:ins w:id="88" w:author="Joyce, Renanah Miles" w:date="2024-01-05T19:28:00Z">
        <w:r>
          <w:rPr>
            <w:sz w:val="22"/>
            <w:szCs w:val="22"/>
          </w:rPr>
          <w:t xml:space="preserve">Second, unlike the Cold War, </w:t>
        </w:r>
        <w:del w:id="89" w:author="Michael Allen" w:date="2024-01-07T20:10:00Z">
          <w:r w:rsidDel="000F2C23">
            <w:rPr>
              <w:sz w:val="22"/>
              <w:szCs w:val="22"/>
            </w:rPr>
            <w:delText>the challenge China poses</w:delText>
          </w:r>
        </w:del>
      </w:ins>
      <w:ins w:id="90" w:author="Michael Allen" w:date="2024-01-07T20:10:00Z">
        <w:r w:rsidR="000F2C23">
          <w:rPr>
            <w:sz w:val="22"/>
            <w:szCs w:val="22"/>
          </w:rPr>
          <w:t>China</w:t>
        </w:r>
        <w:del w:id="91" w:author="Brian Blankenship" w:date="2024-01-08T17:03:00Z">
          <w:r w:rsidR="000F2C23" w:rsidDel="001314F2">
            <w:rPr>
              <w:sz w:val="22"/>
              <w:szCs w:val="22"/>
            </w:rPr>
            <w:delText>'</w:delText>
          </w:r>
        </w:del>
      </w:ins>
      <w:ins w:id="92" w:author="Brian Blankenship" w:date="2024-01-08T17:03:00Z">
        <w:r w:rsidR="001314F2">
          <w:rPr>
            <w:sz w:val="22"/>
            <w:szCs w:val="22"/>
          </w:rPr>
          <w:t>’</w:t>
        </w:r>
      </w:ins>
      <w:ins w:id="93" w:author="Michael Allen" w:date="2024-01-07T20:10:00Z">
        <w:r w:rsidR="000F2C23">
          <w:rPr>
            <w:sz w:val="22"/>
            <w:szCs w:val="22"/>
          </w:rPr>
          <w:t>s challenge</w:t>
        </w:r>
      </w:ins>
      <w:ins w:id="94" w:author="Joyce, Renanah Miles" w:date="2024-01-05T19:28:00Z">
        <w:r>
          <w:rPr>
            <w:sz w:val="22"/>
            <w:szCs w:val="22"/>
          </w:rPr>
          <w:t xml:space="preserve"> to U.S. bases is often more </w:t>
        </w:r>
      </w:ins>
      <w:ins w:id="95" w:author="Brian Blankenship" w:date="2024-01-08T17:05:00Z">
        <w:r w:rsidR="00AF2FFB">
          <w:rPr>
            <w:sz w:val="22"/>
            <w:szCs w:val="22"/>
          </w:rPr>
          <w:t xml:space="preserve">indirect and </w:t>
        </w:r>
      </w:ins>
      <w:ins w:id="96" w:author="Joyce, Renanah Miles" w:date="2024-01-05T19:28:00Z">
        <w:del w:id="97" w:author="Brian Blankenship" w:date="2024-01-08T17:03:00Z">
          <w:r w:rsidDel="001314F2">
            <w:rPr>
              <w:sz w:val="22"/>
              <w:szCs w:val="22"/>
            </w:rPr>
            <w:delText xml:space="preserve">indirect and </w:delText>
          </w:r>
        </w:del>
        <w:r>
          <w:rPr>
            <w:sz w:val="22"/>
            <w:szCs w:val="22"/>
          </w:rPr>
          <w:t xml:space="preserve">asymmetric </w:t>
        </w:r>
        <w:del w:id="98" w:author="Michael Flynn" w:date="2024-01-08T13:08:00Z">
          <w:r w:rsidDel="00D67A6E">
            <w:rPr>
              <w:sz w:val="22"/>
              <w:szCs w:val="22"/>
            </w:rPr>
            <w:delText>than that of</w:delText>
          </w:r>
        </w:del>
      </w:ins>
      <w:ins w:id="99" w:author="Michael Flynn" w:date="2024-01-08T13:08:00Z">
        <w:del w:id="100" w:author="Michael Allen" w:date="2024-01-10T08:48:00Z">
          <w:r w:rsidR="00D67A6E" w:rsidDel="002425B5">
            <w:rPr>
              <w:sz w:val="22"/>
              <w:szCs w:val="22"/>
            </w:rPr>
            <w:delText>as compared to</w:delText>
          </w:r>
        </w:del>
      </w:ins>
      <w:ins w:id="101" w:author="Michael Allen" w:date="2024-01-10T08:48:00Z">
        <w:r w:rsidR="002425B5">
          <w:rPr>
            <w:sz w:val="22"/>
            <w:szCs w:val="22"/>
          </w:rPr>
          <w:t>than</w:t>
        </w:r>
      </w:ins>
      <w:ins w:id="102" w:author="Joyce, Renanah Miles" w:date="2024-01-05T19:28:00Z">
        <w:r>
          <w:rPr>
            <w:sz w:val="22"/>
            <w:szCs w:val="22"/>
          </w:rPr>
          <w:t xml:space="preserve"> the Soviet Union. The </w:t>
        </w:r>
        <w:del w:id="103" w:author="Michael Flynn" w:date="2024-01-08T13:08:00Z">
          <w:r w:rsidDel="00765B81">
            <w:rPr>
              <w:sz w:val="22"/>
              <w:szCs w:val="22"/>
            </w:rPr>
            <w:delText>United States</w:delText>
          </w:r>
        </w:del>
      </w:ins>
      <w:ins w:id="104" w:author="Michael Flynn" w:date="2024-01-08T13:08:00Z">
        <w:r w:rsidR="00765B81">
          <w:rPr>
            <w:sz w:val="22"/>
            <w:szCs w:val="22"/>
          </w:rPr>
          <w:t>U.S.</w:t>
        </w:r>
      </w:ins>
      <w:ins w:id="105" w:author="Joyce, Renanah Miles" w:date="2024-01-05T19:28:00Z">
        <w:r>
          <w:rPr>
            <w:sz w:val="22"/>
            <w:szCs w:val="22"/>
          </w:rPr>
          <w:t xml:space="preserve"> and Soviet Union </w:t>
        </w:r>
        <w:del w:id="106" w:author="Michael Flynn" w:date="2024-01-08T13:09:00Z">
          <w:r w:rsidDel="00CF29F4">
            <w:rPr>
              <w:sz w:val="22"/>
              <w:szCs w:val="22"/>
            </w:rPr>
            <w:delText xml:space="preserve">often both </w:delText>
          </w:r>
        </w:del>
        <w:r>
          <w:rPr>
            <w:sz w:val="22"/>
            <w:szCs w:val="22"/>
          </w:rPr>
          <w:t>competed for bases directly</w:t>
        </w:r>
        <w:del w:id="107" w:author="Michael Allen" w:date="2024-01-10T08:48:00Z">
          <w:r w:rsidDel="002425B5">
            <w:rPr>
              <w:sz w:val="22"/>
              <w:szCs w:val="22"/>
            </w:rPr>
            <w:delText>,</w:delText>
          </w:r>
        </w:del>
        <w:r>
          <w:rPr>
            <w:sz w:val="22"/>
            <w:szCs w:val="22"/>
          </w:rPr>
          <w:t xml:space="preserve"> but rarely had bases in the same countries </w:t>
        </w:r>
        <w:r w:rsidRPr="008C22EE">
          <w:rPr>
            <w:sz w:val="22"/>
            <w:szCs w:val="22"/>
          </w:rPr>
          <w:t>(Nieman et al. 2021)</w:t>
        </w:r>
        <w:r>
          <w:rPr>
            <w:sz w:val="22"/>
            <w:szCs w:val="22"/>
          </w:rPr>
          <w:t xml:space="preserve">. China, by contrast, </w:t>
        </w:r>
        <w:r w:rsidRPr="008C22EE">
          <w:rPr>
            <w:sz w:val="22"/>
            <w:szCs w:val="22"/>
          </w:rPr>
          <w:t>has pursued a</w:t>
        </w:r>
        <w:r>
          <w:rPr>
            <w:sz w:val="22"/>
            <w:szCs w:val="22"/>
          </w:rPr>
          <w:t xml:space="preserve"> lighter-footprint</w:t>
        </w:r>
        <w:r w:rsidRPr="008C22EE">
          <w:rPr>
            <w:sz w:val="22"/>
            <w:szCs w:val="22"/>
          </w:rPr>
          <w:t xml:space="preserve"> </w:t>
        </w:r>
      </w:ins>
      <w:ins w:id="108" w:author="Brian Blankenship" w:date="2024-01-08T17:00:00Z">
        <w:r w:rsidR="001314F2">
          <w:rPr>
            <w:sz w:val="22"/>
            <w:szCs w:val="22"/>
          </w:rPr>
          <w:t xml:space="preserve">basing </w:t>
        </w:r>
      </w:ins>
      <w:ins w:id="109" w:author="Joyce, Renanah Miles" w:date="2024-01-05T19:28:00Z">
        <w:del w:id="110" w:author="Michael Flynn" w:date="2024-01-08T13:09:00Z">
          <w:r w:rsidRPr="008C22EE" w:rsidDel="00CF29F4">
            <w:rPr>
              <w:sz w:val="22"/>
              <w:szCs w:val="22"/>
            </w:rPr>
            <w:delText xml:space="preserve">access </w:delText>
          </w:r>
        </w:del>
        <w:r w:rsidRPr="008C22EE">
          <w:rPr>
            <w:sz w:val="22"/>
            <w:szCs w:val="22"/>
          </w:rPr>
          <w:t xml:space="preserve">model </w:t>
        </w:r>
        <w:del w:id="111" w:author="Michael Allen" w:date="2024-01-07T20:10:00Z">
          <w:r w:rsidDel="000F2C23">
            <w:rPr>
              <w:sz w:val="22"/>
              <w:szCs w:val="22"/>
            </w:rPr>
            <w:delText>less reliant on traditional bases,</w:delText>
          </w:r>
        </w:del>
      </w:ins>
      <w:ins w:id="112" w:author="Michael Allen" w:date="2024-01-07T20:10:00Z">
        <w:del w:id="113" w:author="Brian Blankenship" w:date="2024-01-08T17:00:00Z">
          <w:r w:rsidR="000F2C23" w:rsidDel="001314F2">
            <w:rPr>
              <w:sz w:val="22"/>
              <w:szCs w:val="22"/>
            </w:rPr>
            <w:delText>that is less reliant on traditional bases</w:delText>
          </w:r>
        </w:del>
      </w:ins>
      <w:ins w:id="114" w:author="Joyce, Renanah Miles" w:date="2024-01-05T19:28:00Z">
        <w:del w:id="115" w:author="Brian Blankenship" w:date="2024-01-08T17:00:00Z">
          <w:r w:rsidDel="001314F2">
            <w:rPr>
              <w:sz w:val="22"/>
              <w:szCs w:val="22"/>
            </w:rPr>
            <w:delText xml:space="preserve"> </w:delText>
          </w:r>
        </w:del>
        <w:r>
          <w:rPr>
            <w:sz w:val="22"/>
            <w:szCs w:val="22"/>
          </w:rPr>
          <w:t xml:space="preserve">and has often sought access and influence in countries that could or already do host a U.S. base. </w:t>
        </w:r>
      </w:ins>
      <w:ins w:id="116" w:author="Brian Blankenship" w:date="2024-01-08T17:02:00Z">
        <w:r w:rsidR="001314F2">
          <w:rPr>
            <w:sz w:val="22"/>
            <w:szCs w:val="22"/>
          </w:rPr>
          <w:t>For example, in 2015 China established a permanent military base in Djibouti, which already hosted the largest U.S. base in Africa. Similarly,</w:t>
        </w:r>
      </w:ins>
      <w:ins w:id="117" w:author="Brian Blankenship" w:date="2024-01-08T17:04:00Z">
        <w:r w:rsidR="001314F2">
          <w:rPr>
            <w:sz w:val="22"/>
            <w:szCs w:val="22"/>
          </w:rPr>
          <w:t xml:space="preserve"> much of China’s</w:t>
        </w:r>
      </w:ins>
      <w:ins w:id="118" w:author="Carla Martinez Machain" w:date="2024-01-09T14:51:00Z">
        <w:r w:rsidR="004D6128">
          <w:rPr>
            <w:sz w:val="22"/>
            <w:szCs w:val="22"/>
          </w:rPr>
          <w:t xml:space="preserve"> effort</w:t>
        </w:r>
      </w:ins>
      <w:ins w:id="119" w:author="Brian Blankenship" w:date="2024-01-08T17:04:00Z">
        <w:r w:rsidR="001314F2" w:rsidRPr="008C22EE">
          <w:rPr>
            <w:sz w:val="22"/>
            <w:szCs w:val="22"/>
          </w:rPr>
          <w:t xml:space="preserve"> </w:t>
        </w:r>
        <w:r w:rsidR="001314F2">
          <w:rPr>
            <w:sz w:val="22"/>
            <w:szCs w:val="22"/>
          </w:rPr>
          <w:t>has</w:t>
        </w:r>
        <w:r w:rsidR="001314F2" w:rsidRPr="008E43D4">
          <w:rPr>
            <w:sz w:val="22"/>
            <w:szCs w:val="22"/>
          </w:rPr>
          <w:t xml:space="preserve"> focused</w:t>
        </w:r>
        <w:r w:rsidR="001314F2" w:rsidRPr="008C22EE">
          <w:rPr>
            <w:sz w:val="22"/>
            <w:szCs w:val="22"/>
          </w:rPr>
          <w:t xml:space="preserve"> on establishing military access to other states’ existing military or commercial installations</w:t>
        </w:r>
        <w:r w:rsidR="001314F2">
          <w:rPr>
            <w:sz w:val="22"/>
            <w:szCs w:val="22"/>
          </w:rPr>
          <w:t xml:space="preserve">, such as dual-use commercial ports (Kardon 2022). </w:t>
        </w:r>
      </w:ins>
      <w:ins w:id="120" w:author="Joyce, Renanah Miles" w:date="2024-01-05T19:28:00Z">
        <w:del w:id="121" w:author="Brian Blankenship" w:date="2024-01-08T17:02:00Z">
          <w:r w:rsidRPr="008C22EE" w:rsidDel="001314F2">
            <w:rPr>
              <w:sz w:val="22"/>
              <w:szCs w:val="22"/>
            </w:rPr>
            <w:delText>A</w:delText>
          </w:r>
        </w:del>
        <w:del w:id="122" w:author="Brian Blankenship" w:date="2024-01-08T17:04:00Z">
          <w:r w:rsidRPr="008C22EE" w:rsidDel="001314F2">
            <w:rPr>
              <w:sz w:val="22"/>
              <w:szCs w:val="22"/>
            </w:rPr>
            <w:delText>s Kardon (2022) note</w:delText>
          </w:r>
        </w:del>
        <w:del w:id="123" w:author="Brian Blankenship" w:date="2024-01-08T17:01:00Z">
          <w:r w:rsidRPr="008C22EE" w:rsidDel="001314F2">
            <w:rPr>
              <w:sz w:val="22"/>
              <w:szCs w:val="22"/>
            </w:rPr>
            <w:delText>d</w:delText>
          </w:r>
        </w:del>
        <w:del w:id="124" w:author="Brian Blankenship" w:date="2024-01-08T17:04:00Z">
          <w:r w:rsidRPr="008C22EE" w:rsidDel="001314F2">
            <w:rPr>
              <w:sz w:val="22"/>
              <w:szCs w:val="22"/>
            </w:rPr>
            <w:delText xml:space="preserve">, China has established sites that perform “base-like functions,” such as dual-use commercial ports. </w:delText>
          </w:r>
        </w:del>
        <w:r w:rsidRPr="008C22EE">
          <w:rPr>
            <w:sz w:val="22"/>
            <w:szCs w:val="22"/>
          </w:rPr>
          <w:t>China has thus followed a different power projection model that better fits with a strategy of avoiding confrontation and building political, economic, and military influence (Doshi 202</w:t>
        </w:r>
        <w:r>
          <w:rPr>
            <w:sz w:val="22"/>
            <w:szCs w:val="22"/>
          </w:rPr>
          <w:t>1</w:t>
        </w:r>
        <w:r w:rsidRPr="008C22EE">
          <w:rPr>
            <w:sz w:val="22"/>
            <w:szCs w:val="22"/>
          </w:rPr>
          <w:t>).</w:t>
        </w:r>
        <w:del w:id="125" w:author="Brian Blankenship" w:date="2024-01-08T17:01:00Z">
          <w:r w:rsidRPr="008C22EE" w:rsidDel="001314F2">
            <w:rPr>
              <w:sz w:val="22"/>
              <w:szCs w:val="22"/>
            </w:rPr>
            <w:delText xml:space="preserve"> While China does have a permanent military base in Djibouti</w:delText>
          </w:r>
        </w:del>
        <w:del w:id="126" w:author="Brian Blankenship" w:date="2024-01-08T17:05:00Z">
          <w:r w:rsidDel="001314F2">
            <w:rPr>
              <w:sz w:val="22"/>
              <w:szCs w:val="22"/>
            </w:rPr>
            <w:delText>,</w:delText>
          </w:r>
        </w:del>
        <w:del w:id="127" w:author="Brian Blankenship" w:date="2024-01-08T17:04:00Z">
          <w:r w:rsidDel="001314F2">
            <w:rPr>
              <w:sz w:val="22"/>
              <w:szCs w:val="22"/>
            </w:rPr>
            <w:delText xml:space="preserve"> </w:delText>
          </w:r>
          <w:r w:rsidRPr="008C22EE" w:rsidDel="001314F2">
            <w:rPr>
              <w:sz w:val="22"/>
              <w:szCs w:val="22"/>
            </w:rPr>
            <w:delText>much of its military expansion is instead</w:delText>
          </w:r>
          <w:r w:rsidRPr="008E43D4" w:rsidDel="001314F2">
            <w:rPr>
              <w:sz w:val="22"/>
              <w:szCs w:val="22"/>
            </w:rPr>
            <w:delText xml:space="preserve"> focused</w:delText>
          </w:r>
          <w:r w:rsidRPr="008C22EE" w:rsidDel="001314F2">
            <w:rPr>
              <w:sz w:val="22"/>
              <w:szCs w:val="22"/>
            </w:rPr>
            <w:delText xml:space="preserve"> on establishing military access to other states’ existing military or commercial installations</w:delText>
          </w:r>
        </w:del>
        <w:del w:id="128" w:author="Brian Blankenship" w:date="2024-01-08T17:05:00Z">
          <w:r w:rsidRPr="008C22EE" w:rsidDel="001314F2">
            <w:rPr>
              <w:sz w:val="22"/>
              <w:szCs w:val="22"/>
            </w:rPr>
            <w:delText>.</w:delText>
          </w:r>
        </w:del>
        <w:r w:rsidRPr="008C22EE">
          <w:rPr>
            <w:sz w:val="22"/>
            <w:szCs w:val="22"/>
          </w:rPr>
          <w:t xml:space="preserve"> For example, in December of 2023, the first Chinese military vessels docked in Cambodia’s Ream Naval base, which had recently been renovated through Chinese grant funding (Gan 2023).</w:t>
        </w:r>
      </w:ins>
    </w:p>
    <w:p w14:paraId="0189DB32" w14:textId="14435B11" w:rsidR="00810FBA" w:rsidRDefault="00810FBA" w:rsidP="003B4E9D">
      <w:pPr>
        <w:widowControl w:val="0"/>
        <w:spacing w:after="100" w:afterAutospacing="1" w:line="240" w:lineRule="auto"/>
        <w:ind w:firstLine="720"/>
        <w:contextualSpacing/>
        <w:jc w:val="both"/>
        <w:rPr>
          <w:ins w:id="129" w:author="Joyce, Renanah Miles" w:date="2024-01-05T19:28:00Z"/>
          <w:sz w:val="22"/>
          <w:szCs w:val="22"/>
        </w:rPr>
      </w:pPr>
      <w:ins w:id="130" w:author="Joyce, Renanah Miles" w:date="2024-01-05T19:28:00Z">
        <w:r>
          <w:rPr>
            <w:sz w:val="22"/>
            <w:szCs w:val="22"/>
          </w:rPr>
          <w:t xml:space="preserve">Moreover, much of China’s challenge to U.S. bases is economic rather than directly military in nature. China has emerged as a massive source of global lending and foreign investment, particularly since the announcement of the Belt and Road Initiative in 2013, and many recipients of Chinese investment are U.S. base hosts, which poses two primary challenges for the United States. As two investigators on this project have shown in their previous research (Joyce and Blankenship 2023), this type of economic influence from a rival power poses at least two challenges to their competitors’ basing efforts. First, that rival can actively seek to use its economic incentives </w:t>
        </w:r>
        <w:r w:rsidRPr="00B60CE9">
          <w:rPr>
            <w:sz w:val="22"/>
            <w:szCs w:val="22"/>
          </w:rPr>
          <w:t>to convince policymakers</w:t>
        </w:r>
        <w:r>
          <w:rPr>
            <w:sz w:val="22"/>
            <w:szCs w:val="22"/>
          </w:rPr>
          <w:t xml:space="preserve"> or the public</w:t>
        </w:r>
        <w:r w:rsidRPr="00B60CE9">
          <w:rPr>
            <w:sz w:val="22"/>
            <w:szCs w:val="22"/>
          </w:rPr>
          <w:t xml:space="preserve"> within a host state to block access to a rival power seeking to build or expand a new military base.</w:t>
        </w:r>
        <w:r>
          <w:rPr>
            <w:sz w:val="22"/>
            <w:szCs w:val="22"/>
          </w:rPr>
          <w:t xml:space="preserve"> For example, the United States has actively pressured its ally, the United Arab Emirates, to scrap a plan to allow for the installation of a Chinese military facility near Abu Dhabi</w:t>
        </w:r>
        <w:commentRangeStart w:id="131"/>
        <w:commentRangeEnd w:id="131"/>
        <w:r>
          <w:rPr>
            <w:rStyle w:val="CommentReference"/>
          </w:rPr>
          <w:commentReference w:id="131"/>
        </w:r>
      </w:ins>
      <w:ins w:id="132" w:author="Carla Martinez Machain" w:date="2024-01-09T14:53:00Z">
        <w:r w:rsidR="004D6128" w:rsidRPr="004D6128">
          <w:rPr>
            <w:sz w:val="22"/>
            <w:szCs w:val="22"/>
          </w:rPr>
          <w:t xml:space="preserve"> </w:t>
        </w:r>
        <w:r w:rsidR="004D6128">
          <w:rPr>
            <w:sz w:val="22"/>
            <w:szCs w:val="22"/>
          </w:rPr>
          <w:t>(Hudson, Nakashima, and Sly 2023)</w:t>
        </w:r>
      </w:ins>
      <w:ins w:id="133" w:author="Joyce, Renanah Miles" w:date="2024-01-05T19:28:00Z">
        <w:r>
          <w:rPr>
            <w:sz w:val="22"/>
            <w:szCs w:val="22"/>
          </w:rPr>
          <w:t>.</w:t>
        </w:r>
        <w:r w:rsidRPr="00B60CE9">
          <w:rPr>
            <w:sz w:val="22"/>
            <w:szCs w:val="22"/>
          </w:rPr>
          <w:t xml:space="preserve"> </w:t>
        </w:r>
        <w:r>
          <w:rPr>
            <w:sz w:val="22"/>
            <w:szCs w:val="22"/>
          </w:rPr>
          <w:t>Second, the</w:t>
        </w:r>
        <w:r w:rsidRPr="00B60CE9">
          <w:rPr>
            <w:sz w:val="22"/>
            <w:szCs w:val="22"/>
          </w:rPr>
          <w:t xml:space="preserve"> rival’s economic engagement</w:t>
        </w:r>
        <w:r>
          <w:rPr>
            <w:sz w:val="22"/>
            <w:szCs w:val="22"/>
          </w:rPr>
          <w:t xml:space="preserve"> can</w:t>
        </w:r>
        <w:r w:rsidRPr="00B60CE9">
          <w:rPr>
            <w:sz w:val="22"/>
            <w:szCs w:val="22"/>
          </w:rPr>
          <w:t xml:space="preserve"> crowd out the incentives the basing country offers or </w:t>
        </w:r>
        <w:r>
          <w:rPr>
            <w:sz w:val="22"/>
            <w:szCs w:val="22"/>
          </w:rPr>
          <w:t>reduce the basing country’s positive image by making it</w:t>
        </w:r>
        <w:r w:rsidRPr="00B60CE9">
          <w:rPr>
            <w:sz w:val="22"/>
            <w:szCs w:val="22"/>
          </w:rPr>
          <w:t xml:space="preserve"> look worse by comparison </w:t>
        </w:r>
        <w:r w:rsidRPr="00B60CE9">
          <w:rPr>
            <w:sz w:val="22"/>
            <w:szCs w:val="22"/>
          </w:rPr>
          <w:fldChar w:fldCharType="begin"/>
        </w:r>
        <w:r w:rsidRPr="00B60CE9">
          <w:rPr>
            <w:sz w:val="22"/>
            <w:szCs w:val="22"/>
          </w:rPr>
          <w:instrText xml:space="preserve"> ADDIN ZOTERO_ITEM CSL_CITATION {"citationID":"kkN2aSvG","properties":{"formattedCitation":"(Joyce and Blankenship 2023)","plainCitation":"(Joyce and Blankenship 2023)","noteIndex":0},"citationItems":[{"id":8218,"uris":["http://zotero.org/users/local/S0kr9eGP/items/6CN2C5B9"],"itemData":{"id":8218,"type":"manuscript","genre":"Working Paper","title":"Market for Access: Competition, Power Projection, and the Cost of Foreign Bases","author":[{"family":"Joyce","given":"Renanah M."},{"family":"Blankenship","given":"Brian"}],"issued":{"date-parts":[["2023"]]}}}],"schema":"https://github.com/citation-style-language/schema/raw/master/csl-citation.json"} </w:instrText>
        </w:r>
        <w:r w:rsidRPr="00B60CE9">
          <w:rPr>
            <w:sz w:val="22"/>
            <w:szCs w:val="22"/>
          </w:rPr>
          <w:fldChar w:fldCharType="separate"/>
        </w:r>
        <w:r w:rsidRPr="00B60CE9">
          <w:rPr>
            <w:sz w:val="22"/>
            <w:szCs w:val="22"/>
          </w:rPr>
          <w:t>(Joyce and Blankenship 2023)</w:t>
        </w:r>
        <w:r w:rsidRPr="00B60CE9">
          <w:rPr>
            <w:sz w:val="22"/>
            <w:szCs w:val="22"/>
          </w:rPr>
          <w:fldChar w:fldCharType="end"/>
        </w:r>
        <w:r w:rsidRPr="00B60CE9">
          <w:rPr>
            <w:sz w:val="22"/>
            <w:szCs w:val="22"/>
          </w:rPr>
          <w:t>.</w:t>
        </w:r>
        <w:r>
          <w:rPr>
            <w:sz w:val="22"/>
            <w:szCs w:val="22"/>
          </w:rPr>
          <w:t xml:space="preserve"> </w:t>
        </w:r>
      </w:ins>
    </w:p>
    <w:p w14:paraId="0489181F" w14:textId="05B77B4B" w:rsidR="00736DB9" w:rsidRPr="00810FBA" w:rsidDel="00810FBA" w:rsidRDefault="00810FBA">
      <w:pPr>
        <w:widowControl w:val="0"/>
        <w:spacing w:after="100" w:afterAutospacing="1" w:line="240" w:lineRule="auto"/>
        <w:contextualSpacing/>
        <w:jc w:val="both"/>
        <w:rPr>
          <w:del w:id="134" w:author="Joyce, Renanah Miles" w:date="2024-01-05T19:28:00Z"/>
          <w:sz w:val="22"/>
          <w:szCs w:val="22"/>
        </w:rPr>
      </w:pPr>
      <w:ins w:id="135" w:author="Joyce, Renanah Miles" w:date="2024-01-05T19:28:00Z">
        <w:r w:rsidRPr="008E43D4">
          <w:rPr>
            <w:sz w:val="22"/>
            <w:szCs w:val="22"/>
          </w:rPr>
          <w:t>T</w:t>
        </w:r>
        <w:r w:rsidRPr="008C22EE">
          <w:rPr>
            <w:sz w:val="22"/>
            <w:szCs w:val="22"/>
          </w:rPr>
          <w:t xml:space="preserve">o </w:t>
        </w:r>
        <w:r>
          <w:rPr>
            <w:sz w:val="22"/>
            <w:szCs w:val="22"/>
          </w:rPr>
          <w:t>understand the dynamics of U.S.-China competition in this new era and answer the research question</w:t>
        </w:r>
      </w:ins>
      <w:ins w:id="136" w:author="Brian Blankenship" w:date="2024-01-08T17:06:00Z">
        <w:r w:rsidR="00AF2FFB">
          <w:rPr>
            <w:sz w:val="22"/>
            <w:szCs w:val="22"/>
          </w:rPr>
          <w:t>s</w:t>
        </w:r>
      </w:ins>
      <w:ins w:id="137" w:author="Joyce, Renanah Miles" w:date="2024-01-05T19:28:00Z">
        <w:r>
          <w:rPr>
            <w:sz w:val="22"/>
            <w:szCs w:val="22"/>
          </w:rPr>
          <w:t>—what factors affect host support, and how competition shapes these factors—</w:t>
        </w:r>
        <w:r w:rsidRPr="008C22EE">
          <w:rPr>
            <w:sz w:val="22"/>
            <w:szCs w:val="22"/>
          </w:rPr>
          <w:t xml:space="preserve">we </w:t>
        </w:r>
        <w:r>
          <w:rPr>
            <w:sz w:val="22"/>
            <w:szCs w:val="22"/>
          </w:rPr>
          <w:t xml:space="preserve">will </w:t>
        </w:r>
        <w:r w:rsidRPr="008C22EE">
          <w:rPr>
            <w:sz w:val="22"/>
            <w:szCs w:val="22"/>
          </w:rPr>
          <w:t>compare the efforts of the United States and China in building influence</w:t>
        </w:r>
        <w:r>
          <w:rPr>
            <w:sz w:val="22"/>
            <w:szCs w:val="22"/>
          </w:rPr>
          <w:t xml:space="preserve"> among the public and elites</w:t>
        </w:r>
        <w:r w:rsidRPr="008C22EE">
          <w:rPr>
            <w:sz w:val="22"/>
            <w:szCs w:val="22"/>
          </w:rPr>
          <w:t xml:space="preserve"> in current and prospective basing and military-access countries.</w:t>
        </w:r>
        <w:r>
          <w:rPr>
            <w:sz w:val="22"/>
            <w:szCs w:val="22"/>
          </w:rPr>
          <w:t xml:space="preserve"> Public consent is a crucial determinant of military access. This</w:t>
        </w:r>
      </w:ins>
      <w:ins w:id="138" w:author="Michael Allen" w:date="2024-01-07T20:10:00Z">
        <w:r w:rsidR="000F2C23">
          <w:rPr>
            <w:sz w:val="22"/>
            <w:szCs w:val="22"/>
          </w:rPr>
          <w:t xml:space="preserve"> requir</w:t>
        </w:r>
      </w:ins>
      <w:ins w:id="139" w:author="Michael Allen" w:date="2024-01-07T20:11:00Z">
        <w:r w:rsidR="000F2C23">
          <w:rPr>
            <w:sz w:val="22"/>
            <w:szCs w:val="22"/>
          </w:rPr>
          <w:t>ed consent</w:t>
        </w:r>
      </w:ins>
      <w:ins w:id="140" w:author="Joyce, Renanah Miles" w:date="2024-01-05T19:28:00Z">
        <w:r>
          <w:rPr>
            <w:sz w:val="22"/>
            <w:szCs w:val="22"/>
          </w:rPr>
          <w:t xml:space="preserve"> is </w:t>
        </w:r>
        <w:del w:id="141" w:author="Michael Allen" w:date="2024-01-07T20:11:00Z">
          <w:r w:rsidDel="000F2C23">
            <w:rPr>
              <w:sz w:val="22"/>
              <w:szCs w:val="22"/>
            </w:rPr>
            <w:delText>clearly true</w:delText>
          </w:r>
        </w:del>
      </w:ins>
      <w:ins w:id="142" w:author="Michael Allen" w:date="2024-01-07T20:11:00Z">
        <w:r w:rsidR="000F2C23">
          <w:rPr>
            <w:sz w:val="22"/>
            <w:szCs w:val="22"/>
          </w:rPr>
          <w:t>necessary</w:t>
        </w:r>
      </w:ins>
      <w:ins w:id="143" w:author="Joyce, Renanah Miles" w:date="2024-01-05T19:28:00Z">
        <w:r>
          <w:rPr>
            <w:sz w:val="22"/>
            <w:szCs w:val="22"/>
          </w:rPr>
          <w:t xml:space="preserve"> in democracies where political leaders hold office with the </w:t>
        </w:r>
        <w:del w:id="144" w:author="Michael Allen" w:date="2024-01-07T20:11:00Z">
          <w:r w:rsidDel="000F2C23">
            <w:rPr>
              <w:sz w:val="22"/>
              <w:szCs w:val="22"/>
            </w:rPr>
            <w:delText>consent of the public</w:delText>
          </w:r>
        </w:del>
      </w:ins>
      <w:ins w:id="145" w:author="Michael Allen" w:date="2024-01-07T20:11:00Z">
        <w:r w:rsidR="000F2C23">
          <w:rPr>
            <w:sz w:val="22"/>
            <w:szCs w:val="22"/>
          </w:rPr>
          <w:t>public</w:t>
        </w:r>
        <w:del w:id="146" w:author="Brian Blankenship" w:date="2024-01-08T17:07:00Z">
          <w:r w:rsidR="000F2C23" w:rsidDel="00AF2FFB">
            <w:rPr>
              <w:sz w:val="22"/>
              <w:szCs w:val="22"/>
            </w:rPr>
            <w:delText>'</w:delText>
          </w:r>
        </w:del>
      </w:ins>
      <w:ins w:id="147" w:author="Brian Blankenship" w:date="2024-01-08T17:07:00Z">
        <w:r w:rsidR="00AF2FFB">
          <w:rPr>
            <w:sz w:val="22"/>
            <w:szCs w:val="22"/>
          </w:rPr>
          <w:t>’</w:t>
        </w:r>
      </w:ins>
      <w:ins w:id="148" w:author="Michael Allen" w:date="2024-01-07T20:11:00Z">
        <w:r w:rsidR="000F2C23">
          <w:rPr>
            <w:sz w:val="22"/>
            <w:szCs w:val="22"/>
          </w:rPr>
          <w:t>s consent</w:t>
        </w:r>
      </w:ins>
      <w:ins w:id="149" w:author="Joyce, Renanah Miles" w:date="2024-01-05T19:28:00Z">
        <w:del w:id="150" w:author="Michael Allen" w:date="2024-01-07T20:11:00Z">
          <w:r w:rsidDel="000F2C23">
            <w:rPr>
              <w:sz w:val="22"/>
              <w:szCs w:val="22"/>
            </w:rPr>
            <w:delText>, but</w:delText>
          </w:r>
        </w:del>
      </w:ins>
      <w:ins w:id="151" w:author="Michael Allen" w:date="2024-01-07T20:11:00Z">
        <w:r w:rsidR="000F2C23">
          <w:rPr>
            <w:sz w:val="22"/>
            <w:szCs w:val="22"/>
          </w:rPr>
          <w:t>. Still,</w:t>
        </w:r>
      </w:ins>
      <w:ins w:id="152" w:author="Joyce, Renanah Miles" w:date="2024-01-05T19:28:00Z">
        <w:r>
          <w:rPr>
            <w:sz w:val="22"/>
            <w:szCs w:val="22"/>
          </w:rPr>
          <w:t xml:space="preserve"> even in non-democracies, leaders have good reason to take public opinion into account lest anti-base protests snowball into a broader anti-regime movement. </w:t>
        </w:r>
        <w:del w:id="153" w:author="Michael Allen" w:date="2024-01-07T20:11:00Z">
          <w:r w:rsidDel="000F2C23">
            <w:rPr>
              <w:sz w:val="22"/>
              <w:szCs w:val="22"/>
            </w:rPr>
            <w:delText>And f</w:delText>
          </w:r>
        </w:del>
      </w:ins>
      <w:ins w:id="154" w:author="Michael Allen" w:date="2024-01-07T20:11:00Z">
        <w:r w:rsidR="000F2C23">
          <w:rPr>
            <w:sz w:val="22"/>
            <w:szCs w:val="22"/>
          </w:rPr>
          <w:t>F</w:t>
        </w:r>
      </w:ins>
      <w:ins w:id="155" w:author="Joyce, Renanah Miles" w:date="2024-01-05T19:28:00Z">
        <w:r>
          <w:rPr>
            <w:sz w:val="22"/>
            <w:szCs w:val="22"/>
          </w:rPr>
          <w:t>or basing countries, the possibility that the host country might democratize creates incentives to cultivate public consent (Cooley 2008).</w:t>
        </w:r>
      </w:ins>
      <w:ins w:id="156" w:author="Michael Allen" w:date="2023-11-07T21:34:00Z">
        <w:del w:id="157" w:author="Joyce, Renanah Miles" w:date="2024-01-05T19:28:00Z">
          <w:r w:rsidR="005D1680" w:rsidRPr="00810FBA" w:rsidDel="00810FBA">
            <w:rPr>
              <w:sz w:val="22"/>
              <w:szCs w:val="22"/>
            </w:rPr>
            <w:delText>International Relations scholarship has been keenly interested</w:delText>
          </w:r>
        </w:del>
      </w:ins>
      <w:ins w:id="158" w:author="Michael Flynn" w:date="2023-11-29T14:33:00Z">
        <w:del w:id="159" w:author="Joyce, Renanah Miles" w:date="2024-01-05T19:28:00Z">
          <w:r w:rsidR="000C6014" w:rsidRPr="00810FBA" w:rsidDel="00810FBA">
            <w:rPr>
              <w:sz w:val="22"/>
              <w:szCs w:val="22"/>
            </w:rPr>
            <w:delText>Recent years have s</w:delText>
          </w:r>
        </w:del>
      </w:ins>
      <w:ins w:id="160" w:author="Michael Allen" w:date="2023-12-21T20:16:00Z">
        <w:del w:id="161" w:author="Joyce, Renanah Miles" w:date="2024-01-05T19:28:00Z">
          <w:r w:rsidR="008E43D4" w:rsidDel="00810FBA">
            <w:rPr>
              <w:sz w:val="22"/>
              <w:szCs w:val="22"/>
            </w:rPr>
            <w:delText>T</w:delText>
          </w:r>
        </w:del>
      </w:ins>
      <w:ins w:id="162" w:author="Michael Allen" w:date="2023-11-30T12:26:00Z">
        <w:del w:id="163" w:author="Joyce, Renanah Miles" w:date="2024-01-05T19:28:00Z">
          <w:r w:rsidR="00AB7427" w:rsidRPr="00810FBA" w:rsidDel="00810FBA">
            <w:rPr>
              <w:sz w:val="22"/>
              <w:szCs w:val="22"/>
            </w:rPr>
            <w:delText>here has b</w:delText>
          </w:r>
        </w:del>
      </w:ins>
      <w:ins w:id="164" w:author="Michael Flynn" w:date="2023-11-29T14:33:00Z">
        <w:del w:id="165" w:author="Joyce, Renanah Miles" w:date="2024-01-05T19:28:00Z">
          <w:r w:rsidR="000C6014" w:rsidRPr="00810FBA" w:rsidDel="00810FBA">
            <w:rPr>
              <w:sz w:val="22"/>
              <w:szCs w:val="22"/>
            </w:rPr>
            <w:delText>een growing interest among scholars, policymakers, and practitioners</w:delText>
          </w:r>
        </w:del>
      </w:ins>
      <w:ins w:id="166" w:author="Michael Allen" w:date="2023-11-07T21:34:00Z">
        <w:del w:id="167" w:author="Joyce, Renanah Miles" w:date="2024-01-05T19:28:00Z">
          <w:r w:rsidR="005D1680" w:rsidRPr="00810FBA" w:rsidDel="00810FBA">
            <w:rPr>
              <w:sz w:val="22"/>
              <w:szCs w:val="22"/>
            </w:rPr>
            <w:delText xml:space="preserve"> in the </w:delText>
          </w:r>
        </w:del>
      </w:ins>
      <w:ins w:id="168" w:author="Michael Flynn" w:date="2023-11-29T14:37:00Z">
        <w:del w:id="169" w:author="Joyce, Renanah Miles" w:date="2024-01-05T19:28:00Z">
          <w:r w:rsidR="0005173B" w:rsidRPr="00810FBA" w:rsidDel="00810FBA">
            <w:rPr>
              <w:sz w:val="22"/>
              <w:szCs w:val="22"/>
            </w:rPr>
            <w:delText xml:space="preserve">potential </w:delText>
          </w:r>
        </w:del>
      </w:ins>
      <w:ins w:id="170" w:author="Michael Allen" w:date="2023-11-07T21:34:00Z">
        <w:del w:id="171" w:author="Joyce, Renanah Miles" w:date="2024-01-05T19:28:00Z">
          <w:r w:rsidR="005D1680" w:rsidRPr="00810FBA" w:rsidDel="00810FBA">
            <w:rPr>
              <w:sz w:val="22"/>
              <w:szCs w:val="22"/>
            </w:rPr>
            <w:delText xml:space="preserve">evolving transition of world affairs from </w:delText>
          </w:r>
        </w:del>
      </w:ins>
      <w:ins w:id="172" w:author="Michael Flynn" w:date="2023-11-29T14:36:00Z">
        <w:del w:id="173" w:author="Joyce, Renanah Miles" w:date="2024-01-05T19:28:00Z">
          <w:r w:rsidR="00EB32CD" w:rsidRPr="00810FBA" w:rsidDel="00810FBA">
            <w:rPr>
              <w:sz w:val="22"/>
              <w:szCs w:val="22"/>
            </w:rPr>
            <w:delText xml:space="preserve">a period of </w:delText>
          </w:r>
        </w:del>
      </w:ins>
      <w:ins w:id="174" w:author="Michael Allen" w:date="2023-11-07T21:34:00Z">
        <w:del w:id="175" w:author="Joyce, Renanah Miles" w:date="2024-01-05T19:28:00Z">
          <w:r w:rsidR="005D1680" w:rsidRPr="00810FBA" w:rsidDel="00810FBA">
            <w:rPr>
              <w:sz w:val="22"/>
              <w:szCs w:val="22"/>
            </w:rPr>
            <w:delText>unipolar hegemony to</w:delText>
          </w:r>
        </w:del>
      </w:ins>
      <w:ins w:id="176" w:author="Michael Flynn" w:date="2023-11-29T14:36:00Z">
        <w:del w:id="177" w:author="Joyce, Renanah Miles" w:date="2024-01-05T19:28:00Z">
          <w:r w:rsidR="00EB32CD" w:rsidRPr="00810FBA" w:rsidDel="00810FBA">
            <w:rPr>
              <w:sz w:val="22"/>
              <w:szCs w:val="22"/>
            </w:rPr>
            <w:delText xml:space="preserve"> </w:delText>
          </w:r>
        </w:del>
      </w:ins>
      <w:ins w:id="178" w:author="Michael Allen" w:date="2024-01-02T21:18:00Z">
        <w:del w:id="179" w:author="Joyce, Renanah Miles" w:date="2024-01-05T19:28:00Z">
          <w:r w:rsidR="00410398" w:rsidDel="00810FBA">
            <w:rPr>
              <w:sz w:val="22"/>
              <w:szCs w:val="22"/>
            </w:rPr>
            <w:delText xml:space="preserve">a </w:delText>
          </w:r>
        </w:del>
      </w:ins>
      <w:ins w:id="180" w:author="Michael Flynn" w:date="2023-11-29T14:36:00Z">
        <w:del w:id="181" w:author="Joyce, Renanah Miles" w:date="2024-01-05T19:28:00Z">
          <w:r w:rsidR="00EB32CD" w:rsidRPr="00810FBA" w:rsidDel="00810FBA">
            <w:rPr>
              <w:sz w:val="22"/>
              <w:szCs w:val="22"/>
            </w:rPr>
            <w:delText>one</w:delText>
          </w:r>
        </w:del>
      </w:ins>
      <w:ins w:id="182" w:author="Michael Allen" w:date="2023-11-07T21:35:00Z">
        <w:del w:id="183" w:author="Joyce, Renanah Miles" w:date="2024-01-05T19:28:00Z">
          <w:r w:rsidR="005D1680" w:rsidRPr="00810FBA" w:rsidDel="00810FBA">
            <w:rPr>
              <w:sz w:val="22"/>
              <w:szCs w:val="22"/>
            </w:rPr>
            <w:delText xml:space="preserve">multipolar Great Power Competition (GPC). This transitionary state sees Russia and </w:delText>
          </w:r>
        </w:del>
      </w:ins>
      <w:ins w:id="184" w:author="Michael Allen" w:date="2023-11-07T21:36:00Z">
        <w:del w:id="185" w:author="Joyce, Renanah Miles" w:date="2024-01-05T19:28:00Z">
          <w:r w:rsidR="005D1680" w:rsidRPr="00810FBA" w:rsidDel="00810FBA">
            <w:rPr>
              <w:sz w:val="22"/>
              <w:szCs w:val="22"/>
            </w:rPr>
            <w:delText>China</w:delText>
          </w:r>
        </w:del>
      </w:ins>
      <w:ins w:id="186" w:author="Michael Flynn" w:date="2023-11-29T14:34:00Z">
        <w:del w:id="187" w:author="Joyce, Renanah Miles" w:date="2024-01-05T19:28:00Z">
          <w:r w:rsidR="00930C6E" w:rsidRPr="00810FBA" w:rsidDel="00810FBA">
            <w:rPr>
              <w:sz w:val="22"/>
              <w:szCs w:val="22"/>
            </w:rPr>
            <w:delText>States like China and Russia are poised to</w:delText>
          </w:r>
        </w:del>
      </w:ins>
      <w:ins w:id="188" w:author="Michael Allen" w:date="2023-11-07T21:36:00Z">
        <w:del w:id="189" w:author="Joyce, Renanah Miles" w:date="2024-01-05T19:28:00Z">
          <w:r w:rsidR="005D1680" w:rsidRPr="00810FBA" w:rsidDel="00810FBA">
            <w:rPr>
              <w:sz w:val="22"/>
              <w:szCs w:val="22"/>
            </w:rPr>
            <w:delText xml:space="preserve"> emerging</w:delText>
          </w:r>
        </w:del>
      </w:ins>
      <w:ins w:id="190" w:author="Michael Flynn" w:date="2023-11-29T14:34:00Z">
        <w:del w:id="191" w:author="Joyce, Renanah Miles" w:date="2024-01-05T19:28:00Z">
          <w:r w:rsidR="00930C6E" w:rsidRPr="00810FBA" w:rsidDel="00810FBA">
            <w:rPr>
              <w:sz w:val="22"/>
              <w:szCs w:val="22"/>
            </w:rPr>
            <w:delText>e</w:delText>
          </w:r>
        </w:del>
      </w:ins>
      <w:ins w:id="192" w:author="Michael Allen" w:date="2023-11-07T21:36:00Z">
        <w:del w:id="193" w:author="Joyce, Renanah Miles" w:date="2024-01-05T19:28:00Z">
          <w:r w:rsidR="005D1680" w:rsidRPr="00810FBA" w:rsidDel="00810FBA">
            <w:rPr>
              <w:sz w:val="22"/>
              <w:szCs w:val="22"/>
            </w:rPr>
            <w:delText xml:space="preserve"> as competitors with</w:delText>
          </w:r>
        </w:del>
      </w:ins>
      <w:ins w:id="194" w:author="Carla Martinez Machain" w:date="2023-12-28T15:23:00Z">
        <w:del w:id="195" w:author="Joyce, Renanah Miles" w:date="2024-01-05T19:28:00Z">
          <w:r w:rsidR="00256204" w:rsidDel="00810FBA">
            <w:rPr>
              <w:sz w:val="22"/>
              <w:szCs w:val="22"/>
            </w:rPr>
            <w:delText>to</w:delText>
          </w:r>
        </w:del>
      </w:ins>
      <w:ins w:id="196" w:author="Michael Allen" w:date="2023-11-07T21:36:00Z">
        <w:del w:id="197" w:author="Joyce, Renanah Miles" w:date="2024-01-05T19:28:00Z">
          <w:r w:rsidR="005D1680" w:rsidRPr="00810FBA" w:rsidDel="00810FBA">
            <w:rPr>
              <w:sz w:val="22"/>
              <w:szCs w:val="22"/>
            </w:rPr>
            <w:delText xml:space="preserve"> the United States as they build and</w:delText>
          </w:r>
        </w:del>
      </w:ins>
      <w:ins w:id="198" w:author="Michael Flynn" w:date="2023-11-29T14:34:00Z">
        <w:del w:id="199" w:author="Joyce, Renanah Miles" w:date="2024-01-05T19:28:00Z">
          <w:r w:rsidR="00930C6E" w:rsidRPr="00810FBA" w:rsidDel="00810FBA">
            <w:rPr>
              <w:sz w:val="22"/>
              <w:szCs w:val="22"/>
            </w:rPr>
            <w:delText>seek to</w:delText>
          </w:r>
        </w:del>
      </w:ins>
      <w:ins w:id="200" w:author="Michael Allen" w:date="2023-11-07T21:36:00Z">
        <w:del w:id="201" w:author="Joyce, Renanah Miles" w:date="2024-01-05T19:28:00Z">
          <w:r w:rsidR="005D1680" w:rsidRPr="00810FBA" w:rsidDel="00810FBA">
            <w:rPr>
              <w:sz w:val="22"/>
              <w:szCs w:val="22"/>
            </w:rPr>
            <w:delText xml:space="preserve"> reshape</w:delText>
          </w:r>
        </w:del>
      </w:ins>
      <w:ins w:id="202" w:author="Michael Flynn" w:date="2023-11-29T14:34:00Z">
        <w:del w:id="203" w:author="Joyce, Renanah Miles" w:date="2024-01-05T19:28:00Z">
          <w:r w:rsidR="00930C6E" w:rsidRPr="00810FBA" w:rsidDel="00810FBA">
            <w:rPr>
              <w:sz w:val="22"/>
              <w:szCs w:val="22"/>
            </w:rPr>
            <w:delText xml:space="preserve"> existing</w:delText>
          </w:r>
        </w:del>
      </w:ins>
      <w:ins w:id="204" w:author="Michael Allen" w:date="2023-11-07T21:36:00Z">
        <w:del w:id="205" w:author="Joyce, Renanah Miles" w:date="2024-01-05T19:28:00Z">
          <w:r w:rsidR="005D1680" w:rsidRPr="00810FBA" w:rsidDel="00810FBA">
            <w:rPr>
              <w:sz w:val="22"/>
              <w:szCs w:val="22"/>
            </w:rPr>
            <w:delText xml:space="preserve"> global institu</w:delText>
          </w:r>
        </w:del>
      </w:ins>
      <w:ins w:id="206" w:author="Michael Allen" w:date="2023-11-30T12:26:00Z">
        <w:del w:id="207" w:author="Joyce, Renanah Miles" w:date="2024-01-05T19:28:00Z">
          <w:r w:rsidR="00AB7427" w:rsidRPr="00810FBA" w:rsidDel="00810FBA">
            <w:rPr>
              <w:sz w:val="22"/>
              <w:szCs w:val="22"/>
            </w:rPr>
            <w:delText>t</w:delText>
          </w:r>
        </w:del>
      </w:ins>
      <w:ins w:id="208" w:author="Michael Allen" w:date="2023-11-07T21:36:00Z">
        <w:del w:id="209" w:author="Joyce, Renanah Miles" w:date="2024-01-05T19:28:00Z">
          <w:r w:rsidR="005D1680" w:rsidRPr="00810FBA" w:rsidDel="00810FBA">
            <w:rPr>
              <w:sz w:val="22"/>
              <w:szCs w:val="22"/>
            </w:rPr>
            <w:delText>ions,</w:delText>
          </w:r>
        </w:del>
      </w:ins>
      <w:ins w:id="210" w:author="Michael Flynn" w:date="2023-11-29T14:35:00Z">
        <w:del w:id="211" w:author="Joyce, Renanah Miles" w:date="2024-01-05T19:28:00Z">
          <w:r w:rsidR="00930C6E" w:rsidRPr="00810FBA" w:rsidDel="00810FBA">
            <w:rPr>
              <w:sz w:val="22"/>
              <w:szCs w:val="22"/>
            </w:rPr>
            <w:delText xml:space="preserve"> from global</w:delText>
          </w:r>
        </w:del>
      </w:ins>
      <w:ins w:id="212" w:author="Carla Martinez Machain" w:date="2023-12-28T15:23:00Z">
        <w:del w:id="213" w:author="Joyce, Renanah Miles" w:date="2024-01-05T19:28:00Z">
          <w:r w:rsidR="00256204" w:rsidDel="00810FBA">
            <w:rPr>
              <w:sz w:val="22"/>
              <w:szCs w:val="22"/>
            </w:rPr>
            <w:delText>international</w:delText>
          </w:r>
        </w:del>
      </w:ins>
      <w:ins w:id="214" w:author="Michael Flynn" w:date="2023-11-29T14:35:00Z">
        <w:del w:id="215" w:author="Joyce, Renanah Miles" w:date="2024-01-05T19:28:00Z">
          <w:r w:rsidR="00930C6E" w:rsidRPr="00810FBA" w:rsidDel="00810FBA">
            <w:rPr>
              <w:sz w:val="22"/>
              <w:szCs w:val="22"/>
            </w:rPr>
            <w:delText xml:space="preserve"> trade to</w:delText>
          </w:r>
        </w:del>
      </w:ins>
      <w:ins w:id="216" w:author="Michael Allen" w:date="2023-11-07T21:36:00Z">
        <w:del w:id="217" w:author="Joyce, Renanah Miles" w:date="2024-01-05T19:28:00Z">
          <w:r w:rsidR="005D1680" w:rsidRPr="00810FBA" w:rsidDel="00810FBA">
            <w:rPr>
              <w:sz w:val="22"/>
              <w:szCs w:val="22"/>
            </w:rPr>
            <w:delText xml:space="preserve"> regional security configurations, and </w:delText>
          </w:r>
        </w:del>
      </w:ins>
      <w:ins w:id="218" w:author="Michael Allen" w:date="2023-11-07T21:37:00Z">
        <w:del w:id="219" w:author="Joyce, Renanah Miles" w:date="2024-01-05T19:28:00Z">
          <w:r w:rsidR="005D1680" w:rsidRPr="00810FBA" w:rsidDel="00810FBA">
            <w:rPr>
              <w:sz w:val="22"/>
              <w:szCs w:val="22"/>
            </w:rPr>
            <w:delText xml:space="preserve">global relationships. </w:delText>
          </w:r>
        </w:del>
      </w:ins>
      <w:ins w:id="220" w:author="Michael Allen" w:date="2023-11-07T21:41:00Z">
        <w:del w:id="221" w:author="Joyce, Renanah Miles" w:date="2024-01-05T19:28:00Z">
          <w:r w:rsidR="005D1680" w:rsidRPr="00810FBA" w:rsidDel="00810FBA">
            <w:rPr>
              <w:sz w:val="22"/>
              <w:szCs w:val="22"/>
            </w:rPr>
            <w:delText>Such global</w:delText>
          </w:r>
        </w:del>
      </w:ins>
      <w:ins w:id="222" w:author="Carla Martinez Machain" w:date="2023-12-28T15:23:00Z">
        <w:del w:id="223" w:author="Joyce, Renanah Miles" w:date="2024-01-05T19:28:00Z">
          <w:r w:rsidR="00256204" w:rsidDel="00810FBA">
            <w:rPr>
              <w:sz w:val="22"/>
              <w:szCs w:val="22"/>
            </w:rPr>
            <w:delText>system</w:delText>
          </w:r>
        </w:del>
      </w:ins>
      <w:ins w:id="224" w:author="Carla Martinez Machain" w:date="2023-12-28T15:24:00Z">
        <w:del w:id="225" w:author="Joyce, Renanah Miles" w:date="2024-01-05T19:28:00Z">
          <w:r w:rsidR="00256204" w:rsidDel="00810FBA">
            <w:rPr>
              <w:sz w:val="22"/>
              <w:szCs w:val="22"/>
            </w:rPr>
            <w:delText>-wide</w:delText>
          </w:r>
        </w:del>
      </w:ins>
      <w:ins w:id="226" w:author="Michael Allen" w:date="2023-11-07T21:41:00Z">
        <w:del w:id="227" w:author="Joyce, Renanah Miles" w:date="2024-01-05T19:28:00Z">
          <w:r w:rsidR="005D1680" w:rsidRPr="00810FBA" w:rsidDel="00810FBA">
            <w:rPr>
              <w:sz w:val="22"/>
              <w:szCs w:val="22"/>
            </w:rPr>
            <w:delText xml:space="preserve"> transitions are neither immediate nor determinant</w:delText>
          </w:r>
        </w:del>
      </w:ins>
      <w:ins w:id="228" w:author="Michael Flynn" w:date="2023-11-29T14:36:00Z">
        <w:del w:id="229" w:author="Joyce, Renanah Miles" w:date="2024-01-05T19:28:00Z">
          <w:r w:rsidR="00AD3116" w:rsidRPr="00810FBA" w:rsidDel="00810FBA">
            <w:rPr>
              <w:sz w:val="22"/>
              <w:szCs w:val="22"/>
            </w:rPr>
            <w:delText>,</w:delText>
          </w:r>
        </w:del>
      </w:ins>
      <w:ins w:id="230" w:author="Michael Allen" w:date="2023-11-07T21:41:00Z">
        <w:del w:id="231" w:author="Joyce, Renanah Miles" w:date="2024-01-05T19:28:00Z">
          <w:r w:rsidR="005D1680" w:rsidRPr="00810FBA" w:rsidDel="00810FBA">
            <w:rPr>
              <w:sz w:val="22"/>
              <w:szCs w:val="22"/>
            </w:rPr>
            <w:delText xml:space="preserve"> and </w:delText>
          </w:r>
        </w:del>
      </w:ins>
      <w:ins w:id="232" w:author="Michael Flynn" w:date="2023-11-29T14:36:00Z">
        <w:del w:id="233" w:author="Joyce, Renanah Miles" w:date="2024-01-05T19:28:00Z">
          <w:r w:rsidR="00AD3116" w:rsidRPr="00810FBA" w:rsidDel="00810FBA">
            <w:rPr>
              <w:sz w:val="22"/>
              <w:szCs w:val="22"/>
            </w:rPr>
            <w:delText xml:space="preserve">the </w:delText>
          </w:r>
        </w:del>
      </w:ins>
      <w:ins w:id="234" w:author="Michael Allen" w:date="2023-11-07T21:41:00Z">
        <w:del w:id="235" w:author="Joyce, Renanah Miles" w:date="2024-01-05T19:28:00Z">
          <w:r w:rsidR="005D1680" w:rsidRPr="00810FBA" w:rsidDel="00810FBA">
            <w:rPr>
              <w:sz w:val="22"/>
              <w:szCs w:val="22"/>
            </w:rPr>
            <w:delText>behaviors by both</w:delText>
          </w:r>
        </w:del>
      </w:ins>
      <w:ins w:id="236" w:author="Michael Flynn" w:date="2023-11-29T14:36:00Z">
        <w:del w:id="237" w:author="Joyce, Renanah Miles" w:date="2024-01-05T19:28:00Z">
          <w:r w:rsidR="00AD3116" w:rsidRPr="00810FBA" w:rsidDel="00810FBA">
            <w:rPr>
              <w:sz w:val="22"/>
              <w:szCs w:val="22"/>
            </w:rPr>
            <w:delText xml:space="preserve">of both great powers </w:delText>
          </w:r>
        </w:del>
      </w:ins>
      <w:ins w:id="238" w:author="Michael Allen" w:date="2023-11-07T21:41:00Z">
        <w:del w:id="239" w:author="Joyce, Renanah Miles" w:date="2024-01-05T19:28:00Z">
          <w:r w:rsidR="005D1680" w:rsidRPr="00810FBA" w:rsidDel="00810FBA">
            <w:rPr>
              <w:sz w:val="22"/>
              <w:szCs w:val="22"/>
            </w:rPr>
            <w:delText xml:space="preserve"> the </w:delText>
          </w:r>
        </w:del>
      </w:ins>
      <w:ins w:id="240" w:author="Michael Allen" w:date="2023-11-07T21:42:00Z">
        <w:del w:id="241" w:author="Joyce, Renanah Miles" w:date="2024-01-05T19:28:00Z">
          <w:r w:rsidR="005D1680" w:rsidRPr="00810FBA" w:rsidDel="00810FBA">
            <w:rPr>
              <w:sz w:val="22"/>
              <w:szCs w:val="22"/>
            </w:rPr>
            <w:delText>competitors and the states they try to bring into their spheres of influence will shape the future course of global politics.</w:delText>
          </w:r>
        </w:del>
      </w:ins>
      <w:del w:id="242" w:author="Joyce, Renanah Miles" w:date="2024-01-05T19:28:00Z">
        <w:r w:rsidR="00FF6E4C" w:rsidRPr="00810FBA" w:rsidDel="00810FBA">
          <w:rPr>
            <w:sz w:val="22"/>
            <w:szCs w:val="22"/>
          </w:rPr>
          <w:tab/>
        </w:r>
        <w:r w:rsidR="00736DB9" w:rsidRPr="00810FBA" w:rsidDel="00810FBA">
          <w:rPr>
            <w:sz w:val="22"/>
            <w:szCs w:val="22"/>
          </w:rPr>
          <w:delText>[***Broad framing on great power competition and influence here?***]</w:delText>
        </w:r>
      </w:del>
    </w:p>
    <w:p w14:paraId="30160907" w14:textId="3EA8181A" w:rsidR="00736DB9" w:rsidRPr="00810FBA" w:rsidDel="00810FBA" w:rsidRDefault="008E43D4">
      <w:pPr>
        <w:widowControl w:val="0"/>
        <w:spacing w:after="100" w:afterAutospacing="1" w:line="240" w:lineRule="auto"/>
        <w:contextualSpacing/>
        <w:jc w:val="both"/>
        <w:rPr>
          <w:del w:id="243" w:author="Joyce, Renanah Miles" w:date="2024-01-05T19:28:00Z"/>
          <w:sz w:val="22"/>
          <w:szCs w:val="22"/>
        </w:rPr>
      </w:pPr>
      <w:ins w:id="244" w:author="Michael Allen" w:date="2023-12-21T20:20:00Z">
        <w:del w:id="245" w:author="Joyce, Renanah Miles" w:date="2024-01-05T19:28:00Z">
          <w:r w:rsidDel="00810FBA">
            <w:rPr>
              <w:sz w:val="22"/>
              <w:szCs w:val="22"/>
            </w:rPr>
            <w:delText xml:space="preserve"> </w:delText>
          </w:r>
        </w:del>
      </w:ins>
    </w:p>
    <w:p w14:paraId="1E8971D5" w14:textId="4C55F381" w:rsidR="008440B1" w:rsidRPr="00810FBA" w:rsidDel="00810FBA" w:rsidRDefault="00FF6E4C">
      <w:pPr>
        <w:widowControl w:val="0"/>
        <w:spacing w:after="100" w:afterAutospacing="1" w:line="240" w:lineRule="auto"/>
        <w:contextualSpacing/>
        <w:jc w:val="both"/>
        <w:rPr>
          <w:ins w:id="246" w:author="Michael Flynn" w:date="2023-11-29T14:48:00Z"/>
          <w:del w:id="247" w:author="Joyce, Renanah Miles" w:date="2024-01-05T19:28:00Z"/>
          <w:sz w:val="22"/>
          <w:szCs w:val="22"/>
        </w:rPr>
        <w:pPrChange w:id="248" w:author="Brian Blankenship" w:date="2024-01-08T18:01:00Z">
          <w:pPr>
            <w:widowControl w:val="0"/>
            <w:spacing w:after="100" w:afterAutospacing="1" w:line="240" w:lineRule="auto"/>
            <w:ind w:firstLine="720"/>
            <w:contextualSpacing/>
            <w:jc w:val="both"/>
          </w:pPr>
        </w:pPrChange>
      </w:pPr>
      <w:del w:id="249" w:author="Joyce, Renanah Miles" w:date="2024-01-05T19:28:00Z">
        <w:r w:rsidRPr="00810FBA" w:rsidDel="00810FBA">
          <w:rPr>
            <w:sz w:val="22"/>
            <w:szCs w:val="22"/>
          </w:rPr>
          <w:delText>The ability to project military power abroad is a central means by which states exert influence in international politics</w:delText>
        </w:r>
        <w:r w:rsidR="00A94656" w:rsidRPr="00810FBA" w:rsidDel="00810FBA">
          <w:rPr>
            <w:sz w:val="22"/>
            <w:szCs w:val="22"/>
          </w:rPr>
          <w:delText>, allowing them to defeat distant adversaries and reassure distant allies</w:delText>
        </w:r>
      </w:del>
      <w:ins w:id="250" w:author="Carla Martinez Machain" w:date="2023-12-07T16:13:00Z">
        <w:del w:id="251" w:author="Joyce, Renanah Miles" w:date="2024-01-05T19:28:00Z">
          <w:r w:rsidR="00DF4D2B" w:rsidRPr="00810FBA" w:rsidDel="00810FBA">
            <w:rPr>
              <w:sz w:val="22"/>
              <w:szCs w:val="22"/>
            </w:rPr>
            <w:delText>n across large distances</w:delText>
          </w:r>
        </w:del>
      </w:ins>
      <w:del w:id="252" w:author="Joyce, Renanah Miles" w:date="2024-01-05T19:28:00Z">
        <w:r w:rsidR="00452ABE" w:rsidRPr="00810FBA" w:rsidDel="00810FBA">
          <w:rPr>
            <w:sz w:val="22"/>
            <w:szCs w:val="22"/>
          </w:rPr>
          <w:delText xml:space="preserve"> </w:delText>
        </w:r>
        <w:r w:rsidR="00452ABE" w:rsidRPr="00810FBA" w:rsidDel="00810FBA">
          <w:rPr>
            <w:sz w:val="22"/>
            <w:szCs w:val="22"/>
          </w:rPr>
          <w:fldChar w:fldCharType="begin"/>
        </w:r>
        <w:r w:rsidR="000A6AF9" w:rsidRPr="00810FBA" w:rsidDel="00810FBA">
          <w:rPr>
            <w:sz w:val="22"/>
            <w:szCs w:val="22"/>
          </w:rPr>
          <w:delInstrText xml:space="preserve"> ADDIN ZOTERO_ITEM CSL_CITATION {"citationID":"iNWfYsfd","properties":{"unsorted":true,"formattedCitation":"(Levy and Thompson 2010; Markowitz and Fariss 2013; Blankenship and Lin-Greenberg 2022)","plainCitation":"(Levy and Thompson 2010; Markowitz and Fariss 2013; Blankenship and Lin-Greenberg 2022)","noteIndex":0},"citationItems":[{"id":2006,"uris":["http://zotero.org/users/local/S0kr9eGP/items/EUYZ6PF3"],"itemData":{"id":2006,"type":"article-journal","container-title":"International Security","issue":"1","note":"number: 1","page":"7-43","title":"Balancing on Land and at Sea: Do States Ally against the Leading Global Power?","title-short":"Balancing on Land and at Sea","volume":"35","author":[{"family":"Levy","given":"Jack S."},{"family":"Thompson","given":"William R."}],"issued":{"date-parts":[["2010"]]}}},{"id":7613,"uris":["http://zotero.org/users/local/S0kr9eGP/items/9HDIQWY7"],"itemData":{"id":7613,"type":"article-journal","abstract":"The central purpose of this article is to establish the relationship between power projection, technology, and economic power. How economically powerful does a state need to be before it can afford the capital intensive technologies, foreign bases, and military and logistical forces associated with global power projection? The specific research question we focus on in this article is: What determines how far states send their military forces? We argue that as the costs associated with projecting power decrease or as the wealth necessary to project power increases, states will project power more frequently and at greater distances. We use a system level time series analysis from 1870–1936 and a dispute level analysis on all militarized international disputes from 1870–2000 to test these propositions. This article is the first to demonstrate empirically that the distance and frequency of power projection is a function of the cost of projecting power. We close with a discussion of contemporary states building power projection capabilities and how future research might build from our research to explain this behavior.","container-title":"International Interactions","issue":"2","note":"number: 2","page":"119-143","title":"Going the Distance: The Price of Projecting Power","title-short":"Going the Distance","volume":"39","author":[{"family":"Markowitz","given":"Jonathan N."},{"family":"Fariss","given":"Christopher J."}],"issued":{"date-parts":[["2013"]]}}},{"id":99,"uris":["http://zotero.org/users/local/S0kr9eGP/items/P8J73VJI"],"itemData":{"id":99,"type":"article-journal","abstract":"How can states most effectively reassure their allies? Existing studies assessing signals of commitment focus on the role of resolve in making assurances credible. This sidelines important questions about the role of capability. We argue that reassurance effectiveness is the product of both capability and resolve, and suggest that high resolve cannot offset low capability. We introduce a new typology of reassurance measures based on the interaction of military capability and resolve, and test which types of measures are most reassuring using an original survey fielded on European foreign policy experts and a case study of US and North Atlantic Treaty Organization reassurance initiatives in the Baltics. We find that high-resolve, low-capability signals such as tripwire forces in allied territory are not viewed as any more reassuring than high-capability, low-resolve signals such as forces stationed offshore. Our study casts doubt on the reassurance value of tripwires and contributes to scholarship on interstate signaling.","container-title":"Security Studies","issue":"1","note":"publisher: Routledge\n_eprint: https://doi.org/10.1080/09636412.2022.2038662","page":"92-117","source":"Taylor and Francis+NEJM","title":"Trivial Tripwires?: Military Capabilities and Alliance Reassurance","title-short":"Trivial Tripwires?","volume":"31","author":[{"family":"Blankenship","given":"Brian"},{"family":"Lin-Greenberg","given":"Erik"}],"issued":{"date-parts":[["2022"]]}}}],"schema":"https://github.com/citation-style-language/schema/raw/master/csl-citation.json"} </w:delInstrText>
        </w:r>
        <w:r w:rsidR="00452ABE" w:rsidRPr="00810FBA" w:rsidDel="00810FBA">
          <w:rPr>
            <w:sz w:val="22"/>
            <w:szCs w:val="22"/>
          </w:rPr>
          <w:fldChar w:fldCharType="separate"/>
        </w:r>
        <w:r w:rsidR="000A6AF9" w:rsidRPr="00810FBA" w:rsidDel="00810FBA">
          <w:rPr>
            <w:sz w:val="22"/>
            <w:szCs w:val="22"/>
          </w:rPr>
          <w:delText>(Levy and Thompson 2010; Markowitz and Fariss 2013; Blankenship and Lin-Greenberg 2022)</w:delText>
        </w:r>
        <w:r w:rsidR="00452ABE" w:rsidRPr="00810FBA" w:rsidDel="00810FBA">
          <w:rPr>
            <w:sz w:val="22"/>
            <w:szCs w:val="22"/>
          </w:rPr>
          <w:fldChar w:fldCharType="end"/>
        </w:r>
        <w:r w:rsidR="00A94656" w:rsidRPr="00810FBA" w:rsidDel="00810FBA">
          <w:rPr>
            <w:sz w:val="22"/>
            <w:szCs w:val="22"/>
          </w:rPr>
          <w:delText xml:space="preserve">. The lifeblood of power projection are </w:delText>
        </w:r>
      </w:del>
      <w:ins w:id="253" w:author="Michael Allen" w:date="2023-11-02T16:15:00Z">
        <w:del w:id="254" w:author="Joyce, Renanah Miles" w:date="2024-01-05T19:28:00Z">
          <w:r w:rsidR="002362F6" w:rsidRPr="00810FBA" w:rsidDel="00810FBA">
            <w:rPr>
              <w:sz w:val="22"/>
              <w:szCs w:val="22"/>
            </w:rPr>
            <w:delText xml:space="preserve">is </w:delText>
          </w:r>
        </w:del>
      </w:ins>
      <w:del w:id="255" w:author="Joyce, Renanah Miles" w:date="2024-01-05T19:28:00Z">
        <w:r w:rsidR="00A94656" w:rsidRPr="00810FBA" w:rsidDel="00810FBA">
          <w:rPr>
            <w:sz w:val="22"/>
            <w:szCs w:val="22"/>
          </w:rPr>
          <w:delText xml:space="preserve">foreign </w:delText>
        </w:r>
      </w:del>
      <w:ins w:id="256" w:author="Michael Flynn" w:date="2023-11-29T14:42:00Z">
        <w:del w:id="257" w:author="Joyce, Renanah Miles" w:date="2024-01-05T19:28:00Z">
          <w:r w:rsidR="00243A72" w:rsidRPr="00810FBA" w:rsidDel="00810FBA">
            <w:rPr>
              <w:sz w:val="22"/>
              <w:szCs w:val="22"/>
            </w:rPr>
            <w:delText xml:space="preserve">military </w:delText>
          </w:r>
        </w:del>
      </w:ins>
      <w:del w:id="258" w:author="Joyce, Renanah Miles" w:date="2024-01-05T19:28:00Z">
        <w:r w:rsidR="00A94656" w:rsidRPr="00810FBA" w:rsidDel="00810FBA">
          <w:rPr>
            <w:sz w:val="22"/>
            <w:szCs w:val="22"/>
          </w:rPr>
          <w:delText>bases</w:delText>
        </w:r>
        <w:r w:rsidR="00452ABE" w:rsidRPr="00810FBA" w:rsidDel="00810FBA">
          <w:rPr>
            <w:sz w:val="22"/>
            <w:szCs w:val="22"/>
          </w:rPr>
          <w:delText>, which offer states the ability</w:delText>
        </w:r>
      </w:del>
      <w:ins w:id="259" w:author="Michael Allen" w:date="2023-11-30T12:26:00Z">
        <w:del w:id="260" w:author="Joyce, Renanah Miles" w:date="2024-01-05T19:28:00Z">
          <w:r w:rsidR="00AB7427" w:rsidRPr="00810FBA" w:rsidDel="00810FBA">
            <w:rPr>
              <w:sz w:val="22"/>
              <w:szCs w:val="22"/>
            </w:rPr>
            <w:delText>allow states</w:delText>
          </w:r>
        </w:del>
      </w:ins>
      <w:del w:id="261" w:author="Joyce, Renanah Miles" w:date="2024-01-05T19:28:00Z">
        <w:r w:rsidR="00452ABE" w:rsidRPr="00810FBA" w:rsidDel="00810FBA">
          <w:rPr>
            <w:sz w:val="22"/>
            <w:szCs w:val="22"/>
          </w:rPr>
          <w:delText xml:space="preserve"> to </w:delText>
        </w:r>
      </w:del>
      <w:ins w:id="262" w:author="Michael Flynn" w:date="2023-11-29T14:43:00Z">
        <w:del w:id="263" w:author="Joyce, Renanah Miles" w:date="2024-01-05T19:28:00Z">
          <w:r w:rsidR="00243A72" w:rsidRPr="00810FBA" w:rsidDel="00810FBA">
            <w:rPr>
              <w:sz w:val="22"/>
              <w:szCs w:val="22"/>
            </w:rPr>
            <w:delText xml:space="preserve">control territory, </w:delText>
          </w:r>
        </w:del>
      </w:ins>
      <w:del w:id="264" w:author="Joyce, Renanah Miles" w:date="2024-01-05T19:28:00Z">
        <w:r w:rsidR="00452ABE" w:rsidRPr="00810FBA" w:rsidDel="00810FBA">
          <w:rPr>
            <w:sz w:val="22"/>
            <w:szCs w:val="22"/>
          </w:rPr>
          <w:delText>forward deploy</w:delText>
        </w:r>
      </w:del>
      <w:ins w:id="265" w:author="Michael Flynn" w:date="2023-11-29T14:43:00Z">
        <w:del w:id="266" w:author="Joyce, Renanah Miles" w:date="2024-01-05T19:28:00Z">
          <w:r w:rsidR="00243A72" w:rsidRPr="00810FBA" w:rsidDel="00810FBA">
            <w:rPr>
              <w:sz w:val="22"/>
              <w:szCs w:val="22"/>
            </w:rPr>
            <w:delText xml:space="preserve"> resources and personnel,</w:delText>
          </w:r>
        </w:del>
      </w:ins>
      <w:del w:id="267" w:author="Joyce, Renanah Miles" w:date="2024-01-05T19:28:00Z">
        <w:r w:rsidR="00452ABE" w:rsidRPr="00810FBA" w:rsidDel="00810FBA">
          <w:rPr>
            <w:sz w:val="22"/>
            <w:szCs w:val="22"/>
          </w:rPr>
          <w:delText xml:space="preserve"> and resupply their forces</w:delText>
        </w:r>
        <w:r w:rsidR="000A6AF9" w:rsidRPr="00810FBA" w:rsidDel="00810FBA">
          <w:rPr>
            <w:sz w:val="22"/>
            <w:szCs w:val="22"/>
          </w:rPr>
          <w:delText xml:space="preserve"> </w:delText>
        </w:r>
        <w:r w:rsidR="000A6AF9" w:rsidRPr="00810FBA" w:rsidDel="00810FBA">
          <w:rPr>
            <w:sz w:val="22"/>
            <w:szCs w:val="22"/>
          </w:rPr>
          <w:fldChar w:fldCharType="begin"/>
        </w:r>
        <w:r w:rsidR="000A6AF9" w:rsidRPr="00810FBA" w:rsidDel="00810FBA">
          <w:rPr>
            <w:sz w:val="22"/>
            <w:szCs w:val="22"/>
          </w:rPr>
          <w:delInstrText xml:space="preserve"> ADDIN ZOTERO_ITEM CSL_CITATION {"citationID":"ohRyfKno","properties":{"formattedCitation":"(Harkavy 1989; Posen 2003)","plainCitation":"(Harkavy 1989; Posen 2003)","noteIndex":0},"citationItems":[{"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id":6745,"uris":["http://zotero.org/users/local/S0kr9eGP/items/E8LHW33M"],"itemData":{"id":6745,"type":"article-journal","container-title":"International Security","issue":"1","note":"number: 1","page":"5-46","title":"Command of the Commons: The Military Foundation of U.S. Hegemony","title-short":"Command of the Commons","volume":"28","author":[{"family":"Posen","given":"Barry R."}],"issued":{"date-parts":[["2003"]]}}}],"schema":"https://github.com/citation-style-language/schema/raw/master/csl-citation.json"} </w:delInstrText>
        </w:r>
        <w:r w:rsidR="000A6AF9" w:rsidRPr="00810FBA" w:rsidDel="00810FBA">
          <w:rPr>
            <w:sz w:val="22"/>
            <w:szCs w:val="22"/>
          </w:rPr>
          <w:fldChar w:fldCharType="separate"/>
        </w:r>
        <w:r w:rsidR="000A6AF9" w:rsidRPr="00810FBA" w:rsidDel="00810FBA">
          <w:rPr>
            <w:sz w:val="22"/>
            <w:szCs w:val="22"/>
          </w:rPr>
          <w:delText>(Harkavy 1989; Posen 2003)</w:delText>
        </w:r>
        <w:r w:rsidR="000A6AF9" w:rsidRPr="00810FBA" w:rsidDel="00810FBA">
          <w:rPr>
            <w:sz w:val="22"/>
            <w:szCs w:val="22"/>
          </w:rPr>
          <w:fldChar w:fldCharType="end"/>
        </w:r>
        <w:r w:rsidR="00452ABE" w:rsidRPr="00810FBA" w:rsidDel="00810FBA">
          <w:rPr>
            <w:sz w:val="22"/>
            <w:szCs w:val="22"/>
          </w:rPr>
          <w:delText xml:space="preserve">. </w:delText>
        </w:r>
        <w:r w:rsidRPr="00810FBA" w:rsidDel="00810FBA">
          <w:rPr>
            <w:sz w:val="22"/>
            <w:szCs w:val="22"/>
          </w:rPr>
          <w:delText>Bas</w:delText>
        </w:r>
      </w:del>
      <w:ins w:id="268" w:author="Michael Flynn" w:date="2023-11-29T14:43:00Z">
        <w:del w:id="269" w:author="Joyce, Renanah Miles" w:date="2024-01-05T19:28:00Z">
          <w:r w:rsidR="00EF5F27" w:rsidRPr="00810FBA" w:rsidDel="00810FBA">
            <w:rPr>
              <w:sz w:val="22"/>
              <w:szCs w:val="22"/>
            </w:rPr>
            <w:delText>ing</w:delText>
          </w:r>
        </w:del>
      </w:ins>
      <w:del w:id="270" w:author="Joyce, Renanah Miles" w:date="2024-01-05T19:28:00Z">
        <w:r w:rsidRPr="00810FBA" w:rsidDel="00810FBA">
          <w:rPr>
            <w:sz w:val="22"/>
            <w:szCs w:val="22"/>
          </w:rPr>
          <w:delText xml:space="preserve">e access, however, is often precarious. In the modern </w:delText>
        </w:r>
      </w:del>
      <w:ins w:id="271" w:author="Michael Allen" w:date="2023-12-16T15:28:00Z">
        <w:del w:id="272" w:author="Joyce, Renanah Miles" w:date="2024-01-05T19:28:00Z">
          <w:r w:rsidR="00121C59" w:rsidRPr="00810FBA" w:rsidDel="00810FBA">
            <w:rPr>
              <w:sz w:val="22"/>
              <w:szCs w:val="22"/>
            </w:rPr>
            <w:delText>contemp</w:delText>
          </w:r>
        </w:del>
      </w:ins>
      <w:ins w:id="273" w:author="Michael Allen" w:date="2023-12-16T15:29:00Z">
        <w:del w:id="274" w:author="Joyce, Renanah Miles" w:date="2024-01-05T19:28:00Z">
          <w:r w:rsidR="00121C59" w:rsidRPr="00810FBA" w:rsidDel="00810FBA">
            <w:rPr>
              <w:sz w:val="22"/>
              <w:szCs w:val="22"/>
            </w:rPr>
            <w:delText>or</w:delText>
          </w:r>
        </w:del>
      </w:ins>
      <w:ins w:id="275" w:author="Michael Allen" w:date="2023-12-16T15:28:00Z">
        <w:del w:id="276" w:author="Joyce, Renanah Miles" w:date="2024-01-05T19:28:00Z">
          <w:r w:rsidR="00121C59" w:rsidRPr="00810FBA" w:rsidDel="00810FBA">
            <w:rPr>
              <w:sz w:val="22"/>
              <w:szCs w:val="22"/>
            </w:rPr>
            <w:delText xml:space="preserve">ary </w:delText>
          </w:r>
        </w:del>
      </w:ins>
      <w:del w:id="277" w:author="Joyce, Renanah Miles" w:date="2024-01-05T19:28:00Z">
        <w:r w:rsidRPr="00810FBA" w:rsidDel="00810FBA">
          <w:rPr>
            <w:sz w:val="22"/>
            <w:szCs w:val="22"/>
          </w:rPr>
          <w:delText>era</w:delText>
        </w:r>
      </w:del>
      <w:ins w:id="278" w:author="Michael Allen" w:date="2023-12-16T15:28:00Z">
        <w:del w:id="279" w:author="Joyce, Renanah Miles" w:date="2024-01-05T19:28:00Z">
          <w:r w:rsidR="00121C59" w:rsidRPr="00810FBA" w:rsidDel="00810FBA">
            <w:rPr>
              <w:sz w:val="22"/>
              <w:szCs w:val="22"/>
            </w:rPr>
            <w:delText>period</w:delText>
          </w:r>
        </w:del>
      </w:ins>
      <w:del w:id="280" w:author="Joyce, Renanah Miles" w:date="2024-01-05T19:28:00Z">
        <w:r w:rsidRPr="00810FBA" w:rsidDel="00810FBA">
          <w:rPr>
            <w:sz w:val="22"/>
            <w:szCs w:val="22"/>
          </w:rPr>
          <w:delText>, states rely on the consent of host governments</w:delText>
        </w:r>
      </w:del>
      <w:ins w:id="281" w:author="Michael Flynn" w:date="2023-11-29T14:43:00Z">
        <w:del w:id="282" w:author="Joyce, Renanah Miles" w:date="2024-01-05T19:28:00Z">
          <w:r w:rsidR="00942A64" w:rsidRPr="00810FBA" w:rsidDel="00810FBA">
            <w:rPr>
              <w:sz w:val="22"/>
              <w:szCs w:val="22"/>
            </w:rPr>
            <w:delText xml:space="preserve"> to build and maintain their overseas military presence. This</w:delText>
          </w:r>
        </w:del>
      </w:ins>
      <w:ins w:id="283" w:author="Michael Allen" w:date="2023-12-21T20:16:00Z">
        <w:del w:id="284" w:author="Joyce, Renanah Miles" w:date="2024-01-05T19:28:00Z">
          <w:r w:rsidR="008E43D4" w:rsidDel="00810FBA">
            <w:rPr>
              <w:sz w:val="22"/>
              <w:szCs w:val="22"/>
            </w:rPr>
            <w:delText xml:space="preserve"> strategy</w:delText>
          </w:r>
        </w:del>
      </w:ins>
      <w:ins w:id="285" w:author="Michael Flynn" w:date="2023-11-29T14:43:00Z">
        <w:del w:id="286" w:author="Joyce, Renanah Miles" w:date="2024-01-05T19:28:00Z">
          <w:r w:rsidR="00942A64" w:rsidRPr="00810FBA" w:rsidDel="00810FBA">
            <w:rPr>
              <w:sz w:val="22"/>
              <w:szCs w:val="22"/>
            </w:rPr>
            <w:delText xml:space="preserve"> is</w:delText>
          </w:r>
        </w:del>
      </w:ins>
      <w:del w:id="287" w:author="Joyce, Renanah Miles" w:date="2024-01-05T19:28:00Z">
        <w:r w:rsidRPr="00810FBA" w:rsidDel="00810FBA">
          <w:rPr>
            <w:sz w:val="22"/>
            <w:szCs w:val="22"/>
          </w:rPr>
          <w:delText xml:space="preserve"> in contrast</w:delText>
        </w:r>
      </w:del>
      <w:ins w:id="288" w:author="Michael Allen" w:date="2023-11-30T12:26:00Z">
        <w:del w:id="289" w:author="Joyce, Renanah Miles" w:date="2024-01-05T19:28:00Z">
          <w:r w:rsidR="00AB7427" w:rsidRPr="00810FBA" w:rsidDel="00810FBA">
            <w:rPr>
              <w:sz w:val="22"/>
              <w:szCs w:val="22"/>
            </w:rPr>
            <w:delText>contrasts</w:delText>
          </w:r>
        </w:del>
      </w:ins>
      <w:del w:id="290" w:author="Joyce, Renanah Miles" w:date="2024-01-05T19:28:00Z">
        <w:r w:rsidRPr="00810FBA" w:rsidDel="00810FBA">
          <w:rPr>
            <w:sz w:val="22"/>
            <w:szCs w:val="22"/>
          </w:rPr>
          <w:delText xml:space="preserve"> to </w:delText>
        </w:r>
      </w:del>
      <w:ins w:id="291" w:author="Michael Allen" w:date="2023-12-16T15:26:00Z">
        <w:del w:id="292" w:author="Joyce, Renanah Miles" w:date="2024-01-05T19:28:00Z">
          <w:r w:rsidR="00121C59" w:rsidRPr="00810FBA" w:rsidDel="00810FBA">
            <w:rPr>
              <w:sz w:val="22"/>
              <w:szCs w:val="22"/>
            </w:rPr>
            <w:delText xml:space="preserve">with </w:delText>
          </w:r>
        </w:del>
      </w:ins>
      <w:del w:id="293" w:author="Joyce, Renanah Miles" w:date="2024-01-05T19:28:00Z">
        <w:r w:rsidRPr="00810FBA" w:rsidDel="00810FBA">
          <w:rPr>
            <w:sz w:val="22"/>
            <w:szCs w:val="22"/>
          </w:rPr>
          <w:delText>earlier periods in which</w:delText>
        </w:r>
      </w:del>
      <w:ins w:id="294" w:author="Michael Allen" w:date="2023-12-16T15:28:00Z">
        <w:del w:id="295" w:author="Joyce, Renanah Miles" w:date="2024-01-05T19:28:00Z">
          <w:r w:rsidR="00121C59" w:rsidRPr="00810FBA" w:rsidDel="00810FBA">
            <w:rPr>
              <w:sz w:val="22"/>
              <w:szCs w:val="22"/>
            </w:rPr>
            <w:delText>when</w:delText>
          </w:r>
        </w:del>
      </w:ins>
      <w:del w:id="296" w:author="Joyce, Renanah Miles" w:date="2024-01-05T19:28:00Z">
        <w:r w:rsidRPr="00810FBA" w:rsidDel="00810FBA">
          <w:rPr>
            <w:sz w:val="22"/>
            <w:szCs w:val="22"/>
          </w:rPr>
          <w:delText xml:space="preserve"> states often secured bases through force, coercion, and formal empire </w:delText>
        </w:r>
        <w:r w:rsidRPr="00810FBA" w:rsidDel="00810FBA">
          <w:rPr>
            <w:sz w:val="22"/>
            <w:szCs w:val="22"/>
          </w:rPr>
          <w:fldChar w:fldCharType="begin"/>
        </w:r>
        <w:r w:rsidRPr="00810FBA" w:rsidDel="00810FBA">
          <w:rPr>
            <w:sz w:val="22"/>
            <w:szCs w:val="22"/>
          </w:rPr>
          <w:delInstrText xml:space="preserve"> ADDIN ZOTERO_ITEM CSL_CITATION {"citationID":"rx3M7zFj","properties":{"formattedCitation":"(Schmidt 2020)","plainCitation":"(Schmidt 2020)","noteIndex":0},"citationItems":[{"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delInstrText>
        </w:r>
        <w:r w:rsidRPr="00810FBA" w:rsidDel="00810FBA">
          <w:rPr>
            <w:sz w:val="22"/>
            <w:szCs w:val="22"/>
          </w:rPr>
          <w:fldChar w:fldCharType="separate"/>
        </w:r>
        <w:r w:rsidRPr="00810FBA" w:rsidDel="00810FBA">
          <w:rPr>
            <w:sz w:val="22"/>
            <w:szCs w:val="22"/>
          </w:rPr>
          <w:delText>(Schmidt 2020)</w:delText>
        </w:r>
        <w:r w:rsidRPr="00810FBA" w:rsidDel="00810FBA">
          <w:rPr>
            <w:sz w:val="22"/>
            <w:szCs w:val="22"/>
          </w:rPr>
          <w:fldChar w:fldCharType="end"/>
        </w:r>
        <w:r w:rsidRPr="00810FBA" w:rsidDel="00810FBA">
          <w:rPr>
            <w:sz w:val="22"/>
            <w:szCs w:val="22"/>
          </w:rPr>
          <w:delText>.</w:delText>
        </w:r>
        <w:r w:rsidR="00452ABE" w:rsidRPr="00810FBA" w:rsidDel="00810FBA">
          <w:rPr>
            <w:sz w:val="22"/>
            <w:szCs w:val="22"/>
          </w:rPr>
          <w:delText xml:space="preserve"> </w:delText>
        </w:r>
        <w:r w:rsidR="00A94656" w:rsidRPr="00810FBA" w:rsidDel="00810FBA">
          <w:rPr>
            <w:sz w:val="22"/>
            <w:szCs w:val="22"/>
          </w:rPr>
          <w:delText>Yet this consent is subject to two types of political constraints</w:delText>
        </w:r>
      </w:del>
    </w:p>
    <w:p w14:paraId="4DD7D1DD" w14:textId="3FE284D7" w:rsidR="007B233D" w:rsidRPr="00810FBA" w:rsidDel="00810FBA" w:rsidRDefault="0042794B">
      <w:pPr>
        <w:widowControl w:val="0"/>
        <w:spacing w:after="100" w:afterAutospacing="1" w:line="240" w:lineRule="auto"/>
        <w:ind w:firstLine="720"/>
        <w:contextualSpacing/>
        <w:jc w:val="both"/>
        <w:rPr>
          <w:ins w:id="297" w:author="Michael Flynn" w:date="2023-11-29T14:52:00Z"/>
          <w:del w:id="298" w:author="Joyce, Renanah Miles" w:date="2024-01-05T19:28:00Z"/>
          <w:sz w:val="22"/>
          <w:szCs w:val="22"/>
        </w:rPr>
      </w:pPr>
      <w:ins w:id="299" w:author="Michael Flynn" w:date="2023-11-29T14:49:00Z">
        <w:del w:id="300" w:author="Joyce, Renanah Miles" w:date="2024-01-05T19:28:00Z">
          <w:r w:rsidRPr="00810FBA" w:rsidDel="00810FBA">
            <w:rPr>
              <w:sz w:val="22"/>
              <w:szCs w:val="22"/>
            </w:rPr>
            <w:delText>Host-state c</w:delText>
          </w:r>
        </w:del>
      </w:ins>
      <w:ins w:id="301" w:author="Michael Flynn" w:date="2023-11-29T14:48:00Z">
        <w:del w:id="302" w:author="Joyce, Renanah Miles" w:date="2024-01-05T19:28:00Z">
          <w:r w:rsidR="008440B1" w:rsidRPr="00810FBA" w:rsidDel="00810FBA">
            <w:rPr>
              <w:sz w:val="22"/>
              <w:szCs w:val="22"/>
            </w:rPr>
            <w:delText xml:space="preserve">onsent </w:delText>
          </w:r>
        </w:del>
      </w:ins>
      <w:ins w:id="303" w:author="Michael Flynn" w:date="2023-11-29T14:49:00Z">
        <w:del w:id="304" w:author="Joyce, Renanah Miles" w:date="2024-01-05T19:28:00Z">
          <w:r w:rsidR="003708E1" w:rsidRPr="00810FBA" w:rsidDel="00810FBA">
            <w:rPr>
              <w:sz w:val="22"/>
              <w:szCs w:val="22"/>
            </w:rPr>
            <w:delText xml:space="preserve">to great power basing </w:delText>
          </w:r>
        </w:del>
      </w:ins>
      <w:ins w:id="305" w:author="Michael Flynn" w:date="2023-11-29T14:48:00Z">
        <w:del w:id="306" w:author="Joyce, Renanah Miles" w:date="2024-01-05T19:28:00Z">
          <w:r w:rsidR="008440B1" w:rsidRPr="00810FBA" w:rsidDel="00810FBA">
            <w:rPr>
              <w:sz w:val="22"/>
              <w:szCs w:val="22"/>
            </w:rPr>
            <w:delText>is affected by two sets of forces</w:delText>
          </w:r>
        </w:del>
      </w:ins>
      <w:del w:id="307" w:author="Joyce, Renanah Miles" w:date="2024-01-05T19:28:00Z">
        <w:r w:rsidR="00A94656" w:rsidRPr="00810FBA" w:rsidDel="00810FBA">
          <w:rPr>
            <w:sz w:val="22"/>
            <w:szCs w:val="22"/>
          </w:rPr>
          <w:delText xml:space="preserve">: </w:delText>
        </w:r>
      </w:del>
      <w:ins w:id="308" w:author="Michael Flynn" w:date="2023-11-29T14:48:00Z">
        <w:del w:id="309" w:author="Joyce, Renanah Miles" w:date="2024-01-05T19:28:00Z">
          <w:r w:rsidR="008440B1" w:rsidRPr="00810FBA" w:rsidDel="00810FBA">
            <w:rPr>
              <w:sz w:val="22"/>
              <w:szCs w:val="22"/>
            </w:rPr>
            <w:delText>—</w:delText>
          </w:r>
        </w:del>
      </w:ins>
      <w:del w:id="310" w:author="Joyce, Renanah Miles" w:date="2024-01-05T19:28:00Z">
        <w:r w:rsidR="00A94656" w:rsidRPr="00810FBA" w:rsidDel="00810FBA">
          <w:rPr>
            <w:i/>
            <w:iCs/>
            <w:sz w:val="22"/>
            <w:szCs w:val="22"/>
          </w:rPr>
          <w:delText xml:space="preserve">internal </w:delText>
        </w:r>
        <w:r w:rsidR="00A94656" w:rsidRPr="00810FBA" w:rsidDel="00810FBA">
          <w:rPr>
            <w:sz w:val="22"/>
            <w:szCs w:val="22"/>
          </w:rPr>
          <w:delText xml:space="preserve">and </w:delText>
        </w:r>
        <w:r w:rsidR="00A94656" w:rsidRPr="00810FBA" w:rsidDel="00810FBA">
          <w:rPr>
            <w:i/>
            <w:iCs/>
            <w:sz w:val="22"/>
            <w:szCs w:val="22"/>
          </w:rPr>
          <w:delText>external.</w:delText>
        </w:r>
        <w:r w:rsidR="00A94656" w:rsidRPr="00810FBA" w:rsidDel="00810FBA">
          <w:rPr>
            <w:sz w:val="22"/>
            <w:szCs w:val="22"/>
          </w:rPr>
          <w:delText xml:space="preserve"> </w:delText>
        </w:r>
        <w:r w:rsidR="00913628" w:rsidRPr="00810FBA" w:rsidDel="00810FBA">
          <w:rPr>
            <w:sz w:val="22"/>
            <w:szCs w:val="22"/>
          </w:rPr>
          <w:delText xml:space="preserve">Internally, </w:delText>
        </w:r>
        <w:r w:rsidR="00452ABE" w:rsidRPr="00810FBA" w:rsidDel="00810FBA">
          <w:rPr>
            <w:sz w:val="22"/>
            <w:szCs w:val="22"/>
          </w:rPr>
          <w:delText xml:space="preserve">states </w:delText>
        </w:r>
      </w:del>
      <w:ins w:id="311" w:author="Michael Flynn" w:date="2023-11-29T14:49:00Z">
        <w:del w:id="312" w:author="Joyce, Renanah Miles" w:date="2024-01-05T19:28:00Z">
          <w:r w:rsidRPr="00810FBA" w:rsidDel="00810FBA">
            <w:rPr>
              <w:sz w:val="22"/>
              <w:szCs w:val="22"/>
            </w:rPr>
            <w:delText xml:space="preserve">great powers </w:delText>
          </w:r>
        </w:del>
      </w:ins>
      <w:del w:id="313" w:author="Joyce, Renanah Miles" w:date="2024-01-05T19:28:00Z">
        <w:r w:rsidR="00452ABE" w:rsidRPr="00810FBA" w:rsidDel="00810FBA">
          <w:rPr>
            <w:sz w:val="22"/>
            <w:szCs w:val="22"/>
          </w:rPr>
          <w:delText>can have their bases challenged by domestic audiences</w:delText>
        </w:r>
      </w:del>
      <w:ins w:id="314" w:author="Michael Flynn" w:date="2023-11-29T14:49:00Z">
        <w:del w:id="315" w:author="Joyce, Renanah Miles" w:date="2024-01-05T19:28:00Z">
          <w:r w:rsidR="009753FA" w:rsidRPr="00810FBA" w:rsidDel="00810FBA">
            <w:rPr>
              <w:sz w:val="22"/>
              <w:szCs w:val="22"/>
            </w:rPr>
            <w:delText xml:space="preserve"> within</w:delText>
          </w:r>
        </w:del>
      </w:ins>
      <w:del w:id="316" w:author="Joyce, Renanah Miles" w:date="2024-01-05T19:28:00Z">
        <w:r w:rsidR="00452ABE" w:rsidRPr="00810FBA" w:rsidDel="00810FBA">
          <w:rPr>
            <w:sz w:val="22"/>
            <w:szCs w:val="22"/>
          </w:rPr>
          <w:delText xml:space="preserve"> in the</w:delText>
        </w:r>
      </w:del>
      <w:ins w:id="317" w:author="Michael Flynn" w:date="2023-11-29T14:50:00Z">
        <w:del w:id="318" w:author="Joyce, Renanah Miles" w:date="2024-01-05T19:28:00Z">
          <w:r w:rsidR="009753FA" w:rsidRPr="00810FBA" w:rsidDel="00810FBA">
            <w:rPr>
              <w:sz w:val="22"/>
              <w:szCs w:val="22"/>
            </w:rPr>
            <w:delText xml:space="preserve"> a</w:delText>
          </w:r>
        </w:del>
      </w:ins>
      <w:del w:id="319" w:author="Joyce, Renanah Miles" w:date="2024-01-05T19:28:00Z">
        <w:r w:rsidR="00452ABE" w:rsidRPr="00810FBA" w:rsidDel="00810FBA">
          <w:rPr>
            <w:sz w:val="22"/>
            <w:szCs w:val="22"/>
          </w:rPr>
          <w:delText xml:space="preserve"> host country</w:delText>
        </w:r>
        <w:r w:rsidR="00736DB9" w:rsidRPr="00810FBA" w:rsidDel="00810FBA">
          <w:rPr>
            <w:sz w:val="22"/>
            <w:szCs w:val="22"/>
          </w:rPr>
          <w:delText xml:space="preserve"> who resent </w:delText>
        </w:r>
      </w:del>
      <w:ins w:id="320" w:author="Michael Flynn" w:date="2023-11-29T14:49:00Z">
        <w:del w:id="321" w:author="Joyce, Renanah Miles" w:date="2024-01-05T19:28:00Z">
          <w:r w:rsidRPr="00810FBA" w:rsidDel="00810FBA">
            <w:rPr>
              <w:sz w:val="22"/>
              <w:szCs w:val="22"/>
            </w:rPr>
            <w:delText xml:space="preserve">oppose </w:delText>
          </w:r>
        </w:del>
      </w:ins>
      <w:del w:id="322" w:author="Joyce, Renanah Miles" w:date="2024-01-05T19:28:00Z">
        <w:r w:rsidR="00736DB9" w:rsidRPr="00810FBA" w:rsidDel="00810FBA">
          <w:rPr>
            <w:sz w:val="22"/>
            <w:szCs w:val="22"/>
          </w:rPr>
          <w:delText>the foreign military presence</w:delText>
        </w:r>
        <w:r w:rsidR="00452ABE" w:rsidRPr="00810FBA" w:rsidDel="00810FBA">
          <w:rPr>
            <w:sz w:val="22"/>
            <w:szCs w:val="22"/>
          </w:rPr>
          <w:delText xml:space="preserve">. This </w:delText>
        </w:r>
        <w:r w:rsidR="00736DB9" w:rsidRPr="00810FBA" w:rsidDel="00810FBA">
          <w:rPr>
            <w:sz w:val="22"/>
            <w:szCs w:val="22"/>
          </w:rPr>
          <w:delText>typically stems not only from</w:delText>
        </w:r>
      </w:del>
      <w:ins w:id="323" w:author="Michael Flynn" w:date="2023-11-29T14:50:00Z">
        <w:del w:id="324" w:author="Joyce, Renanah Miles" w:date="2024-01-05T19:28:00Z">
          <w:r w:rsidR="009753FA" w:rsidRPr="00810FBA" w:rsidDel="00810FBA">
            <w:rPr>
              <w:sz w:val="22"/>
              <w:szCs w:val="22"/>
            </w:rPr>
            <w:delText>Internal challenges are rooted in both</w:delText>
          </w:r>
        </w:del>
      </w:ins>
      <w:del w:id="325" w:author="Joyce, Renanah Miles" w:date="2024-01-05T19:28:00Z">
        <w:r w:rsidR="00736DB9" w:rsidRPr="00810FBA" w:rsidDel="00810FBA">
          <w:rPr>
            <w:sz w:val="22"/>
            <w:szCs w:val="22"/>
          </w:rPr>
          <w:delText xml:space="preserve"> abstract ideas about the infringement upon the host country’s sovereignty</w:delText>
        </w:r>
      </w:del>
      <w:ins w:id="326" w:author="Michael Flynn" w:date="2023-11-29T14:50:00Z">
        <w:del w:id="327" w:author="Joyce, Renanah Miles" w:date="2024-01-05T19:28:00Z">
          <w:r w:rsidR="009753FA" w:rsidRPr="00810FBA" w:rsidDel="00810FBA">
            <w:rPr>
              <w:sz w:val="22"/>
              <w:szCs w:val="22"/>
            </w:rPr>
            <w:delText>, but also</w:delText>
          </w:r>
        </w:del>
      </w:ins>
      <w:del w:id="328" w:author="Joyce, Renanah Miles" w:date="2024-01-05T19:28:00Z">
        <w:r w:rsidR="00736DB9" w:rsidRPr="00810FBA" w:rsidDel="00810FBA">
          <w:rPr>
            <w:sz w:val="22"/>
            <w:szCs w:val="22"/>
          </w:rPr>
          <w:delText xml:space="preserve"> that foreign bas</w:delText>
        </w:r>
      </w:del>
      <w:ins w:id="329" w:author="Michael Flynn" w:date="2023-11-29T14:50:00Z">
        <w:del w:id="330" w:author="Joyce, Renanah Miles" w:date="2024-01-05T19:28:00Z">
          <w:r w:rsidR="009753FA" w:rsidRPr="00810FBA" w:rsidDel="00810FBA">
            <w:rPr>
              <w:sz w:val="22"/>
              <w:szCs w:val="22"/>
            </w:rPr>
            <w:delText xml:space="preserve"> </w:delText>
          </w:r>
        </w:del>
      </w:ins>
      <w:del w:id="331" w:author="Joyce, Renanah Miles" w:date="2024-01-05T19:28:00Z">
        <w:r w:rsidR="00736DB9" w:rsidRPr="00810FBA" w:rsidDel="00810FBA">
          <w:rPr>
            <w:sz w:val="22"/>
            <w:szCs w:val="22"/>
          </w:rPr>
          <w:delText xml:space="preserve">es impose, but also from their </w:delText>
        </w:r>
      </w:del>
      <w:ins w:id="332" w:author="Michael Flynn" w:date="2023-11-29T14:50:00Z">
        <w:del w:id="333" w:author="Joyce, Renanah Miles" w:date="2024-01-05T19:28:00Z">
          <w:r w:rsidR="009753FA" w:rsidRPr="00810FBA" w:rsidDel="00810FBA">
            <w:rPr>
              <w:sz w:val="22"/>
              <w:szCs w:val="22"/>
            </w:rPr>
            <w:delText xml:space="preserve">in the </w:delText>
          </w:r>
        </w:del>
      </w:ins>
      <w:del w:id="334" w:author="Joyce, Renanah Miles" w:date="2024-01-05T19:28:00Z">
        <w:r w:rsidR="00736DB9" w:rsidRPr="00810FBA" w:rsidDel="00810FBA">
          <w:rPr>
            <w:sz w:val="22"/>
            <w:szCs w:val="22"/>
          </w:rPr>
          <w:delText>direct negative effects</w:delText>
        </w:r>
      </w:del>
      <w:ins w:id="335" w:author="Michael Flynn" w:date="2023-11-29T14:51:00Z">
        <w:del w:id="336" w:author="Joyce, Renanah Miles" w:date="2024-01-05T19:28:00Z">
          <w:r w:rsidR="004E6CEC" w:rsidRPr="00810FBA" w:rsidDel="00810FBA">
            <w:rPr>
              <w:sz w:val="22"/>
              <w:szCs w:val="22"/>
            </w:rPr>
            <w:delText xml:space="preserve"> that bases impose on their environments,</w:delText>
          </w:r>
        </w:del>
      </w:ins>
      <w:del w:id="337" w:author="Joyce, Renanah Miles" w:date="2024-01-05T19:28:00Z">
        <w:r w:rsidR="00736DB9" w:rsidRPr="00810FBA" w:rsidDel="00810FBA">
          <w:rPr>
            <w:sz w:val="22"/>
            <w:szCs w:val="22"/>
          </w:rPr>
          <w:delText xml:space="preserve">, including noise, </w:delText>
        </w:r>
      </w:del>
      <w:ins w:id="338" w:author="Michael Flynn" w:date="2023-11-29T14:51:00Z">
        <w:del w:id="339" w:author="Joyce, Renanah Miles" w:date="2024-01-05T19:28:00Z">
          <w:r w:rsidR="00841758" w:rsidRPr="00810FBA" w:rsidDel="00810FBA">
            <w:rPr>
              <w:sz w:val="22"/>
              <w:szCs w:val="22"/>
            </w:rPr>
            <w:delText xml:space="preserve">environmental </w:delText>
          </w:r>
        </w:del>
      </w:ins>
      <w:del w:id="340" w:author="Joyce, Renanah Miles" w:date="2024-01-05T19:28:00Z">
        <w:r w:rsidR="00736DB9" w:rsidRPr="00810FBA" w:rsidDel="00810FBA">
          <w:rPr>
            <w:sz w:val="22"/>
            <w:szCs w:val="22"/>
          </w:rPr>
          <w:delText xml:space="preserve">pollution, </w:delText>
        </w:r>
      </w:del>
      <w:ins w:id="341" w:author="Michael Flynn" w:date="2023-11-29T14:51:00Z">
        <w:del w:id="342" w:author="Joyce, Renanah Miles" w:date="2024-01-05T19:28:00Z">
          <w:r w:rsidR="00841758" w:rsidRPr="00810FBA" w:rsidDel="00810FBA">
            <w:rPr>
              <w:sz w:val="22"/>
              <w:szCs w:val="22"/>
            </w:rPr>
            <w:delText xml:space="preserve">traffic </w:delText>
          </w:r>
        </w:del>
      </w:ins>
      <w:del w:id="343" w:author="Joyce, Renanah Miles" w:date="2024-01-05T19:28:00Z">
        <w:r w:rsidR="00736DB9" w:rsidRPr="00810FBA" w:rsidDel="00810FBA">
          <w:rPr>
            <w:sz w:val="22"/>
            <w:szCs w:val="22"/>
          </w:rPr>
          <w:delText>congestion, and crime on the part of the</w:delText>
        </w:r>
      </w:del>
      <w:ins w:id="344" w:author="Michael Flynn" w:date="2023-11-29T14:51:00Z">
        <w:del w:id="345" w:author="Joyce, Renanah Miles" w:date="2024-01-05T19:28:00Z">
          <w:r w:rsidR="001C3659" w:rsidRPr="00810FBA" w:rsidDel="00810FBA">
            <w:rPr>
              <w:sz w:val="22"/>
              <w:szCs w:val="22"/>
            </w:rPr>
            <w:delText>committed by the</w:delText>
          </w:r>
        </w:del>
      </w:ins>
      <w:del w:id="346" w:author="Joyce, Renanah Miles" w:date="2024-01-05T19:28:00Z">
        <w:r w:rsidR="00736DB9" w:rsidRPr="00810FBA" w:rsidDel="00810FBA">
          <w:rPr>
            <w:sz w:val="22"/>
            <w:szCs w:val="22"/>
          </w:rPr>
          <w:delText xml:space="preserve"> foreign state’s</w:delText>
        </w:r>
      </w:del>
      <w:ins w:id="347" w:author="Michael Flynn" w:date="2023-11-29T14:52:00Z">
        <w:del w:id="348" w:author="Joyce, Renanah Miles" w:date="2024-01-05T19:28:00Z">
          <w:r w:rsidR="008C404A" w:rsidRPr="00810FBA" w:rsidDel="00810FBA">
            <w:rPr>
              <w:sz w:val="22"/>
              <w:szCs w:val="22"/>
            </w:rPr>
            <w:delText>basing</w:delText>
          </w:r>
        </w:del>
      </w:ins>
      <w:ins w:id="349" w:author="Michael Flynn" w:date="2023-11-29T14:51:00Z">
        <w:del w:id="350" w:author="Joyce, Renanah Miles" w:date="2024-01-05T19:28:00Z">
          <w:r w:rsidR="00FB123D" w:rsidRPr="00810FBA" w:rsidDel="00810FBA">
            <w:rPr>
              <w:sz w:val="22"/>
              <w:szCs w:val="22"/>
            </w:rPr>
            <w:delText xml:space="preserve"> power’s</w:delText>
          </w:r>
        </w:del>
      </w:ins>
      <w:del w:id="351" w:author="Joyce, Renanah Miles" w:date="2024-01-05T19:28:00Z">
        <w:r w:rsidR="00736DB9" w:rsidRPr="00810FBA" w:rsidDel="00810FBA">
          <w:rPr>
            <w:sz w:val="22"/>
            <w:szCs w:val="22"/>
          </w:rPr>
          <w:delText xml:space="preserve"> servicemembers.</w:delText>
        </w:r>
        <w:r w:rsidR="00902572" w:rsidRPr="00810FBA" w:rsidDel="00810FBA">
          <w:rPr>
            <w:sz w:val="22"/>
            <w:szCs w:val="22"/>
          </w:rPr>
          <w:delText xml:space="preserve"> Basing countries have a variety of policy tools with which they can attempt to surmount </w:delText>
        </w:r>
      </w:del>
      <w:ins w:id="352" w:author="Michael Flynn" w:date="2023-11-29T14:51:00Z">
        <w:del w:id="353" w:author="Joyce, Renanah Miles" w:date="2024-01-05T19:28:00Z">
          <w:r w:rsidR="00FA2858" w:rsidRPr="00810FBA" w:rsidDel="00810FBA">
            <w:rPr>
              <w:sz w:val="22"/>
              <w:szCs w:val="22"/>
            </w:rPr>
            <w:delText xml:space="preserve">address </w:delText>
          </w:r>
        </w:del>
      </w:ins>
      <w:del w:id="354" w:author="Joyce, Renanah Miles" w:date="2024-01-05T19:28:00Z">
        <w:r w:rsidR="00902572" w:rsidRPr="00810FBA" w:rsidDel="00810FBA">
          <w:rPr>
            <w:sz w:val="22"/>
            <w:szCs w:val="22"/>
          </w:rPr>
          <w:delText xml:space="preserve">these challenges. These include using financial incentives to curry favor—for example, building infrastructure for the host population and hiring local labor—as well as taking steps to ensure that the host population has positive, rather than negative, social interactions </w:delText>
        </w:r>
        <w:r w:rsidR="00902572" w:rsidRPr="00810FBA" w:rsidDel="00810FBA">
          <w:rPr>
            <w:sz w:val="22"/>
            <w:szCs w:val="22"/>
          </w:rPr>
          <w:fldChar w:fldCharType="begin"/>
        </w:r>
        <w:r w:rsidR="00E33D1E" w:rsidRPr="00810FBA" w:rsidDel="00810FBA">
          <w:rPr>
            <w:sz w:val="22"/>
            <w:szCs w:val="22"/>
          </w:rPr>
          <w:delInstrText xml:space="preserve"> ADDIN ZOTERO_ITEM CSL_CITATION {"citationID":"QyXzUe1f","properties":{"formattedCitation":"(Allen et al. 2020; Blankenship and Joyce 2020; Mart\\uc0\\u237{}nez Machain et al. 2022)","plainCitation":"(Allen et al. 2020; Blankenship and Joyce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6980,"uris":["http://zotero.org/users/local/S0kr9eGP/items/W2LIZYJJ"],"itemData":{"id":6980,"type":"article-journal","container-title":"Journal of Conflict Resolution","issue":"2-3","page":"545-573","title":"Purchasing Power: US Overseas Defense Spending and Military Statecraft","title-short":"Purchasing Power","volume":"64","author":[{"family":"Blankenship","given":"Brian"},{"family":"Joyce","given":"Renanah Miles"}],"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delInstrText>
        </w:r>
        <w:r w:rsidR="00902572" w:rsidRPr="00810FBA" w:rsidDel="00810FBA">
          <w:rPr>
            <w:sz w:val="22"/>
            <w:szCs w:val="22"/>
          </w:rPr>
          <w:fldChar w:fldCharType="separate"/>
        </w:r>
        <w:r w:rsidR="00E33D1E" w:rsidRPr="00810FBA" w:rsidDel="00810FBA">
          <w:rPr>
            <w:kern w:val="0"/>
            <w:sz w:val="22"/>
            <w:szCs w:val="22"/>
          </w:rPr>
          <w:delText>(Allen et al. 2020; Blankenship and Joyce 2020; Martínez Machain et al. 2022)</w:delText>
        </w:r>
        <w:r w:rsidR="00902572" w:rsidRPr="00810FBA" w:rsidDel="00810FBA">
          <w:rPr>
            <w:sz w:val="22"/>
            <w:szCs w:val="22"/>
          </w:rPr>
          <w:fldChar w:fldCharType="end"/>
        </w:r>
        <w:r w:rsidR="00902572" w:rsidRPr="00810FBA" w:rsidDel="00810FBA">
          <w:rPr>
            <w:sz w:val="22"/>
            <w:szCs w:val="22"/>
          </w:rPr>
          <w:delText>.</w:delText>
        </w:r>
        <w:r w:rsidR="008B7A6F" w:rsidRPr="00810FBA" w:rsidDel="00810FBA">
          <w:rPr>
            <w:sz w:val="22"/>
            <w:szCs w:val="22"/>
          </w:rPr>
          <w:delText xml:space="preserve"> </w:delText>
        </w:r>
      </w:del>
    </w:p>
    <w:p w14:paraId="5EA46266" w14:textId="71F99135" w:rsidR="00FF6E4C" w:rsidRPr="00810FBA" w:rsidDel="00810FBA" w:rsidRDefault="00902572">
      <w:pPr>
        <w:widowControl w:val="0"/>
        <w:spacing w:after="100" w:afterAutospacing="1" w:line="240" w:lineRule="auto"/>
        <w:ind w:firstLine="720"/>
        <w:contextualSpacing/>
        <w:jc w:val="both"/>
        <w:rPr>
          <w:del w:id="355" w:author="Joyce, Renanah Miles" w:date="2024-01-05T19:28:00Z"/>
          <w:sz w:val="22"/>
          <w:szCs w:val="22"/>
        </w:rPr>
      </w:pPr>
      <w:del w:id="356" w:author="Joyce, Renanah Miles" w:date="2024-01-05T19:28:00Z">
        <w:r w:rsidRPr="00810FBA" w:rsidDel="00810FBA">
          <w:rPr>
            <w:sz w:val="22"/>
            <w:szCs w:val="22"/>
          </w:rPr>
          <w:delText xml:space="preserve">External rival countries, however, can undermine these efforts </w:delText>
        </w:r>
        <w:r w:rsidR="00242F1A" w:rsidRPr="00810FBA" w:rsidDel="00810FBA">
          <w:rPr>
            <w:sz w:val="22"/>
            <w:szCs w:val="22"/>
          </w:rPr>
          <w:delText>by building up their own</w:delText>
        </w:r>
      </w:del>
      <w:ins w:id="357" w:author="Michael Flynn" w:date="2023-11-29T14:52:00Z">
        <w:del w:id="358" w:author="Joyce, Renanah Miles" w:date="2024-01-05T19:28:00Z">
          <w:r w:rsidR="007B233D" w:rsidRPr="00810FBA" w:rsidDel="00810FBA">
            <w:rPr>
              <w:sz w:val="22"/>
              <w:szCs w:val="22"/>
            </w:rPr>
            <w:delText xml:space="preserve"> </w:delText>
          </w:r>
        </w:del>
      </w:ins>
      <w:ins w:id="359" w:author="Michael Flynn" w:date="2023-11-29T14:54:00Z">
        <w:del w:id="360" w:author="Joyce, Renanah Miles" w:date="2024-01-05T19:28:00Z">
          <w:r w:rsidR="00060B0D" w:rsidRPr="00810FBA" w:rsidDel="00810FBA">
            <w:rPr>
              <w:sz w:val="22"/>
              <w:szCs w:val="22"/>
            </w:rPr>
            <w:delText>forces</w:delText>
          </w:r>
        </w:del>
      </w:ins>
      <w:ins w:id="361" w:author="Michael Flynn" w:date="2023-11-29T14:52:00Z">
        <w:del w:id="362" w:author="Joyce, Renanah Miles" w:date="2024-01-05T19:28:00Z">
          <w:r w:rsidR="007B233D" w:rsidRPr="00810FBA" w:rsidDel="00810FBA">
            <w:rPr>
              <w:sz w:val="22"/>
              <w:szCs w:val="22"/>
            </w:rPr>
            <w:delText xml:space="preserve"> can include</w:delText>
          </w:r>
        </w:del>
      </w:ins>
      <w:ins w:id="363" w:author="Michael Flynn" w:date="2023-11-29T14:54:00Z">
        <w:del w:id="364" w:author="Joyce, Renanah Miles" w:date="2024-01-05T19:28:00Z">
          <w:r w:rsidR="00501945" w:rsidRPr="00810FBA" w:rsidDel="00810FBA">
            <w:rPr>
              <w:sz w:val="22"/>
              <w:szCs w:val="22"/>
            </w:rPr>
            <w:delText>powers</w:delText>
          </w:r>
        </w:del>
      </w:ins>
      <w:ins w:id="365" w:author="Michael Flynn" w:date="2023-11-29T14:52:00Z">
        <w:del w:id="366" w:author="Joyce, Renanah Miles" w:date="2024-01-05T19:28:00Z">
          <w:r w:rsidR="00B53EBC" w:rsidRPr="00810FBA" w:rsidDel="00810FBA">
            <w:rPr>
              <w:sz w:val="22"/>
              <w:szCs w:val="22"/>
            </w:rPr>
            <w:delText>that seek to</w:delText>
          </w:r>
        </w:del>
      </w:ins>
      <w:ins w:id="367" w:author="Michael Flynn" w:date="2023-11-29T14:53:00Z">
        <w:del w:id="368" w:author="Joyce, Renanah Miles" w:date="2024-01-05T19:28:00Z">
          <w:r w:rsidR="00B53EBC" w:rsidRPr="00810FBA" w:rsidDel="00810FBA">
            <w:rPr>
              <w:sz w:val="22"/>
              <w:szCs w:val="22"/>
            </w:rPr>
            <w:delText>a basing country’s own</w:delText>
          </w:r>
        </w:del>
      </w:ins>
      <w:del w:id="369" w:author="Joyce, Renanah Miles" w:date="2024-01-05T19:28:00Z">
        <w:r w:rsidR="00242F1A" w:rsidRPr="00810FBA" w:rsidDel="00810FBA">
          <w:rPr>
            <w:sz w:val="22"/>
            <w:szCs w:val="22"/>
          </w:rPr>
          <w:delText xml:space="preserve"> support in the </w:delText>
        </w:r>
      </w:del>
      <w:ins w:id="370" w:author="Michael Flynn" w:date="2023-11-29T14:53:00Z">
        <w:del w:id="371" w:author="Joyce, Renanah Miles" w:date="2024-01-05T19:28:00Z">
          <w:r w:rsidR="00B53EBC" w:rsidRPr="00810FBA" w:rsidDel="00810FBA">
            <w:rPr>
              <w:sz w:val="22"/>
              <w:szCs w:val="22"/>
            </w:rPr>
            <w:delText xml:space="preserve">a </w:delText>
          </w:r>
        </w:del>
      </w:ins>
      <w:del w:id="372" w:author="Joyce, Renanah Miles" w:date="2024-01-05T19:28:00Z">
        <w:r w:rsidR="00242F1A" w:rsidRPr="00810FBA" w:rsidDel="00810FBA">
          <w:rPr>
            <w:sz w:val="22"/>
            <w:szCs w:val="22"/>
          </w:rPr>
          <w:delText>host country. This can be intentional—for example, offering economic incentives in exchange for denying their rival access, or currying a favorable image in order to</w:delText>
        </w:r>
        <w:r w:rsidR="008B7A6F" w:rsidRPr="00810FBA" w:rsidDel="00810FBA">
          <w:rPr>
            <w:sz w:val="22"/>
            <w:szCs w:val="22"/>
          </w:rPr>
          <w:delText xml:space="preserve"> more credibly</w:delText>
        </w:r>
        <w:r w:rsidR="00004D62" w:rsidRPr="00810FBA" w:rsidDel="00810FBA">
          <w:rPr>
            <w:sz w:val="22"/>
            <w:szCs w:val="22"/>
          </w:rPr>
          <w:delText xml:space="preserve"> cast their rival in a negative light</w:delText>
        </w:r>
      </w:del>
      <w:ins w:id="373" w:author="Michael Flynn" w:date="2023-11-29T14:55:00Z">
        <w:del w:id="374" w:author="Joyce, Renanah Miles" w:date="2024-01-05T19:28:00Z">
          <w:r w:rsidR="00DA3CAE" w:rsidRPr="00810FBA" w:rsidDel="00810FBA">
            <w:rPr>
              <w:sz w:val="22"/>
              <w:szCs w:val="22"/>
            </w:rPr>
            <w:delText>These efforts can be passive or active.</w:delText>
          </w:r>
        </w:del>
      </w:ins>
      <w:ins w:id="375" w:author="Michael Flynn" w:date="2023-11-29T14:56:00Z">
        <w:del w:id="376" w:author="Joyce, Renanah Miles" w:date="2024-01-05T19:28:00Z">
          <w:r w:rsidR="00DA3CAE" w:rsidRPr="00810FBA" w:rsidDel="00810FBA">
            <w:rPr>
              <w:sz w:val="22"/>
              <w:szCs w:val="22"/>
            </w:rPr>
            <w:delText xml:space="preserve"> For example, a rival power may actively seek to provide inducements (economic or otherwise) to convince policymakers within a host state to block access to a rival power seeking to build or expand a new military ba</w:delText>
          </w:r>
        </w:del>
      </w:ins>
      <w:ins w:id="377" w:author="Michael Flynn" w:date="2023-11-29T14:57:00Z">
        <w:del w:id="378" w:author="Joyce, Renanah Miles" w:date="2024-01-05T19:28:00Z">
          <w:r w:rsidR="00DA3CAE" w:rsidRPr="00810FBA" w:rsidDel="00810FBA">
            <w:rPr>
              <w:sz w:val="22"/>
              <w:szCs w:val="22"/>
            </w:rPr>
            <w:delText xml:space="preserve">se. Alternatively, </w:delText>
          </w:r>
        </w:del>
      </w:ins>
      <w:ins w:id="379" w:author="Michael Flynn" w:date="2023-11-29T14:58:00Z">
        <w:del w:id="380" w:author="Joyce, Renanah Miles" w:date="2024-01-05T19:28:00Z">
          <w:r w:rsidR="00DA3CAE" w:rsidRPr="00810FBA" w:rsidDel="00810FBA">
            <w:rPr>
              <w:sz w:val="22"/>
              <w:szCs w:val="22"/>
            </w:rPr>
            <w:delText>external forces affecting basing may be more passive if they’re related to existing economic structures or relationships. For example,</w:delText>
          </w:r>
        </w:del>
      </w:ins>
      <w:del w:id="381" w:author="Joyce, Renanah Miles" w:date="2024-01-05T19:28:00Z">
        <w:r w:rsidR="00242F1A" w:rsidRPr="00810FBA" w:rsidDel="00810FBA">
          <w:rPr>
            <w:sz w:val="22"/>
            <w:szCs w:val="22"/>
          </w:rPr>
          <w:delText>—or unintentional—for example</w:delText>
        </w:r>
        <w:r w:rsidR="008B7A6F" w:rsidRPr="00810FBA" w:rsidDel="00810FBA">
          <w:rPr>
            <w:sz w:val="22"/>
            <w:szCs w:val="22"/>
          </w:rPr>
          <w:delText xml:space="preserve">, </w:delText>
        </w:r>
      </w:del>
      <w:ins w:id="382" w:author="Michael Flynn" w:date="2023-11-29T14:57:00Z">
        <w:del w:id="383" w:author="Joyce, Renanah Miles" w:date="2024-01-05T19:28:00Z">
          <w:r w:rsidR="00DA3CAE" w:rsidRPr="00810FBA" w:rsidDel="00810FBA">
            <w:rPr>
              <w:sz w:val="22"/>
              <w:szCs w:val="22"/>
            </w:rPr>
            <w:delText xml:space="preserve"> </w:delText>
          </w:r>
        </w:del>
      </w:ins>
      <w:ins w:id="384" w:author="Carla Martinez Machain" w:date="2023-12-07T16:15:00Z">
        <w:del w:id="385" w:author="Joyce, Renanah Miles" w:date="2024-01-05T19:28:00Z">
          <w:r w:rsidR="00DF4D2B" w:rsidRPr="00810FBA" w:rsidDel="00810FBA">
            <w:rPr>
              <w:sz w:val="22"/>
              <w:szCs w:val="22"/>
            </w:rPr>
            <w:delText xml:space="preserve">this would be thr case </w:delText>
          </w:r>
        </w:del>
      </w:ins>
      <w:del w:id="386" w:author="Joyce, Renanah Miles" w:date="2024-01-05T19:28:00Z">
        <w:r w:rsidR="008B7A6F" w:rsidRPr="00810FBA" w:rsidDel="00810FBA">
          <w:rPr>
            <w:sz w:val="22"/>
            <w:szCs w:val="22"/>
          </w:rPr>
          <w:delText xml:space="preserve">if a rival’s economic engagement crowds out the incentives offered by the basing country, or if their positive image makes the sender look worse by comparison </w:delText>
        </w:r>
        <w:commentRangeStart w:id="387"/>
        <w:r w:rsidR="008B7A6F" w:rsidRPr="00810FBA" w:rsidDel="00810FBA">
          <w:rPr>
            <w:sz w:val="22"/>
            <w:szCs w:val="22"/>
          </w:rPr>
          <w:fldChar w:fldCharType="begin"/>
        </w:r>
        <w:r w:rsidR="00E33D1E" w:rsidRPr="00810FBA" w:rsidDel="00810FBA">
          <w:rPr>
            <w:sz w:val="22"/>
            <w:szCs w:val="22"/>
          </w:rPr>
          <w:delInstrText xml:space="preserve"> ADDIN ZOTERO_ITEM CSL_CITATION {"citationID":"kkN2aSvG","properties":{"formattedCitation":"(Joyce and Blankenship 2023)","plainCitation":"(Joyce and Blankenship 2023)","noteIndex":0},"citationItems":[{"id":8218,"uris":["http://zotero.org/users/local/S0kr9eGP/items/6CN2C5B9"],"itemData":{"id":8218,"type":"manuscript","genre":"Working Paper","title":"Market for Access: Competition, Power Projection, and the Cost of Foreign Bases","author":[{"family":"Joyce","given":"Renanah M."},{"family":"Blankenship","given":"Brian"}],"issued":{"date-parts":[["2023"]]}}}],"schema":"https://github.com/citation-style-language/schema/raw/master/csl-citation.json"} </w:delInstrText>
        </w:r>
        <w:r w:rsidR="008B7A6F" w:rsidRPr="00810FBA" w:rsidDel="00810FBA">
          <w:rPr>
            <w:sz w:val="22"/>
            <w:szCs w:val="22"/>
          </w:rPr>
          <w:fldChar w:fldCharType="separate"/>
        </w:r>
        <w:r w:rsidR="008B7A6F" w:rsidRPr="00810FBA" w:rsidDel="00810FBA">
          <w:rPr>
            <w:sz w:val="22"/>
            <w:szCs w:val="22"/>
          </w:rPr>
          <w:delText>(Joyce and Blankenship 2023)</w:delText>
        </w:r>
        <w:r w:rsidR="008B7A6F" w:rsidRPr="00810FBA" w:rsidDel="00810FBA">
          <w:rPr>
            <w:sz w:val="22"/>
            <w:szCs w:val="22"/>
          </w:rPr>
          <w:fldChar w:fldCharType="end"/>
        </w:r>
        <w:r w:rsidR="008B7A6F" w:rsidRPr="00810FBA" w:rsidDel="00810FBA">
          <w:rPr>
            <w:sz w:val="22"/>
            <w:szCs w:val="22"/>
          </w:rPr>
          <w:delText>.</w:delText>
        </w:r>
        <w:commentRangeEnd w:id="387"/>
        <w:r w:rsidR="00EC0EB8" w:rsidRPr="00810FBA" w:rsidDel="00810FBA">
          <w:rPr>
            <w:rStyle w:val="CommentReference"/>
            <w:sz w:val="22"/>
            <w:szCs w:val="22"/>
          </w:rPr>
          <w:commentReference w:id="387"/>
        </w:r>
      </w:del>
    </w:p>
    <w:p w14:paraId="2F3C62B3" w14:textId="0ABE4DBD" w:rsidR="008E43D4" w:rsidDel="00810FBA" w:rsidRDefault="00157B30">
      <w:pPr>
        <w:widowControl w:val="0"/>
        <w:spacing w:after="100" w:afterAutospacing="1" w:line="240" w:lineRule="auto"/>
        <w:ind w:firstLine="720"/>
        <w:contextualSpacing/>
        <w:jc w:val="both"/>
        <w:rPr>
          <w:ins w:id="388" w:author="Michael Allen" w:date="2023-12-21T20:19:00Z"/>
          <w:del w:id="389" w:author="Joyce, Renanah Miles" w:date="2024-01-05T19:28:00Z"/>
          <w:sz w:val="22"/>
          <w:szCs w:val="22"/>
        </w:rPr>
      </w:pPr>
      <w:ins w:id="390" w:author="Michael Flynn" w:date="2023-11-29T14:59:00Z">
        <w:del w:id="391" w:author="Joyce, Renanah Miles" w:date="2024-01-05T19:28:00Z">
          <w:r w:rsidRPr="00810FBA" w:rsidDel="00810FBA">
            <w:rPr>
              <w:sz w:val="22"/>
              <w:szCs w:val="22"/>
            </w:rPr>
            <w:delText>The systematic study of overseas military basing,</w:delText>
          </w:r>
        </w:del>
      </w:ins>
      <w:ins w:id="392" w:author="Michael Allen" w:date="2024-01-02T21:18:00Z">
        <w:del w:id="393" w:author="Joyce, Renanah Miles" w:date="2024-01-05T19:28:00Z">
          <w:r w:rsidR="00410398" w:rsidDel="00810FBA">
            <w:rPr>
              <w:sz w:val="22"/>
              <w:szCs w:val="22"/>
            </w:rPr>
            <w:delText xml:space="preserve"> and</w:delText>
          </w:r>
        </w:del>
      </w:ins>
      <w:ins w:id="394" w:author="Michael Flynn" w:date="2023-11-29T14:59:00Z">
        <w:del w:id="395" w:author="Joyce, Renanah Miles" w:date="2024-01-05T19:28:00Z">
          <w:r w:rsidRPr="00810FBA" w:rsidDel="00810FBA">
            <w:rPr>
              <w:sz w:val="22"/>
              <w:szCs w:val="22"/>
            </w:rPr>
            <w:delText xml:space="preserve"> how it affects, and </w:delText>
          </w:r>
        </w:del>
      </w:ins>
      <w:ins w:id="396" w:author="Michael Flynn" w:date="2023-11-29T15:02:00Z">
        <w:del w:id="397" w:author="Joyce, Renanah Miles" w:date="2024-01-05T19:28:00Z">
          <w:r w:rsidR="00BA4AE6" w:rsidRPr="00810FBA" w:rsidDel="00810FBA">
            <w:rPr>
              <w:sz w:val="22"/>
              <w:szCs w:val="22"/>
            </w:rPr>
            <w:delText xml:space="preserve">how it </w:delText>
          </w:r>
        </w:del>
      </w:ins>
      <w:ins w:id="398" w:author="Michael Flynn" w:date="2023-11-29T14:59:00Z">
        <w:del w:id="399" w:author="Joyce, Renanah Miles" w:date="2024-01-05T19:28:00Z">
          <w:r w:rsidRPr="00810FBA" w:rsidDel="00810FBA">
            <w:rPr>
              <w:sz w:val="22"/>
              <w:szCs w:val="22"/>
            </w:rPr>
            <w:delText>is affected by, host populations</w:delText>
          </w:r>
        </w:del>
      </w:ins>
      <w:ins w:id="400" w:author="Carla Martinez Machain" w:date="2023-12-07T16:16:00Z">
        <w:del w:id="401" w:author="Joyce, Renanah Miles" w:date="2024-01-05T19:28:00Z">
          <w:r w:rsidR="00DF4D2B" w:rsidRPr="00810FBA" w:rsidDel="00810FBA">
            <w:rPr>
              <w:sz w:val="22"/>
              <w:szCs w:val="22"/>
            </w:rPr>
            <w:delText>,</w:delText>
          </w:r>
        </w:del>
      </w:ins>
      <w:ins w:id="402" w:author="Michael Flynn" w:date="2023-11-29T14:59:00Z">
        <w:del w:id="403" w:author="Joyce, Renanah Miles" w:date="2024-01-05T19:28:00Z">
          <w:r w:rsidRPr="00810FBA" w:rsidDel="00810FBA">
            <w:rPr>
              <w:sz w:val="22"/>
              <w:szCs w:val="22"/>
            </w:rPr>
            <w:delText>, is still in its infancy. What</w:delText>
          </w:r>
        </w:del>
      </w:ins>
      <w:ins w:id="404" w:author="Michael Allen" w:date="2023-12-16T15:27:00Z">
        <w:del w:id="405" w:author="Joyce, Renanah Miles" w:date="2024-01-05T19:28:00Z">
          <w:r w:rsidR="00121C59" w:rsidRPr="00810FBA" w:rsidDel="00810FBA">
            <w:rPr>
              <w:sz w:val="22"/>
              <w:szCs w:val="22"/>
            </w:rPr>
            <w:delText>The</w:delText>
          </w:r>
        </w:del>
      </w:ins>
      <w:ins w:id="406" w:author="Carla Martinez Machain" w:date="2023-12-28T15:25:00Z">
        <w:del w:id="407" w:author="Joyce, Renanah Miles" w:date="2024-01-05T19:28:00Z">
          <w:r w:rsidR="00256204" w:rsidDel="00810FBA">
            <w:rPr>
              <w:sz w:val="22"/>
              <w:szCs w:val="22"/>
            </w:rPr>
            <w:delText>Existing</w:delText>
          </w:r>
        </w:del>
      </w:ins>
      <w:ins w:id="408" w:author="Michael Flynn" w:date="2023-11-29T14:59:00Z">
        <w:del w:id="409" w:author="Joyce, Renanah Miles" w:date="2024-01-05T19:28:00Z">
          <w:r w:rsidRPr="00810FBA" w:rsidDel="00810FBA">
            <w:rPr>
              <w:sz w:val="22"/>
              <w:szCs w:val="22"/>
            </w:rPr>
            <w:delText xml:space="preserve"> research we have also largely focuses on the Unti</w:delText>
          </w:r>
        </w:del>
      </w:ins>
      <w:ins w:id="410" w:author="Michael Allen" w:date="2023-11-30T12:16:00Z">
        <w:del w:id="411" w:author="Joyce, Renanah Miles" w:date="2024-01-05T19:28:00Z">
          <w:r w:rsidR="00EC3212" w:rsidRPr="00810FBA" w:rsidDel="00810FBA">
            <w:rPr>
              <w:sz w:val="22"/>
              <w:szCs w:val="22"/>
            </w:rPr>
            <w:delText>t</w:delText>
          </w:r>
        </w:del>
      </w:ins>
      <w:ins w:id="412" w:author="Michael Flynn" w:date="2023-11-29T14:59:00Z">
        <w:del w:id="413" w:author="Joyce, Renanah Miles" w:date="2024-01-05T19:28:00Z">
          <w:r w:rsidRPr="00810FBA" w:rsidDel="00810FBA">
            <w:rPr>
              <w:sz w:val="22"/>
              <w:szCs w:val="22"/>
            </w:rPr>
            <w:delText>ed States afte</w:delText>
          </w:r>
        </w:del>
      </w:ins>
      <w:ins w:id="414" w:author="Michael Flynn" w:date="2023-11-29T15:00:00Z">
        <w:del w:id="415" w:author="Joyce, Renanah Miles" w:date="2024-01-05T19:28:00Z">
          <w:r w:rsidRPr="00810FBA" w:rsidDel="00810FBA">
            <w:rPr>
              <w:sz w:val="22"/>
              <w:szCs w:val="22"/>
            </w:rPr>
            <w:delText xml:space="preserve">r World War II. </w:delText>
          </w:r>
          <w:r w:rsidR="001A30A5" w:rsidRPr="00810FBA" w:rsidDel="00810FBA">
            <w:rPr>
              <w:sz w:val="22"/>
              <w:szCs w:val="22"/>
            </w:rPr>
            <w:delText xml:space="preserve">However, </w:delText>
          </w:r>
        </w:del>
      </w:ins>
      <w:ins w:id="416" w:author="Michael Allen" w:date="2023-11-24T13:00:00Z">
        <w:del w:id="417" w:author="Joyce, Renanah Miles" w:date="2024-01-05T19:28:00Z">
          <w:r w:rsidR="00EC0EB8" w:rsidRPr="00810FBA" w:rsidDel="00810FBA">
            <w:rPr>
              <w:sz w:val="22"/>
              <w:szCs w:val="22"/>
            </w:rPr>
            <w:delText>Due to this</w:delText>
          </w:r>
        </w:del>
      </w:ins>
      <w:ins w:id="418" w:author="Michael Flynn" w:date="2023-11-29T15:00:00Z">
        <w:del w:id="419" w:author="Joyce, Renanah Miles" w:date="2024-01-05T19:28:00Z">
          <w:r w:rsidR="001A30A5" w:rsidRPr="00810FBA" w:rsidDel="00810FBA">
            <w:rPr>
              <w:sz w:val="22"/>
              <w:szCs w:val="22"/>
            </w:rPr>
            <w:delText>the</w:delText>
          </w:r>
        </w:del>
      </w:ins>
      <w:ins w:id="420" w:author="Michael Allen" w:date="2023-11-24T13:00:00Z">
        <w:del w:id="421" w:author="Joyce, Renanah Miles" w:date="2024-01-05T19:28:00Z">
          <w:r w:rsidR="00EC0EB8" w:rsidRPr="00810FBA" w:rsidDel="00810FBA">
            <w:rPr>
              <w:sz w:val="22"/>
              <w:szCs w:val="22"/>
            </w:rPr>
            <w:delText xml:space="preserve"> </w:delText>
          </w:r>
        </w:del>
      </w:ins>
      <w:ins w:id="422" w:author="Michael Allen" w:date="2023-12-21T20:21:00Z">
        <w:del w:id="423" w:author="Joyce, Renanah Miles" w:date="2024-01-05T19:28:00Z">
          <w:r w:rsidR="008E43D4" w:rsidDel="00810FBA">
            <w:rPr>
              <w:sz w:val="22"/>
              <w:szCs w:val="22"/>
            </w:rPr>
            <w:delText>recent expansion of China’s overseas base</w:delText>
          </w:r>
        </w:del>
      </w:ins>
      <w:ins w:id="424" w:author="Michael Flynn" w:date="2023-11-29T15:00:00Z">
        <w:del w:id="425" w:author="Joyce, Renanah Miles" w:date="2024-01-05T19:28:00Z">
          <w:r w:rsidR="001A30A5" w:rsidRPr="00810FBA" w:rsidDel="00810FBA">
            <w:rPr>
              <w:sz w:val="22"/>
              <w:szCs w:val="22"/>
            </w:rPr>
            <w:delText xml:space="preserve">overseas </w:delText>
          </w:r>
        </w:del>
      </w:ins>
      <w:ins w:id="426" w:author="Michael Allen" w:date="2023-11-30T12:16:00Z">
        <w:del w:id="427" w:author="Joyce, Renanah Miles" w:date="2024-01-05T19:28:00Z">
          <w:r w:rsidR="00EC3212" w:rsidRPr="00810FBA" w:rsidDel="00810FBA">
            <w:rPr>
              <w:sz w:val="22"/>
              <w:szCs w:val="22"/>
            </w:rPr>
            <w:delText>s poses a unique</w:delText>
          </w:r>
        </w:del>
      </w:ins>
      <w:ins w:id="428" w:author="Michael Allen" w:date="2023-12-21T20:21:00Z">
        <w:del w:id="429" w:author="Joyce, Renanah Miles" w:date="2024-01-05T19:28:00Z">
          <w:r w:rsidR="008E43D4" w:rsidDel="00810FBA">
            <w:rPr>
              <w:sz w:val="22"/>
              <w:szCs w:val="22"/>
            </w:rPr>
            <w:delText xml:space="preserve">, </w:delText>
          </w:r>
        </w:del>
      </w:ins>
      <w:ins w:id="430" w:author="Michael Allen" w:date="2024-01-02T21:18:00Z">
        <w:del w:id="431" w:author="Joyce, Renanah Miles" w:date="2024-01-05T19:28:00Z">
          <w:r w:rsidR="00410398" w:rsidDel="00810FBA">
            <w:rPr>
              <w:sz w:val="22"/>
              <w:szCs w:val="22"/>
            </w:rPr>
            <w:delText>fundamental</w:delText>
          </w:r>
        </w:del>
      </w:ins>
      <w:ins w:id="432" w:author="Michael Allen" w:date="2023-12-21T20:21:00Z">
        <w:del w:id="433" w:author="Joyce, Renanah Miles" w:date="2024-01-05T19:28:00Z">
          <w:r w:rsidR="008E43D4" w:rsidDel="00810FBA">
            <w:rPr>
              <w:sz w:val="22"/>
              <w:szCs w:val="22"/>
            </w:rPr>
            <w:delText xml:space="preserve"> science</w:delText>
          </w:r>
        </w:del>
      </w:ins>
      <w:ins w:id="434" w:author="Michael Allen" w:date="2023-11-30T12:16:00Z">
        <w:del w:id="435" w:author="Joyce, Renanah Miles" w:date="2024-01-05T19:28:00Z">
          <w:r w:rsidR="00EC3212" w:rsidRPr="00810FBA" w:rsidDel="00810FBA">
            <w:rPr>
              <w:sz w:val="22"/>
              <w:szCs w:val="22"/>
            </w:rPr>
            <w:delText xml:space="preserve"> research question </w:delText>
          </w:r>
        </w:del>
      </w:ins>
      <w:ins w:id="436" w:author="Michael Allen" w:date="2023-12-21T20:21:00Z">
        <w:del w:id="437" w:author="Joyce, Renanah Miles" w:date="2024-01-05T19:28:00Z">
          <w:r w:rsidR="008E43D4" w:rsidDel="00810FBA">
            <w:rPr>
              <w:sz w:val="22"/>
              <w:szCs w:val="22"/>
            </w:rPr>
            <w:delText>for international relations</w:delText>
          </w:r>
        </w:del>
      </w:ins>
      <w:ins w:id="438" w:author="Michael Flynn" w:date="2023-11-29T15:01:00Z">
        <w:del w:id="439" w:author="Joyce, Renanah Miles" w:date="2024-01-05T19:28:00Z">
          <w:r w:rsidR="001A30A5" w:rsidRPr="00810FBA" w:rsidDel="00810FBA">
            <w:rPr>
              <w:sz w:val="22"/>
              <w:szCs w:val="22"/>
            </w:rPr>
            <w:delText xml:space="preserve">in recent years </w:delText>
          </w:r>
        </w:del>
      </w:ins>
      <w:ins w:id="440" w:author="Michael Flynn" w:date="2023-11-29T15:03:00Z">
        <w:del w:id="441" w:author="Joyce, Renanah Miles" w:date="2024-01-05T19:28:00Z">
          <w:r w:rsidR="00E837F3" w:rsidRPr="00810FBA" w:rsidDel="00810FBA">
            <w:rPr>
              <w:sz w:val="22"/>
              <w:szCs w:val="22"/>
            </w:rPr>
            <w:delText>oses</w:delText>
          </w:r>
        </w:del>
      </w:ins>
      <w:ins w:id="442" w:author="Michael Flynn" w:date="2023-11-29T15:01:00Z">
        <w:del w:id="443" w:author="Joyce, Renanah Miles" w:date="2024-01-05T19:28:00Z">
          <w:r w:rsidR="001A30A5" w:rsidRPr="00810FBA" w:rsidDel="00810FBA">
            <w:rPr>
              <w:sz w:val="22"/>
              <w:szCs w:val="22"/>
            </w:rPr>
            <w:delText xml:space="preserve"> </w:delText>
          </w:r>
        </w:del>
      </w:ins>
      <w:ins w:id="444" w:author="Michael Flynn" w:date="2023-11-29T15:03:00Z">
        <w:del w:id="445" w:author="Joyce, Renanah Miles" w:date="2024-01-05T19:28:00Z">
          <w:r w:rsidR="00E837F3" w:rsidRPr="00810FBA" w:rsidDel="00810FBA">
            <w:rPr>
              <w:sz w:val="22"/>
              <w:szCs w:val="22"/>
            </w:rPr>
            <w:delText>question</w:delText>
          </w:r>
        </w:del>
      </w:ins>
      <w:ins w:id="446" w:author="Michael Flynn" w:date="2023-11-29T15:01:00Z">
        <w:del w:id="447" w:author="Joyce, Renanah Miles" w:date="2024-01-05T19:28:00Z">
          <w:r w:rsidR="001A30A5" w:rsidRPr="00810FBA" w:rsidDel="00810FBA">
            <w:rPr>
              <w:sz w:val="22"/>
              <w:szCs w:val="22"/>
            </w:rPr>
            <w:delText xml:space="preserve"> that will help us to advance</w:delText>
          </w:r>
        </w:del>
      </w:ins>
      <w:ins w:id="448" w:author="Michael Allen" w:date="2023-11-24T13:00:00Z">
        <w:del w:id="449" w:author="Joyce, Renanah Miles" w:date="2024-01-05T19:28:00Z">
          <w:r w:rsidR="00EC0EB8" w:rsidRPr="00810FBA" w:rsidDel="00810FBA">
            <w:rPr>
              <w:sz w:val="22"/>
              <w:szCs w:val="22"/>
            </w:rPr>
            <w:delText xml:space="preserve">: </w:delText>
          </w:r>
        </w:del>
      </w:ins>
      <w:ins w:id="450" w:author="Michael Flynn" w:date="2023-11-29T15:03:00Z">
        <w:del w:id="451" w:author="Joyce, Renanah Miles" w:date="2024-01-05T19:28:00Z">
          <w:r w:rsidR="00E837F3" w:rsidRPr="00810FBA" w:rsidDel="00810FBA">
            <w:rPr>
              <w:sz w:val="22"/>
              <w:szCs w:val="22"/>
            </w:rPr>
            <w:delText>“</w:delText>
          </w:r>
        </w:del>
      </w:ins>
      <w:ins w:id="452" w:author="Michael Allen" w:date="2023-11-24T13:00:00Z">
        <w:del w:id="453" w:author="Joyce, Renanah Miles" w:date="2024-01-05T19:28:00Z">
          <w:r w:rsidR="00EC0EB8" w:rsidRPr="00810FBA" w:rsidDel="00810FBA">
            <w:rPr>
              <w:sz w:val="22"/>
              <w:szCs w:val="22"/>
            </w:rPr>
            <w:delText>"</w:delText>
          </w:r>
        </w:del>
      </w:ins>
      <w:ins w:id="454" w:author="Michael Allen" w:date="2023-11-30T12:43:00Z">
        <w:del w:id="455" w:author="Joyce, Renanah Miles" w:date="2024-01-05T19:28:00Z">
          <w:r w:rsidR="005364FB" w:rsidRPr="00810FBA" w:rsidDel="00810FBA">
            <w:rPr>
              <w:sz w:val="22"/>
              <w:szCs w:val="22"/>
            </w:rPr>
            <w:delText xml:space="preserve"> How do states gain military access for power projection?” </w:delText>
          </w:r>
        </w:del>
      </w:ins>
      <w:ins w:id="456" w:author="Michael Flynn" w:date="2023-11-29T15:03:00Z">
        <w:del w:id="457" w:author="Joyce, Renanah Miles" w:date="2024-01-05T19:28:00Z">
          <w:r w:rsidR="00654FDE" w:rsidRPr="00810FBA" w:rsidDel="00810FBA">
            <w:rPr>
              <w:sz w:val="22"/>
              <w:szCs w:val="22"/>
            </w:rPr>
            <w:delText xml:space="preserve">areactivities </w:delText>
          </w:r>
        </w:del>
      </w:ins>
      <w:ins w:id="458" w:author="Michael Flynn" w:date="2023-11-29T15:04:00Z">
        <w:del w:id="459" w:author="Joyce, Renanah Miles" w:date="2024-01-05T19:28:00Z">
          <w:r w:rsidR="00654FDE" w:rsidRPr="00810FBA" w:rsidDel="00810FBA">
            <w:rPr>
              <w:sz w:val="22"/>
              <w:szCs w:val="22"/>
            </w:rPr>
            <w:delText>s</w:delText>
          </w:r>
        </w:del>
      </w:ins>
      <w:ins w:id="460" w:author="Michael Flynn" w:date="2023-11-29T15:03:00Z">
        <w:del w:id="461" w:author="Joyce, Renanah Miles" w:date="2024-01-05T19:28:00Z">
          <w:r w:rsidR="00654FDE" w:rsidRPr="00810FBA" w:rsidDel="00810FBA">
            <w:rPr>
              <w:sz w:val="22"/>
              <w:szCs w:val="22"/>
            </w:rPr>
            <w:delText>”</w:delText>
          </w:r>
        </w:del>
      </w:ins>
      <w:ins w:id="462" w:author="Michael Allen" w:date="2023-11-24T13:00:00Z">
        <w:del w:id="463" w:author="Joyce, Renanah Miles" w:date="2024-01-05T19:28:00Z">
          <w:r w:rsidR="00EC0EB8" w:rsidRPr="00810FBA" w:rsidDel="00810FBA">
            <w:rPr>
              <w:sz w:val="22"/>
              <w:szCs w:val="22"/>
            </w:rPr>
            <w:delText xml:space="preserve">Previous theories </w:delText>
          </w:r>
        </w:del>
      </w:ins>
      <w:ins w:id="464" w:author="Michael Allen" w:date="2023-11-24T13:01:00Z">
        <w:del w:id="465" w:author="Joyce, Renanah Miles" w:date="2024-01-05T19:28:00Z">
          <w:r w:rsidR="00EC0EB8" w:rsidRPr="00810FBA" w:rsidDel="00810FBA">
            <w:rPr>
              <w:sz w:val="22"/>
              <w:szCs w:val="22"/>
            </w:rPr>
            <w:delText xml:space="preserve">of overseas </w:delText>
          </w:r>
        </w:del>
      </w:ins>
      <w:ins w:id="466" w:author="Michael Flynn" w:date="2023-11-29T15:04:00Z">
        <w:del w:id="467" w:author="Joyce, Renanah Miles" w:date="2024-01-05T19:28:00Z">
          <w:r w:rsidR="00654FDE" w:rsidRPr="00810FBA" w:rsidDel="00810FBA">
            <w:rPr>
              <w:sz w:val="22"/>
              <w:szCs w:val="22"/>
            </w:rPr>
            <w:delText xml:space="preserve">basing and </w:delText>
          </w:r>
        </w:del>
      </w:ins>
      <w:ins w:id="468" w:author="Michael Allen" w:date="2023-11-30T12:23:00Z">
        <w:del w:id="469" w:author="Joyce, Renanah Miles" w:date="2024-01-05T19:28:00Z">
          <w:r w:rsidR="00532F07" w:rsidRPr="00810FBA" w:rsidDel="00810FBA">
            <w:rPr>
              <w:sz w:val="22"/>
              <w:szCs w:val="22"/>
            </w:rPr>
            <w:delText>access</w:delText>
          </w:r>
        </w:del>
      </w:ins>
      <w:ins w:id="470" w:author="Michael Allen" w:date="2023-11-24T13:01:00Z">
        <w:del w:id="471" w:author="Joyce, Renanah Miles" w:date="2024-01-05T19:28:00Z">
          <w:r w:rsidR="00EC0EB8" w:rsidRPr="00810FBA" w:rsidDel="00810FBA">
            <w:rPr>
              <w:sz w:val="22"/>
              <w:szCs w:val="22"/>
            </w:rPr>
            <w:delText xml:space="preserve"> use</w:delText>
          </w:r>
        </w:del>
      </w:ins>
      <w:ins w:id="472" w:author="Michael Flynn" w:date="2023-11-29T15:04:00Z">
        <w:del w:id="473" w:author="Joyce, Renanah Miles" w:date="2024-01-05T19:28:00Z">
          <w:r w:rsidR="00654FDE" w:rsidRPr="00810FBA" w:rsidDel="00810FBA">
            <w:rPr>
              <w:sz w:val="22"/>
              <w:szCs w:val="22"/>
            </w:rPr>
            <w:delText>rely on</w:delText>
          </w:r>
        </w:del>
      </w:ins>
      <w:ins w:id="474" w:author="Michael Allen" w:date="2023-11-24T13:00:00Z">
        <w:del w:id="475" w:author="Joyce, Renanah Miles" w:date="2024-01-05T19:28:00Z">
          <w:r w:rsidR="00EC0EB8" w:rsidRPr="00810FBA" w:rsidDel="00810FBA">
            <w:rPr>
              <w:sz w:val="22"/>
              <w:szCs w:val="22"/>
            </w:rPr>
            <w:delText xml:space="preserve"> U.S., Russian, and Western Europe</w:delText>
          </w:r>
        </w:del>
      </w:ins>
      <w:ins w:id="476" w:author="Michael Allen" w:date="2023-11-24T13:01:00Z">
        <w:del w:id="477" w:author="Joyce, Renanah Miles" w:date="2024-01-05T19:28:00Z">
          <w:r w:rsidR="00EC0EB8" w:rsidRPr="00810FBA" w:rsidDel="00810FBA">
            <w:rPr>
              <w:sz w:val="22"/>
              <w:szCs w:val="22"/>
            </w:rPr>
            <w:delText>an</w:delText>
          </w:r>
        </w:del>
      </w:ins>
      <w:ins w:id="478" w:author="Michael Allen" w:date="2023-11-24T13:00:00Z">
        <w:del w:id="479" w:author="Joyce, Renanah Miles" w:date="2024-01-05T19:28:00Z">
          <w:r w:rsidR="00EC0EB8" w:rsidRPr="00810FBA" w:rsidDel="00810FBA">
            <w:rPr>
              <w:sz w:val="22"/>
              <w:szCs w:val="22"/>
            </w:rPr>
            <w:delText xml:space="preserve"> models of military deployments </w:delText>
          </w:r>
        </w:del>
      </w:ins>
      <w:ins w:id="480" w:author="Michael Flynn" w:date="2023-11-29T15:04:00Z">
        <w:del w:id="481" w:author="Joyce, Renanah Miles" w:date="2024-01-05T19:28:00Z">
          <w:r w:rsidR="00654FDE" w:rsidRPr="00810FBA" w:rsidDel="00810FBA">
            <w:rPr>
              <w:sz w:val="22"/>
              <w:szCs w:val="22"/>
            </w:rPr>
            <w:delText>rooted in</w:delText>
          </w:r>
        </w:del>
      </w:ins>
      <w:ins w:id="482" w:author="Michael Allen" w:date="2023-11-24T13:00:00Z">
        <w:del w:id="483" w:author="Joyce, Renanah Miles" w:date="2024-01-05T19:28:00Z">
          <w:r w:rsidR="00EC0EB8" w:rsidRPr="00810FBA" w:rsidDel="00810FBA">
            <w:rPr>
              <w:sz w:val="22"/>
              <w:szCs w:val="22"/>
            </w:rPr>
            <w:delText xml:space="preserve">that extend from a colonial model of </w:delText>
          </w:r>
        </w:del>
      </w:ins>
      <w:ins w:id="484" w:author="Michael Flynn" w:date="2023-11-29T15:04:00Z">
        <w:del w:id="485" w:author="Joyce, Renanah Miles" w:date="2024-01-05T19:28:00Z">
          <w:r w:rsidR="00654FDE" w:rsidRPr="00810FBA" w:rsidDel="00810FBA">
            <w:rPr>
              <w:sz w:val="22"/>
              <w:szCs w:val="22"/>
            </w:rPr>
            <w:delText xml:space="preserve">territorial </w:delText>
          </w:r>
        </w:del>
      </w:ins>
      <w:ins w:id="486" w:author="Michael Allen" w:date="2023-11-24T13:00:00Z">
        <w:del w:id="487" w:author="Joyce, Renanah Miles" w:date="2024-01-05T19:28:00Z">
          <w:r w:rsidR="00EC0EB8" w:rsidRPr="00810FBA" w:rsidDel="00810FBA">
            <w:rPr>
              <w:sz w:val="22"/>
              <w:szCs w:val="22"/>
            </w:rPr>
            <w:delText>control and power</w:delText>
          </w:r>
        </w:del>
      </w:ins>
      <w:ins w:id="488" w:author="Michael Allen" w:date="2023-11-24T13:01:00Z">
        <w:del w:id="489" w:author="Joyce, Renanah Miles" w:date="2024-01-05T19:28:00Z">
          <w:r w:rsidR="00EC0EB8" w:rsidRPr="00810FBA" w:rsidDel="00810FBA">
            <w:rPr>
              <w:sz w:val="22"/>
              <w:szCs w:val="22"/>
            </w:rPr>
            <w:delText xml:space="preserve"> </w:delText>
          </w:r>
        </w:del>
      </w:ins>
      <w:ins w:id="490" w:author="Michael Allen" w:date="2023-11-24T13:00:00Z">
        <w:del w:id="491" w:author="Joyce, Renanah Miles" w:date="2024-01-05T19:28:00Z">
          <w:r w:rsidR="00EC0EB8" w:rsidRPr="00810FBA" w:rsidDel="00810FBA">
            <w:rPr>
              <w:sz w:val="22"/>
              <w:szCs w:val="22"/>
            </w:rPr>
            <w:delText>projection</w:delText>
          </w:r>
        </w:del>
      </w:ins>
      <w:ins w:id="492" w:author="Michael Flynn" w:date="2023-11-29T15:04:00Z">
        <w:del w:id="493" w:author="Joyce, Renanah Miles" w:date="2024-01-05T19:28:00Z">
          <w:r w:rsidR="00654FDE" w:rsidRPr="00810FBA" w:rsidDel="00810FBA">
            <w:rPr>
              <w:sz w:val="22"/>
              <w:szCs w:val="22"/>
            </w:rPr>
            <w:delText xml:space="preserve">. </w:delText>
          </w:r>
        </w:del>
      </w:ins>
      <w:ins w:id="494" w:author="Carla Martinez Machain" w:date="2023-12-28T15:25:00Z">
        <w:del w:id="495" w:author="Joyce, Renanah Miles" w:date="2024-01-05T19:28:00Z">
          <w:r w:rsidR="00256204" w:rsidDel="00810FBA">
            <w:rPr>
              <w:sz w:val="22"/>
              <w:szCs w:val="22"/>
            </w:rPr>
            <w:delText xml:space="preserve">They </w:delText>
          </w:r>
        </w:del>
      </w:ins>
      <w:ins w:id="496" w:author="Carla Martinez Machain" w:date="2023-12-28T15:26:00Z">
        <w:del w:id="497" w:author="Joyce, Renanah Miles" w:date="2024-01-05T19:28:00Z">
          <w:r w:rsidR="00256204" w:rsidDel="00810FBA">
            <w:rPr>
              <w:sz w:val="22"/>
              <w:szCs w:val="22"/>
            </w:rPr>
            <w:delText>are thus inadequate for explaining the current environment under which China is developing its global network of military bases and access.</w:delText>
          </w:r>
        </w:del>
      </w:ins>
      <w:ins w:id="498" w:author="Carla Martinez Machain" w:date="2023-12-28T15:36:00Z">
        <w:del w:id="499" w:author="Joyce, Renanah Miles" w:date="2024-01-05T19:28:00Z">
          <w:r w:rsidR="00FB1C5E" w:rsidDel="00810FBA">
            <w:rPr>
              <w:sz w:val="22"/>
              <w:szCs w:val="22"/>
            </w:rPr>
            <w:delText xml:space="preserve"> As reported by the </w:delText>
          </w:r>
          <w:commentRangeStart w:id="500"/>
          <w:r w:rsidR="00FB1C5E" w:rsidDel="00810FBA">
            <w:rPr>
              <w:sz w:val="22"/>
              <w:szCs w:val="22"/>
            </w:rPr>
            <w:delText xml:space="preserve">Washington Post in April of 2023, </w:delText>
          </w:r>
        </w:del>
      </w:ins>
      <w:commentRangeEnd w:id="500"/>
      <w:ins w:id="501" w:author="Carla Martinez Machain" w:date="2023-12-28T15:38:00Z">
        <w:del w:id="502" w:author="Joyce, Renanah Miles" w:date="2024-01-05T19:28:00Z">
          <w:r w:rsidR="00FB1C5E" w:rsidDel="00810FBA">
            <w:rPr>
              <w:rStyle w:val="CommentReference"/>
            </w:rPr>
            <w:commentReference w:id="500"/>
          </w:r>
        </w:del>
      </w:ins>
      <w:commentRangeStart w:id="503"/>
      <w:ins w:id="504" w:author="Carla Martinez Machain" w:date="2023-12-28T15:37:00Z">
        <w:del w:id="505" w:author="Joyce, Renanah Miles" w:date="2024-01-05T19:28:00Z">
          <w:r w:rsidR="00FB1C5E" w:rsidDel="00810FBA">
            <w:rPr>
              <w:sz w:val="22"/>
              <w:szCs w:val="22"/>
            </w:rPr>
            <w:delText xml:space="preserve">the Discord leaks </w:delText>
          </w:r>
        </w:del>
      </w:ins>
      <w:commentRangeEnd w:id="503"/>
      <w:ins w:id="506" w:author="Carla Martinez Machain" w:date="2023-12-29T15:09:00Z">
        <w:del w:id="507" w:author="Joyce, Renanah Miles" w:date="2024-01-05T19:28:00Z">
          <w:r w:rsidR="00F912A2" w:rsidDel="00810FBA">
            <w:rPr>
              <w:rStyle w:val="CommentReference"/>
            </w:rPr>
            <w:commentReference w:id="503"/>
          </w:r>
        </w:del>
      </w:ins>
      <w:ins w:id="508" w:author="Carla Martinez Machain" w:date="2023-12-28T15:37:00Z">
        <w:del w:id="509" w:author="Joyce, Renanah Miles" w:date="2024-01-05T19:28:00Z">
          <w:r w:rsidR="00FB1C5E" w:rsidDel="00810FBA">
            <w:rPr>
              <w:sz w:val="22"/>
              <w:szCs w:val="22"/>
            </w:rPr>
            <w:delText xml:space="preserve">showed that the U.S. Department of Defense believed that “[t]he PLA likely will use tailored approaches to address local concerns as it seeks to improve relations </w:delText>
          </w:r>
        </w:del>
      </w:ins>
      <w:ins w:id="510" w:author="Carla Martinez Machain" w:date="2023-12-28T15:38:00Z">
        <w:del w:id="511" w:author="Joyce, Renanah Miles" w:date="2024-01-05T19:28:00Z">
          <w:r w:rsidR="00FB1C5E" w:rsidDel="00810FBA">
            <w:rPr>
              <w:sz w:val="22"/>
              <w:szCs w:val="22"/>
            </w:rPr>
            <w:delText>with amenable countries and advance its overseas basing goals.”</w:delText>
          </w:r>
        </w:del>
      </w:ins>
      <w:ins w:id="512" w:author="Carla Martinez Machain" w:date="2023-12-28T15:37:00Z">
        <w:del w:id="513" w:author="Joyce, Renanah Miles" w:date="2024-01-05T19:28:00Z">
          <w:r w:rsidR="00FB1C5E" w:rsidDel="00810FBA">
            <w:rPr>
              <w:sz w:val="22"/>
              <w:szCs w:val="22"/>
            </w:rPr>
            <w:delText xml:space="preserve"> </w:delText>
          </w:r>
        </w:del>
      </w:ins>
    </w:p>
    <w:p w14:paraId="5F3FE0B9" w14:textId="508359A2" w:rsidR="008E43D4" w:rsidRPr="00B60CE9" w:rsidDel="00810FBA" w:rsidRDefault="008E43D4">
      <w:pPr>
        <w:widowControl w:val="0"/>
        <w:spacing w:after="100" w:afterAutospacing="1" w:line="240" w:lineRule="auto"/>
        <w:ind w:firstLine="720"/>
        <w:contextualSpacing/>
        <w:jc w:val="both"/>
        <w:rPr>
          <w:ins w:id="514" w:author="Michael Allen" w:date="2023-12-21T20:18:00Z"/>
          <w:del w:id="515" w:author="Joyce, Renanah Miles" w:date="2024-01-05T19:28:00Z"/>
          <w:sz w:val="22"/>
          <w:szCs w:val="22"/>
        </w:rPr>
      </w:pPr>
      <w:ins w:id="516" w:author="Michael Allen" w:date="2023-12-21T20:18:00Z">
        <w:del w:id="517" w:author="Joyce, Renanah Miles" w:date="2024-01-05T19:28:00Z">
          <w:r w:rsidRPr="00B60CE9" w:rsidDel="00810FBA">
            <w:rPr>
              <w:sz w:val="22"/>
              <w:szCs w:val="22"/>
            </w:rPr>
            <w:delText>Host-state consent to great power basing is affected by two sets of forces—</w:delText>
          </w:r>
          <w:r w:rsidRPr="00B60CE9" w:rsidDel="00810FBA">
            <w:rPr>
              <w:i/>
              <w:iCs/>
              <w:sz w:val="22"/>
              <w:szCs w:val="22"/>
            </w:rPr>
            <w:delText xml:space="preserve">internal </w:delText>
          </w:r>
          <w:r w:rsidRPr="00B60CE9" w:rsidDel="00810FBA">
            <w:rPr>
              <w:sz w:val="22"/>
              <w:szCs w:val="22"/>
            </w:rPr>
            <w:delText xml:space="preserve">and </w:delText>
          </w:r>
          <w:r w:rsidRPr="00B60CE9" w:rsidDel="00810FBA">
            <w:rPr>
              <w:i/>
              <w:iCs/>
              <w:sz w:val="22"/>
              <w:szCs w:val="22"/>
            </w:rPr>
            <w:delText>external.</w:delText>
          </w:r>
          <w:r w:rsidRPr="00B60CE9" w:rsidDel="00810FBA">
            <w:rPr>
              <w:sz w:val="22"/>
              <w:szCs w:val="22"/>
            </w:rPr>
            <w:delText xml:space="preserve"> Internally, great powers can have their bases challenged by domestic audiences within a host country who oppose the foreign military presence. Internal challenges are rooted in both abstract ideas about the infringement upon the host country’s sovereignty and the direct negative effects that bases impose on their environments, including noise, environmental pollution, traffic congestion, and crime committed by the basing power’s servicemembers. Basing countries have various policy tools to attempt to address these challenges. These include using financial incentives to curry favor—for example, building infrastructure for the host population and hiring local labor—as well as taking steps to ensure that the host population has positive, rather than negative, social interactions </w:delText>
          </w:r>
          <w:r w:rsidRPr="00B60CE9" w:rsidDel="00810FBA">
            <w:rPr>
              <w:sz w:val="22"/>
              <w:szCs w:val="22"/>
            </w:rPr>
            <w:fldChar w:fldCharType="begin"/>
          </w:r>
          <w:r w:rsidRPr="00B60CE9" w:rsidDel="00810FBA">
            <w:rPr>
              <w:sz w:val="22"/>
              <w:szCs w:val="22"/>
            </w:rPr>
            <w:delInstrText xml:space="preserve"> ADDIN ZOTERO_ITEM CSL_CITATION {"citationID":"QyXzUe1f","properties":{"formattedCitation":"(Allen et al. 2020; Blankenship and Joyce 2020; Mart\\uc0\\u237{}nez Machain et al. 2022)","plainCitation":"(Allen et al. 2020; Blankenship and Joyce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6980,"uris":["http://zotero.org/users/local/S0kr9eGP/items/W2LIZYJJ"],"itemData":{"id":6980,"type":"article-journal","container-title":"Journal of Conflict Resolution","issue":"2-3","page":"545-573","title":"Purchasing Power: US Overseas Defense Spending and Military Statecraft","title-short":"Purchasing Power","volume":"64","author":[{"family":"Blankenship","given":"Brian"},{"family":"Joyce","given":"Renanah Miles"}],"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delInstrText>
          </w:r>
          <w:r w:rsidRPr="00B60CE9" w:rsidDel="00810FBA">
            <w:rPr>
              <w:sz w:val="22"/>
              <w:szCs w:val="22"/>
            </w:rPr>
            <w:fldChar w:fldCharType="separate"/>
          </w:r>
          <w:r w:rsidRPr="00B60CE9" w:rsidDel="00810FBA">
            <w:rPr>
              <w:kern w:val="0"/>
              <w:sz w:val="22"/>
              <w:szCs w:val="22"/>
            </w:rPr>
            <w:delText>(Allen et al. 2020; Blankenship and Joyce 2020; Martínez Machain et al. 2022)</w:delText>
          </w:r>
          <w:r w:rsidRPr="00B60CE9" w:rsidDel="00810FBA">
            <w:rPr>
              <w:sz w:val="22"/>
              <w:szCs w:val="22"/>
            </w:rPr>
            <w:fldChar w:fldCharType="end"/>
          </w:r>
          <w:r w:rsidRPr="00B60CE9" w:rsidDel="00810FBA">
            <w:rPr>
              <w:sz w:val="22"/>
              <w:szCs w:val="22"/>
            </w:rPr>
            <w:delText xml:space="preserve">. </w:delText>
          </w:r>
        </w:del>
      </w:ins>
    </w:p>
    <w:p w14:paraId="61B1E0CC" w14:textId="4E584C2E" w:rsidR="00DF4D2B" w:rsidRPr="00810FBA" w:rsidDel="00810FBA" w:rsidRDefault="008E43D4">
      <w:pPr>
        <w:widowControl w:val="0"/>
        <w:spacing w:after="100" w:afterAutospacing="1" w:line="240" w:lineRule="auto"/>
        <w:ind w:firstLine="720"/>
        <w:contextualSpacing/>
        <w:jc w:val="both"/>
        <w:rPr>
          <w:ins w:id="518" w:author="Carla Martinez Machain" w:date="2023-12-07T16:18:00Z"/>
          <w:del w:id="519" w:author="Joyce, Renanah Miles" w:date="2024-01-05T19:28:00Z"/>
          <w:sz w:val="22"/>
          <w:szCs w:val="22"/>
        </w:rPr>
      </w:pPr>
      <w:ins w:id="520" w:author="Michael Allen" w:date="2023-12-21T20:18:00Z">
        <w:del w:id="521" w:author="Joyce, Renanah Miles" w:date="2024-01-05T19:28:00Z">
          <w:r w:rsidRPr="00B60CE9" w:rsidDel="00810FBA">
            <w:rPr>
              <w:sz w:val="22"/>
              <w:szCs w:val="22"/>
            </w:rPr>
            <w:delText>External forces can include rival powers that seek to undermine a basing country’s efforts by building up their support in a host country. These efforts can be passive or active. For example</w:delText>
          </w:r>
        </w:del>
      </w:ins>
      <w:ins w:id="522" w:author="Carla Martinez Machain" w:date="2023-12-29T15:28:00Z">
        <w:del w:id="523" w:author="Joyce, Renanah Miles" w:date="2024-01-05T19:28:00Z">
          <w:r w:rsidR="008B33EE" w:rsidDel="00810FBA">
            <w:rPr>
              <w:sz w:val="22"/>
              <w:szCs w:val="22"/>
            </w:rPr>
            <w:delText>In the case of active efforts</w:delText>
          </w:r>
        </w:del>
      </w:ins>
      <w:ins w:id="524" w:author="Michael Allen" w:date="2023-12-21T20:18:00Z">
        <w:del w:id="525" w:author="Joyce, Renanah Miles" w:date="2024-01-05T19:28:00Z">
          <w:r w:rsidRPr="00B60CE9" w:rsidDel="00810FBA">
            <w:rPr>
              <w:sz w:val="22"/>
              <w:szCs w:val="22"/>
            </w:rPr>
            <w:delText>, a rival power may actively seek to provide inducements (economic or otherwise) to convince policymakers within a host state to block access to a rival power seeking to build or expand a new military base.</w:delText>
          </w:r>
        </w:del>
      </w:ins>
      <w:ins w:id="526" w:author="Carla Martinez Machain" w:date="2023-12-29T15:20:00Z">
        <w:del w:id="527" w:author="Joyce, Renanah Miles" w:date="2024-01-05T19:28:00Z">
          <w:r w:rsidR="0058427B" w:rsidDel="00810FBA">
            <w:rPr>
              <w:sz w:val="22"/>
              <w:szCs w:val="22"/>
            </w:rPr>
            <w:delText xml:space="preserve"> For example, the United States</w:delText>
          </w:r>
        </w:del>
      </w:ins>
      <w:ins w:id="528" w:author="Carla Martinez Machain" w:date="2023-12-29T15:24:00Z">
        <w:del w:id="529" w:author="Joyce, Renanah Miles" w:date="2024-01-05T19:28:00Z">
          <w:r w:rsidR="0058427B" w:rsidDel="00810FBA">
            <w:rPr>
              <w:sz w:val="22"/>
              <w:szCs w:val="22"/>
            </w:rPr>
            <w:delText xml:space="preserve"> has actively pressured </w:delText>
          </w:r>
        </w:del>
      </w:ins>
      <w:ins w:id="530" w:author="Carla Martinez Machain" w:date="2023-12-29T15:25:00Z">
        <w:del w:id="531" w:author="Joyce, Renanah Miles" w:date="2024-01-05T19:28:00Z">
          <w:r w:rsidR="0058427B" w:rsidDel="00810FBA">
            <w:rPr>
              <w:sz w:val="22"/>
              <w:szCs w:val="22"/>
            </w:rPr>
            <w:delText>its ally, the United Arab Emirates, to scrap a plan to allow for the installation of a Chinese military facility near Abu Dhabi</w:delText>
          </w:r>
        </w:del>
      </w:ins>
      <w:ins w:id="532" w:author="Carla Martinez Machain" w:date="2023-12-29T15:26:00Z">
        <w:del w:id="533" w:author="Joyce, Renanah Miles" w:date="2024-01-05T19:28:00Z">
          <w:r w:rsidR="0058427B" w:rsidDel="00810FBA">
            <w:rPr>
              <w:sz w:val="22"/>
              <w:szCs w:val="22"/>
            </w:rPr>
            <w:delText xml:space="preserve"> (construction was supposedly halted due to this pressure, though there was some evidence that i</w:delText>
          </w:r>
        </w:del>
      </w:ins>
      <w:ins w:id="534" w:author="Carla Martinez Machain" w:date="2023-12-29T15:27:00Z">
        <w:del w:id="535" w:author="Joyce, Renanah Miles" w:date="2024-01-05T19:28:00Z">
          <w:r w:rsidR="0058427B" w:rsidDel="00810FBA">
            <w:rPr>
              <w:sz w:val="22"/>
              <w:szCs w:val="22"/>
            </w:rPr>
            <w:delText xml:space="preserve">t may have </w:delText>
          </w:r>
          <w:commentRangeStart w:id="536"/>
          <w:r w:rsidR="0058427B" w:rsidDel="00810FBA">
            <w:rPr>
              <w:sz w:val="22"/>
              <w:szCs w:val="22"/>
            </w:rPr>
            <w:delText>resumed in secret in 2022</w:delText>
          </w:r>
          <w:commentRangeEnd w:id="536"/>
          <w:r w:rsidR="0058427B" w:rsidDel="00810FBA">
            <w:rPr>
              <w:rStyle w:val="CommentReference"/>
            </w:rPr>
            <w:commentReference w:id="536"/>
          </w:r>
          <w:r w:rsidR="0058427B" w:rsidDel="00810FBA">
            <w:rPr>
              <w:sz w:val="22"/>
              <w:szCs w:val="22"/>
            </w:rPr>
            <w:delText>)</w:delText>
          </w:r>
        </w:del>
      </w:ins>
      <w:ins w:id="537" w:author="Carla Martinez Machain" w:date="2023-12-29T15:25:00Z">
        <w:del w:id="538" w:author="Joyce, Renanah Miles" w:date="2024-01-05T19:28:00Z">
          <w:r w:rsidR="0058427B" w:rsidDel="00810FBA">
            <w:rPr>
              <w:sz w:val="22"/>
              <w:szCs w:val="22"/>
            </w:rPr>
            <w:delText>.</w:delText>
          </w:r>
        </w:del>
      </w:ins>
      <w:ins w:id="539" w:author="Michael Allen" w:date="2023-12-21T20:18:00Z">
        <w:del w:id="540" w:author="Joyce, Renanah Miles" w:date="2024-01-05T19:28:00Z">
          <w:r w:rsidRPr="00B60CE9" w:rsidDel="00810FBA">
            <w:rPr>
              <w:sz w:val="22"/>
              <w:szCs w:val="22"/>
            </w:rPr>
            <w:delText xml:space="preserve"> Alternatively, external forces affecting basing may be more passive if they are related to existing economic structures or relationships. For example, this would be the case if a rival’s economic engagement crowds out the incentives the basing country offers or if their positive image makes the sender look worse by comparison </w:delText>
          </w:r>
          <w:commentRangeStart w:id="541"/>
          <w:r w:rsidRPr="00B60CE9" w:rsidDel="00810FBA">
            <w:rPr>
              <w:sz w:val="22"/>
              <w:szCs w:val="22"/>
            </w:rPr>
            <w:fldChar w:fldCharType="begin"/>
          </w:r>
          <w:r w:rsidRPr="00B60CE9" w:rsidDel="00810FBA">
            <w:rPr>
              <w:sz w:val="22"/>
              <w:szCs w:val="22"/>
            </w:rPr>
            <w:delInstrText xml:space="preserve"> ADDIN ZOTERO_ITEM CSL_CITATION {"citationID":"kkN2aSvG","properties":{"formattedCitation":"(Joyce and Blankenship 2023)","plainCitation":"(Joyce and Blankenship 2023)","noteIndex":0},"citationItems":[{"id":8218,"uris":["http://zotero.org/users/local/S0kr9eGP/items/6CN2C5B9"],"itemData":{"id":8218,"type":"manuscript","genre":"Working Paper","title":"Market for Access: Competition, Power Projection, and the Cost of Foreign Bases","author":[{"family":"Joyce","given":"Renanah M."},{"family":"Blankenship","given":"Brian"}],"issued":{"date-parts":[["2023"]]}}}],"schema":"https://github.com/citation-style-language/schema/raw/master/csl-citation.json"} </w:delInstrText>
          </w:r>
          <w:r w:rsidRPr="00B60CE9" w:rsidDel="00810FBA">
            <w:rPr>
              <w:sz w:val="22"/>
              <w:szCs w:val="22"/>
            </w:rPr>
            <w:fldChar w:fldCharType="separate"/>
          </w:r>
          <w:r w:rsidRPr="00B60CE9" w:rsidDel="00810FBA">
            <w:rPr>
              <w:sz w:val="22"/>
              <w:szCs w:val="22"/>
            </w:rPr>
            <w:delText>(Joyce and Blankenship 2023)</w:delText>
          </w:r>
          <w:r w:rsidRPr="00B60CE9" w:rsidDel="00810FBA">
            <w:rPr>
              <w:sz w:val="22"/>
              <w:szCs w:val="22"/>
            </w:rPr>
            <w:fldChar w:fldCharType="end"/>
          </w:r>
          <w:r w:rsidRPr="00B60CE9" w:rsidDel="00810FBA">
            <w:rPr>
              <w:sz w:val="22"/>
              <w:szCs w:val="22"/>
            </w:rPr>
            <w:delText>.</w:delText>
          </w:r>
          <w:commentRangeEnd w:id="541"/>
          <w:r w:rsidRPr="00B60CE9" w:rsidDel="00810FBA">
            <w:rPr>
              <w:rStyle w:val="CommentReference"/>
              <w:sz w:val="22"/>
              <w:szCs w:val="22"/>
            </w:rPr>
            <w:commentReference w:id="541"/>
          </w:r>
        </w:del>
      </w:ins>
    </w:p>
    <w:p w14:paraId="028C9BFA" w14:textId="0A890C01" w:rsidR="00B114D1" w:rsidRPr="00810FBA" w:rsidDel="00810FBA" w:rsidRDefault="00654FDE">
      <w:pPr>
        <w:widowControl w:val="0"/>
        <w:spacing w:after="100" w:afterAutospacing="1" w:line="240" w:lineRule="auto"/>
        <w:ind w:firstLine="720"/>
        <w:contextualSpacing/>
        <w:jc w:val="both"/>
        <w:rPr>
          <w:ins w:id="542" w:author="Carla Martinez Machain" w:date="2023-12-07T16:53:00Z"/>
          <w:del w:id="543" w:author="Joyce, Renanah Miles" w:date="2024-01-05T19:28:00Z"/>
          <w:sz w:val="22"/>
          <w:szCs w:val="22"/>
        </w:rPr>
      </w:pPr>
      <w:ins w:id="544" w:author="Michael Flynn" w:date="2023-11-29T15:04:00Z">
        <w:del w:id="545" w:author="Joyce, Renanah Miles" w:date="2024-01-05T19:28:00Z">
          <w:r w:rsidRPr="00810FBA" w:rsidDel="00810FBA">
            <w:rPr>
              <w:sz w:val="22"/>
              <w:szCs w:val="22"/>
            </w:rPr>
            <w:delText xml:space="preserve">Alternatively, </w:delText>
          </w:r>
        </w:del>
      </w:ins>
      <w:ins w:id="546" w:author="Carla Martinez Machain" w:date="2023-12-07T16:18:00Z">
        <w:del w:id="547" w:author="Joyce, Renanah Miles" w:date="2024-01-05T19:28:00Z">
          <w:r w:rsidR="00DF4D2B" w:rsidRPr="00810FBA" w:rsidDel="00810FBA">
            <w:rPr>
              <w:sz w:val="22"/>
              <w:szCs w:val="22"/>
            </w:rPr>
            <w:delText xml:space="preserve">in a world dominated by U.S. bases, </w:delText>
          </w:r>
        </w:del>
      </w:ins>
      <w:commentRangeStart w:id="548"/>
      <w:commentRangeStart w:id="549"/>
      <w:commentRangeStart w:id="550"/>
      <w:commentRangeEnd w:id="548"/>
      <w:del w:id="551" w:author="Joyce, Renanah Miles" w:date="2024-01-05T19:28:00Z">
        <w:r w:rsidR="006C683E" w:rsidRPr="00810FBA" w:rsidDel="00810FBA">
          <w:rPr>
            <w:rStyle w:val="CommentReference"/>
            <w:sz w:val="22"/>
            <w:szCs w:val="22"/>
          </w:rPr>
          <w:commentReference w:id="548"/>
        </w:r>
        <w:commentRangeEnd w:id="549"/>
        <w:r w:rsidR="00B114D1" w:rsidRPr="00810FBA" w:rsidDel="00810FBA">
          <w:rPr>
            <w:rStyle w:val="CommentReference"/>
            <w:sz w:val="22"/>
            <w:szCs w:val="22"/>
          </w:rPr>
          <w:commentReference w:id="549"/>
        </w:r>
        <w:commentRangeEnd w:id="550"/>
        <w:r w:rsidR="004A1435" w:rsidRPr="00810FBA" w:rsidDel="00810FBA">
          <w:rPr>
            <w:rStyle w:val="CommentReference"/>
            <w:sz w:val="22"/>
            <w:szCs w:val="22"/>
          </w:rPr>
          <w:commentReference w:id="550"/>
        </w:r>
      </w:del>
      <w:ins w:id="552" w:author="Michael Allen" w:date="2023-12-16T15:26:00Z">
        <w:del w:id="553" w:author="Joyce, Renanah Miles" w:date="2024-01-05T19:28:00Z">
          <w:r w:rsidR="00121C59" w:rsidRPr="00810FBA" w:rsidDel="00810FBA">
            <w:rPr>
              <w:sz w:val="22"/>
              <w:szCs w:val="22"/>
            </w:rPr>
            <w:delText>China has pursued an access model of foreign influence in a world dominated by U.S. bases</w:delText>
          </w:r>
        </w:del>
      </w:ins>
      <w:ins w:id="554" w:author="Michael Allen" w:date="2023-11-30T12:25:00Z">
        <w:del w:id="555" w:author="Joyce, Renanah Miles" w:date="2024-01-05T19:28:00Z">
          <w:r w:rsidR="00532F07" w:rsidRPr="00810FBA" w:rsidDel="00810FBA">
            <w:rPr>
              <w:sz w:val="22"/>
              <w:szCs w:val="22"/>
            </w:rPr>
            <w:delText xml:space="preserve"> in a world dominated by U.S. bases</w:delText>
          </w:r>
        </w:del>
      </w:ins>
      <w:ins w:id="556" w:author="Michael Allen" w:date="2023-11-24T13:02:00Z">
        <w:del w:id="557" w:author="Joyce, Renanah Miles" w:date="2024-01-05T19:28:00Z">
          <w:r w:rsidR="00EC0EB8" w:rsidRPr="00810FBA" w:rsidDel="00810FBA">
            <w:rPr>
              <w:sz w:val="22"/>
              <w:szCs w:val="22"/>
            </w:rPr>
            <w:delText>.</w:delText>
          </w:r>
        </w:del>
      </w:ins>
      <w:ins w:id="558" w:author="Michael Allen" w:date="2023-11-24T13:00:00Z">
        <w:del w:id="559" w:author="Joyce, Renanah Miles" w:date="2024-01-05T19:28:00Z">
          <w:r w:rsidR="00EC0EB8" w:rsidRPr="00810FBA" w:rsidDel="00810FBA">
            <w:rPr>
              <w:sz w:val="22"/>
              <w:szCs w:val="22"/>
            </w:rPr>
            <w:delText xml:space="preserve"> </w:delText>
          </w:r>
        </w:del>
      </w:ins>
      <w:ins w:id="560" w:author="Carla Martinez Machain" w:date="2023-12-08T14:04:00Z">
        <w:del w:id="561" w:author="Joyce, Renanah Miles" w:date="2024-01-05T19:28:00Z">
          <w:r w:rsidR="00D147FF" w:rsidRPr="00810FBA" w:rsidDel="00810FBA">
            <w:rPr>
              <w:sz w:val="22"/>
              <w:szCs w:val="22"/>
            </w:rPr>
            <w:delText>As noted by Kardon (2022)</w:delText>
          </w:r>
        </w:del>
      </w:ins>
      <w:ins w:id="562" w:author="Michael Allen" w:date="2023-12-16T15:26:00Z">
        <w:del w:id="563" w:author="Joyce, Renanah Miles" w:date="2024-01-05T19:28:00Z">
          <w:r w:rsidR="00121C59" w:rsidRPr="00810FBA" w:rsidDel="00810FBA">
            <w:rPr>
              <w:sz w:val="22"/>
              <w:szCs w:val="22"/>
            </w:rPr>
            <w:delText>Kardon (2022) noted</w:delText>
          </w:r>
        </w:del>
      </w:ins>
      <w:ins w:id="564" w:author="Carla Martinez Machain" w:date="2023-12-08T14:04:00Z">
        <w:del w:id="565" w:author="Joyce, Renanah Miles" w:date="2024-01-05T19:28:00Z">
          <w:r w:rsidR="00D147FF" w:rsidRPr="00810FBA" w:rsidDel="00810FBA">
            <w:rPr>
              <w:sz w:val="22"/>
              <w:szCs w:val="22"/>
            </w:rPr>
            <w:delText>, China has established sites that perform “base-like functions,” such as dual</w:delText>
          </w:r>
        </w:del>
      </w:ins>
      <w:ins w:id="566" w:author="Carla Martinez Machain" w:date="2023-12-08T14:05:00Z">
        <w:del w:id="567" w:author="Joyce, Renanah Miles" w:date="2024-01-05T19:28:00Z">
          <w:r w:rsidR="00D147FF" w:rsidRPr="00810FBA" w:rsidDel="00810FBA">
            <w:rPr>
              <w:sz w:val="22"/>
              <w:szCs w:val="22"/>
            </w:rPr>
            <w:delText xml:space="preserve">-use commercial ports. </w:delText>
          </w:r>
        </w:del>
      </w:ins>
      <w:ins w:id="568" w:author="Carla Martinez Machain" w:date="2023-12-07T16:19:00Z">
        <w:del w:id="569" w:author="Joyce, Renanah Miles" w:date="2024-01-05T19:28:00Z">
          <w:r w:rsidR="000C247C" w:rsidRPr="00810FBA" w:rsidDel="00810FBA">
            <w:rPr>
              <w:sz w:val="22"/>
              <w:szCs w:val="22"/>
            </w:rPr>
            <w:delText>Existing work finds that when setting up new military bases abroad</w:delText>
          </w:r>
        </w:del>
      </w:ins>
      <w:ins w:id="570" w:author="Carla Martinez Machain" w:date="2023-12-07T16:20:00Z">
        <w:del w:id="571" w:author="Joyce, Renanah Miles" w:date="2024-01-05T19:28:00Z">
          <w:r w:rsidR="000C247C" w:rsidRPr="00810FBA" w:rsidDel="00810FBA">
            <w:rPr>
              <w:sz w:val="22"/>
              <w:szCs w:val="22"/>
            </w:rPr>
            <w:delText>, states tend to</w:delText>
          </w:r>
        </w:del>
      </w:ins>
      <w:ins w:id="572" w:author="Carla Martinez Machain" w:date="2023-12-07T16:21:00Z">
        <w:del w:id="573" w:author="Joyce, Renanah Miles" w:date="2024-01-05T19:28:00Z">
          <w:r w:rsidR="000C247C" w:rsidRPr="00810FBA" w:rsidDel="00810FBA">
            <w:rPr>
              <w:sz w:val="22"/>
              <w:szCs w:val="22"/>
            </w:rPr>
            <w:delText xml:space="preserve"> avoid their rivals’ spheres of influence (Nieman et al</w:delText>
          </w:r>
        </w:del>
      </w:ins>
      <w:ins w:id="574" w:author="Michael Allen" w:date="2023-12-16T15:27:00Z">
        <w:del w:id="575" w:author="Joyce, Renanah Miles" w:date="2024-01-05T19:28:00Z">
          <w:r w:rsidR="00121C59" w:rsidRPr="00810FBA" w:rsidDel="00810FBA">
            <w:rPr>
              <w:sz w:val="22"/>
              <w:szCs w:val="22"/>
            </w:rPr>
            <w:delText>.</w:delText>
          </w:r>
        </w:del>
      </w:ins>
      <w:ins w:id="576" w:author="Carla Martinez Machain" w:date="2023-12-07T16:21:00Z">
        <w:del w:id="577" w:author="Joyce, Renanah Miles" w:date="2024-01-05T19:28:00Z">
          <w:r w:rsidR="000C247C" w:rsidRPr="00810FBA" w:rsidDel="00810FBA">
            <w:rPr>
              <w:sz w:val="22"/>
              <w:szCs w:val="22"/>
            </w:rPr>
            <w:delText xml:space="preserve"> 2021). Given that the last three decades have been defined by U.S. hegemony</w:delText>
          </w:r>
        </w:del>
      </w:ins>
      <w:ins w:id="578" w:author="Carla Martinez Machain" w:date="2023-12-07T16:22:00Z">
        <w:del w:id="579" w:author="Joyce, Renanah Miles" w:date="2024-01-05T19:28:00Z">
          <w:r w:rsidR="000C247C" w:rsidRPr="00810FBA" w:rsidDel="00810FBA">
            <w:rPr>
              <w:sz w:val="22"/>
              <w:szCs w:val="22"/>
            </w:rPr>
            <w:delText>,</w:delText>
          </w:r>
        </w:del>
      </w:ins>
      <w:ins w:id="580" w:author="Michael Allen" w:date="2023-12-16T15:30:00Z">
        <w:del w:id="581" w:author="Joyce, Renanah Miles" w:date="2024-01-05T19:28:00Z">
          <w:r w:rsidR="00121C59" w:rsidRPr="00810FBA" w:rsidDel="00810FBA">
            <w:rPr>
              <w:sz w:val="22"/>
              <w:szCs w:val="22"/>
            </w:rPr>
            <w:delText>that U.S. hegemony has defined the last three decades,</w:delText>
          </w:r>
        </w:del>
      </w:ins>
      <w:ins w:id="582" w:author="Carla Martinez Machain" w:date="2023-12-07T16:22:00Z">
        <w:del w:id="583" w:author="Joyce, Renanah Miles" w:date="2024-01-05T19:28:00Z">
          <w:r w:rsidR="000C247C" w:rsidRPr="00810FBA" w:rsidDel="00810FBA">
            <w:rPr>
              <w:sz w:val="22"/>
              <w:szCs w:val="22"/>
            </w:rPr>
            <w:delText xml:space="preserve"> most potential basing sites for China are perceived as provocative by the United States. China has thus followed a different model of power</w:delText>
          </w:r>
        </w:del>
      </w:ins>
      <w:ins w:id="584" w:author="Carla Martinez Machain" w:date="2023-12-07T16:23:00Z">
        <w:del w:id="585" w:author="Joyce, Renanah Miles" w:date="2024-01-05T19:28:00Z">
          <w:r w:rsidR="000C247C" w:rsidRPr="00810FBA" w:rsidDel="00810FBA">
            <w:rPr>
              <w:sz w:val="22"/>
              <w:szCs w:val="22"/>
            </w:rPr>
            <w:delText xml:space="preserve"> projection</w:delText>
          </w:r>
        </w:del>
      </w:ins>
      <w:ins w:id="586" w:author="Michael Allen" w:date="2023-12-16T15:27:00Z">
        <w:del w:id="587" w:author="Joyce, Renanah Miles" w:date="2024-01-05T19:28:00Z">
          <w:r w:rsidR="00121C59" w:rsidRPr="00810FBA" w:rsidDel="00810FBA">
            <w:rPr>
              <w:sz w:val="22"/>
              <w:szCs w:val="22"/>
            </w:rPr>
            <w:delText>power projection model</w:delText>
          </w:r>
        </w:del>
      </w:ins>
      <w:ins w:id="588" w:author="Carla Martinez Machain" w:date="2023-12-07T16:23:00Z">
        <w:del w:id="589" w:author="Joyce, Renanah Miles" w:date="2024-01-05T19:28:00Z">
          <w:r w:rsidR="000C247C" w:rsidRPr="00810FBA" w:rsidDel="00810FBA">
            <w:rPr>
              <w:sz w:val="22"/>
              <w:szCs w:val="22"/>
            </w:rPr>
            <w:delText xml:space="preserve"> that better fits with a strategy of avo</w:delText>
          </w:r>
        </w:del>
      </w:ins>
      <w:ins w:id="590" w:author="Michael Allen" w:date="2023-12-16T15:27:00Z">
        <w:del w:id="591" w:author="Joyce, Renanah Miles" w:date="2024-01-05T19:28:00Z">
          <w:r w:rsidR="00121C59" w:rsidRPr="00810FBA" w:rsidDel="00810FBA">
            <w:rPr>
              <w:sz w:val="22"/>
              <w:szCs w:val="22"/>
            </w:rPr>
            <w:delText>i</w:delText>
          </w:r>
        </w:del>
      </w:ins>
      <w:ins w:id="592" w:author="Carla Martinez Machain" w:date="2023-12-07T16:23:00Z">
        <w:del w:id="593" w:author="Joyce, Renanah Miles" w:date="2024-01-05T19:28:00Z">
          <w:r w:rsidR="000C247C" w:rsidRPr="00810FBA" w:rsidDel="00810FBA">
            <w:rPr>
              <w:sz w:val="22"/>
              <w:szCs w:val="22"/>
            </w:rPr>
            <w:delText xml:space="preserve">ding direct confrontation and building </w:delText>
          </w:r>
        </w:del>
      </w:ins>
      <w:ins w:id="594" w:author="Carla Martinez Machain" w:date="2023-12-07T16:29:00Z">
        <w:del w:id="595" w:author="Joyce, Renanah Miles" w:date="2024-01-05T19:28:00Z">
          <w:r w:rsidR="00A23411" w:rsidRPr="00810FBA" w:rsidDel="00810FBA">
            <w:rPr>
              <w:sz w:val="22"/>
              <w:szCs w:val="22"/>
            </w:rPr>
            <w:delText>political, economic, and military influence</w:delText>
          </w:r>
        </w:del>
      </w:ins>
      <w:ins w:id="596" w:author="Carla Martinez Machain" w:date="2023-12-07T16:30:00Z">
        <w:del w:id="597" w:author="Joyce, Renanah Miles" w:date="2024-01-05T19:28:00Z">
          <w:r w:rsidR="00A23411" w:rsidRPr="00810FBA" w:rsidDel="00810FBA">
            <w:rPr>
              <w:sz w:val="22"/>
              <w:szCs w:val="22"/>
            </w:rPr>
            <w:delText xml:space="preserve"> </w:delText>
          </w:r>
        </w:del>
      </w:ins>
      <w:ins w:id="598" w:author="Carla Martinez Machain" w:date="2023-12-07T16:28:00Z">
        <w:del w:id="599" w:author="Joyce, Renanah Miles" w:date="2024-01-05T19:28:00Z">
          <w:r w:rsidR="000C247C" w:rsidRPr="00810FBA" w:rsidDel="00810FBA">
            <w:rPr>
              <w:sz w:val="22"/>
              <w:szCs w:val="22"/>
            </w:rPr>
            <w:delText>(Doshi 202</w:delText>
          </w:r>
        </w:del>
      </w:ins>
      <w:ins w:id="600" w:author="Brian Blankenship" w:date="2023-12-22T17:25:00Z">
        <w:del w:id="601" w:author="Joyce, Renanah Miles" w:date="2024-01-05T19:28:00Z">
          <w:r w:rsidR="00C47272" w:rsidDel="00810FBA">
            <w:rPr>
              <w:sz w:val="22"/>
              <w:szCs w:val="22"/>
            </w:rPr>
            <w:delText>1</w:delText>
          </w:r>
        </w:del>
      </w:ins>
      <w:ins w:id="602" w:author="Carla Martinez Machain" w:date="2023-12-07T16:28:00Z">
        <w:del w:id="603" w:author="Joyce, Renanah Miles" w:date="2024-01-05T19:28:00Z">
          <w:r w:rsidR="000C247C" w:rsidRPr="00810FBA" w:rsidDel="00810FBA">
            <w:rPr>
              <w:sz w:val="22"/>
              <w:szCs w:val="22"/>
            </w:rPr>
            <w:delText>2)</w:delText>
          </w:r>
        </w:del>
      </w:ins>
      <w:ins w:id="604" w:author="Carla Martinez Machain" w:date="2023-12-07T16:30:00Z">
        <w:del w:id="605" w:author="Joyce, Renanah Miles" w:date="2024-01-05T19:28:00Z">
          <w:r w:rsidR="00A23411" w:rsidRPr="00810FBA" w:rsidDel="00810FBA">
            <w:rPr>
              <w:sz w:val="22"/>
              <w:szCs w:val="22"/>
            </w:rPr>
            <w:delText>. While China does have a permanent military base in Djibouti (</w:delText>
          </w:r>
        </w:del>
      </w:ins>
      <w:ins w:id="606" w:author="Carla Martinez Machain" w:date="2023-12-08T14:17:00Z">
        <w:del w:id="607" w:author="Joyce, Renanah Miles" w:date="2024-01-05T19:28:00Z">
          <w:r w:rsidR="006C3D05" w:rsidRPr="00810FBA" w:rsidDel="00810FBA">
            <w:rPr>
              <w:sz w:val="22"/>
              <w:szCs w:val="22"/>
            </w:rPr>
            <w:delText xml:space="preserve">the People’s Liberation Army Support Base, </w:delText>
          </w:r>
        </w:del>
      </w:ins>
      <w:ins w:id="608" w:author="Carla Martinez Machain" w:date="2023-12-07T16:30:00Z">
        <w:del w:id="609" w:author="Joyce, Renanah Miles" w:date="2024-01-05T19:28:00Z">
          <w:r w:rsidR="00A23411" w:rsidRPr="00810FBA" w:rsidDel="00810FBA">
            <w:rPr>
              <w:sz w:val="22"/>
              <w:szCs w:val="22"/>
            </w:rPr>
            <w:delText>established in 2017),</w:delText>
          </w:r>
        </w:del>
      </w:ins>
      <w:ins w:id="610" w:author="Carla Martinez Machain" w:date="2023-12-07T16:21:00Z">
        <w:del w:id="611" w:author="Joyce, Renanah Miles" w:date="2024-01-05T19:28:00Z">
          <w:r w:rsidR="000C247C" w:rsidRPr="00810FBA" w:rsidDel="00810FBA">
            <w:rPr>
              <w:sz w:val="22"/>
              <w:szCs w:val="22"/>
            </w:rPr>
            <w:delText xml:space="preserve"> </w:delText>
          </w:r>
        </w:del>
      </w:ins>
      <w:ins w:id="612" w:author="Carla Martinez Machain" w:date="2023-12-07T16:49:00Z">
        <w:del w:id="613" w:author="Joyce, Renanah Miles" w:date="2024-01-05T19:28:00Z">
          <w:r w:rsidR="00B114D1" w:rsidRPr="00810FBA" w:rsidDel="00810FBA">
            <w:rPr>
              <w:sz w:val="22"/>
              <w:szCs w:val="22"/>
            </w:rPr>
            <w:delText>much of its military expansion</w:delText>
          </w:r>
        </w:del>
      </w:ins>
      <w:ins w:id="614" w:author="Carla Martinez Machain" w:date="2023-12-07T16:50:00Z">
        <w:del w:id="615" w:author="Joyce, Renanah Miles" w:date="2024-01-05T19:28:00Z">
          <w:r w:rsidR="00B114D1" w:rsidRPr="00810FBA" w:rsidDel="00810FBA">
            <w:rPr>
              <w:sz w:val="22"/>
              <w:szCs w:val="22"/>
            </w:rPr>
            <w:delText xml:space="preserve"> is based instead</w:delText>
          </w:r>
        </w:del>
      </w:ins>
      <w:ins w:id="616" w:author="Michael Flynn" w:date="2023-12-19T10:35:00Z">
        <w:del w:id="617" w:author="Joyce, Renanah Miles" w:date="2024-01-05T19:28:00Z">
          <w:r w:rsidR="00F87415" w:rsidRPr="008E43D4" w:rsidDel="00810FBA">
            <w:rPr>
              <w:sz w:val="22"/>
              <w:szCs w:val="22"/>
            </w:rPr>
            <w:delText xml:space="preserve"> focused</w:delText>
          </w:r>
        </w:del>
      </w:ins>
      <w:ins w:id="618" w:author="Carla Martinez Machain" w:date="2023-12-07T16:50:00Z">
        <w:del w:id="619" w:author="Joyce, Renanah Miles" w:date="2024-01-05T19:28:00Z">
          <w:r w:rsidR="00B114D1" w:rsidRPr="00810FBA" w:rsidDel="00810FBA">
            <w:rPr>
              <w:sz w:val="22"/>
              <w:szCs w:val="22"/>
            </w:rPr>
            <w:delText xml:space="preserve"> on establishing military access to other states’ existing military or commercial installations. As an</w:delText>
          </w:r>
        </w:del>
      </w:ins>
      <w:ins w:id="620" w:author="Michael Allen" w:date="2023-12-16T15:27:00Z">
        <w:del w:id="621" w:author="Joyce, Renanah Miles" w:date="2024-01-05T19:28:00Z">
          <w:r w:rsidR="00121C59" w:rsidRPr="00810FBA" w:rsidDel="00810FBA">
            <w:rPr>
              <w:sz w:val="22"/>
              <w:szCs w:val="22"/>
            </w:rPr>
            <w:delText>For</w:delText>
          </w:r>
        </w:del>
      </w:ins>
      <w:ins w:id="622" w:author="Carla Martinez Machain" w:date="2023-12-07T16:50:00Z">
        <w:del w:id="623" w:author="Joyce, Renanah Miles" w:date="2024-01-05T19:28:00Z">
          <w:r w:rsidR="00B114D1" w:rsidRPr="00810FBA" w:rsidDel="00810FBA">
            <w:rPr>
              <w:sz w:val="22"/>
              <w:szCs w:val="22"/>
            </w:rPr>
            <w:delText xml:space="preserve"> example, in December of 2023</w:delText>
          </w:r>
        </w:del>
      </w:ins>
      <w:ins w:id="624" w:author="Michael Allen" w:date="2023-12-16T15:27:00Z">
        <w:del w:id="625" w:author="Joyce, Renanah Miles" w:date="2024-01-05T19:28:00Z">
          <w:r w:rsidR="00121C59" w:rsidRPr="00810FBA" w:rsidDel="00810FBA">
            <w:rPr>
              <w:sz w:val="22"/>
              <w:szCs w:val="22"/>
            </w:rPr>
            <w:delText>,</w:delText>
          </w:r>
        </w:del>
      </w:ins>
      <w:ins w:id="626" w:author="Carla Martinez Machain" w:date="2023-12-07T16:50:00Z">
        <w:del w:id="627" w:author="Joyce, Renanah Miles" w:date="2024-01-05T19:28:00Z">
          <w:r w:rsidR="00B114D1" w:rsidRPr="00810FBA" w:rsidDel="00810FBA">
            <w:rPr>
              <w:sz w:val="22"/>
              <w:szCs w:val="22"/>
            </w:rPr>
            <w:delText xml:space="preserve"> the first Chinese military </w:delText>
          </w:r>
        </w:del>
      </w:ins>
      <w:ins w:id="628" w:author="Carla Martinez Machain" w:date="2023-12-07T16:51:00Z">
        <w:del w:id="629" w:author="Joyce, Renanah Miles" w:date="2024-01-05T19:28:00Z">
          <w:r w:rsidR="00B114D1" w:rsidRPr="00810FBA" w:rsidDel="00810FBA">
            <w:rPr>
              <w:sz w:val="22"/>
              <w:szCs w:val="22"/>
            </w:rPr>
            <w:delText xml:space="preserve">vessels docked in Cambodia’s Ream Naval base, </w:delText>
          </w:r>
        </w:del>
      </w:ins>
      <w:ins w:id="630" w:author="Carla Martinez Machain" w:date="2023-12-07T16:52:00Z">
        <w:del w:id="631" w:author="Joyce, Renanah Miles" w:date="2024-01-05T19:28:00Z">
          <w:r w:rsidR="00B114D1" w:rsidRPr="00810FBA" w:rsidDel="00810FBA">
            <w:rPr>
              <w:sz w:val="22"/>
              <w:szCs w:val="22"/>
            </w:rPr>
            <w:delText>which had recently been renovated through Chinese grant funding (Gan 2023).</w:delText>
          </w:r>
        </w:del>
      </w:ins>
      <w:ins w:id="632" w:author="Carla Martinez Machain" w:date="2023-12-07T16:50:00Z">
        <w:del w:id="633" w:author="Joyce, Renanah Miles" w:date="2024-01-05T19:28:00Z">
          <w:r w:rsidR="00B114D1" w:rsidRPr="00810FBA" w:rsidDel="00810FBA">
            <w:rPr>
              <w:sz w:val="22"/>
              <w:szCs w:val="22"/>
            </w:rPr>
            <w:delText xml:space="preserve"> </w:delText>
          </w:r>
        </w:del>
      </w:ins>
      <w:ins w:id="634" w:author="Carla Martinez Machain" w:date="2023-12-07T16:49:00Z">
        <w:del w:id="635" w:author="Joyce, Renanah Miles" w:date="2024-01-05T19:28:00Z">
          <w:r w:rsidR="00B114D1" w:rsidRPr="00810FBA" w:rsidDel="00810FBA">
            <w:rPr>
              <w:sz w:val="22"/>
              <w:szCs w:val="22"/>
            </w:rPr>
            <w:delText xml:space="preserve"> </w:delText>
          </w:r>
        </w:del>
      </w:ins>
    </w:p>
    <w:p w14:paraId="0621D305" w14:textId="55BEF598" w:rsidR="000A73D5" w:rsidRDefault="00EC0EB8" w:rsidP="003B4E9D">
      <w:pPr>
        <w:widowControl w:val="0"/>
        <w:spacing w:after="100" w:afterAutospacing="1" w:line="240" w:lineRule="auto"/>
        <w:ind w:firstLine="720"/>
        <w:contextualSpacing/>
        <w:jc w:val="both"/>
        <w:rPr>
          <w:ins w:id="636" w:author="Michael Allen" w:date="2023-12-31T19:09:00Z"/>
          <w:sz w:val="22"/>
          <w:szCs w:val="22"/>
        </w:rPr>
      </w:pPr>
      <w:ins w:id="637" w:author="Michael Allen" w:date="2023-11-24T13:02:00Z">
        <w:del w:id="638" w:author="Joyce, Renanah Miles" w:date="2024-01-05T19:28:00Z">
          <w:r w:rsidRPr="00810FBA" w:rsidDel="00810FBA">
            <w:rPr>
              <w:sz w:val="22"/>
              <w:szCs w:val="22"/>
            </w:rPr>
            <w:delText>T</w:delText>
          </w:r>
        </w:del>
      </w:ins>
      <w:ins w:id="639" w:author="Carla Martinez Machain" w:date="2023-12-07T16:53:00Z">
        <w:del w:id="640" w:author="Joyce, Renanah Miles" w:date="2024-01-05T19:28:00Z">
          <w:r w:rsidR="00B114D1" w:rsidRPr="00810FBA" w:rsidDel="00810FBA">
            <w:rPr>
              <w:sz w:val="22"/>
              <w:szCs w:val="22"/>
            </w:rPr>
            <w:delText>hus, t</w:delText>
          </w:r>
        </w:del>
      </w:ins>
      <w:ins w:id="641" w:author="Michael Flynn" w:date="2023-12-19T10:37:00Z">
        <w:del w:id="642" w:author="Joyce, Renanah Miles" w:date="2024-01-05T19:28:00Z">
          <w:r w:rsidR="00FE1F01" w:rsidRPr="008E43D4" w:rsidDel="00810FBA">
            <w:rPr>
              <w:sz w:val="22"/>
              <w:szCs w:val="22"/>
            </w:rPr>
            <w:delText>T</w:delText>
          </w:r>
        </w:del>
      </w:ins>
      <w:ins w:id="643" w:author="Michael Allen" w:date="2023-11-24T13:02:00Z">
        <w:del w:id="644" w:author="Joyce, Renanah Miles" w:date="2024-01-05T19:28:00Z">
          <w:r w:rsidRPr="00810FBA" w:rsidDel="00810FBA">
            <w:rPr>
              <w:sz w:val="22"/>
              <w:szCs w:val="22"/>
            </w:rPr>
            <w:delText>o answer this</w:delText>
          </w:r>
        </w:del>
      </w:ins>
      <w:ins w:id="645" w:author="Carla Martinez Machain" w:date="2023-12-07T16:53:00Z">
        <w:del w:id="646" w:author="Joyce, Renanah Miles" w:date="2024-01-05T19:28:00Z">
          <w:r w:rsidR="00B114D1" w:rsidRPr="00810FBA" w:rsidDel="00810FBA">
            <w:rPr>
              <w:sz w:val="22"/>
              <w:szCs w:val="22"/>
            </w:rPr>
            <w:delText>the</w:delText>
          </w:r>
        </w:del>
      </w:ins>
      <w:ins w:id="647" w:author="Michael Allen" w:date="2023-11-24T13:02:00Z">
        <w:del w:id="648" w:author="Joyce, Renanah Miles" w:date="2024-01-05T19:28:00Z">
          <w:r w:rsidRPr="00810FBA" w:rsidDel="00810FBA">
            <w:rPr>
              <w:sz w:val="22"/>
              <w:szCs w:val="22"/>
            </w:rPr>
            <w:delText xml:space="preserve"> question</w:delText>
          </w:r>
        </w:del>
      </w:ins>
      <w:ins w:id="649" w:author="Carla Martinez Machain" w:date="2023-12-07T16:53:00Z">
        <w:del w:id="650" w:author="Joyce, Renanah Miles" w:date="2024-01-05T19:28:00Z">
          <w:r w:rsidR="00B114D1" w:rsidRPr="00810FBA" w:rsidDel="00810FBA">
            <w:rPr>
              <w:sz w:val="22"/>
              <w:szCs w:val="22"/>
            </w:rPr>
            <w:delText xml:space="preserve"> of how d</w:delText>
          </w:r>
        </w:del>
      </w:ins>
      <w:ins w:id="651" w:author="Carla Martinez Machain" w:date="2023-12-07T16:54:00Z">
        <w:del w:id="652" w:author="Joyce, Renanah Miles" w:date="2024-01-05T19:28:00Z">
          <w:r w:rsidR="00B114D1" w:rsidRPr="00810FBA" w:rsidDel="00810FBA">
            <w:rPr>
              <w:sz w:val="22"/>
              <w:szCs w:val="22"/>
            </w:rPr>
            <w:delText xml:space="preserve">ifferent </w:delText>
          </w:r>
        </w:del>
      </w:ins>
      <w:ins w:id="653" w:author="Carla Martinez Machain" w:date="2023-12-07T16:53:00Z">
        <w:del w:id="654" w:author="Joyce, Renanah Miles" w:date="2024-01-05T19:28:00Z">
          <w:r w:rsidR="00B114D1" w:rsidRPr="00810FBA" w:rsidDel="00810FBA">
            <w:rPr>
              <w:sz w:val="22"/>
              <w:szCs w:val="22"/>
            </w:rPr>
            <w:delText xml:space="preserve">states </w:delText>
          </w:r>
        </w:del>
      </w:ins>
      <w:ins w:id="655" w:author="Carla Martinez Machain" w:date="2023-12-07T16:54:00Z">
        <w:del w:id="656" w:author="Joyce, Renanah Miles" w:date="2024-01-05T19:28:00Z">
          <w:r w:rsidR="00B114D1" w:rsidRPr="00810FBA" w:rsidDel="00810FBA">
            <w:rPr>
              <w:sz w:val="22"/>
              <w:szCs w:val="22"/>
            </w:rPr>
            <w:delText>gain military access for power projection</w:delText>
          </w:r>
        </w:del>
      </w:ins>
      <w:ins w:id="657" w:author="Michael Allen" w:date="2023-11-24T13:02:00Z">
        <w:del w:id="658" w:author="Joyce, Renanah Miles" w:date="2024-01-05T19:28:00Z">
          <w:r w:rsidRPr="00810FBA" w:rsidDel="00810FBA">
            <w:rPr>
              <w:sz w:val="22"/>
              <w:szCs w:val="22"/>
            </w:rPr>
            <w:delText xml:space="preserve">, </w:delText>
          </w:r>
        </w:del>
      </w:ins>
      <w:del w:id="659" w:author="Joyce, Renanah Miles" w:date="2024-01-05T19:28:00Z">
        <w:r w:rsidR="006032BE" w:rsidRPr="00810FBA" w:rsidDel="00810FBA">
          <w:rPr>
            <w:sz w:val="22"/>
            <w:szCs w:val="22"/>
          </w:rPr>
          <w:delText>This project</w:delText>
        </w:r>
        <w:r w:rsidR="00242F1A" w:rsidRPr="00810FBA" w:rsidDel="00810FBA">
          <w:rPr>
            <w:sz w:val="22"/>
            <w:szCs w:val="22"/>
          </w:rPr>
          <w:delText xml:space="preserve">, then, examines the extent to which countries’ </w:delText>
        </w:r>
        <w:r w:rsidR="006032BE" w:rsidRPr="00810FBA" w:rsidDel="00810FBA">
          <w:rPr>
            <w:sz w:val="22"/>
            <w:szCs w:val="22"/>
          </w:rPr>
          <w:delText>social and economic contact with citizens of foreign countries</w:delText>
        </w:r>
        <w:r w:rsidR="00242F1A" w:rsidRPr="00810FBA" w:rsidDel="00810FBA">
          <w:rPr>
            <w:sz w:val="22"/>
            <w:szCs w:val="22"/>
          </w:rPr>
          <w:delText xml:space="preserve"> shapes both their ability and that of their rivals to curry influence and gain or maintain a foreign military presence</w:delText>
        </w:r>
        <w:r w:rsidR="006032BE" w:rsidRPr="00810FBA" w:rsidDel="00810FBA">
          <w:rPr>
            <w:sz w:val="22"/>
            <w:szCs w:val="22"/>
          </w:rPr>
          <w:delText xml:space="preserve">. </w:delText>
        </w:r>
      </w:del>
      <w:ins w:id="660" w:author="Michael Allen" w:date="2023-11-24T13:02:00Z">
        <w:del w:id="661" w:author="Joyce, Renanah Miles" w:date="2024-01-05T19:28:00Z">
          <w:r w:rsidRPr="00810FBA" w:rsidDel="00810FBA">
            <w:rPr>
              <w:sz w:val="22"/>
              <w:szCs w:val="22"/>
            </w:rPr>
            <w:delText>w</w:delText>
          </w:r>
        </w:del>
      </w:ins>
      <w:del w:id="662" w:author="Joyce, Renanah Miles" w:date="2024-01-05T19:28:00Z">
        <w:r w:rsidR="006032BE" w:rsidRPr="00810FBA" w:rsidDel="00810FBA">
          <w:rPr>
            <w:sz w:val="22"/>
            <w:szCs w:val="22"/>
          </w:rPr>
          <w:delText xml:space="preserve">We compare the efforts of the United States and China in building influence in current and prospective </w:delText>
        </w:r>
      </w:del>
      <w:ins w:id="663" w:author="Michael Allen" w:date="2023-11-24T13:02:00Z">
        <w:del w:id="664" w:author="Joyce, Renanah Miles" w:date="2024-01-05T19:28:00Z">
          <w:r w:rsidRPr="00810FBA" w:rsidDel="00810FBA">
            <w:rPr>
              <w:sz w:val="22"/>
              <w:szCs w:val="22"/>
            </w:rPr>
            <w:delText>basing and military-access count</w:delText>
          </w:r>
        </w:del>
      </w:ins>
      <w:ins w:id="665" w:author="Michael Allen" w:date="2023-11-24T13:03:00Z">
        <w:del w:id="666" w:author="Joyce, Renanah Miles" w:date="2024-01-05T19:28:00Z">
          <w:r w:rsidRPr="00810FBA" w:rsidDel="00810FBA">
            <w:rPr>
              <w:sz w:val="22"/>
              <w:szCs w:val="22"/>
            </w:rPr>
            <w:delText>ries</w:delText>
          </w:r>
        </w:del>
      </w:ins>
      <w:del w:id="667" w:author="Joyce, Renanah Miles" w:date="2024-01-05T19:28:00Z">
        <w:r w:rsidR="006032BE" w:rsidRPr="00810FBA" w:rsidDel="00810FBA">
          <w:rPr>
            <w:sz w:val="22"/>
            <w:szCs w:val="22"/>
          </w:rPr>
          <w:delText>base-host countries. As host countries democratize, the consent of the local population</w:delText>
        </w:r>
        <w:r w:rsidR="003A1FAF" w:rsidRPr="00810FBA" w:rsidDel="00810FBA">
          <w:rPr>
            <w:sz w:val="22"/>
            <w:szCs w:val="22"/>
          </w:rPr>
          <w:delText xml:space="preserve"> </w:delText>
        </w:r>
        <w:r w:rsidR="006032BE" w:rsidRPr="00810FBA" w:rsidDel="00810FBA">
          <w:rPr>
            <w:sz w:val="22"/>
            <w:szCs w:val="22"/>
          </w:rPr>
          <w:delText>becomes crucial in determining military access. The United States relies heavily on foreign bases for projecting power globally, while China has</w:delText>
        </w:r>
      </w:del>
      <w:ins w:id="668" w:author="Michael Allen" w:date="2023-12-16T15:27:00Z">
        <w:del w:id="669" w:author="Joyce, Renanah Miles" w:date="2024-01-05T19:28:00Z">
          <w:r w:rsidR="00121C59" w:rsidRPr="00810FBA" w:rsidDel="00810FBA">
            <w:rPr>
              <w:sz w:val="22"/>
              <w:szCs w:val="22"/>
            </w:rPr>
            <w:delText>,</w:delText>
          </w:r>
        </w:del>
      </w:ins>
      <w:del w:id="670" w:author="Joyce, Renanah Miles" w:date="2024-01-05T19:28:00Z">
        <w:r w:rsidR="006032BE" w:rsidRPr="00810FBA" w:rsidDel="00810FBA">
          <w:rPr>
            <w:sz w:val="22"/>
            <w:szCs w:val="22"/>
          </w:rPr>
          <w:delText xml:space="preserve"> until recently</w:delText>
        </w:r>
      </w:del>
      <w:ins w:id="671" w:author="Michael Allen" w:date="2023-12-16T15:27:00Z">
        <w:del w:id="672" w:author="Joyce, Renanah Miles" w:date="2024-01-05T19:28:00Z">
          <w:r w:rsidR="00121C59" w:rsidRPr="00810FBA" w:rsidDel="00810FBA">
            <w:rPr>
              <w:sz w:val="22"/>
              <w:szCs w:val="22"/>
            </w:rPr>
            <w:delText>,</w:delText>
          </w:r>
        </w:del>
      </w:ins>
      <w:del w:id="673" w:author="Joyce, Renanah Miles" w:date="2024-01-05T19:28:00Z">
        <w:r w:rsidR="006032BE" w:rsidRPr="00810FBA" w:rsidDel="00810FBA">
          <w:rPr>
            <w:sz w:val="22"/>
            <w:szCs w:val="22"/>
          </w:rPr>
          <w:delText xml:space="preserve"> avoided </w:delText>
        </w:r>
      </w:del>
      <w:ins w:id="674" w:author="Carla Martinez Machain" w:date="2023-12-07T16:55:00Z">
        <w:del w:id="675" w:author="Joyce, Renanah Miles" w:date="2024-01-05T19:28:00Z">
          <w:r w:rsidR="00B114D1" w:rsidRPr="00810FBA" w:rsidDel="00810FBA">
            <w:rPr>
              <w:sz w:val="22"/>
              <w:szCs w:val="22"/>
            </w:rPr>
            <w:delText>t</w:delText>
          </w:r>
        </w:del>
      </w:ins>
      <w:ins w:id="676" w:author="Carla Martinez Machain" w:date="2023-12-07T16:54:00Z">
        <w:del w:id="677" w:author="Joyce, Renanah Miles" w:date="2024-01-05T19:28:00Z">
          <w:r w:rsidR="00B114D1" w:rsidRPr="00810FBA" w:rsidDel="00810FBA">
            <w:rPr>
              <w:sz w:val="22"/>
              <w:szCs w:val="22"/>
            </w:rPr>
            <w:delText xml:space="preserve">he U.S. </w:delText>
          </w:r>
        </w:del>
      </w:ins>
      <w:ins w:id="678" w:author="Carla Martinez Machain" w:date="2023-12-07T16:55:00Z">
        <w:del w:id="679" w:author="Joyce, Renanah Miles" w:date="2024-01-05T19:28:00Z">
          <w:r w:rsidR="00B114D1" w:rsidRPr="00810FBA" w:rsidDel="00810FBA">
            <w:rPr>
              <w:sz w:val="22"/>
              <w:szCs w:val="22"/>
            </w:rPr>
            <w:delText>model of relying on heavily on foreign bases for projecting power globally</w:delText>
          </w:r>
        </w:del>
      </w:ins>
      <w:ins w:id="680" w:author="Carla Martinez Machain" w:date="2023-12-07T16:56:00Z">
        <w:del w:id="681" w:author="Joyce, Renanah Miles" w:date="2024-01-05T19:28:00Z">
          <w:r w:rsidR="00B114D1" w:rsidRPr="00810FBA" w:rsidDel="00810FBA">
            <w:rPr>
              <w:sz w:val="22"/>
              <w:szCs w:val="22"/>
            </w:rPr>
            <w:delText>.</w:delText>
          </w:r>
        </w:del>
      </w:ins>
      <w:ins w:id="682" w:author="Carla Martinez Machain" w:date="2023-12-07T16:55:00Z">
        <w:del w:id="683" w:author="Joyce, Renanah Miles" w:date="2024-01-05T19:28:00Z">
          <w:r w:rsidR="00B114D1" w:rsidRPr="00810FBA" w:rsidDel="00810FBA">
            <w:rPr>
              <w:sz w:val="22"/>
              <w:szCs w:val="22"/>
            </w:rPr>
            <w:delText xml:space="preserve"> </w:delText>
          </w:r>
        </w:del>
      </w:ins>
      <w:del w:id="684" w:author="Joyce, Renanah Miles" w:date="2024-01-05T19:28:00Z">
        <w:r w:rsidR="006032BE" w:rsidRPr="00810FBA" w:rsidDel="00810FBA">
          <w:rPr>
            <w:sz w:val="22"/>
            <w:szCs w:val="22"/>
          </w:rPr>
          <w:delText>them</w:delText>
        </w:r>
      </w:del>
      <w:ins w:id="685" w:author="Carla Martinez Machain" w:date="2023-12-07T16:56:00Z">
        <w:del w:id="686" w:author="Joyce, Renanah Miles" w:date="2024-01-05T19:28:00Z">
          <w:r w:rsidR="00B114D1" w:rsidRPr="00810FBA" w:rsidDel="00810FBA">
            <w:rPr>
              <w:sz w:val="22"/>
              <w:szCs w:val="22"/>
            </w:rPr>
            <w:delText>However,</w:delText>
          </w:r>
        </w:del>
      </w:ins>
      <w:ins w:id="687" w:author="Carla Martinez Machain" w:date="2023-12-07T16:55:00Z">
        <w:del w:id="688" w:author="Joyce, Renanah Miles" w:date="2024-01-05T19:28:00Z">
          <w:r w:rsidR="00B114D1" w:rsidRPr="00810FBA" w:rsidDel="00810FBA">
            <w:rPr>
              <w:sz w:val="22"/>
              <w:szCs w:val="22"/>
            </w:rPr>
            <w:delText xml:space="preserve"> i</w:delText>
          </w:r>
        </w:del>
      </w:ins>
      <w:ins w:id="689" w:author="Carla Martinez Machain" w:date="2023-12-07T16:56:00Z">
        <w:del w:id="690" w:author="Joyce, Renanah Miles" w:date="2024-01-05T19:28:00Z">
          <w:r w:rsidR="00B114D1" w:rsidRPr="00810FBA" w:rsidDel="00810FBA">
            <w:rPr>
              <w:sz w:val="22"/>
              <w:szCs w:val="22"/>
            </w:rPr>
            <w:delText>t</w:delText>
          </w:r>
        </w:del>
      </w:ins>
      <w:del w:id="691" w:author="Joyce, Renanah Miles" w:date="2024-01-05T19:28:00Z">
        <w:r w:rsidR="006032BE" w:rsidRPr="00810FBA" w:rsidDel="00810FBA">
          <w:rPr>
            <w:sz w:val="22"/>
            <w:szCs w:val="22"/>
          </w:rPr>
          <w:delText>. However, China has established a large economic presence in many potential host countries, which may generate more goodwill and less resentment compared to a military presence</w:delText>
        </w:r>
        <w:r w:rsidR="003A1FAF" w:rsidRPr="00810FBA" w:rsidDel="00810FBA">
          <w:rPr>
            <w:sz w:val="22"/>
            <w:szCs w:val="22"/>
          </w:rPr>
          <w:delText>, and which also</w:delText>
        </w:r>
      </w:del>
      <w:ins w:id="692" w:author="Michael Allen" w:date="2023-11-02T16:16:00Z">
        <w:del w:id="693" w:author="Joyce, Renanah Miles" w:date="2024-01-05T19:28:00Z">
          <w:r w:rsidR="002362F6" w:rsidRPr="00810FBA" w:rsidDel="00810FBA">
            <w:rPr>
              <w:sz w:val="22"/>
              <w:szCs w:val="22"/>
            </w:rPr>
            <w:delText>than a military presence</w:delText>
          </w:r>
        </w:del>
      </w:ins>
      <w:ins w:id="694" w:author="Carla Martinez Machain" w:date="2023-12-08T14:17:00Z">
        <w:del w:id="695" w:author="Joyce, Renanah Miles" w:date="2024-01-05T19:28:00Z">
          <w:r w:rsidR="006C3D05" w:rsidRPr="00810FBA" w:rsidDel="00810FBA">
            <w:rPr>
              <w:sz w:val="22"/>
              <w:szCs w:val="22"/>
            </w:rPr>
            <w:delText xml:space="preserve">. </w:delText>
          </w:r>
        </w:del>
      </w:ins>
      <w:ins w:id="696" w:author="Carla Martinez Machain" w:date="2023-12-08T14:18:00Z">
        <w:del w:id="697" w:author="Joyce, Renanah Miles" w:date="2024-01-05T19:28:00Z">
          <w:r w:rsidR="006C3D05" w:rsidRPr="00810FBA" w:rsidDel="00810FBA">
            <w:rPr>
              <w:sz w:val="22"/>
              <w:szCs w:val="22"/>
            </w:rPr>
            <w:delText>Th</w:delText>
          </w:r>
        </w:del>
      </w:ins>
      <w:ins w:id="698" w:author="Michael Allen" w:date="2023-12-21T20:19:00Z">
        <w:del w:id="699" w:author="Joyce, Renanah Miles" w:date="2024-01-05T19:28:00Z">
          <w:r w:rsidR="008E43D4" w:rsidDel="00810FBA">
            <w:rPr>
              <w:sz w:val="22"/>
              <w:szCs w:val="22"/>
            </w:rPr>
            <w:delText>ese efforts</w:delText>
          </w:r>
        </w:del>
      </w:ins>
      <w:ins w:id="700" w:author="Carla Martinez Machain" w:date="2023-12-08T14:18:00Z">
        <w:del w:id="701" w:author="Joyce, Renanah Miles" w:date="2024-01-05T19:28:00Z">
          <w:r w:rsidR="006C3D05" w:rsidRPr="00810FBA" w:rsidDel="00810FBA">
            <w:rPr>
              <w:sz w:val="22"/>
              <w:szCs w:val="22"/>
            </w:rPr>
            <w:delText>is</w:delText>
          </w:r>
        </w:del>
      </w:ins>
      <w:ins w:id="702" w:author="Michael Allen" w:date="2023-12-16T15:28:00Z">
        <w:del w:id="703" w:author="Joyce, Renanah Miles" w:date="2024-01-05T19:28:00Z">
          <w:r w:rsidR="00121C59" w:rsidRPr="00810FBA" w:rsidDel="00810FBA">
            <w:rPr>
              <w:sz w:val="22"/>
              <w:szCs w:val="22"/>
            </w:rPr>
            <w:delText>,</w:delText>
          </w:r>
        </w:del>
      </w:ins>
      <w:ins w:id="704" w:author="Carla Martinez Machain" w:date="2023-12-08T14:18:00Z">
        <w:del w:id="705" w:author="Joyce, Renanah Miles" w:date="2024-01-05T19:28:00Z">
          <w:r w:rsidR="006C3D05" w:rsidRPr="00810FBA" w:rsidDel="00810FBA">
            <w:rPr>
              <w:sz w:val="22"/>
              <w:szCs w:val="22"/>
            </w:rPr>
            <w:delText xml:space="preserve"> in turn</w:delText>
          </w:r>
        </w:del>
      </w:ins>
      <w:ins w:id="706" w:author="Michael Allen" w:date="2023-12-16T15:30:00Z">
        <w:del w:id="707" w:author="Joyce, Renanah Miles" w:date="2024-01-05T19:28:00Z">
          <w:r w:rsidR="00121C59" w:rsidRPr="00810FBA" w:rsidDel="00810FBA">
            <w:rPr>
              <w:sz w:val="22"/>
              <w:szCs w:val="22"/>
            </w:rPr>
            <w:delText>,</w:delText>
          </w:r>
        </w:del>
      </w:ins>
      <w:ins w:id="708" w:author="Carla Martinez Machain" w:date="2023-12-08T14:18:00Z">
        <w:del w:id="709" w:author="Joyce, Renanah Miles" w:date="2024-01-05T19:28:00Z">
          <w:r w:rsidR="006C3D05" w:rsidRPr="00810FBA" w:rsidDel="00810FBA">
            <w:rPr>
              <w:sz w:val="22"/>
              <w:szCs w:val="22"/>
            </w:rPr>
            <w:delText xml:space="preserve"> </w:delText>
          </w:r>
        </w:del>
      </w:ins>
      <w:ins w:id="710" w:author="Michael Allen" w:date="2023-11-02T16:16:00Z">
        <w:del w:id="711" w:author="Joyce, Renanah Miles" w:date="2024-01-05T19:28:00Z">
          <w:r w:rsidR="002362F6" w:rsidRPr="00810FBA" w:rsidDel="00810FBA">
            <w:rPr>
              <w:sz w:val="22"/>
              <w:szCs w:val="22"/>
            </w:rPr>
            <w:delText xml:space="preserve"> and</w:delText>
          </w:r>
        </w:del>
      </w:ins>
      <w:del w:id="712" w:author="Joyce, Renanah Miles" w:date="2024-01-05T19:28:00Z">
        <w:r w:rsidR="003A1FAF" w:rsidRPr="00810FBA" w:rsidDel="00810FBA">
          <w:rPr>
            <w:sz w:val="22"/>
            <w:szCs w:val="22"/>
          </w:rPr>
          <w:delText xml:space="preserve"> poses challenges for the U.S. basing network.</w:delText>
        </w:r>
      </w:del>
      <w:ins w:id="713" w:author="Michael Allen" w:date="2023-12-31T19:09:00Z">
        <w:del w:id="714" w:author="Joyce, Renanah Miles" w:date="2024-01-05T19:28:00Z">
          <w:r w:rsidR="000A73D5" w:rsidDel="00810FBA">
            <w:rPr>
              <w:sz w:val="22"/>
              <w:szCs w:val="22"/>
            </w:rPr>
            <w:delText xml:space="preserve"> </w:delText>
          </w:r>
        </w:del>
      </w:ins>
    </w:p>
    <w:p w14:paraId="0B7AE3FC" w14:textId="0FE94354" w:rsidR="003A1FAF" w:rsidRPr="00810FBA" w:rsidRDefault="000A73D5" w:rsidP="003B4E9D">
      <w:pPr>
        <w:widowControl w:val="0"/>
        <w:spacing w:after="100" w:afterAutospacing="1" w:line="240" w:lineRule="auto"/>
        <w:ind w:firstLine="720"/>
        <w:contextualSpacing/>
        <w:jc w:val="both"/>
        <w:rPr>
          <w:ins w:id="715" w:author="Michael Allen" w:date="2023-11-24T12:20:00Z"/>
          <w:sz w:val="22"/>
          <w:szCs w:val="22"/>
        </w:rPr>
      </w:pPr>
      <w:ins w:id="716" w:author="Michael Allen" w:date="2023-12-31T19:09:00Z">
        <w:r w:rsidRPr="00E94FC4">
          <w:rPr>
            <w:sz w:val="22"/>
            <w:szCs w:val="22"/>
          </w:rPr>
          <w:t xml:space="preserve">The project focuses on three countries: Djibouti, Kenya, and Cambodia. In Djibouti, the United States and China have </w:t>
        </w:r>
      </w:ins>
      <w:ins w:id="717" w:author="Michael Allen" w:date="2024-01-10T08:48:00Z">
        <w:r w:rsidR="002425B5">
          <w:rPr>
            <w:sz w:val="22"/>
            <w:szCs w:val="22"/>
          </w:rPr>
          <w:t>military presences</w:t>
        </w:r>
      </w:ins>
      <w:ins w:id="718" w:author="Brian Blankenship" w:date="2024-01-08T17:07:00Z">
        <w:r w:rsidR="00AF2FFB">
          <w:rPr>
            <w:sz w:val="22"/>
            <w:szCs w:val="22"/>
          </w:rPr>
          <w:t xml:space="preserve"> dating</w:t>
        </w:r>
      </w:ins>
      <w:ins w:id="719" w:author="Brian Blankenship" w:date="2024-01-08T17:08:00Z">
        <w:r w:rsidR="00AF2FFB">
          <w:rPr>
            <w:sz w:val="22"/>
            <w:szCs w:val="22"/>
          </w:rPr>
          <w:t xml:space="preserve"> to 2001 and 2015, respectively</w:t>
        </w:r>
      </w:ins>
      <w:ins w:id="720" w:author="Michael Allen" w:date="2023-12-31T19:09:00Z">
        <w:r w:rsidRPr="00E94FC4">
          <w:rPr>
            <w:sz w:val="22"/>
            <w:szCs w:val="22"/>
          </w:rPr>
          <w:t xml:space="preserve">. The United States has a </w:t>
        </w:r>
      </w:ins>
      <w:ins w:id="721" w:author="Brian Blankenship" w:date="2024-01-08T17:08:00Z">
        <w:r w:rsidR="00AF2FFB">
          <w:rPr>
            <w:sz w:val="22"/>
            <w:szCs w:val="22"/>
          </w:rPr>
          <w:t xml:space="preserve">decades-old </w:t>
        </w:r>
      </w:ins>
      <w:ins w:id="722" w:author="Michael Allen" w:date="2023-12-31T19:09:00Z">
        <w:r w:rsidRPr="00E94FC4">
          <w:rPr>
            <w:sz w:val="22"/>
            <w:szCs w:val="22"/>
          </w:rPr>
          <w:t xml:space="preserve">military presence in Kenya, while China has a significant economic presence </w:t>
        </w:r>
        <w:del w:id="723" w:author="Brian Blankenship" w:date="2024-01-08T17:24:00Z">
          <w:r w:rsidRPr="00E94FC4" w:rsidDel="00D51EEA">
            <w:rPr>
              <w:sz w:val="22"/>
              <w:szCs w:val="22"/>
            </w:rPr>
            <w:delText>that U.S. policymakers worry might jeopardize U.S. access</w:delText>
          </w:r>
        </w:del>
      </w:ins>
      <w:ins w:id="724" w:author="Brian Blankenship" w:date="2024-01-08T17:24:00Z">
        <w:r w:rsidR="00D51EEA">
          <w:rPr>
            <w:sz w:val="22"/>
            <w:szCs w:val="22"/>
          </w:rPr>
          <w:t>but no formal base presence</w:t>
        </w:r>
      </w:ins>
      <w:ins w:id="725" w:author="Michael Allen" w:date="2023-12-31T19:09:00Z">
        <w:r w:rsidRPr="00E94FC4">
          <w:rPr>
            <w:sz w:val="22"/>
            <w:szCs w:val="22"/>
          </w:rPr>
          <w:t xml:space="preserve">. </w:t>
        </w:r>
      </w:ins>
      <w:ins w:id="726" w:author="Carla Martinez Machain" w:date="2024-01-05T16:26:00Z">
        <w:r w:rsidR="0065420E">
          <w:rPr>
            <w:sz w:val="22"/>
            <w:szCs w:val="22"/>
          </w:rPr>
          <w:t xml:space="preserve">In addition, </w:t>
        </w:r>
        <w:del w:id="727" w:author="Joyce, Renanah Miles" w:date="2024-01-05T19:30:00Z">
          <w:r w:rsidR="0065420E" w:rsidDel="00810FBA">
            <w:rPr>
              <w:bCs/>
              <w:sz w:val="22"/>
              <w:szCs w:val="22"/>
            </w:rPr>
            <w:delText>an October 2023 report from the</w:delText>
          </w:r>
        </w:del>
      </w:ins>
      <w:ins w:id="728" w:author="Joyce, Renanah Miles" w:date="2024-01-05T19:30:00Z">
        <w:r w:rsidR="00810FBA">
          <w:rPr>
            <w:bCs/>
            <w:sz w:val="22"/>
            <w:szCs w:val="22"/>
          </w:rPr>
          <w:t>a 2023</w:t>
        </w:r>
      </w:ins>
      <w:ins w:id="729" w:author="Carla Martinez Machain" w:date="2024-01-05T16:26:00Z">
        <w:r w:rsidR="0065420E">
          <w:rPr>
            <w:bCs/>
            <w:sz w:val="22"/>
            <w:szCs w:val="22"/>
          </w:rPr>
          <w:t xml:space="preserve"> U.S. Department of Defense </w:t>
        </w:r>
      </w:ins>
      <w:ins w:id="730" w:author="Joyce, Renanah Miles" w:date="2024-01-05T19:30:00Z">
        <w:r w:rsidR="00810FBA">
          <w:rPr>
            <w:bCs/>
            <w:sz w:val="22"/>
            <w:szCs w:val="22"/>
          </w:rPr>
          <w:t xml:space="preserve">report </w:t>
        </w:r>
      </w:ins>
      <w:ins w:id="731" w:author="Carla Martinez Machain" w:date="2024-01-05T16:26:00Z">
        <w:r w:rsidR="0065420E">
          <w:rPr>
            <w:bCs/>
            <w:sz w:val="22"/>
            <w:szCs w:val="22"/>
          </w:rPr>
          <w:t xml:space="preserve">notes that China’s People’s Liberation Army Strategic Support Force </w:t>
        </w:r>
      </w:ins>
      <w:ins w:id="732" w:author="Carla Martinez Machain" w:date="2024-01-05T16:33:00Z">
        <w:r w:rsidR="00D05B2A">
          <w:rPr>
            <w:bCs/>
            <w:sz w:val="22"/>
            <w:szCs w:val="22"/>
          </w:rPr>
          <w:t>“</w:t>
        </w:r>
        <w:r w:rsidR="00D05B2A" w:rsidRPr="00D05B2A">
          <w:rPr>
            <w:bCs/>
            <w:sz w:val="22"/>
            <w:szCs w:val="22"/>
          </w:rPr>
          <w:t>operates tracking, telemetry, and command stations</w:t>
        </w:r>
        <w:r w:rsidR="00D05B2A">
          <w:rPr>
            <w:bCs/>
            <w:sz w:val="22"/>
            <w:szCs w:val="22"/>
          </w:rPr>
          <w:t>” in Kenya</w:t>
        </w:r>
        <w:del w:id="733" w:author="Michael Allen" w:date="2024-01-07T20:11:00Z">
          <w:r w:rsidR="00D05B2A" w:rsidDel="000F2C23">
            <w:rPr>
              <w:bCs/>
              <w:sz w:val="22"/>
              <w:szCs w:val="22"/>
            </w:rPr>
            <w:delText>, but has not</w:delText>
          </w:r>
        </w:del>
      </w:ins>
      <w:ins w:id="734" w:author="Joyce, Renanah Miles" w:date="2024-01-05T19:30:00Z">
        <w:del w:id="735" w:author="Michael Allen" w:date="2024-01-07T20:11:00Z">
          <w:r w:rsidR="00810FBA" w:rsidDel="000F2C23">
            <w:rPr>
              <w:bCs/>
              <w:sz w:val="22"/>
              <w:szCs w:val="22"/>
            </w:rPr>
            <w:delText>although</w:delText>
          </w:r>
        </w:del>
      </w:ins>
      <w:ins w:id="736" w:author="Brian Blankenship" w:date="2024-01-08T17:24:00Z">
        <w:r w:rsidR="00D51EEA">
          <w:rPr>
            <w:bCs/>
            <w:sz w:val="22"/>
            <w:szCs w:val="22"/>
          </w:rPr>
          <w:t xml:space="preserve"> </w:t>
        </w:r>
      </w:ins>
      <w:ins w:id="737" w:author="Michael Allen" w:date="2024-01-07T20:11:00Z">
        <w:del w:id="738" w:author="Brian Blankenship" w:date="2024-01-08T17:24:00Z">
          <w:r w:rsidR="000F2C23" w:rsidDel="00D51EEA">
            <w:rPr>
              <w:bCs/>
              <w:sz w:val="22"/>
              <w:szCs w:val="22"/>
            </w:rPr>
            <w:delText>. However,</w:delText>
          </w:r>
        </w:del>
      </w:ins>
      <w:ins w:id="739" w:author="Joyce, Renanah Miles" w:date="2024-01-05T19:30:00Z">
        <w:del w:id="740" w:author="Brian Blankenship" w:date="2024-01-08T17:24:00Z">
          <w:r w:rsidR="00810FBA" w:rsidDel="00D51EEA">
            <w:rPr>
              <w:bCs/>
              <w:sz w:val="22"/>
              <w:szCs w:val="22"/>
            </w:rPr>
            <w:delText xml:space="preserve"> it does not have a</w:delText>
          </w:r>
        </w:del>
      </w:ins>
      <w:ins w:id="741" w:author="Carla Martinez Machain" w:date="2024-01-05T16:33:00Z">
        <w:del w:id="742" w:author="Brian Blankenship" w:date="2024-01-08T17:24:00Z">
          <w:r w:rsidR="00D05B2A" w:rsidDel="00D51EEA">
            <w:rPr>
              <w:bCs/>
              <w:sz w:val="22"/>
              <w:szCs w:val="22"/>
            </w:rPr>
            <w:delText xml:space="preserve"> formal basing presen</w:delText>
          </w:r>
        </w:del>
      </w:ins>
      <w:ins w:id="743" w:author="Carla Martinez Machain" w:date="2024-01-05T16:34:00Z">
        <w:del w:id="744" w:author="Brian Blankenship" w:date="2024-01-08T17:24:00Z">
          <w:r w:rsidR="00D05B2A" w:rsidDel="00D51EEA">
            <w:rPr>
              <w:bCs/>
              <w:sz w:val="22"/>
              <w:szCs w:val="22"/>
            </w:rPr>
            <w:delText>ce there</w:delText>
          </w:r>
        </w:del>
      </w:ins>
      <w:ins w:id="745" w:author="Carla Martinez Machain" w:date="2024-01-05T16:33:00Z">
        <w:del w:id="746" w:author="Brian Blankenship" w:date="2024-01-08T17:24:00Z">
          <w:r w:rsidR="00D05B2A" w:rsidRPr="00D05B2A" w:rsidDel="00D51EEA">
            <w:rPr>
              <w:bCs/>
              <w:sz w:val="22"/>
              <w:szCs w:val="22"/>
            </w:rPr>
            <w:delText xml:space="preserve"> </w:delText>
          </w:r>
        </w:del>
      </w:ins>
      <w:ins w:id="747" w:author="Carla Martinez Machain" w:date="2024-01-05T16:26:00Z">
        <w:r w:rsidR="0065420E">
          <w:rPr>
            <w:bCs/>
            <w:sz w:val="22"/>
            <w:szCs w:val="22"/>
          </w:rPr>
          <w:t>(</w:t>
        </w:r>
        <w:del w:id="748" w:author="Joyce, Renanah Miles" w:date="2024-01-05T19:30:00Z">
          <w:r w:rsidR="0065420E" w:rsidDel="00810FBA">
            <w:rPr>
              <w:bCs/>
              <w:sz w:val="22"/>
              <w:szCs w:val="22"/>
            </w:rPr>
            <w:delText>Department of Defense</w:delText>
          </w:r>
        </w:del>
      </w:ins>
      <w:ins w:id="749" w:author="Joyce, Renanah Miles" w:date="2024-01-05T19:30:00Z">
        <w:r w:rsidR="00810FBA">
          <w:rPr>
            <w:bCs/>
            <w:sz w:val="22"/>
            <w:szCs w:val="22"/>
          </w:rPr>
          <w:t>DoD</w:t>
        </w:r>
      </w:ins>
      <w:ins w:id="750" w:author="Carla Martinez Machain" w:date="2024-01-05T16:26:00Z">
        <w:r w:rsidR="0065420E">
          <w:rPr>
            <w:bCs/>
            <w:sz w:val="22"/>
            <w:szCs w:val="22"/>
          </w:rPr>
          <w:t xml:space="preserve"> 2023)</w:t>
        </w:r>
      </w:ins>
      <w:ins w:id="751" w:author="Carla Martinez Machain" w:date="2024-01-05T16:27:00Z">
        <w:r w:rsidR="0065420E">
          <w:rPr>
            <w:bCs/>
            <w:sz w:val="22"/>
            <w:szCs w:val="22"/>
          </w:rPr>
          <w:t xml:space="preserve">. </w:t>
        </w:r>
      </w:ins>
      <w:ins w:id="752" w:author="Michael Allen" w:date="2023-12-31T19:09:00Z">
        <w:r w:rsidRPr="00E94FC4">
          <w:rPr>
            <w:sz w:val="22"/>
            <w:szCs w:val="22"/>
          </w:rPr>
          <w:t xml:space="preserve">Cambodia is a case where China </w:t>
        </w:r>
        <w:del w:id="753" w:author="Joyce, Renanah Miles" w:date="2024-01-05T19:31:00Z">
          <w:r w:rsidRPr="00E94FC4" w:rsidDel="00810FBA">
            <w:rPr>
              <w:sz w:val="22"/>
              <w:szCs w:val="22"/>
            </w:rPr>
            <w:delText>may seek</w:delText>
          </w:r>
        </w:del>
      </w:ins>
      <w:ins w:id="754" w:author="Joyce, Renanah Miles" w:date="2024-01-05T19:31:00Z">
        <w:del w:id="755" w:author="Brian Blankenship" w:date="2024-01-08T17:12:00Z">
          <w:r w:rsidR="00810FBA" w:rsidDel="00AF2FFB">
            <w:rPr>
              <w:sz w:val="22"/>
              <w:szCs w:val="22"/>
            </w:rPr>
            <w:delText>is believed to be seeking</w:delText>
          </w:r>
        </w:del>
      </w:ins>
      <w:ins w:id="756" w:author="Michael Allen" w:date="2024-01-07T20:11:00Z">
        <w:del w:id="757" w:author="Brian Blankenship" w:date="2024-01-08T17:12:00Z">
          <w:r w:rsidR="000F2C23" w:rsidDel="00AF2FFB">
            <w:rPr>
              <w:sz w:val="22"/>
              <w:szCs w:val="22"/>
            </w:rPr>
            <w:delText>seek</w:delText>
          </w:r>
        </w:del>
      </w:ins>
      <w:ins w:id="758" w:author="Brian Blankenship" w:date="2024-01-08T17:12:00Z">
        <w:r w:rsidR="00AF2FFB">
          <w:rPr>
            <w:sz w:val="22"/>
            <w:szCs w:val="22"/>
          </w:rPr>
          <w:t>has military access but the United States does not.</w:t>
        </w:r>
      </w:ins>
      <w:ins w:id="759" w:author="Michael Allen" w:date="2023-12-31T19:09:00Z">
        <w:r w:rsidRPr="00E94FC4">
          <w:rPr>
            <w:sz w:val="22"/>
            <w:szCs w:val="22"/>
          </w:rPr>
          <w:t xml:space="preserve"> </w:t>
        </w:r>
        <w:del w:id="760" w:author="Brian Blankenship" w:date="2024-01-08T17:13:00Z">
          <w:r w:rsidRPr="00E94FC4" w:rsidDel="00AF2FFB">
            <w:rPr>
              <w:sz w:val="22"/>
              <w:szCs w:val="22"/>
            </w:rPr>
            <w:delText xml:space="preserve">military access while the United States attempts to counter Chinese influence. </w:delText>
          </w:r>
        </w:del>
      </w:ins>
      <w:ins w:id="761" w:author="Brian Blankenship" w:date="2024-01-08T17:11:00Z">
        <w:r w:rsidR="00AF2FFB">
          <w:rPr>
            <w:sz w:val="22"/>
            <w:szCs w:val="22"/>
          </w:rPr>
          <w:t>In June 2022, a Chinese official announced that China would have military access to Cambodia’s Ream Naval Base, although details remain limited (DoD 2023, 154)</w:t>
        </w:r>
        <w:r w:rsidR="00AF2FFB" w:rsidRPr="00A46E60">
          <w:rPr>
            <w:sz w:val="22"/>
            <w:szCs w:val="22"/>
          </w:rPr>
          <w:t xml:space="preserve">. </w:t>
        </w:r>
      </w:ins>
      <w:ins w:id="762" w:author="Michael Allen" w:date="2023-12-31T19:09:00Z">
        <w:del w:id="763" w:author="Brian Blankenship" w:date="2024-01-08T17:13:00Z">
          <w:r w:rsidRPr="00E94FC4" w:rsidDel="00AF2FFB">
            <w:rPr>
              <w:sz w:val="22"/>
              <w:szCs w:val="22"/>
            </w:rPr>
            <w:delText>In Kenya, where we conducted a pilot study, we explored how China’s economic footprint affects support for the U.S. military presence. Cambodia will help us understand how competing influence attempts shape support for Chinese military presence in cases where neither country has an existing (or officially acknowledged) military presence. Finally, Djibouti allows us to assess the interaction of U.S. and Chinese military presence directly, as it is the only country where both powers have bases.</w:delText>
          </w:r>
        </w:del>
      </w:ins>
      <w:ins w:id="764" w:author="Joyce, Renanah Miles" w:date="2024-01-05T19:34:00Z">
        <w:del w:id="765" w:author="Brian Blankenship" w:date="2024-01-08T17:13:00Z">
          <w:r w:rsidR="00810FBA" w:rsidDel="00AF2FFB">
            <w:rPr>
              <w:sz w:val="22"/>
              <w:szCs w:val="22"/>
            </w:rPr>
            <w:delText xml:space="preserve"> </w:delText>
          </w:r>
        </w:del>
      </w:ins>
      <w:ins w:id="766" w:author="Michael Allen" w:date="2023-12-31T19:12:00Z">
        <w:del w:id="767" w:author="Brian Blankenship" w:date="2024-01-08T17:13:00Z">
          <w:r w:rsidDel="00AF2FFB">
            <w:rPr>
              <w:sz w:val="22"/>
              <w:szCs w:val="22"/>
            </w:rPr>
            <w:delText>We propose deploying two new surveys, with experimental components, to Djibouti and Cambodia to assess these dynamics. The proposal also includes fieldwork interview</w:delText>
          </w:r>
        </w:del>
      </w:ins>
      <w:ins w:id="768" w:author="Michael Allen" w:date="2023-12-31T19:13:00Z">
        <w:del w:id="769" w:author="Brian Blankenship" w:date="2024-01-08T17:13:00Z">
          <w:r w:rsidDel="00AF2FFB">
            <w:rPr>
              <w:sz w:val="22"/>
              <w:szCs w:val="22"/>
            </w:rPr>
            <w:delText>s</w:delText>
          </w:r>
        </w:del>
      </w:ins>
      <w:ins w:id="770" w:author="Michael Allen" w:date="2023-12-31T19:12:00Z">
        <w:del w:id="771" w:author="Brian Blankenship" w:date="2024-01-08T17:13:00Z">
          <w:r w:rsidDel="00AF2FFB">
            <w:rPr>
              <w:sz w:val="22"/>
              <w:szCs w:val="22"/>
            </w:rPr>
            <w:delText xml:space="preserve"> </w:delText>
          </w:r>
        </w:del>
      </w:ins>
      <w:ins w:id="772" w:author="Michael Allen" w:date="2023-12-31T19:13:00Z">
        <w:del w:id="773" w:author="Brian Blankenship" w:date="2024-01-08T17:13:00Z">
          <w:r w:rsidDel="00AF2FFB">
            <w:rPr>
              <w:sz w:val="22"/>
              <w:szCs w:val="22"/>
            </w:rPr>
            <w:delText xml:space="preserve">with </w:delText>
          </w:r>
        </w:del>
      </w:ins>
      <w:ins w:id="774" w:author="Michael Allen" w:date="2023-12-31T19:12:00Z">
        <w:del w:id="775" w:author="Brian Blankenship" w:date="2024-01-08T17:13:00Z">
          <w:r w:rsidDel="00AF2FFB">
            <w:rPr>
              <w:sz w:val="22"/>
              <w:szCs w:val="22"/>
            </w:rPr>
            <w:delText xml:space="preserve">elite </w:delText>
          </w:r>
        </w:del>
      </w:ins>
      <w:ins w:id="776" w:author="Michael Allen" w:date="2023-12-31T19:13:00Z">
        <w:del w:id="777" w:author="Brian Blankenship" w:date="2024-01-08T17:13:00Z">
          <w:r w:rsidDel="00AF2FFB">
            <w:rPr>
              <w:sz w:val="22"/>
              <w:szCs w:val="22"/>
            </w:rPr>
            <w:delText xml:space="preserve">members (government officials, journalists, activists, military </w:delText>
          </w:r>
        </w:del>
      </w:ins>
      <w:ins w:id="778" w:author="Michael Allen" w:date="2023-12-31T19:14:00Z">
        <w:del w:id="779" w:author="Brian Blankenship" w:date="2024-01-08T17:13:00Z">
          <w:r w:rsidDel="00AF2FFB">
            <w:rPr>
              <w:sz w:val="22"/>
              <w:szCs w:val="22"/>
            </w:rPr>
            <w:delText>members, and diplomats)</w:delText>
          </w:r>
        </w:del>
      </w:ins>
      <w:ins w:id="780" w:author="Michael Allen" w:date="2023-12-31T19:13:00Z">
        <w:del w:id="781" w:author="Brian Blankenship" w:date="2024-01-08T17:13:00Z">
          <w:r w:rsidDel="00AF2FFB">
            <w:rPr>
              <w:sz w:val="22"/>
              <w:szCs w:val="22"/>
            </w:rPr>
            <w:delText xml:space="preserve"> of the population to gauge influence campaigns in the contested space of Djibouti.</w:delText>
          </w:r>
        </w:del>
      </w:ins>
    </w:p>
    <w:p w14:paraId="0488FF2F" w14:textId="4EEEECB0" w:rsidR="003A1FAF" w:rsidRPr="00810FBA" w:rsidDel="00810FBA" w:rsidRDefault="00857E8D">
      <w:pPr>
        <w:widowControl w:val="0"/>
        <w:spacing w:after="100" w:afterAutospacing="1" w:line="240" w:lineRule="auto"/>
        <w:ind w:firstLine="720"/>
        <w:contextualSpacing/>
        <w:jc w:val="both"/>
        <w:rPr>
          <w:ins w:id="782" w:author="Michael Allen" w:date="2023-11-24T13:04:00Z"/>
          <w:del w:id="783" w:author="Joyce, Renanah Miles" w:date="2024-01-05T19:27:00Z"/>
          <w:sz w:val="22"/>
          <w:szCs w:val="22"/>
        </w:rPr>
      </w:pPr>
      <w:ins w:id="784" w:author="Brian Blankenship" w:date="2024-01-09T09:28:00Z">
        <w:r>
          <w:rPr>
            <w:sz w:val="22"/>
            <w:szCs w:val="22"/>
          </w:rPr>
          <w:tab/>
        </w:r>
      </w:ins>
      <w:del w:id="785" w:author="Joyce, Renanah Miles" w:date="2024-01-05T19:27:00Z">
        <w:r w:rsidR="003A1FAF" w:rsidRPr="00810FBA" w:rsidDel="00810FBA">
          <w:rPr>
            <w:sz w:val="22"/>
            <w:szCs w:val="22"/>
          </w:rPr>
          <w:delText>This project has three overarching goals. First, it aims to understand how social and</w:delText>
        </w:r>
      </w:del>
      <w:ins w:id="786" w:author="Carla Martinez Machain" w:date="2023-12-08T14:18:00Z">
        <w:del w:id="787" w:author="Joyce, Renanah Miles" w:date="2024-01-05T19:27:00Z">
          <w:r w:rsidR="006C3D05" w:rsidRPr="00810FBA" w:rsidDel="00810FBA">
            <w:rPr>
              <w:sz w:val="22"/>
              <w:szCs w:val="22"/>
            </w:rPr>
            <w:delText>/or</w:delText>
          </w:r>
        </w:del>
      </w:ins>
      <w:del w:id="788" w:author="Joyce, Renanah Miles" w:date="2024-01-05T19:27:00Z">
        <w:r w:rsidR="003A1FAF" w:rsidRPr="00810FBA" w:rsidDel="00810FBA">
          <w:rPr>
            <w:sz w:val="22"/>
            <w:szCs w:val="22"/>
          </w:rPr>
          <w:delText xml:space="preserve"> economic contact with </w:delText>
        </w:r>
      </w:del>
      <w:ins w:id="789" w:author="Carla Martinez Machain" w:date="2023-12-29T17:09:00Z">
        <w:del w:id="790" w:author="Joyce, Renanah Miles" w:date="2024-01-05T19:27:00Z">
          <w:r w:rsidR="00F83949" w:rsidDel="00810FBA">
            <w:rPr>
              <w:sz w:val="22"/>
              <w:szCs w:val="22"/>
            </w:rPr>
            <w:delText xml:space="preserve">the </w:delText>
          </w:r>
        </w:del>
      </w:ins>
      <w:del w:id="791" w:author="Joyce, Renanah Miles" w:date="2024-01-05T19:27:00Z">
        <w:r w:rsidR="003A1FAF" w:rsidRPr="00810FBA" w:rsidDel="00810FBA">
          <w:rPr>
            <w:sz w:val="22"/>
            <w:szCs w:val="22"/>
          </w:rPr>
          <w:delText>foreign military forces</w:delText>
        </w:r>
      </w:del>
      <w:ins w:id="792" w:author="Carla Martinez Machain" w:date="2023-12-29T17:09:00Z">
        <w:del w:id="793" w:author="Joyce, Renanah Miles" w:date="2024-01-05T19:27:00Z">
          <w:r w:rsidR="00F83949" w:rsidDel="00810FBA">
            <w:rPr>
              <w:sz w:val="22"/>
              <w:szCs w:val="22"/>
            </w:rPr>
            <w:delText xml:space="preserve"> of different major powers</w:delText>
          </w:r>
        </w:del>
      </w:ins>
      <w:del w:id="794" w:author="Joyce, Renanah Miles" w:date="2024-01-05T19:27:00Z">
        <w:r w:rsidR="003A1FAF" w:rsidRPr="00810FBA" w:rsidDel="00810FBA">
          <w:rPr>
            <w:sz w:val="22"/>
            <w:szCs w:val="22"/>
          </w:rPr>
          <w:delText xml:space="preserve"> shapes perceptions of the sending country and support for its military </w:delText>
        </w:r>
      </w:del>
      <w:ins w:id="795" w:author="Michael Allen" w:date="2023-11-24T13:03:00Z">
        <w:del w:id="796" w:author="Joyce, Renanah Miles" w:date="2024-01-05T19:27:00Z">
          <w:r w:rsidR="00EC0EB8" w:rsidRPr="00810FBA" w:rsidDel="00810FBA">
            <w:rPr>
              <w:sz w:val="22"/>
              <w:szCs w:val="22"/>
            </w:rPr>
            <w:delText xml:space="preserve">access and presence </w:delText>
          </w:r>
        </w:del>
      </w:ins>
      <w:del w:id="797" w:author="Joyce, Renanah Miles" w:date="2024-01-05T19:27:00Z">
        <w:r w:rsidR="003A1FAF" w:rsidRPr="00810FBA" w:rsidDel="00810FBA">
          <w:rPr>
            <w:sz w:val="22"/>
            <w:szCs w:val="22"/>
          </w:rPr>
          <w:delText>presence in the host country. Second, it seeks to assess how the effects of this contact are moderated by host country interactions with rival third party countries</w:delText>
        </w:r>
      </w:del>
      <w:ins w:id="798" w:author="Michael Allen" w:date="2023-11-02T16:17:00Z">
        <w:del w:id="799" w:author="Joyce, Renanah Miles" w:date="2024-01-05T19:27:00Z">
          <w:r w:rsidR="002362F6" w:rsidRPr="00810FBA" w:rsidDel="00810FBA">
            <w:rPr>
              <w:sz w:val="22"/>
              <w:szCs w:val="22"/>
            </w:rPr>
            <w:delText>host country interactions with rival third-party countries moderate the effects of this contact</w:delText>
          </w:r>
        </w:del>
      </w:ins>
      <w:del w:id="800" w:author="Joyce, Renanah Miles" w:date="2024-01-05T19:27:00Z">
        <w:r w:rsidR="003A1FAF" w:rsidRPr="00810FBA" w:rsidDel="00810FBA">
          <w:rPr>
            <w:sz w:val="22"/>
            <w:szCs w:val="22"/>
          </w:rPr>
          <w:delText>. Third, it compares the impact of military contact to non-military contact to determine whether non-military contac</w:delText>
        </w:r>
      </w:del>
      <w:ins w:id="801" w:author="Michael Allen" w:date="2023-11-02T16:17:00Z">
        <w:del w:id="802" w:author="Joyce, Renanah Miles" w:date="2024-01-05T19:27:00Z">
          <w:r w:rsidR="002362F6" w:rsidRPr="00810FBA" w:rsidDel="00810FBA">
            <w:rPr>
              <w:sz w:val="22"/>
              <w:szCs w:val="22"/>
            </w:rPr>
            <w:delText>i</w:delText>
          </w:r>
        </w:del>
      </w:ins>
      <w:del w:id="803" w:author="Joyce, Renanah Miles" w:date="2024-01-05T19:27:00Z">
        <w:r w:rsidR="003A1FAF" w:rsidRPr="00810FBA" w:rsidDel="00810FBA">
          <w:rPr>
            <w:sz w:val="22"/>
            <w:szCs w:val="22"/>
          </w:rPr>
          <w:delText>t is</w:delText>
        </w:r>
      </w:del>
      <w:ins w:id="804" w:author="Carla Martinez Machain" w:date="2023-12-08T14:19:00Z">
        <w:del w:id="805" w:author="Joyce, Renanah Miles" w:date="2024-01-05T19:27:00Z">
          <w:r w:rsidR="006C3D05" w:rsidRPr="00810FBA" w:rsidDel="00810FBA">
            <w:rPr>
              <w:sz w:val="22"/>
              <w:szCs w:val="22"/>
            </w:rPr>
            <w:delText>military interactions are</w:delText>
          </w:r>
        </w:del>
      </w:ins>
      <w:del w:id="806" w:author="Joyce, Renanah Miles" w:date="2024-01-05T19:27:00Z">
        <w:r w:rsidR="003A1FAF" w:rsidRPr="00810FBA" w:rsidDel="00810FBA">
          <w:rPr>
            <w:sz w:val="22"/>
            <w:szCs w:val="22"/>
          </w:rPr>
          <w:delText xml:space="preserve"> more or less effective in building goodwill and support for hosting a foreign military presence.</w:delText>
        </w:r>
      </w:del>
    </w:p>
    <w:p w14:paraId="70FAC893" w14:textId="71B38FD5" w:rsidR="00CF40FE" w:rsidDel="00D51EEA" w:rsidRDefault="00810FBA">
      <w:pPr>
        <w:widowControl w:val="0"/>
        <w:spacing w:after="100" w:afterAutospacing="1" w:line="240" w:lineRule="auto"/>
        <w:ind w:firstLine="720"/>
        <w:contextualSpacing/>
        <w:jc w:val="both"/>
        <w:rPr>
          <w:del w:id="807" w:author="Joyce, Renanah Miles" w:date="2024-01-05T19:27:00Z"/>
          <w:sz w:val="22"/>
          <w:szCs w:val="22"/>
        </w:rPr>
      </w:pPr>
      <w:ins w:id="808" w:author="Joyce, Renanah Miles" w:date="2024-01-05T19:27:00Z">
        <w:r>
          <w:rPr>
            <w:sz w:val="22"/>
            <w:szCs w:val="22"/>
          </w:rPr>
          <w:t>T</w:t>
        </w:r>
        <w:r w:rsidRPr="008C22EE">
          <w:rPr>
            <w:sz w:val="22"/>
            <w:szCs w:val="22"/>
          </w:rPr>
          <w:t xml:space="preserve">his project has three overarching goals. First, it aims to understand how social and economic contact with </w:t>
        </w:r>
        <w:del w:id="809" w:author="Michael Allen" w:date="2024-01-07T20:11:00Z">
          <w:r w:rsidDel="000F2C23">
            <w:rPr>
              <w:sz w:val="22"/>
              <w:szCs w:val="22"/>
            </w:rPr>
            <w:delText>the military and civilian representatives of major power</w:delText>
          </w:r>
        </w:del>
      </w:ins>
      <w:ins w:id="810" w:author="Michael Allen" w:date="2024-01-07T20:11:00Z">
        <w:r w:rsidR="000F2C23">
          <w:rPr>
            <w:sz w:val="22"/>
            <w:szCs w:val="22"/>
          </w:rPr>
          <w:t>major powers' military and civilian representative</w:t>
        </w:r>
      </w:ins>
      <w:ins w:id="811" w:author="Joyce, Renanah Miles" w:date="2024-01-05T19:27:00Z">
        <w:r>
          <w:rPr>
            <w:sz w:val="22"/>
            <w:szCs w:val="22"/>
          </w:rPr>
          <w:t>s</w:t>
        </w:r>
        <w:r w:rsidRPr="008C22EE">
          <w:rPr>
            <w:sz w:val="22"/>
            <w:szCs w:val="22"/>
          </w:rPr>
          <w:t xml:space="preserve"> shapes perceptions of the sending country and support for its military access and presence in the host country. Second, it seeks to assess how host country interactions with rival third-party countries moderate the effects of this contact. Third, it compares the impact of military contact to non-military contact to determine whether military interactions are more or less effective in building goodwill and support for hosting a foreign military presence.</w:t>
        </w:r>
        <w:del w:id="812" w:author="Brian Blankenship" w:date="2024-01-08T17:25:00Z">
          <w:r w:rsidDel="00FC55A0">
            <w:rPr>
              <w:sz w:val="22"/>
              <w:szCs w:val="22"/>
            </w:rPr>
            <w:delText xml:space="preserve"> </w:delText>
          </w:r>
          <w:commentRangeStart w:id="813"/>
          <w:r w:rsidDel="00FC55A0">
            <w:rPr>
              <w:sz w:val="22"/>
              <w:szCs w:val="22"/>
            </w:rPr>
            <w:delText>Importantly, our project will move away from a traditional military basing framework and incorporate a more holistic understanding of military access that considers both bases and military presence more broadly</w:delText>
          </w:r>
        </w:del>
      </w:ins>
      <w:ins w:id="814" w:author="Michael Allen" w:date="2024-01-07T20:11:00Z">
        <w:del w:id="815" w:author="Brian Blankenship" w:date="2024-01-08T17:25:00Z">
          <w:r w:rsidR="000F2C23" w:rsidDel="00FC55A0">
            <w:rPr>
              <w:sz w:val="22"/>
              <w:szCs w:val="22"/>
            </w:rPr>
            <w:delText>broadly considers both bases and military presence</w:delText>
          </w:r>
        </w:del>
      </w:ins>
      <w:ins w:id="816" w:author="Joyce, Renanah Miles" w:date="2024-01-05T19:27:00Z">
        <w:del w:id="817" w:author="Brian Blankenship" w:date="2024-01-08T17:25:00Z">
          <w:r w:rsidDel="00FC55A0">
            <w:rPr>
              <w:sz w:val="22"/>
              <w:szCs w:val="22"/>
            </w:rPr>
            <w:delText xml:space="preserve">. </w:delText>
          </w:r>
          <w:commentRangeEnd w:id="813"/>
          <w:r w:rsidDel="00FC55A0">
            <w:rPr>
              <w:rStyle w:val="CommentReference"/>
            </w:rPr>
            <w:commentReference w:id="813"/>
          </w:r>
        </w:del>
      </w:ins>
      <w:ins w:id="818" w:author="Michael Allen" w:date="2023-11-24T13:04:00Z">
        <w:del w:id="819" w:author="Joyce, Renanah Miles" w:date="2024-01-05T19:27:00Z">
          <w:r w:rsidR="00EC0EB8" w:rsidRPr="00810FBA" w:rsidDel="00810FBA">
            <w:rPr>
              <w:sz w:val="22"/>
              <w:szCs w:val="22"/>
            </w:rPr>
            <w:delText>Our research project moves away from a traditional military-basing framework of overseas power</w:delText>
          </w:r>
        </w:del>
      </w:ins>
      <w:ins w:id="820" w:author="Michael Allen" w:date="2023-11-24T13:07:00Z">
        <w:del w:id="821" w:author="Joyce, Renanah Miles" w:date="2024-01-05T19:27:00Z">
          <w:r w:rsidR="00EC0EB8" w:rsidRPr="00810FBA" w:rsidDel="00810FBA">
            <w:rPr>
              <w:sz w:val="22"/>
              <w:szCs w:val="22"/>
            </w:rPr>
            <w:delText xml:space="preserve"> </w:delText>
          </w:r>
        </w:del>
      </w:ins>
      <w:ins w:id="822" w:author="Michael Allen" w:date="2023-11-24T13:04:00Z">
        <w:del w:id="823" w:author="Joyce, Renanah Miles" w:date="2024-01-05T19:27:00Z">
          <w:r w:rsidR="00EC0EB8" w:rsidRPr="00810FBA" w:rsidDel="00810FBA">
            <w:rPr>
              <w:sz w:val="22"/>
              <w:szCs w:val="22"/>
            </w:rPr>
            <w:delText>projection</w:delText>
          </w:r>
        </w:del>
      </w:ins>
      <w:ins w:id="824" w:author="Michael Allen" w:date="2023-11-24T13:07:00Z">
        <w:del w:id="825" w:author="Joyce, Renanah Miles" w:date="2024-01-05T19:27:00Z">
          <w:r w:rsidR="00EC0EB8" w:rsidRPr="00810FBA" w:rsidDel="00810FBA">
            <w:rPr>
              <w:sz w:val="22"/>
              <w:szCs w:val="22"/>
            </w:rPr>
            <w:delText>. It</w:delText>
          </w:r>
        </w:del>
      </w:ins>
      <w:ins w:id="826" w:author="Michael Allen" w:date="2023-11-24T13:04:00Z">
        <w:del w:id="827" w:author="Joyce, Renanah Miles" w:date="2024-01-05T19:27:00Z">
          <w:r w:rsidR="00EC0EB8" w:rsidRPr="00810FBA" w:rsidDel="00810FBA">
            <w:rPr>
              <w:sz w:val="22"/>
              <w:szCs w:val="22"/>
            </w:rPr>
            <w:delText xml:space="preserve"> moves towards a holistic understanding of military access in the </w:delText>
          </w:r>
        </w:del>
      </w:ins>
      <w:ins w:id="828" w:author="Michael Allen" w:date="2024-01-02T21:18:00Z">
        <w:del w:id="829" w:author="Joyce, Renanah Miles" w:date="2024-01-05T19:27:00Z">
          <w:r w:rsidR="00410398" w:rsidDel="00810FBA">
            <w:rPr>
              <w:sz w:val="22"/>
              <w:szCs w:val="22"/>
            </w:rPr>
            <w:delText>context of the US</w:delText>
          </w:r>
        </w:del>
      </w:ins>
      <w:ins w:id="830" w:author="Michael Flynn" w:date="2024-01-04T10:47:00Z">
        <w:del w:id="831" w:author="Joyce, Renanah Miles" w:date="2024-01-05T19:27:00Z">
          <w:r w:rsidR="009C4CAF" w:rsidDel="00810FBA">
            <w:rPr>
              <w:sz w:val="22"/>
              <w:szCs w:val="22"/>
            </w:rPr>
            <w:delText>U.S.</w:delText>
          </w:r>
        </w:del>
      </w:ins>
      <w:ins w:id="832" w:author="Michael Allen" w:date="2024-01-02T21:18:00Z">
        <w:del w:id="833" w:author="Joyce, Renanah Miles" w:date="2024-01-05T19:27:00Z">
          <w:r w:rsidR="00410398" w:rsidDel="00810FBA">
            <w:rPr>
              <w:sz w:val="22"/>
              <w:szCs w:val="22"/>
            </w:rPr>
            <w:delText>-Chinese Great Power Competition</w:delText>
          </w:r>
        </w:del>
      </w:ins>
      <w:ins w:id="834" w:author="Michael Allen" w:date="2023-11-24T13:04:00Z">
        <w:del w:id="835" w:author="Joyce, Renanah Miles" w:date="2024-01-05T19:27:00Z">
          <w:r w:rsidR="00EC0EB8" w:rsidRPr="00810FBA" w:rsidDel="00810FBA">
            <w:rPr>
              <w:sz w:val="22"/>
              <w:szCs w:val="22"/>
            </w:rPr>
            <w:delText xml:space="preserve">. </w:delText>
          </w:r>
        </w:del>
      </w:ins>
      <w:ins w:id="836" w:author="Carla Martinez Machain" w:date="2023-12-08T14:19:00Z">
        <w:del w:id="837" w:author="Joyce, Renanah Miles" w:date="2024-01-05T19:27:00Z">
          <w:r w:rsidR="006C3D05" w:rsidRPr="00810FBA" w:rsidDel="00810FBA">
            <w:rPr>
              <w:sz w:val="22"/>
              <w:szCs w:val="22"/>
            </w:rPr>
            <w:delText>The two militaries’ s</w:delText>
          </w:r>
        </w:del>
      </w:ins>
      <w:ins w:id="838" w:author="Michael Allen" w:date="2023-11-24T13:05:00Z">
        <w:del w:id="839" w:author="Joyce, Renanah Miles" w:date="2024-01-05T19:27:00Z">
          <w:r w:rsidR="00EC0EB8" w:rsidRPr="00810FBA" w:rsidDel="00810FBA">
            <w:rPr>
              <w:sz w:val="22"/>
              <w:szCs w:val="22"/>
            </w:rPr>
            <w:delText>Soft power</w:delText>
          </w:r>
        </w:del>
      </w:ins>
      <w:ins w:id="840" w:author="Michael Allen" w:date="2023-11-24T13:07:00Z">
        <w:del w:id="841" w:author="Joyce, Renanah Miles" w:date="2024-01-05T19:27:00Z">
          <w:r w:rsidR="00EC0EB8" w:rsidRPr="00810FBA" w:rsidDel="00810FBA">
            <w:rPr>
              <w:sz w:val="22"/>
              <w:szCs w:val="22"/>
            </w:rPr>
            <w:delText>-</w:delText>
          </w:r>
        </w:del>
      </w:ins>
      <w:ins w:id="842" w:author="Michael Allen" w:date="2023-11-24T13:05:00Z">
        <w:del w:id="843" w:author="Joyce, Renanah Miles" w:date="2024-01-05T19:27:00Z">
          <w:r w:rsidR="00EC0EB8" w:rsidRPr="00810FBA" w:rsidDel="00810FBA">
            <w:rPr>
              <w:sz w:val="22"/>
              <w:szCs w:val="22"/>
            </w:rPr>
            <w:delText>building capabilities of each military will underlie the success and failure of each country as they seek to expand w</w:delText>
          </w:r>
        </w:del>
      </w:ins>
      <w:ins w:id="844" w:author="Michael Allen" w:date="2023-11-24T13:06:00Z">
        <w:del w:id="845" w:author="Joyce, Renanah Miles" w:date="2024-01-05T19:27:00Z">
          <w:r w:rsidR="00EC0EB8" w:rsidRPr="00810FBA" w:rsidDel="00810FBA">
            <w:rPr>
              <w:sz w:val="22"/>
              <w:szCs w:val="22"/>
            </w:rPr>
            <w:delText xml:space="preserve">here they </w:delText>
          </w:r>
        </w:del>
      </w:ins>
      <w:ins w:id="846" w:author="Michael Allen" w:date="2023-11-24T13:07:00Z">
        <w:del w:id="847" w:author="Joyce, Renanah Miles" w:date="2024-01-05T19:27:00Z">
          <w:r w:rsidR="00EC0EB8" w:rsidRPr="00810FBA" w:rsidDel="00810FBA">
            <w:rPr>
              <w:sz w:val="22"/>
              <w:szCs w:val="22"/>
            </w:rPr>
            <w:delText>can</w:delText>
          </w:r>
        </w:del>
      </w:ins>
      <w:ins w:id="848" w:author="Michael Allen" w:date="2023-11-24T13:06:00Z">
        <w:del w:id="849" w:author="Joyce, Renanah Miles" w:date="2024-01-05T19:27:00Z">
          <w:r w:rsidR="00EC0EB8" w:rsidRPr="00810FBA" w:rsidDel="00810FBA">
            <w:rPr>
              <w:sz w:val="22"/>
              <w:szCs w:val="22"/>
            </w:rPr>
            <w:delText xml:space="preserve"> use territory for military objectives. While military basing has been the primary means of projecting power since the end of World War II, this new phase of competition will shift how we understand negotiation</w:delText>
          </w:r>
        </w:del>
      </w:ins>
      <w:ins w:id="850" w:author="Michael Allen" w:date="2023-11-24T13:07:00Z">
        <w:del w:id="851" w:author="Joyce, Renanah Miles" w:date="2024-01-05T19:27:00Z">
          <w:r w:rsidR="00EC0EB8" w:rsidRPr="00810FBA" w:rsidDel="00810FBA">
            <w:rPr>
              <w:sz w:val="22"/>
              <w:szCs w:val="22"/>
            </w:rPr>
            <w:delText xml:space="preserve">s </w:delText>
          </w:r>
        </w:del>
      </w:ins>
      <w:ins w:id="852" w:author="Carla Martinez Machain" w:date="2023-12-08T14:20:00Z">
        <w:del w:id="853" w:author="Joyce, Renanah Miles" w:date="2024-01-05T19:27:00Z">
          <w:r w:rsidR="006C3D05" w:rsidRPr="00810FBA" w:rsidDel="00810FBA">
            <w:rPr>
              <w:sz w:val="22"/>
              <w:szCs w:val="22"/>
            </w:rPr>
            <w:delText>over power p</w:delText>
          </w:r>
        </w:del>
      </w:ins>
      <w:ins w:id="854" w:author="Carla Martinez Machain" w:date="2023-12-08T14:22:00Z">
        <w:del w:id="855" w:author="Joyce, Renanah Miles" w:date="2024-01-05T19:27:00Z">
          <w:r w:rsidR="006C3D05" w:rsidRPr="00810FBA" w:rsidDel="00810FBA">
            <w:rPr>
              <w:sz w:val="22"/>
              <w:szCs w:val="22"/>
            </w:rPr>
            <w:delText xml:space="preserve">rojection and access </w:delText>
          </w:r>
        </w:del>
      </w:ins>
      <w:ins w:id="856" w:author="Michael Allen" w:date="2023-11-24T13:07:00Z">
        <w:del w:id="857" w:author="Joyce, Renanah Miles" w:date="2024-01-05T19:27:00Z">
          <w:r w:rsidR="00EC0EB8" w:rsidRPr="00810FBA" w:rsidDel="00810FBA">
            <w:rPr>
              <w:sz w:val="22"/>
              <w:szCs w:val="22"/>
            </w:rPr>
            <w:delText xml:space="preserve">between major and minor powers. </w:delText>
          </w:r>
        </w:del>
      </w:ins>
    </w:p>
    <w:p w14:paraId="3C91F6D6" w14:textId="40608B04" w:rsidR="00D8087A" w:rsidRPr="00810FBA" w:rsidDel="00FC55A0" w:rsidRDefault="00D8087A">
      <w:pPr>
        <w:widowControl w:val="0"/>
        <w:spacing w:after="100" w:afterAutospacing="1" w:line="240" w:lineRule="auto"/>
        <w:ind w:firstLine="720"/>
        <w:contextualSpacing/>
        <w:jc w:val="both"/>
        <w:rPr>
          <w:del w:id="858" w:author="Brian Blankenship" w:date="2024-01-08T17:25:00Z"/>
          <w:sz w:val="22"/>
          <w:szCs w:val="22"/>
        </w:rPr>
      </w:pPr>
    </w:p>
    <w:p w14:paraId="1D04FF4A" w14:textId="7F4BE613" w:rsidR="00F24967" w:rsidRPr="00810FBA" w:rsidDel="00FC55A0" w:rsidRDefault="00F24967">
      <w:pPr>
        <w:widowControl w:val="0"/>
        <w:spacing w:after="100" w:afterAutospacing="1" w:line="240" w:lineRule="auto"/>
        <w:ind w:firstLine="720"/>
        <w:contextualSpacing/>
        <w:jc w:val="both"/>
        <w:rPr>
          <w:del w:id="859" w:author="Brian Blankenship" w:date="2024-01-08T17:25:00Z"/>
          <w:sz w:val="22"/>
          <w:szCs w:val="22"/>
        </w:rPr>
      </w:pPr>
    </w:p>
    <w:p w14:paraId="6D902468" w14:textId="77777777" w:rsidR="00FC55A0" w:rsidRDefault="00FC55A0" w:rsidP="003B4E9D">
      <w:pPr>
        <w:widowControl w:val="0"/>
        <w:spacing w:after="100" w:afterAutospacing="1" w:line="240" w:lineRule="auto"/>
        <w:contextualSpacing/>
        <w:jc w:val="both"/>
        <w:rPr>
          <w:ins w:id="860" w:author="Brian Blankenship" w:date="2024-01-08T17:25:00Z"/>
          <w:b/>
          <w:bCs/>
          <w:sz w:val="22"/>
          <w:szCs w:val="22"/>
        </w:rPr>
      </w:pPr>
    </w:p>
    <w:p w14:paraId="25F55798" w14:textId="77777777" w:rsidR="00BD4C6D" w:rsidRDefault="00BD4C6D" w:rsidP="003B4E9D">
      <w:pPr>
        <w:widowControl w:val="0"/>
        <w:spacing w:after="100" w:afterAutospacing="1" w:line="240" w:lineRule="auto"/>
        <w:contextualSpacing/>
        <w:jc w:val="both"/>
        <w:rPr>
          <w:ins w:id="861" w:author="Brian Blankenship" w:date="2024-01-08T17:25:00Z"/>
          <w:b/>
          <w:bCs/>
          <w:sz w:val="22"/>
          <w:szCs w:val="22"/>
        </w:rPr>
      </w:pPr>
    </w:p>
    <w:p w14:paraId="6858B597" w14:textId="15E88FCC" w:rsidR="00C82AAA" w:rsidRPr="008C22EE" w:rsidRDefault="00C82AAA" w:rsidP="003B4E9D">
      <w:pPr>
        <w:widowControl w:val="0"/>
        <w:spacing w:after="100" w:afterAutospacing="1" w:line="240" w:lineRule="auto"/>
        <w:contextualSpacing/>
        <w:jc w:val="both"/>
        <w:rPr>
          <w:ins w:id="862" w:author="Brian Blankenship" w:date="2024-01-03T07:58:00Z"/>
          <w:b/>
          <w:bCs/>
          <w:sz w:val="22"/>
          <w:szCs w:val="22"/>
        </w:rPr>
      </w:pPr>
      <w:ins w:id="863" w:author="Brian Blankenship" w:date="2024-01-03T07:58:00Z">
        <w:r w:rsidRPr="008C22EE">
          <w:rPr>
            <w:b/>
            <w:bCs/>
            <w:sz w:val="22"/>
            <w:szCs w:val="22"/>
          </w:rPr>
          <w:t>2. Theory and Significance</w:t>
        </w:r>
      </w:ins>
    </w:p>
    <w:p w14:paraId="323FC3E5" w14:textId="13696783" w:rsidR="00C82AAA" w:rsidRDefault="00C82AAA" w:rsidP="003B4E9D">
      <w:pPr>
        <w:widowControl w:val="0"/>
        <w:spacing w:after="100" w:afterAutospacing="1" w:line="240" w:lineRule="auto"/>
        <w:contextualSpacing/>
        <w:jc w:val="both"/>
        <w:rPr>
          <w:ins w:id="864" w:author="Brian Blankenship" w:date="2024-01-03T07:58:00Z"/>
          <w:sz w:val="22"/>
          <w:szCs w:val="22"/>
        </w:rPr>
      </w:pPr>
      <w:ins w:id="865" w:author="Brian Blankenship" w:date="2024-01-03T07:58:00Z">
        <w:r>
          <w:rPr>
            <w:sz w:val="22"/>
            <w:szCs w:val="22"/>
          </w:rPr>
          <w:t>This project tests</w:t>
        </w:r>
      </w:ins>
      <w:ins w:id="866" w:author="Brian Blankenship" w:date="2024-01-08T17:26:00Z">
        <w:r w:rsidR="003F70BF">
          <w:rPr>
            <w:sz w:val="22"/>
            <w:szCs w:val="22"/>
          </w:rPr>
          <w:t xml:space="preserve"> factors that shape host support for foreign military bases</w:t>
        </w:r>
        <w:del w:id="867" w:author="Michael Allen" w:date="2024-01-10T08:49:00Z">
          <w:r w:rsidR="003F70BF" w:rsidDel="002425B5">
            <w:rPr>
              <w:sz w:val="22"/>
              <w:szCs w:val="22"/>
            </w:rPr>
            <w:delText>,</w:delText>
          </w:r>
        </w:del>
        <w:r w:rsidR="003F70BF">
          <w:rPr>
            <w:sz w:val="22"/>
            <w:szCs w:val="22"/>
          </w:rPr>
          <w:t xml:space="preserve"> and </w:t>
        </w:r>
      </w:ins>
      <w:ins w:id="868" w:author="Brian Blankenship" w:date="2024-01-08T17:28:00Z">
        <w:r w:rsidR="003F70BF">
          <w:rPr>
            <w:sz w:val="22"/>
            <w:szCs w:val="22"/>
          </w:rPr>
          <w:t xml:space="preserve">how those factors are </w:t>
        </w:r>
        <w:del w:id="869" w:author="Michael Allen" w:date="2024-01-10T08:49:00Z">
          <w:r w:rsidR="003F70BF" w:rsidDel="002425B5">
            <w:rPr>
              <w:sz w:val="22"/>
              <w:szCs w:val="22"/>
            </w:rPr>
            <w:delText>in turn</w:delText>
          </w:r>
        </w:del>
      </w:ins>
      <w:ins w:id="870" w:author="Brian Blankenship" w:date="2024-01-08T17:27:00Z">
        <w:del w:id="871" w:author="Michael Allen" w:date="2024-01-10T08:49:00Z">
          <w:r w:rsidR="003F70BF" w:rsidDel="002425B5">
            <w:rPr>
              <w:sz w:val="22"/>
              <w:szCs w:val="22"/>
            </w:rPr>
            <w:delText xml:space="preserve"> </w:delText>
          </w:r>
        </w:del>
        <w:r w:rsidR="003F70BF">
          <w:rPr>
            <w:sz w:val="22"/>
            <w:szCs w:val="22"/>
          </w:rPr>
          <w:t xml:space="preserve">shaped by competition between the United States and China. </w:t>
        </w:r>
      </w:ins>
      <w:ins w:id="872" w:author="Brian Blankenship" w:date="2024-01-03T07:58:00Z">
        <w:r w:rsidRPr="000706C3">
          <w:rPr>
            <w:sz w:val="22"/>
            <w:szCs w:val="22"/>
          </w:rPr>
          <w:t>We have two primary</w:t>
        </w:r>
        <w:r>
          <w:rPr>
            <w:sz w:val="22"/>
            <w:szCs w:val="22"/>
          </w:rPr>
          <w:t xml:space="preserve"> sets of</w:t>
        </w:r>
        <w:r w:rsidRPr="000706C3">
          <w:rPr>
            <w:sz w:val="22"/>
            <w:szCs w:val="22"/>
          </w:rPr>
          <w:t xml:space="preserve"> outcome variables</w:t>
        </w:r>
        <w:r>
          <w:rPr>
            <w:sz w:val="22"/>
            <w:szCs w:val="22"/>
          </w:rPr>
          <w:t>—</w:t>
        </w:r>
        <w:r>
          <w:rPr>
            <w:sz w:val="22"/>
            <w:szCs w:val="22"/>
          </w:rPr>
          <w:lastRenderedPageBreak/>
          <w:t>support for hosting a U.S. and Chinese military presence</w:t>
        </w:r>
        <w:del w:id="873" w:author="Michael Allen" w:date="2024-01-07T20:12:00Z">
          <w:r w:rsidDel="000F2C23">
            <w:rPr>
              <w:sz w:val="22"/>
              <w:szCs w:val="22"/>
            </w:rPr>
            <w:delText>,</w:delText>
          </w:r>
        </w:del>
        <w:r>
          <w:rPr>
            <w:sz w:val="22"/>
            <w:szCs w:val="22"/>
          </w:rPr>
          <w:t xml:space="preserve"> and views of the United States and China—and two primary sets of independent variables—exposure to social contact and economic benefits from the United States and China. Our predictions are twofold. First, we expect </w:t>
        </w:r>
        <w:del w:id="874" w:author="Michael Allen" w:date="2024-01-07T20:11:00Z">
          <w:r w:rsidDel="000F2C23">
            <w:rPr>
              <w:sz w:val="22"/>
              <w:szCs w:val="22"/>
            </w:rPr>
            <w:delText xml:space="preserve">that </w:delText>
          </w:r>
        </w:del>
        <w:r>
          <w:rPr>
            <w:sz w:val="22"/>
            <w:szCs w:val="22"/>
          </w:rPr>
          <w:t>positive social contact and economic benefits from the United States or China</w:t>
        </w:r>
      </w:ins>
      <w:ins w:id="875" w:author="Michael Allen" w:date="2024-01-07T20:12:00Z">
        <w:del w:id="876" w:author="Brian Blankenship" w:date="2024-01-08T17:51:00Z">
          <w:r w:rsidR="000F2C23" w:rsidDel="00811A03">
            <w:rPr>
              <w:sz w:val="22"/>
              <w:szCs w:val="22"/>
            </w:rPr>
            <w:delText>, which</w:delText>
          </w:r>
        </w:del>
      </w:ins>
      <w:ins w:id="877" w:author="Brian Blankenship" w:date="2024-01-08T17:51:00Z">
        <w:r w:rsidR="00811A03">
          <w:rPr>
            <w:sz w:val="22"/>
            <w:szCs w:val="22"/>
          </w:rPr>
          <w:t xml:space="preserve"> to increase</w:t>
        </w:r>
      </w:ins>
      <w:ins w:id="878" w:author="Brian Blankenship" w:date="2024-01-03T07:58:00Z">
        <w:r>
          <w:rPr>
            <w:sz w:val="22"/>
            <w:szCs w:val="22"/>
          </w:rPr>
          <w:t xml:space="preserve"> support for hosting that country’s military. Second, we expect </w:t>
        </w:r>
        <w:del w:id="879" w:author="Michael Flynn" w:date="2024-01-08T13:10:00Z">
          <w:r w:rsidDel="003C7B91">
            <w:rPr>
              <w:sz w:val="22"/>
              <w:szCs w:val="22"/>
            </w:rPr>
            <w:delText>that these effects will be moderated by the role of competition</w:delText>
          </w:r>
        </w:del>
      </w:ins>
      <w:ins w:id="880" w:author="Michael Allen" w:date="2024-01-07T20:11:00Z">
        <w:del w:id="881" w:author="Michael Flynn" w:date="2024-01-08T13:10:00Z">
          <w:r w:rsidR="000F2C23" w:rsidDel="003C7B91">
            <w:rPr>
              <w:sz w:val="22"/>
              <w:szCs w:val="22"/>
            </w:rPr>
            <w:delText xml:space="preserve"> role of </w:delText>
          </w:r>
        </w:del>
        <w:r w:rsidR="000F2C23">
          <w:rPr>
            <w:sz w:val="22"/>
            <w:szCs w:val="22"/>
          </w:rPr>
          <w:t>competition will moderate these effects</w:t>
        </w:r>
      </w:ins>
      <w:ins w:id="882" w:author="Brian Blankenship" w:date="2024-01-03T07:58:00Z">
        <w:r>
          <w:rPr>
            <w:sz w:val="22"/>
            <w:szCs w:val="22"/>
          </w:rPr>
          <w:t xml:space="preserve">. </w:t>
        </w:r>
        <w:del w:id="883" w:author="Michael Flynn" w:date="2024-01-08T13:10:00Z">
          <w:r w:rsidDel="003C7B91">
            <w:rPr>
              <w:sz w:val="22"/>
              <w:szCs w:val="22"/>
            </w:rPr>
            <w:delText>That is, e</w:delText>
          </w:r>
        </w:del>
      </w:ins>
      <w:ins w:id="884" w:author="Michael Flynn" w:date="2024-01-08T13:10:00Z">
        <w:r w:rsidR="003C7B91">
          <w:rPr>
            <w:sz w:val="22"/>
            <w:szCs w:val="22"/>
          </w:rPr>
          <w:t>E</w:t>
        </w:r>
      </w:ins>
      <w:ins w:id="885" w:author="Brian Blankenship" w:date="2024-01-03T07:58:00Z">
        <w:r>
          <w:rPr>
            <w:sz w:val="22"/>
            <w:szCs w:val="22"/>
          </w:rPr>
          <w:t xml:space="preserve">xposure to positive social contact and economic benefits from either the </w:t>
        </w:r>
        <w:del w:id="886" w:author="Michael Flynn" w:date="2024-01-08T13:10:00Z">
          <w:r w:rsidDel="000A7DFE">
            <w:rPr>
              <w:sz w:val="22"/>
              <w:szCs w:val="22"/>
            </w:rPr>
            <w:delText>United States</w:delText>
          </w:r>
        </w:del>
      </w:ins>
      <w:ins w:id="887" w:author="Michael Flynn" w:date="2024-01-08T13:10:00Z">
        <w:r w:rsidR="000A7DFE">
          <w:rPr>
            <w:sz w:val="22"/>
            <w:szCs w:val="22"/>
          </w:rPr>
          <w:t>U.S</w:t>
        </w:r>
      </w:ins>
      <w:ins w:id="888" w:author="Michael Flynn" w:date="2024-01-08T13:11:00Z">
        <w:r w:rsidR="000A7DFE">
          <w:rPr>
            <w:sz w:val="22"/>
            <w:szCs w:val="22"/>
          </w:rPr>
          <w:t>.</w:t>
        </w:r>
      </w:ins>
      <w:ins w:id="889" w:author="Brian Blankenship" w:date="2024-01-03T07:58:00Z">
        <w:r>
          <w:rPr>
            <w:sz w:val="22"/>
            <w:szCs w:val="22"/>
          </w:rPr>
          <w:t xml:space="preserve"> or China may effectively crowd out those of the other, reducing their effectiveness in increasing public support for bases. The findings will also allow us to examine whether the effects of exposure to social contact and economic incentives vary depending on the </w:t>
        </w:r>
        <w:del w:id="890" w:author="Michael Allen" w:date="2024-01-07T20:11:00Z">
          <w:r w:rsidDel="000F2C23">
            <w:rPr>
              <w:sz w:val="22"/>
              <w:szCs w:val="22"/>
            </w:rPr>
            <w:delText>identity of the sender—namely,</w:delText>
          </w:r>
        </w:del>
      </w:ins>
      <w:ins w:id="891" w:author="Michael Allen" w:date="2024-01-07T20:11:00Z">
        <w:r w:rsidR="000F2C23">
          <w:rPr>
            <w:sz w:val="22"/>
            <w:szCs w:val="22"/>
          </w:rPr>
          <w:t>sender</w:t>
        </w:r>
        <w:del w:id="892" w:author="Brian Blankenship" w:date="2024-01-08T17:29:00Z">
          <w:r w:rsidR="000F2C23" w:rsidDel="003F70BF">
            <w:rPr>
              <w:sz w:val="22"/>
              <w:szCs w:val="22"/>
            </w:rPr>
            <w:delText>'</w:delText>
          </w:r>
        </w:del>
      </w:ins>
      <w:ins w:id="893" w:author="Brian Blankenship" w:date="2024-01-08T17:29:00Z">
        <w:r w:rsidR="003F70BF">
          <w:rPr>
            <w:sz w:val="22"/>
            <w:szCs w:val="22"/>
          </w:rPr>
          <w:t>’</w:t>
        </w:r>
      </w:ins>
      <w:ins w:id="894" w:author="Michael Allen" w:date="2024-01-07T20:11:00Z">
        <w:r w:rsidR="000F2C23">
          <w:rPr>
            <w:sz w:val="22"/>
            <w:szCs w:val="22"/>
          </w:rPr>
          <w:t>s identity—</w:t>
        </w:r>
      </w:ins>
      <w:ins w:id="895" w:author="Brian Blankenship" w:date="2024-01-03T07:58:00Z">
        <w:r>
          <w:rPr>
            <w:sz w:val="22"/>
            <w:szCs w:val="22"/>
          </w:rPr>
          <w:t xml:space="preserve"> whether military or civilian</w:t>
        </w:r>
        <w:del w:id="896" w:author="Michael Allen" w:date="2024-01-07T20:11:00Z">
          <w:r w:rsidDel="000F2C23">
            <w:rPr>
              <w:sz w:val="22"/>
              <w:szCs w:val="22"/>
            </w:rPr>
            <w:delText>,</w:delText>
          </w:r>
        </w:del>
        <w:r>
          <w:rPr>
            <w:sz w:val="22"/>
            <w:szCs w:val="22"/>
          </w:rPr>
          <w:t xml:space="preserve"> and American or Chinese.</w:t>
        </w:r>
      </w:ins>
    </w:p>
    <w:p w14:paraId="534B07A6" w14:textId="5B7FBD3B" w:rsidR="00C82AAA" w:rsidRPr="000F4036" w:rsidRDefault="00C82AAA" w:rsidP="003B4E9D">
      <w:pPr>
        <w:widowControl w:val="0"/>
        <w:spacing w:after="100" w:afterAutospacing="1" w:line="240" w:lineRule="auto"/>
        <w:ind w:firstLine="720"/>
        <w:contextualSpacing/>
        <w:jc w:val="both"/>
        <w:rPr>
          <w:ins w:id="897" w:author="Brian Blankenship" w:date="2024-01-03T07:58:00Z"/>
          <w:sz w:val="22"/>
          <w:szCs w:val="22"/>
        </w:rPr>
      </w:pPr>
      <w:ins w:id="898" w:author="Brian Blankenship" w:date="2024-01-03T07:58:00Z">
        <w:r>
          <w:rPr>
            <w:sz w:val="22"/>
            <w:szCs w:val="22"/>
          </w:rPr>
          <w:t>Our theory and empirical predictions draw upon our previous research. First, several investigators on the project have published work on public perceptions of U.S. bases (Allen et al. 2020</w:t>
        </w:r>
        <w:del w:id="899" w:author="Michael Flynn" w:date="2024-01-04T10:24:00Z">
          <w:r w:rsidDel="00D052BE">
            <w:rPr>
              <w:sz w:val="22"/>
              <w:szCs w:val="22"/>
            </w:rPr>
            <w:delText>;</w:delText>
          </w:r>
        </w:del>
      </w:ins>
      <w:ins w:id="900" w:author="Brian Blankenship" w:date="2024-01-08T17:25:00Z">
        <w:r w:rsidR="00497B83">
          <w:rPr>
            <w:sz w:val="22"/>
            <w:szCs w:val="22"/>
          </w:rPr>
          <w:t xml:space="preserve">; </w:t>
        </w:r>
        <w:del w:id="901" w:author="Michael Allen" w:date="2024-03-05T11:51:00Z">
          <w:r w:rsidR="00497B83" w:rsidDel="002163EC">
            <w:rPr>
              <w:sz w:val="22"/>
              <w:szCs w:val="22"/>
            </w:rPr>
            <w:delText>Martinez Machain</w:delText>
          </w:r>
        </w:del>
      </w:ins>
      <w:ins w:id="902" w:author="Michael Allen" w:date="2024-03-05T11:51:00Z">
        <w:r w:rsidR="002163EC">
          <w:rPr>
            <w:sz w:val="22"/>
            <w:szCs w:val="22"/>
          </w:rPr>
          <w:t>Allen</w:t>
        </w:r>
      </w:ins>
      <w:ins w:id="903" w:author="Brian Blankenship" w:date="2024-01-08T17:25:00Z">
        <w:r w:rsidR="00497B83">
          <w:rPr>
            <w:sz w:val="22"/>
            <w:szCs w:val="22"/>
          </w:rPr>
          <w:t xml:space="preserve"> </w:t>
        </w:r>
      </w:ins>
      <w:ins w:id="904" w:author="Brian Blankenship" w:date="2024-01-08T17:26:00Z">
        <w:r w:rsidR="00497B83">
          <w:rPr>
            <w:sz w:val="22"/>
            <w:szCs w:val="22"/>
          </w:rPr>
          <w:t xml:space="preserve">et al. </w:t>
        </w:r>
      </w:ins>
      <w:ins w:id="905" w:author="Michael Flynn" w:date="2024-01-04T10:24:00Z">
        <w:del w:id="906" w:author="Brian Blankenship" w:date="2024-01-08T17:25:00Z">
          <w:r w:rsidR="00AF73FD" w:rsidDel="00497B83">
            <w:rPr>
              <w:sz w:val="22"/>
              <w:szCs w:val="22"/>
            </w:rPr>
            <w:delText xml:space="preserve">, </w:delText>
          </w:r>
        </w:del>
        <w:r w:rsidR="00AF73FD">
          <w:rPr>
            <w:sz w:val="22"/>
            <w:szCs w:val="22"/>
          </w:rPr>
          <w:t>2022</w:t>
        </w:r>
      </w:ins>
      <w:ins w:id="907" w:author="Brian Blankenship" w:date="2024-01-03T07:58:00Z">
        <w:del w:id="908" w:author="Michael Flynn" w:date="2024-01-04T10:24:00Z">
          <w:r w:rsidDel="00AF73FD">
            <w:rPr>
              <w:sz w:val="22"/>
              <w:szCs w:val="22"/>
            </w:rPr>
            <w:delText xml:space="preserve"> Martinez Machain et al. 2022</w:delText>
          </w:r>
        </w:del>
        <w:r>
          <w:rPr>
            <w:sz w:val="22"/>
            <w:szCs w:val="22"/>
          </w:rPr>
          <w:t xml:space="preserve">). Their work emphasizes the importance of </w:t>
        </w:r>
        <w:r w:rsidRPr="0012044C">
          <w:rPr>
            <w:i/>
            <w:iCs/>
            <w:sz w:val="22"/>
            <w:szCs w:val="22"/>
          </w:rPr>
          <w:t xml:space="preserve">social </w:t>
        </w:r>
        <w:r>
          <w:rPr>
            <w:i/>
            <w:iCs/>
            <w:sz w:val="22"/>
            <w:szCs w:val="22"/>
          </w:rPr>
          <w:t xml:space="preserve">contact </w:t>
        </w:r>
        <w:r>
          <w:rPr>
            <w:sz w:val="22"/>
            <w:szCs w:val="22"/>
          </w:rPr>
          <w:t xml:space="preserve">and </w:t>
        </w:r>
        <w:r>
          <w:rPr>
            <w:i/>
            <w:iCs/>
            <w:sz w:val="22"/>
            <w:szCs w:val="22"/>
          </w:rPr>
          <w:t>incentives</w:t>
        </w:r>
        <w:r>
          <w:rPr>
            <w:sz w:val="22"/>
            <w:szCs w:val="22"/>
          </w:rPr>
          <w:t>. Specifically, their findings suggest that exposure to positive interactions with U.S. military personnel and economic benefits from the U.S. military presence increases favorable views of the U.S. presence. This project builds on these findings by testing whether they generalize across different base hosts; assessing whether they hold in the case of Chinese bases; and exploring the degree to which these effects are moderated by competition.</w:t>
        </w:r>
      </w:ins>
    </w:p>
    <w:p w14:paraId="007154E2" w14:textId="77777777" w:rsidR="00C82AAA" w:rsidRDefault="00C82AAA" w:rsidP="003B4E9D">
      <w:pPr>
        <w:widowControl w:val="0"/>
        <w:spacing w:after="100" w:afterAutospacing="1" w:line="240" w:lineRule="auto"/>
        <w:ind w:firstLine="720"/>
        <w:contextualSpacing/>
        <w:jc w:val="both"/>
        <w:rPr>
          <w:ins w:id="909" w:author="Brian Blankenship" w:date="2024-01-03T07:58:00Z"/>
          <w:sz w:val="22"/>
          <w:szCs w:val="22"/>
        </w:rPr>
      </w:pPr>
      <w:ins w:id="910" w:author="Brian Blankenship" w:date="2024-01-03T07:58:00Z">
        <w:r>
          <w:rPr>
            <w:sz w:val="22"/>
            <w:szCs w:val="22"/>
          </w:rPr>
          <w:t xml:space="preserve">Second, other investigators on the project have studied the effects of economic competition from China on the United States’ ability to maintain access to foreign bases (Blankenship and Joyce 2020; Joyce and Blankenship 2023). They find that economic incentives from China can crowd out the incentives offered by the United States for bases, forcing the United States to either increase its compensation or risk eviction. This project builds on these findings by exploring whether a similar pattern holds at the level of public opinion, with exposure to Chinese incentives decreasing support for hosting the U.S. military—or vice-versa. In doing so, it tests the micro-level foundations of theoretical mechanisms developed in our previous research. </w:t>
        </w:r>
      </w:ins>
    </w:p>
    <w:p w14:paraId="16D212F5" w14:textId="4DC6B4AC" w:rsidR="00C82AAA" w:rsidRDefault="00C82AAA" w:rsidP="003B4E9D">
      <w:pPr>
        <w:widowControl w:val="0"/>
        <w:spacing w:after="100" w:afterAutospacing="1" w:line="240" w:lineRule="auto"/>
        <w:ind w:firstLine="720"/>
        <w:contextualSpacing/>
        <w:jc w:val="both"/>
        <w:rPr>
          <w:ins w:id="911" w:author="Brian Blankenship" w:date="2024-01-03T07:58:00Z"/>
          <w:sz w:val="22"/>
          <w:szCs w:val="22"/>
        </w:rPr>
      </w:pPr>
      <w:ins w:id="912" w:author="Brian Blankenship" w:date="2024-01-03T07:58:00Z">
        <w:r>
          <w:rPr>
            <w:sz w:val="22"/>
            <w:szCs w:val="22"/>
          </w:rPr>
          <w:t>More broadly, t</w:t>
        </w:r>
        <w:r w:rsidRPr="008C22EE">
          <w:rPr>
            <w:sz w:val="22"/>
            <w:szCs w:val="22"/>
          </w:rPr>
          <w:t xml:space="preserve">his project draws on and contributes to </w:t>
        </w:r>
        <w:r>
          <w:rPr>
            <w:sz w:val="22"/>
            <w:szCs w:val="22"/>
          </w:rPr>
          <w:t xml:space="preserve">basic social science research in </w:t>
        </w:r>
        <w:r w:rsidRPr="008C22EE">
          <w:rPr>
            <w:sz w:val="22"/>
            <w:szCs w:val="22"/>
          </w:rPr>
          <w:t xml:space="preserve">two bodies of scholarship. The first is the politics of foreign military bases and access, which has extensively studied the domestic politics of basing and great power competition for bases but traditionally has done so separately. </w:t>
        </w:r>
        <w:r>
          <w:rPr>
            <w:sz w:val="22"/>
            <w:szCs w:val="22"/>
          </w:rPr>
          <w:t>We fill</w:t>
        </w:r>
        <w:r w:rsidRPr="008C22EE">
          <w:rPr>
            <w:sz w:val="22"/>
            <w:szCs w:val="22"/>
          </w:rPr>
          <w:t xml:space="preserve"> this gap by providing evidence </w:t>
        </w:r>
        <w:r>
          <w:rPr>
            <w:sz w:val="22"/>
            <w:szCs w:val="22"/>
          </w:rPr>
          <w:t xml:space="preserve">of </w:t>
        </w:r>
        <w:r w:rsidRPr="008C22EE">
          <w:rPr>
            <w:sz w:val="22"/>
            <w:szCs w:val="22"/>
          </w:rPr>
          <w:t>how great power competition shapes the domestic foundations of support for basing.</w:t>
        </w:r>
        <w:r>
          <w:rPr>
            <w:sz w:val="22"/>
            <w:szCs w:val="22"/>
          </w:rPr>
          <w:t xml:space="preserve"> In addition, we move beyond much of the U.S.-focused existing literature and consider Chinese power projection and basing.</w:t>
        </w:r>
        <w:r w:rsidRPr="008C22EE">
          <w:rPr>
            <w:sz w:val="22"/>
            <w:szCs w:val="22"/>
          </w:rPr>
          <w:t xml:space="preserve"> The second is the literature on power, influence, and competition in international politics, which studies how countries use a variety of economic, political, and military tools—including foreign aid, arms sales, and military training—to achieve goals ranging from favorable votes in the United Nations to assistance during wartime. This literature, however, has largely neglected military bases and access as an outcome of interest. This project thus contributes to our understanding of the uses and limits of economic, political, and military tools as instruments of foreign policy influence.</w:t>
        </w:r>
        <w:r>
          <w:rPr>
            <w:sz w:val="22"/>
            <w:szCs w:val="22"/>
          </w:rPr>
          <w:t xml:space="preserve"> In the remainder of this section, we summarize these two bodies of literature and describe </w:t>
        </w:r>
        <w:del w:id="913" w:author="Michael Allen" w:date="2024-01-07T20:12:00Z">
          <w:r w:rsidDel="000F2C23">
            <w:rPr>
              <w:sz w:val="22"/>
              <w:szCs w:val="22"/>
            </w:rPr>
            <w:delText>in more detail how our project contributes to them</w:delText>
          </w:r>
        </w:del>
      </w:ins>
      <w:ins w:id="914" w:author="Michael Allen" w:date="2024-01-07T20:12:00Z">
        <w:r w:rsidR="000F2C23">
          <w:rPr>
            <w:sz w:val="22"/>
            <w:szCs w:val="22"/>
          </w:rPr>
          <w:t>how our project contributes to them in more detail</w:t>
        </w:r>
      </w:ins>
      <w:ins w:id="915" w:author="Brian Blankenship" w:date="2024-01-03T07:58:00Z">
        <w:r>
          <w:rPr>
            <w:sz w:val="22"/>
            <w:szCs w:val="22"/>
          </w:rPr>
          <w:t>.</w:t>
        </w:r>
      </w:ins>
    </w:p>
    <w:p w14:paraId="142E04F8" w14:textId="77777777" w:rsidR="00C82AAA" w:rsidRPr="008C22EE" w:rsidRDefault="00C82AAA" w:rsidP="003B4E9D">
      <w:pPr>
        <w:widowControl w:val="0"/>
        <w:spacing w:after="100" w:afterAutospacing="1" w:line="240" w:lineRule="auto"/>
        <w:contextualSpacing/>
        <w:jc w:val="both"/>
        <w:rPr>
          <w:ins w:id="916" w:author="Brian Blankenship" w:date="2024-01-03T07:58:00Z"/>
          <w:b/>
          <w:bCs/>
          <w:sz w:val="22"/>
          <w:szCs w:val="22"/>
        </w:rPr>
      </w:pPr>
      <w:ins w:id="917" w:author="Brian Blankenship" w:date="2024-01-03T07:58:00Z">
        <w:r w:rsidRPr="008C22EE">
          <w:rPr>
            <w:b/>
            <w:bCs/>
            <w:sz w:val="22"/>
            <w:szCs w:val="22"/>
          </w:rPr>
          <w:t>A. The Politics of Foreign Basing</w:t>
        </w:r>
      </w:ins>
    </w:p>
    <w:p w14:paraId="44815368" w14:textId="77777777" w:rsidR="00C82AAA" w:rsidRPr="008C22EE" w:rsidRDefault="00C82AAA" w:rsidP="003B4E9D">
      <w:pPr>
        <w:widowControl w:val="0"/>
        <w:spacing w:after="100" w:afterAutospacing="1" w:line="240" w:lineRule="auto"/>
        <w:contextualSpacing/>
        <w:jc w:val="both"/>
        <w:rPr>
          <w:ins w:id="918" w:author="Brian Blankenship" w:date="2024-01-03T07:58:00Z"/>
          <w:sz w:val="22"/>
          <w:szCs w:val="22"/>
        </w:rPr>
      </w:pPr>
      <w:ins w:id="919" w:author="Brian Blankenship" w:date="2024-01-03T07:58:00Z">
        <w:r w:rsidRPr="008C22EE">
          <w:rPr>
            <w:sz w:val="22"/>
            <w:szCs w:val="22"/>
          </w:rPr>
          <w:tab/>
          <w:t xml:space="preserve">Early scholarship on bases focused on understanding how great powers use, acquire, and compete for bases. Perhaps most notably, Robert Harkavy’s </w:t>
        </w:r>
        <w:r w:rsidRPr="008C22EE">
          <w:rPr>
            <w:sz w:val="22"/>
            <w:szCs w:val="22"/>
          </w:rPr>
          <w:fldChar w:fldCharType="begin"/>
        </w:r>
        <w:r w:rsidRPr="008C22EE">
          <w:rPr>
            <w:sz w:val="22"/>
            <w:szCs w:val="22"/>
          </w:rPr>
          <w:instrText xml:space="preserve"> ADDIN ZOTERO_ITEM CSL_CITATION {"citationID":"RTf59lFj","properties":{"formattedCitation":"(1982, 1989, 2007)","plainCitation":"(1982, 1989, 2007)","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label":"page","suppress-author":true},{"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label":"page","suppress-author":true},{"id":6470,"uris":["http://zotero.org/users/local/S0kr9eGP/items/Q4JMT4G9"],"itemData":{"id":6470,"type":"book","event-place":"New York","publisher":"Routledge","publisher-place":"New York","title":"Strategic Basing and the Great Powers, 1200-2000","author":[{"family":"Harkavy","given":"Robert E."}],"issued":{"date-parts":[["2007"]]}},"label":"page","suppress-author":true}],"schema":"https://github.com/citation-style-language/schema/raw/master/csl-citation.json"} </w:instrText>
        </w:r>
        <w:r w:rsidRPr="008C22EE">
          <w:rPr>
            <w:sz w:val="22"/>
            <w:szCs w:val="22"/>
          </w:rPr>
          <w:fldChar w:fldCharType="separate"/>
        </w:r>
        <w:r w:rsidRPr="008C22EE">
          <w:rPr>
            <w:sz w:val="22"/>
            <w:szCs w:val="22"/>
          </w:rPr>
          <w:t>(1982, 1989, 2007)</w:t>
        </w:r>
        <w:r w:rsidRPr="008C22EE">
          <w:rPr>
            <w:sz w:val="22"/>
            <w:szCs w:val="22"/>
          </w:rPr>
          <w:fldChar w:fldCharType="end"/>
        </w:r>
        <w:r w:rsidRPr="008C22EE">
          <w:rPr>
            <w:sz w:val="22"/>
            <w:szCs w:val="22"/>
          </w:rPr>
          <w:t xml:space="preserve"> work offered sweeping accounts of great power bases over eight centuries, with particular emphasis on how the United States and Soviet Union attempted to acquire bases and deny them to each other using </w:t>
        </w:r>
        <w:r>
          <w:rPr>
            <w:sz w:val="22"/>
            <w:szCs w:val="22"/>
          </w:rPr>
          <w:t>various</w:t>
        </w:r>
        <w:r w:rsidRPr="008C22EE">
          <w:rPr>
            <w:sz w:val="22"/>
            <w:szCs w:val="22"/>
          </w:rPr>
          <w:t xml:space="preserve"> economic, political, and military tools. Other scholars focus primarily on the United States, attempting to chronicle the scope and purpose of the vast U.S. basing network during and after the Cold War </w:t>
        </w:r>
        <w:r w:rsidRPr="008C22EE">
          <w:rPr>
            <w:sz w:val="22"/>
            <w:szCs w:val="22"/>
          </w:rPr>
          <w:fldChar w:fldCharType="begin"/>
        </w:r>
        <w:r w:rsidRPr="008C22EE">
          <w:rPr>
            <w:sz w:val="22"/>
            <w:szCs w:val="22"/>
          </w:rPr>
          <w:instrText xml:space="preserve"> ADDIN ZOTERO_ITEM CSL_CITATION {"citationID":"nmifKNkq","properties":{"unsorted":true,"formattedCitation":"(Sandars 2000; Vine 2015; Moore and Walker 2016)","plainCitation":"(Sandars 2000; Vine 2015; Moore and Walker 2016)","noteIndex":0},"citationItems":[{"id":93,"uris":["http://zotero.org/users/local/S0kr9eGP/items/DPWYNI3H"],"itemData":{"id":93,"type":"book","event-place":"New York","publisher":"Oxford University Press","publisher-place":"New York","title":"America's Overseas Garrisons: The Leasehold Empire","author":[{"family":"Sandars","given":"Christopher T."}],"issued":{"date-parts":[["2000"]]}}},{"id":7922,"uris":["http://zotero.org/users/local/S0kr9eGP/items/U2SEK6HJ"],"itemData":{"id":7922,"type":"book","event-place":"New York","publisher":"Metropolitan Books","publisher-place":"New York","title":"Base Nation: How U.S. Military Bases Abroad Harm America and the World","author":[{"family":"Vine","given":"David"}],"issued":{"date-parts":[["2015",8,25]]}}},{"id":7921,"uris":["http://zotero.org/users/local/S0kr9eGP/items/595SDI6G"],"itemData":{"id":7921,"type":"article-journal","abstract":"In recent years there has been growing recognition of the militarisation of US foreign policy in Africa, especially following the establishment of a dedicated, regional combatant command (Africa Command, or AFRICOM) in 2007. At the same time knowledge of the extent and aims of US military activities in Africa remains murky, especially when compared to other regions such as the Middle East and Europe. This article begins by conceptualising AFRICOM as a geopolitical assemblage, an approach we believe useful for analysing its composition and emergence. Next we discuss the challenges involved in tracing the US military’s evolving presence in Africa and the methods utilised in our analysis. Following this we present three case studies: the first compares the composition and geographies of manned and unmanned aerial surveillance assemblages, the second details logistics infrastructures and the military’s use of contractors to develop logistical capabilities across the continent, the third examines growing counterterrorism entanglements in West Africa. We conclude with some observations concerning the divergence between purported aims and the focus and outcomes of the US military’s presence in Africa.","container-title":"Geopolitics","issue":"3","page":"686-716","title":"Tracing the US Military’s Presence in Africa","volume":"21","author":[{"family":"Moore","given":"Adam"},{"family":"Walker","given":"James"}],"issued":{"date-parts":[["2016",7,2]]}}}],"schema":"https://github.com/citation-style-language/schema/raw/master/csl-citation.json"} </w:instrText>
        </w:r>
        <w:r w:rsidRPr="008C22EE">
          <w:rPr>
            <w:sz w:val="22"/>
            <w:szCs w:val="22"/>
          </w:rPr>
          <w:fldChar w:fldCharType="separate"/>
        </w:r>
        <w:r w:rsidRPr="008C22EE">
          <w:rPr>
            <w:sz w:val="22"/>
            <w:szCs w:val="22"/>
          </w:rPr>
          <w:t>(Sandars 2000; Vine 2015; Moore and Walker 2016)</w:t>
        </w:r>
        <w:r w:rsidRPr="008C22EE">
          <w:rPr>
            <w:sz w:val="22"/>
            <w:szCs w:val="22"/>
          </w:rPr>
          <w:fldChar w:fldCharType="end"/>
        </w:r>
        <w:r w:rsidRPr="008C22EE">
          <w:rPr>
            <w:sz w:val="22"/>
            <w:szCs w:val="22"/>
          </w:rPr>
          <w:t>. This body of scholarship, however, is largely descriptive and almost exclusively focused on government-to-government interactions.</w:t>
        </w:r>
      </w:ins>
    </w:p>
    <w:p w14:paraId="30698C8B" w14:textId="77777777" w:rsidR="00C82AAA" w:rsidRPr="008C22EE" w:rsidRDefault="00C82AAA" w:rsidP="003B4E9D">
      <w:pPr>
        <w:widowControl w:val="0"/>
        <w:spacing w:after="100" w:afterAutospacing="1" w:line="240" w:lineRule="auto"/>
        <w:contextualSpacing/>
        <w:jc w:val="both"/>
        <w:rPr>
          <w:ins w:id="920" w:author="Brian Blankenship" w:date="2024-01-03T07:58:00Z"/>
          <w:sz w:val="22"/>
          <w:szCs w:val="22"/>
        </w:rPr>
      </w:pPr>
      <w:ins w:id="921" w:author="Brian Blankenship" w:date="2024-01-03T07:58:00Z">
        <w:r w:rsidRPr="008C22EE">
          <w:rPr>
            <w:sz w:val="22"/>
            <w:szCs w:val="22"/>
          </w:rPr>
          <w:tab/>
          <w:t xml:space="preserve">More recently, scholars have opened the black box of basing relationships to explore how domestic politics in host countries can shape the political viability of overseas bases and how basing countries, in turn, can adapt. Calder </w:t>
        </w:r>
        <w:r w:rsidRPr="008C22EE">
          <w:rPr>
            <w:sz w:val="22"/>
            <w:szCs w:val="22"/>
          </w:rPr>
          <w:fldChar w:fldCharType="begin"/>
        </w:r>
        <w:r w:rsidRPr="008C22EE">
          <w:rPr>
            <w:sz w:val="22"/>
            <w:szCs w:val="22"/>
          </w:rPr>
          <w:instrText xml:space="preserve"> ADDIN ZOTERO_ITEM CSL_CITATION {"citationID":"4d3Z8mhq","properties":{"formattedCitation":"(2007)","plainCitation":"(2007)","noteIndex":0},"citationItems":[{"id":6314,"uris":["http://zotero.org/users/local/S0kr9eGP/items/LV7NS55L"],"itemData":{"id":6314,"type":"book","event-place":"Princeton, NJ","publisher":"Princeton University Press","publisher-place":"Princeton, NJ","title":"Embattled Garrisons: Comparative Base Politics and American Globalism","title-short":"Embattled Garrisons","author":[{"family":"Calder","given":"Kent E."}],"issued":{"date-parts":[["2007"]]}},"label":"page","suppress-author":true}],"schema":"https://github.com/citation-style-language/schema/raw/master/csl-citation.json"} </w:instrText>
        </w:r>
        <w:r w:rsidRPr="008C22EE">
          <w:rPr>
            <w:sz w:val="22"/>
            <w:szCs w:val="22"/>
          </w:rPr>
          <w:fldChar w:fldCharType="separate"/>
        </w:r>
        <w:r w:rsidRPr="008C22EE">
          <w:rPr>
            <w:sz w:val="22"/>
            <w:szCs w:val="22"/>
          </w:rPr>
          <w:t>(2007)</w:t>
        </w:r>
        <w:r w:rsidRPr="008C22EE">
          <w:rPr>
            <w:sz w:val="22"/>
            <w:szCs w:val="22"/>
          </w:rPr>
          <w:fldChar w:fldCharType="end"/>
        </w:r>
        <w:r w:rsidRPr="008C22EE">
          <w:rPr>
            <w:sz w:val="22"/>
            <w:szCs w:val="22"/>
          </w:rPr>
          <w:t xml:space="preserve">, Cooley </w:t>
        </w:r>
        <w:r w:rsidRPr="008C22EE">
          <w:rPr>
            <w:sz w:val="22"/>
            <w:szCs w:val="22"/>
          </w:rPr>
          <w:fldChar w:fldCharType="begin"/>
        </w:r>
        <w:r w:rsidRPr="008C22EE">
          <w:rPr>
            <w:sz w:val="22"/>
            <w:szCs w:val="22"/>
          </w:rPr>
          <w:instrText xml:space="preserve"> ADDIN ZOTERO_ITEM CSL_CITATION {"citationID":"OYqPKxhy","properties":{"formattedCitation":"(2008)","plainCitation":"(2008)","noteIndex":0},"citationItems":[{"id":6355,"uris":["http://zotero.org/users/local/S0kr9eGP/items/R8IG2CFA"],"itemData":{"id":6355,"type":"book","event-place":"Ithaca, NY","publisher":"Cornell University Press","publisher-place":"Ithaca, NY","title":"Base Politics: Democratic Change and the U.S. Military Overseas","title-short":"Base Politics","author":[{"family":"Cooley","given":"Alexander"}],"issued":{"date-parts":[["2008"]]}},"label":"page","suppress-author":true}],"schema":"https://github.com/citation-style-language/schema/raw/master/csl-citation.json"} </w:instrText>
        </w:r>
        <w:r w:rsidRPr="008C22EE">
          <w:rPr>
            <w:sz w:val="22"/>
            <w:szCs w:val="22"/>
          </w:rPr>
          <w:fldChar w:fldCharType="separate"/>
        </w:r>
        <w:r w:rsidRPr="008C22EE">
          <w:rPr>
            <w:sz w:val="22"/>
            <w:szCs w:val="22"/>
          </w:rPr>
          <w:t>(2008)</w:t>
        </w:r>
        <w:r w:rsidRPr="008C22EE">
          <w:rPr>
            <w:sz w:val="22"/>
            <w:szCs w:val="22"/>
          </w:rPr>
          <w:fldChar w:fldCharType="end"/>
        </w:r>
        <w:r w:rsidRPr="008C22EE">
          <w:rPr>
            <w:sz w:val="22"/>
            <w:szCs w:val="22"/>
          </w:rPr>
          <w:t xml:space="preserve">, and Yeo </w:t>
        </w:r>
        <w:r w:rsidRPr="008C22EE">
          <w:rPr>
            <w:sz w:val="22"/>
            <w:szCs w:val="22"/>
          </w:rPr>
          <w:fldChar w:fldCharType="begin"/>
        </w:r>
        <w:r w:rsidRPr="008C22EE">
          <w:rPr>
            <w:sz w:val="22"/>
            <w:szCs w:val="22"/>
          </w:rPr>
          <w:instrText xml:space="preserve"> ADDIN ZOTERO_ITEM CSL_CITATION {"citationID":"RnP8jEnN","properties":{"formattedCitation":"(2011)","plainCitation":"(2011)","noteIndex":0},"citationItems":[{"id":6915,"uris":["http://zotero.org/users/local/S0kr9eGP/items/MZ37B8W8"],"itemData":{"id":6915,"type":"book","event-place":"New York","publisher":"Cambridge University Press","publisher-place":"New York","title":"Activists, Alliances, and Anti-U.S. Base Protests","author":[{"family":"Yeo","given":"Andrew"}],"issued":{"date-parts":[["2011"]]}},"label":"page","suppress-author":true}],"schema":"https://github.com/citation-style-language/schema/raw/master/csl-citation.json"} </w:instrText>
        </w:r>
        <w:r w:rsidRPr="008C22EE">
          <w:rPr>
            <w:sz w:val="22"/>
            <w:szCs w:val="22"/>
          </w:rPr>
          <w:fldChar w:fldCharType="separate"/>
        </w:r>
        <w:r w:rsidRPr="008C22EE">
          <w:rPr>
            <w:sz w:val="22"/>
            <w:szCs w:val="22"/>
          </w:rPr>
          <w:t>(2011)</w:t>
        </w:r>
        <w:r w:rsidRPr="008C22EE">
          <w:rPr>
            <w:sz w:val="22"/>
            <w:szCs w:val="22"/>
          </w:rPr>
          <w:fldChar w:fldCharType="end"/>
        </w:r>
        <w:r w:rsidRPr="008C22EE">
          <w:rPr>
            <w:sz w:val="22"/>
            <w:szCs w:val="22"/>
          </w:rPr>
          <w:t xml:space="preserve"> all shed light on how domestic anti-base movements can pressure host governments to evict foreign militaries, particularly during periods of democratic transition. Building on this work, Allen, Flynn, Martínez Machain, and Stravers</w:t>
        </w:r>
        <w:r>
          <w:rPr>
            <w:sz w:val="22"/>
            <w:szCs w:val="22"/>
          </w:rPr>
          <w:t xml:space="preserve">—the first three </w:t>
        </w:r>
        <w:r>
          <w:rPr>
            <w:sz w:val="22"/>
            <w:szCs w:val="22"/>
          </w:rPr>
          <w:lastRenderedPageBreak/>
          <w:t xml:space="preserve">of whom are investigators on this project—explore </w:t>
        </w:r>
        <w:r w:rsidRPr="008C22EE">
          <w:rPr>
            <w:sz w:val="22"/>
            <w:szCs w:val="22"/>
          </w:rPr>
          <w:t>the micro</w:t>
        </w:r>
        <w:r>
          <w:rPr>
            <w:sz w:val="22"/>
            <w:szCs w:val="22"/>
          </w:rPr>
          <w:t>-</w:t>
        </w:r>
        <w:r w:rsidRPr="008C22EE">
          <w:rPr>
            <w:sz w:val="22"/>
            <w:szCs w:val="22"/>
          </w:rPr>
          <w:t xml:space="preserve">foundations of domestic support for foreign bases using surveys across fourteen countries, with findings suggesting that positive economic and social interactions between U.S. personnel and the host population can build support for the U.S. military presence </w:t>
        </w:r>
        <w:r w:rsidRPr="008C22EE">
          <w:rPr>
            <w:sz w:val="22"/>
            <w:szCs w:val="22"/>
          </w:rPr>
          <w:fldChar w:fldCharType="begin"/>
        </w:r>
        <w:r w:rsidRPr="008C22EE">
          <w:rPr>
            <w:sz w:val="22"/>
            <w:szCs w:val="22"/>
          </w:rPr>
          <w:instrText xml:space="preserve"> ADDIN ZOTERO_ITEM CSL_CITATION {"citationID":"Jasm2Sdn","properties":{"formattedCitation":"(Allen et al. 2020; Mart\\uc0\\u237{}nez Machain et al. 2022)","plainCitation":"(Allen et al.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Pr="008C22EE">
          <w:rPr>
            <w:sz w:val="22"/>
            <w:szCs w:val="22"/>
          </w:rPr>
          <w:fldChar w:fldCharType="separate"/>
        </w:r>
        <w:r w:rsidRPr="008C22EE">
          <w:rPr>
            <w:kern w:val="0"/>
            <w:sz w:val="22"/>
            <w:szCs w:val="22"/>
          </w:rPr>
          <w:t>(Allen et al. 2020; Martínez Machain et al. 2022)</w:t>
        </w:r>
        <w:r w:rsidRPr="008C22EE">
          <w:rPr>
            <w:sz w:val="22"/>
            <w:szCs w:val="22"/>
          </w:rPr>
          <w:fldChar w:fldCharType="end"/>
        </w:r>
        <w:r w:rsidRPr="008C22EE">
          <w:rPr>
            <w:sz w:val="22"/>
            <w:szCs w:val="22"/>
          </w:rPr>
          <w:t>.</w:t>
        </w:r>
      </w:ins>
    </w:p>
    <w:p w14:paraId="5C4184DD" w14:textId="23DCC7B7" w:rsidR="00C82AAA" w:rsidRPr="008C22EE" w:rsidRDefault="00C82AAA" w:rsidP="003B4E9D">
      <w:pPr>
        <w:widowControl w:val="0"/>
        <w:spacing w:after="100" w:afterAutospacing="1" w:line="240" w:lineRule="auto"/>
        <w:contextualSpacing/>
        <w:jc w:val="both"/>
        <w:rPr>
          <w:ins w:id="922" w:author="Brian Blankenship" w:date="2024-01-03T07:58:00Z"/>
          <w:sz w:val="22"/>
          <w:szCs w:val="22"/>
        </w:rPr>
      </w:pPr>
      <w:ins w:id="923" w:author="Brian Blankenship" w:date="2024-01-03T07:58:00Z">
        <w:r w:rsidRPr="008C22EE">
          <w:rPr>
            <w:sz w:val="22"/>
            <w:szCs w:val="22"/>
          </w:rPr>
          <w:tab/>
          <w:t xml:space="preserve">These two strains of literature have mainly remained separate, leaving a gap in our understanding of how great power competition can shape the foundations of domestic support for hosting foreign bases. This competition can be directly military, as in the case of U.S.-Soviet competition for bases during the Cold War </w:t>
        </w:r>
        <w:r w:rsidRPr="008C22EE">
          <w:rPr>
            <w:sz w:val="22"/>
            <w:szCs w:val="22"/>
          </w:rPr>
          <w:fldChar w:fldCharType="begin"/>
        </w:r>
        <w:r w:rsidRPr="008C22EE">
          <w:rPr>
            <w:sz w:val="22"/>
            <w:szCs w:val="22"/>
          </w:rPr>
          <w:instrText xml:space="preserve"> ADDIN ZOTERO_ITEM CSL_CITATION {"citationID":"QrpODfLO","properties":{"formattedCitation":"(Harkavy 1982; Nieman et al. 2021)","plainCitation":"(Harkavy 1982; Nieman et al. 2021)","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id":91,"uris":["http://zotero.org/users/local/S0kr9eGP/items/F3P9FBAB"],"itemData":{"id":91,"type":"article-journal","container-title":"The Journal of Politics","issue":"4","page":"1307-1321","title":"An International Game of Risk: Troop Placement and Major Power Competition","title-short":"An International Game of Risk","volume":"83","author":[{"family":"Nieman","given":"Mark David"},{"family":"Martinez Machain","given":"Carla"},{"family":"Chyzh","given":"Olga V."},{"family":"Bell","given":"Sam R."}],"issued":{"date-parts":[["2021"]]}}}],"schema":"https://github.com/citation-style-language/schema/raw/master/csl-citation.json"} </w:instrText>
        </w:r>
        <w:r w:rsidRPr="008C22EE">
          <w:rPr>
            <w:sz w:val="22"/>
            <w:szCs w:val="22"/>
          </w:rPr>
          <w:fldChar w:fldCharType="separate"/>
        </w:r>
        <w:r w:rsidRPr="008C22EE">
          <w:rPr>
            <w:sz w:val="22"/>
            <w:szCs w:val="22"/>
          </w:rPr>
          <w:t>(Harkavy 1982; Nieman et al. 2021)</w:t>
        </w:r>
        <w:r w:rsidRPr="008C22EE">
          <w:rPr>
            <w:sz w:val="22"/>
            <w:szCs w:val="22"/>
          </w:rPr>
          <w:fldChar w:fldCharType="end"/>
        </w:r>
        <w:r w:rsidRPr="008C22EE">
          <w:rPr>
            <w:sz w:val="22"/>
            <w:szCs w:val="22"/>
          </w:rPr>
          <w:t xml:space="preserve">. But it can also be broader, with rivals seeking political and economic influence across the same countries. For example, China has primarily sought influence with economic tools, perhaps most notably through its Belt and Road Initiative, which has financed some </w:t>
        </w:r>
        <w:r>
          <w:rPr>
            <w:sz w:val="22"/>
            <w:szCs w:val="22"/>
          </w:rPr>
          <w:t>$</w:t>
        </w:r>
        <w:r w:rsidRPr="008C22EE">
          <w:rPr>
            <w:sz w:val="22"/>
            <w:szCs w:val="22"/>
          </w:rPr>
          <w:t xml:space="preserve">500 billion in infrastructure globally since 2008. </w:t>
        </w:r>
        <w:r w:rsidRPr="00B16785">
          <w:rPr>
            <w:sz w:val="22"/>
            <w:szCs w:val="22"/>
          </w:rPr>
          <w:t>China has relied on access to infrastructure like ports through the ownership rights of state-owned enterprise</w:t>
        </w:r>
      </w:ins>
      <w:ins w:id="924" w:author="Brian Blankenship" w:date="2024-01-08T17:54:00Z">
        <w:r w:rsidR="00811A03">
          <w:rPr>
            <w:sz w:val="22"/>
            <w:szCs w:val="22"/>
          </w:rPr>
          <w:t xml:space="preserve">s </w:t>
        </w:r>
      </w:ins>
      <w:ins w:id="925" w:author="Brian Blankenship" w:date="2024-01-03T07:58:00Z">
        <w:r w:rsidRPr="00B16785">
          <w:rPr>
            <w:sz w:val="22"/>
            <w:szCs w:val="22"/>
          </w:rPr>
          <w:t xml:space="preserve">to project power, as in Cambodia (Kardon 2022; Kardon and Leutert 2022). </w:t>
        </w:r>
      </w:ins>
      <w:ins w:id="926" w:author="Brian Blankenship" w:date="2024-01-08T17:54:00Z">
        <w:r w:rsidR="00811A03">
          <w:rPr>
            <w:sz w:val="22"/>
            <w:szCs w:val="22"/>
          </w:rPr>
          <w:t>Additionally</w:t>
        </w:r>
      </w:ins>
      <w:ins w:id="927" w:author="Brian Blankenship" w:date="2024-01-03T07:58:00Z">
        <w:r w:rsidRPr="00B16785">
          <w:rPr>
            <w:sz w:val="22"/>
            <w:szCs w:val="22"/>
          </w:rPr>
          <w:t>, China acquired the rights to its first foreign military base in Djibouti in 2015, and since then</w:t>
        </w:r>
      </w:ins>
      <w:ins w:id="928" w:author="Michael Allen" w:date="2024-01-07T20:12:00Z">
        <w:del w:id="929" w:author="Brian Blankenship" w:date="2024-01-08T17:55:00Z">
          <w:r w:rsidR="000F2C23" w:rsidDel="00811A03">
            <w:rPr>
              <w:sz w:val="22"/>
              <w:szCs w:val="22"/>
            </w:rPr>
            <w:delText>,</w:delText>
          </w:r>
        </w:del>
      </w:ins>
      <w:ins w:id="930" w:author="Brian Blankenship" w:date="2024-01-03T07:58:00Z">
        <w:r w:rsidRPr="00B16785">
          <w:rPr>
            <w:sz w:val="22"/>
            <w:szCs w:val="22"/>
          </w:rPr>
          <w:t xml:space="preserve"> has sought base rights in countries across Asia, Africa, and even the Americas (Hudson, Nakashima, and Sly 2023; Strobel and Lubold 2023). </w:t>
        </w:r>
      </w:ins>
      <w:ins w:id="931" w:author="Brian Blankenship" w:date="2024-01-08T17:55:00Z">
        <w:r w:rsidR="00811A03">
          <w:rPr>
            <w:sz w:val="22"/>
            <w:szCs w:val="22"/>
          </w:rPr>
          <w:t>L</w:t>
        </w:r>
      </w:ins>
      <w:ins w:id="932" w:author="Brian Blankenship" w:date="2024-01-03T07:58:00Z">
        <w:r>
          <w:rPr>
            <w:sz w:val="22"/>
            <w:szCs w:val="22"/>
          </w:rPr>
          <w:t>eaks of Department of Defense documents, reported by the Washington Post in April 2023, revealed U.S. military estimates that “the PLA seeks to establish at least 5 overseas bases and 10 logistic support sites by 2030 to fulfill Beijing’s national security objectives, including protecting its economic interests abroad.” E</w:t>
        </w:r>
        <w:r w:rsidRPr="008C22EE">
          <w:rPr>
            <w:sz w:val="22"/>
            <w:szCs w:val="22"/>
          </w:rPr>
          <w:t xml:space="preserve">ven where China does not seek bases, its economic footprint poses problems for the United States, as </w:t>
        </w:r>
        <w:r>
          <w:rPr>
            <w:sz w:val="22"/>
            <w:szCs w:val="22"/>
          </w:rPr>
          <w:t>China</w:t>
        </w:r>
        <w:r w:rsidRPr="008C22EE">
          <w:rPr>
            <w:sz w:val="22"/>
            <w:szCs w:val="22"/>
          </w:rPr>
          <w:t xml:space="preserve"> can use its influence and economic leverage to deny U.S. access. In Kenya, for example, U.S. officials have indicated their alarm at the country’s willingness to hire a Chinese construction firm to complete upgrades to a joint Kenya-U.S. counterterrorism base unless the United States pays for the upgrades itself</w:t>
        </w:r>
        <w:r>
          <w:rPr>
            <w:sz w:val="22"/>
            <w:szCs w:val="22"/>
          </w:rPr>
          <w:t>, fearing that the Kenyans could leverage geopolitical ties with China for economic gain</w:t>
        </w:r>
        <w:r w:rsidRPr="008C22EE">
          <w:rPr>
            <w:sz w:val="22"/>
            <w:szCs w:val="22"/>
          </w:rPr>
          <w:t xml:space="preserve"> </w:t>
        </w:r>
        <w:r w:rsidRPr="008C22EE">
          <w:rPr>
            <w:sz w:val="22"/>
            <w:szCs w:val="22"/>
          </w:rPr>
          <w:fldChar w:fldCharType="begin"/>
        </w:r>
        <w:r w:rsidRPr="008C22EE">
          <w:rPr>
            <w:sz w:val="22"/>
            <w:szCs w:val="22"/>
          </w:rPr>
          <w:instrText xml:space="preserve"> ADDIN ZOTERO_ITEM CSL_CITATION {"citationID":"dsnKW234","properties":{"formattedCitation":"(Phillips 2023)","plainCitation":"(Phillips 2023)","noteIndex":0},"citationItems":[{"id":8086,"uris":["http://zotero.org/users/local/S0kr9eGP/items/2A3TLVZ4"],"itemData":{"id":8086,"type":"article-newspaper","abstract":"Kenya is asking the U.S. to pay for the expansion of a joint counterterrorism base, raising concerns in Washington that the East African country could turn to China if the Americans balk.","container-title":"Wall Street Journal","source":"www.wsj.com","title":"WSJ News Exclusive | Fears of Losing Out to China Put U.S. Under Pressure Over Kenya Base","URL":"https://www.wsj.com/articles/fears-of-losing-out-to-china-put-u-s-under-pressure-over-kenya-base-11675313752","author":[{"family":"Phillips","given":"Michael M."}],"issued":{"date-parts":[["2023",2,2]]}}}],"schema":"https://github.com/citation-style-language/schema/raw/master/csl-citation.json"} </w:instrText>
        </w:r>
        <w:r w:rsidRPr="008C22EE">
          <w:rPr>
            <w:sz w:val="22"/>
            <w:szCs w:val="22"/>
          </w:rPr>
          <w:fldChar w:fldCharType="separate"/>
        </w:r>
        <w:r w:rsidRPr="008C22EE">
          <w:rPr>
            <w:sz w:val="22"/>
            <w:szCs w:val="22"/>
          </w:rPr>
          <w:t>(Phillips 2023)</w:t>
        </w:r>
        <w:r w:rsidRPr="008C22EE">
          <w:rPr>
            <w:sz w:val="22"/>
            <w:szCs w:val="22"/>
          </w:rPr>
          <w:fldChar w:fldCharType="end"/>
        </w:r>
        <w:r w:rsidRPr="008C22EE">
          <w:rPr>
            <w:sz w:val="22"/>
            <w:szCs w:val="22"/>
          </w:rPr>
          <w:t>.</w:t>
        </w:r>
      </w:ins>
    </w:p>
    <w:p w14:paraId="5893005B" w14:textId="55A9C34C" w:rsidR="00C82AAA" w:rsidRPr="008C22EE" w:rsidRDefault="00C82AAA" w:rsidP="003B4E9D">
      <w:pPr>
        <w:widowControl w:val="0"/>
        <w:spacing w:after="100" w:afterAutospacing="1" w:line="240" w:lineRule="auto"/>
        <w:contextualSpacing/>
        <w:jc w:val="both"/>
        <w:rPr>
          <w:ins w:id="933" w:author="Brian Blankenship" w:date="2024-01-03T07:58:00Z"/>
          <w:sz w:val="22"/>
          <w:szCs w:val="22"/>
        </w:rPr>
      </w:pPr>
      <w:ins w:id="934" w:author="Brian Blankenship" w:date="2024-01-03T07:58:00Z">
        <w:r w:rsidRPr="008C22EE">
          <w:rPr>
            <w:sz w:val="22"/>
            <w:szCs w:val="22"/>
          </w:rPr>
          <w:tab/>
          <w:t>Th</w:t>
        </w:r>
        <w:r>
          <w:rPr>
            <w:sz w:val="22"/>
            <w:szCs w:val="22"/>
          </w:rPr>
          <w:t>e proposed</w:t>
        </w:r>
        <w:r w:rsidRPr="008C22EE">
          <w:rPr>
            <w:sz w:val="22"/>
            <w:szCs w:val="22"/>
          </w:rPr>
          <w:t xml:space="preserve"> project attempts to fill this gap </w:t>
        </w:r>
        <w:r w:rsidRPr="008E43D4">
          <w:rPr>
            <w:sz w:val="22"/>
            <w:szCs w:val="22"/>
          </w:rPr>
          <w:t>by exploring</w:t>
        </w:r>
        <w:r w:rsidRPr="008C22EE">
          <w:rPr>
            <w:sz w:val="22"/>
            <w:szCs w:val="22"/>
          </w:rPr>
          <w:t xml:space="preserve"> how military, social, and economic contact with rival countries shapes those rivals’ ability to curry influence and acquire and maintain foreign bas</w:t>
        </w:r>
        <w:r>
          <w:rPr>
            <w:sz w:val="22"/>
            <w:szCs w:val="22"/>
          </w:rPr>
          <w:t>ing</w:t>
        </w:r>
        <w:r w:rsidRPr="008C22EE">
          <w:rPr>
            <w:sz w:val="22"/>
            <w:szCs w:val="22"/>
          </w:rPr>
          <w:t xml:space="preserve"> access. In doing so, it </w:t>
        </w:r>
        <w:r>
          <w:rPr>
            <w:sz w:val="22"/>
            <w:szCs w:val="22"/>
          </w:rPr>
          <w:t xml:space="preserve">will </w:t>
        </w:r>
        <w:r w:rsidRPr="008C22EE">
          <w:rPr>
            <w:sz w:val="22"/>
            <w:szCs w:val="22"/>
          </w:rPr>
          <w:t>shed light on additional mechanisms through which great power competition can shape foreign bases beyond government-to-government interactions. It</w:t>
        </w:r>
        <w:r>
          <w:rPr>
            <w:sz w:val="22"/>
            <w:szCs w:val="22"/>
          </w:rPr>
          <w:t xml:space="preserve"> will </w:t>
        </w:r>
        <w:r w:rsidRPr="008C22EE">
          <w:rPr>
            <w:sz w:val="22"/>
            <w:szCs w:val="22"/>
          </w:rPr>
          <w:t xml:space="preserve">also explore how countries’ influence attempts can be undermined (or not) by those of rival countries. Moreover, it </w:t>
        </w:r>
        <w:r>
          <w:rPr>
            <w:sz w:val="22"/>
            <w:szCs w:val="22"/>
          </w:rPr>
          <w:t xml:space="preserve">will </w:t>
        </w:r>
        <w:r w:rsidRPr="008C22EE">
          <w:rPr>
            <w:sz w:val="22"/>
            <w:szCs w:val="22"/>
          </w:rPr>
          <w:t>expand our understanding of great power competition for bases beyond the literature’s focus on U.S.-Soviet Cold War relations</w:t>
        </w:r>
        <w:del w:id="935" w:author="Michael Allen" w:date="2024-01-07T20:12:00Z">
          <w:r w:rsidDel="000F2C23">
            <w:rPr>
              <w:sz w:val="22"/>
              <w:szCs w:val="22"/>
            </w:rPr>
            <w:delText>,</w:delText>
          </w:r>
        </w:del>
        <w:r>
          <w:rPr>
            <w:sz w:val="22"/>
            <w:szCs w:val="22"/>
          </w:rPr>
          <w:t xml:space="preserve"> and on bases in upper-income host countries in regions like Europe and East Asia</w:t>
        </w:r>
        <w:r w:rsidRPr="008C22EE">
          <w:rPr>
            <w:sz w:val="22"/>
            <w:szCs w:val="22"/>
          </w:rPr>
          <w:t>. In the current environment, competition for bases occurs in a world characterized by strong norms of sovereignty</w:t>
        </w:r>
        <w:r>
          <w:rPr>
            <w:sz w:val="22"/>
            <w:szCs w:val="22"/>
          </w:rPr>
          <w:t xml:space="preserve">, in which base access must be granted consensually and in which many hosts are either democratic or could democratize (Cooley 2008; Schmidt 2020). </w:t>
        </w:r>
        <w:r w:rsidRPr="008C22EE">
          <w:rPr>
            <w:sz w:val="22"/>
            <w:szCs w:val="22"/>
          </w:rPr>
          <w:t xml:space="preserve">Therefore, understanding the mechanisms that govern the consent of domestic populations toward foreign military basing and deployments is crucial for comprehending </w:t>
        </w:r>
        <w:r>
          <w:rPr>
            <w:sz w:val="22"/>
            <w:szCs w:val="22"/>
          </w:rPr>
          <w:t>the conditions under which</w:t>
        </w:r>
        <w:r w:rsidRPr="008C22EE">
          <w:rPr>
            <w:sz w:val="22"/>
            <w:szCs w:val="22"/>
          </w:rPr>
          <w:t xml:space="preserve"> great power</w:t>
        </w:r>
        <w:r>
          <w:rPr>
            <w:sz w:val="22"/>
            <w:szCs w:val="22"/>
          </w:rPr>
          <w:t xml:space="preserve">s </w:t>
        </w:r>
        <w:del w:id="936" w:author="Michael Allen" w:date="2024-01-07T20:12:00Z">
          <w:r w:rsidDel="000F2C23">
            <w:rPr>
              <w:sz w:val="22"/>
              <w:szCs w:val="22"/>
            </w:rPr>
            <w:delText>are able to</w:delText>
          </w:r>
        </w:del>
      </w:ins>
      <w:ins w:id="937" w:author="Michael Allen" w:date="2024-01-07T20:12:00Z">
        <w:r w:rsidR="000F2C23">
          <w:rPr>
            <w:sz w:val="22"/>
            <w:szCs w:val="22"/>
          </w:rPr>
          <w:t>can</w:t>
        </w:r>
      </w:ins>
      <w:ins w:id="938" w:author="Brian Blankenship" w:date="2024-01-03T07:58:00Z">
        <w:r>
          <w:rPr>
            <w:sz w:val="22"/>
            <w:szCs w:val="22"/>
          </w:rPr>
          <w:t xml:space="preserve"> project power abroad.</w:t>
        </w:r>
        <w:r w:rsidRPr="008C22EE">
          <w:rPr>
            <w:sz w:val="22"/>
            <w:szCs w:val="22"/>
          </w:rPr>
          <w:t xml:space="preserve"> This project highlights unique features of the China-U</w:t>
        </w:r>
        <w:r>
          <w:rPr>
            <w:sz w:val="22"/>
            <w:szCs w:val="22"/>
          </w:rPr>
          <w:t>.</w:t>
        </w:r>
        <w:r w:rsidRPr="008C22EE">
          <w:rPr>
            <w:sz w:val="22"/>
            <w:szCs w:val="22"/>
          </w:rPr>
          <w:t>S</w:t>
        </w:r>
        <w:r>
          <w:rPr>
            <w:sz w:val="22"/>
            <w:szCs w:val="22"/>
          </w:rPr>
          <w:t>.</w:t>
        </w:r>
        <w:r w:rsidRPr="008C22EE">
          <w:rPr>
            <w:sz w:val="22"/>
            <w:szCs w:val="22"/>
          </w:rPr>
          <w:t xml:space="preserve"> relationship and presents new hypotheses on the interaction between democratic and autocratic powers in their competition for international influence.</w:t>
        </w:r>
      </w:ins>
    </w:p>
    <w:p w14:paraId="1A817662" w14:textId="77777777" w:rsidR="00C82AAA" w:rsidRPr="008C22EE" w:rsidRDefault="00C82AAA" w:rsidP="003B4E9D">
      <w:pPr>
        <w:widowControl w:val="0"/>
        <w:spacing w:after="100" w:afterAutospacing="1" w:line="240" w:lineRule="auto"/>
        <w:contextualSpacing/>
        <w:jc w:val="both"/>
        <w:rPr>
          <w:ins w:id="939" w:author="Brian Blankenship" w:date="2024-01-03T07:58:00Z"/>
          <w:b/>
          <w:bCs/>
          <w:sz w:val="22"/>
          <w:szCs w:val="22"/>
        </w:rPr>
      </w:pPr>
      <w:ins w:id="940" w:author="Brian Blankenship" w:date="2024-01-03T07:58:00Z">
        <w:r w:rsidRPr="008C22EE">
          <w:rPr>
            <w:b/>
            <w:bCs/>
            <w:sz w:val="22"/>
            <w:szCs w:val="22"/>
          </w:rPr>
          <w:t>B. Power, Influence, and Competition in International Politics</w:t>
        </w:r>
      </w:ins>
    </w:p>
    <w:p w14:paraId="73A7407A" w14:textId="578EE48A" w:rsidR="00C82AAA" w:rsidRPr="008C22EE" w:rsidRDefault="00C82AAA" w:rsidP="003B4E9D">
      <w:pPr>
        <w:widowControl w:val="0"/>
        <w:spacing w:after="100" w:afterAutospacing="1" w:line="240" w:lineRule="auto"/>
        <w:contextualSpacing/>
        <w:jc w:val="both"/>
        <w:rPr>
          <w:ins w:id="941" w:author="Brian Blankenship" w:date="2024-01-03T07:58:00Z"/>
          <w:sz w:val="22"/>
          <w:szCs w:val="22"/>
        </w:rPr>
      </w:pPr>
      <w:ins w:id="942" w:author="Brian Blankenship" w:date="2024-01-03T07:58:00Z">
        <w:r w:rsidRPr="008C22EE">
          <w:rPr>
            <w:sz w:val="22"/>
            <w:szCs w:val="22"/>
          </w:rPr>
          <w:tab/>
          <w:t xml:space="preserve">Scholars have long been interested in the sources of power and influence in international relations. Perhaps the most-studied source of power in international relations and political science is changing other actors’ incentives to make it rational for them to comply with an actor’s preferences </w:t>
        </w:r>
        <w:r w:rsidRPr="008C22EE">
          <w:rPr>
            <w:sz w:val="22"/>
            <w:szCs w:val="22"/>
          </w:rPr>
          <w:fldChar w:fldCharType="begin"/>
        </w:r>
        <w:r w:rsidRPr="008C22EE">
          <w:rPr>
            <w:sz w:val="22"/>
            <w:szCs w:val="22"/>
          </w:rPr>
          <w:instrText xml:space="preserve"> ADDIN ZOTERO_ITEM CSL_CITATION {"citationID":"joM35Q3h","properties":{"formattedCitation":"(Dahl 1961)","plainCitation":"(Dahl 1961)","noteIndex":0},"citationItems":[{"id":8227,"uris":["http://zotero.org/users/local/S0kr9eGP/items/JICKXIKH"],"itemData":{"id":8227,"type":"book","event-place":"New Haven","publisher":"Yale University Press","publisher-place":"New Haven","title":"Who Governs?: Democracy and Power in an American City","author":[{"family":"Dahl","given":"Robert"}],"issued":{"date-parts":[["1961"]]}}}],"schema":"https://github.com/citation-style-language/schema/raw/master/csl-citation.json"} </w:instrText>
        </w:r>
        <w:r w:rsidRPr="008C22EE">
          <w:rPr>
            <w:sz w:val="22"/>
            <w:szCs w:val="22"/>
          </w:rPr>
          <w:fldChar w:fldCharType="separate"/>
        </w:r>
        <w:r w:rsidRPr="008C22EE">
          <w:rPr>
            <w:sz w:val="22"/>
            <w:szCs w:val="22"/>
          </w:rPr>
          <w:t>(Dahl 1961)</w:t>
        </w:r>
        <w:r w:rsidRPr="008C22EE">
          <w:rPr>
            <w:sz w:val="22"/>
            <w:szCs w:val="22"/>
          </w:rPr>
          <w:fldChar w:fldCharType="end"/>
        </w:r>
        <w:r w:rsidRPr="008C22EE">
          <w:rPr>
            <w:sz w:val="22"/>
            <w:szCs w:val="22"/>
          </w:rPr>
          <w:t xml:space="preserve">. Aside from the threat or use of force—which has over time become a less common means of securing foreign bases </w:t>
        </w:r>
        <w:r w:rsidRPr="008C22EE">
          <w:rPr>
            <w:sz w:val="22"/>
            <w:szCs w:val="22"/>
          </w:rPr>
          <w:fldChar w:fldCharType="begin"/>
        </w:r>
        <w:r w:rsidRPr="008C22EE">
          <w:rPr>
            <w:sz w:val="22"/>
            <w:szCs w:val="22"/>
          </w:rPr>
          <w:instrText xml:space="preserve"> ADDIN ZOTERO_ITEM CSL_CITATION {"citationID":"PO1jaWpK","properties":{"formattedCitation":"(Lake 1996; Schmidt 2020)","plainCitation":"(Lake 1996; Schmidt 2020)","noteIndex":0},"citationItems":[{"id":6588,"uris":["http://zotero.org/users/local/S0kr9eGP/items/KWGHKKBW"],"itemData":{"id":6588,"type":"article-journal","container-title":"International Organization","issue":"1","note":"number: 1","page":"1-33","title":"Anarchy, Hierarchy and the Variety of International Relations","volume":"50","author":[{"family":"Lake","given":"David A."}],"issued":{"date-parts":[["1996"]]}}},{"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8C22EE">
          <w:rPr>
            <w:sz w:val="22"/>
            <w:szCs w:val="22"/>
          </w:rPr>
          <w:fldChar w:fldCharType="separate"/>
        </w:r>
        <w:r w:rsidRPr="008C22EE">
          <w:rPr>
            <w:sz w:val="22"/>
            <w:szCs w:val="22"/>
          </w:rPr>
          <w:t>(Lake 1996; Schmidt 2020)</w:t>
        </w:r>
        <w:r w:rsidRPr="008C22EE">
          <w:rPr>
            <w:sz w:val="22"/>
            <w:szCs w:val="22"/>
          </w:rPr>
          <w:fldChar w:fldCharType="end"/>
        </w:r>
        <w:r w:rsidRPr="008C22EE">
          <w:rPr>
            <w:sz w:val="22"/>
            <w:szCs w:val="22"/>
          </w:rPr>
          <w:t xml:space="preserve">—states </w:t>
        </w:r>
        <w:r>
          <w:rPr>
            <w:sz w:val="22"/>
            <w:szCs w:val="22"/>
          </w:rPr>
          <w:t>can use</w:t>
        </w:r>
        <w:r w:rsidRPr="008C22EE">
          <w:rPr>
            <w:sz w:val="22"/>
            <w:szCs w:val="22"/>
          </w:rPr>
          <w:t xml:space="preserve"> </w:t>
        </w:r>
        <w:r>
          <w:rPr>
            <w:sz w:val="22"/>
            <w:szCs w:val="22"/>
          </w:rPr>
          <w:t>positive inducements to structure other actors’ incentives</w:t>
        </w:r>
        <w:r w:rsidRPr="008C22EE">
          <w:rPr>
            <w:sz w:val="22"/>
            <w:szCs w:val="22"/>
          </w:rPr>
          <w:t xml:space="preserve">. Indeed, </w:t>
        </w:r>
        <w:r>
          <w:rPr>
            <w:sz w:val="22"/>
            <w:szCs w:val="22"/>
          </w:rPr>
          <w:t xml:space="preserve">the </w:t>
        </w:r>
        <w:r w:rsidRPr="008C22EE">
          <w:rPr>
            <w:sz w:val="22"/>
            <w:szCs w:val="22"/>
          </w:rPr>
          <w:t xml:space="preserve">literature suggests that states often use tools of economic statecraft like foreign aid to buy foreign policy influence and secure access to bases (Carter and Stone 2015; Alexander and Rooney 2019; Blankenship and Joyce 2020; Joyce and Blankenship 2023). </w:t>
        </w:r>
        <w:r>
          <w:rPr>
            <w:sz w:val="22"/>
            <w:szCs w:val="22"/>
          </w:rPr>
          <w:t>However, there is some evidence that this effect may vary across states. A</w:t>
        </w:r>
        <w:r w:rsidRPr="008C22EE">
          <w:rPr>
            <w:sz w:val="22"/>
            <w:szCs w:val="22"/>
          </w:rPr>
          <w:t xml:space="preserve"> recent study of U</w:t>
        </w:r>
        <w:r>
          <w:rPr>
            <w:sz w:val="22"/>
            <w:szCs w:val="22"/>
          </w:rPr>
          <w:t>.</w:t>
        </w:r>
        <w:r w:rsidRPr="008C22EE">
          <w:rPr>
            <w:sz w:val="22"/>
            <w:szCs w:val="22"/>
          </w:rPr>
          <w:t>S</w:t>
        </w:r>
        <w:r>
          <w:rPr>
            <w:sz w:val="22"/>
            <w:szCs w:val="22"/>
          </w:rPr>
          <w:t>.</w:t>
        </w:r>
        <w:r w:rsidRPr="008C22EE">
          <w:rPr>
            <w:sz w:val="22"/>
            <w:szCs w:val="22"/>
          </w:rPr>
          <w:t xml:space="preserve"> and Chinese aid to 38 different African countries </w:t>
        </w:r>
        <w:r>
          <w:rPr>
            <w:sz w:val="22"/>
            <w:szCs w:val="22"/>
          </w:rPr>
          <w:t>found</w:t>
        </w:r>
        <w:r w:rsidRPr="008C22EE">
          <w:rPr>
            <w:sz w:val="22"/>
            <w:szCs w:val="22"/>
          </w:rPr>
          <w:t xml:space="preserve"> a link between U</w:t>
        </w:r>
        <w:r>
          <w:rPr>
            <w:sz w:val="22"/>
            <w:szCs w:val="22"/>
          </w:rPr>
          <w:t>.</w:t>
        </w:r>
        <w:r w:rsidRPr="008C22EE">
          <w:rPr>
            <w:sz w:val="22"/>
            <w:szCs w:val="22"/>
          </w:rPr>
          <w:t>S</w:t>
        </w:r>
        <w:r>
          <w:rPr>
            <w:sz w:val="22"/>
            <w:szCs w:val="22"/>
          </w:rPr>
          <w:t>.</w:t>
        </w:r>
        <w:r w:rsidRPr="008C22EE">
          <w:rPr>
            <w:sz w:val="22"/>
            <w:szCs w:val="22"/>
          </w:rPr>
          <w:t xml:space="preserve"> aid and </w:t>
        </w:r>
        <w:r>
          <w:rPr>
            <w:sz w:val="22"/>
            <w:szCs w:val="22"/>
          </w:rPr>
          <w:t xml:space="preserve">positive views of </w:t>
        </w:r>
        <w:r w:rsidRPr="008C22EE">
          <w:rPr>
            <w:sz w:val="22"/>
            <w:szCs w:val="22"/>
          </w:rPr>
          <w:t xml:space="preserve">the United States. However, Chinese aid </w:t>
        </w:r>
        <w:del w:id="943" w:author="Michael Allen" w:date="2024-01-07T20:12:00Z">
          <w:r w:rsidRPr="008C22EE" w:rsidDel="000F2C23">
            <w:rPr>
              <w:sz w:val="22"/>
              <w:szCs w:val="22"/>
            </w:rPr>
            <w:delText xml:space="preserve">either </w:delText>
          </w:r>
        </w:del>
        <w:r w:rsidRPr="008C22EE">
          <w:rPr>
            <w:sz w:val="22"/>
            <w:szCs w:val="22"/>
          </w:rPr>
          <w:t xml:space="preserve">did not affect </w:t>
        </w:r>
        <w:r>
          <w:rPr>
            <w:sz w:val="22"/>
            <w:szCs w:val="22"/>
          </w:rPr>
          <w:t xml:space="preserve">public </w:t>
        </w:r>
        <w:r w:rsidRPr="008C22EE">
          <w:rPr>
            <w:sz w:val="22"/>
            <w:szCs w:val="22"/>
          </w:rPr>
          <w:t>support or actively reduce</w:t>
        </w:r>
        <w:del w:id="944" w:author="Michael Allen" w:date="2024-01-10T09:09:00Z">
          <w:r w:rsidRPr="008C22EE" w:rsidDel="00480212">
            <w:rPr>
              <w:sz w:val="22"/>
              <w:szCs w:val="22"/>
            </w:rPr>
            <w:delText>d</w:delText>
          </w:r>
        </w:del>
        <w:r w:rsidRPr="008C22EE">
          <w:rPr>
            <w:sz w:val="22"/>
            <w:szCs w:val="22"/>
          </w:rPr>
          <w:t xml:space="preserve"> it (Blair et al. 2022).</w:t>
        </w:r>
        <w:r w:rsidRPr="008C22EE" w:rsidDel="000E359E">
          <w:rPr>
            <w:sz w:val="22"/>
            <w:szCs w:val="22"/>
          </w:rPr>
          <w:t xml:space="preserve"> </w:t>
        </w:r>
        <w:r w:rsidRPr="008C22EE">
          <w:rPr>
            <w:sz w:val="22"/>
            <w:szCs w:val="22"/>
          </w:rPr>
          <w:t xml:space="preserve">This divergence suggests that </w:t>
        </w:r>
        <w:r>
          <w:rPr>
            <w:sz w:val="22"/>
            <w:szCs w:val="22"/>
          </w:rPr>
          <w:t xml:space="preserve">major powers who compete for public approval using </w:t>
        </w:r>
        <w:r w:rsidRPr="008E43D4">
          <w:rPr>
            <w:sz w:val="22"/>
            <w:szCs w:val="22"/>
          </w:rPr>
          <w:t xml:space="preserve">similar </w:t>
        </w:r>
        <w:r>
          <w:rPr>
            <w:sz w:val="22"/>
            <w:szCs w:val="22"/>
          </w:rPr>
          <w:t xml:space="preserve">tools may not achieve </w:t>
        </w:r>
        <w:r w:rsidRPr="008E43D4">
          <w:rPr>
            <w:sz w:val="22"/>
            <w:szCs w:val="22"/>
          </w:rPr>
          <w:t>similar effects, and</w:t>
        </w:r>
        <w:r w:rsidRPr="008C22EE">
          <w:rPr>
            <w:sz w:val="22"/>
            <w:szCs w:val="22"/>
          </w:rPr>
          <w:t xml:space="preserve"> </w:t>
        </w:r>
        <w:r w:rsidRPr="008E43D4">
          <w:rPr>
            <w:sz w:val="22"/>
            <w:szCs w:val="22"/>
          </w:rPr>
          <w:t>highlights the need for</w:t>
        </w:r>
        <w:r w:rsidRPr="008C22EE">
          <w:rPr>
            <w:sz w:val="22"/>
            <w:szCs w:val="22"/>
          </w:rPr>
          <w:t xml:space="preserve"> </w:t>
        </w:r>
        <w:r>
          <w:rPr>
            <w:sz w:val="22"/>
            <w:szCs w:val="22"/>
          </w:rPr>
          <w:t>research</w:t>
        </w:r>
        <w:r w:rsidRPr="008C22EE">
          <w:rPr>
            <w:sz w:val="22"/>
            <w:szCs w:val="22"/>
          </w:rPr>
          <w:t xml:space="preserve"> to see how </w:t>
        </w:r>
        <w:r w:rsidRPr="008E43D4">
          <w:rPr>
            <w:sz w:val="22"/>
            <w:szCs w:val="22"/>
          </w:rPr>
          <w:t>such</w:t>
        </w:r>
        <w:r w:rsidRPr="008C22EE">
          <w:rPr>
            <w:sz w:val="22"/>
            <w:szCs w:val="22"/>
          </w:rPr>
          <w:t xml:space="preserve"> interventions may uniquely affect civilians</w:t>
        </w:r>
        <w:r>
          <w:rPr>
            <w:sz w:val="22"/>
            <w:szCs w:val="22"/>
          </w:rPr>
          <w:t xml:space="preserve"> in host countries</w:t>
        </w:r>
        <w:r w:rsidRPr="008C22EE">
          <w:rPr>
            <w:sz w:val="22"/>
            <w:szCs w:val="22"/>
          </w:rPr>
          <w:t>.</w:t>
        </w:r>
      </w:ins>
    </w:p>
    <w:p w14:paraId="72616EF8" w14:textId="4A6A2200" w:rsidR="00C82AAA" w:rsidRPr="008C22EE" w:rsidRDefault="00C82AAA" w:rsidP="003B4E9D">
      <w:pPr>
        <w:widowControl w:val="0"/>
        <w:spacing w:after="100" w:afterAutospacing="1" w:line="240" w:lineRule="auto"/>
        <w:contextualSpacing/>
        <w:jc w:val="both"/>
        <w:rPr>
          <w:ins w:id="945" w:author="Brian Blankenship" w:date="2024-01-03T07:58:00Z"/>
          <w:sz w:val="22"/>
          <w:szCs w:val="22"/>
        </w:rPr>
      </w:pPr>
      <w:ins w:id="946" w:author="Brian Blankenship" w:date="2024-01-03T07:58:00Z">
        <w:r w:rsidRPr="008C22EE">
          <w:rPr>
            <w:sz w:val="22"/>
            <w:szCs w:val="22"/>
          </w:rPr>
          <w:lastRenderedPageBreak/>
          <w:tab/>
        </w:r>
        <w:r>
          <w:rPr>
            <w:sz w:val="22"/>
            <w:szCs w:val="22"/>
          </w:rPr>
          <w:t>B</w:t>
        </w:r>
        <w:r w:rsidRPr="008C22EE">
          <w:rPr>
            <w:sz w:val="22"/>
            <w:szCs w:val="22"/>
          </w:rPr>
          <w:t xml:space="preserve">eyond </w:t>
        </w:r>
        <w:r>
          <w:rPr>
            <w:sz w:val="22"/>
            <w:szCs w:val="22"/>
          </w:rPr>
          <w:t>structuring</w:t>
        </w:r>
        <w:r w:rsidRPr="008C22EE">
          <w:rPr>
            <w:sz w:val="22"/>
            <w:szCs w:val="22"/>
          </w:rPr>
          <w:t xml:space="preserve"> other actors’ incentives, states </w:t>
        </w:r>
        <w:del w:id="947" w:author="Michael Allen" w:date="2024-01-10T09:09:00Z">
          <w:r w:rsidDel="00480212">
            <w:rPr>
              <w:sz w:val="22"/>
              <w:szCs w:val="22"/>
            </w:rPr>
            <w:delText xml:space="preserve">also </w:delText>
          </w:r>
          <w:r w:rsidRPr="008C22EE" w:rsidDel="00480212">
            <w:rPr>
              <w:sz w:val="22"/>
              <w:szCs w:val="22"/>
            </w:rPr>
            <w:delText>can</w:delText>
          </w:r>
        </w:del>
      </w:ins>
      <w:ins w:id="948" w:author="Michael Allen" w:date="2024-01-10T09:09:00Z">
        <w:r w:rsidR="00480212">
          <w:rPr>
            <w:sz w:val="22"/>
            <w:szCs w:val="22"/>
          </w:rPr>
          <w:t>can also</w:t>
        </w:r>
      </w:ins>
      <w:ins w:id="949" w:author="Brian Blankenship" w:date="2024-01-03T07:58:00Z">
        <w:r w:rsidRPr="008C22EE">
          <w:rPr>
            <w:sz w:val="22"/>
            <w:szCs w:val="22"/>
          </w:rPr>
          <w:t xml:space="preserve"> attempt to elicit cooperation through what Joseph Nye </w:t>
        </w:r>
        <w:r w:rsidRPr="008C22EE">
          <w:rPr>
            <w:sz w:val="22"/>
            <w:szCs w:val="22"/>
          </w:rPr>
          <w:fldChar w:fldCharType="begin"/>
        </w:r>
        <w:r w:rsidRPr="008C22EE">
          <w:rPr>
            <w:sz w:val="22"/>
            <w:szCs w:val="22"/>
          </w:rPr>
          <w:instrText xml:space="preserve"> ADDIN ZOTERO_ITEM CSL_CITATION {"citationID":"ZmCA5VXq","properties":{"formattedCitation":"(1990, 2004)","plainCitation":"(1990, 2004)","noteIndex":0},"citationItems":[{"id":8225,"uris":["http://zotero.org/users/local/S0kr9eGP/items/ABY95TKX"],"itemData":{"id":8225,"type":"article-journal","container-title":"Foreign Policy","DOI":"10.2307/1148580","ISSN":"0015-7228","issue":"80","note":"publisher: Washingtonpost.Newsweek Interactive, LLC","page":"153-171","source":"JSTOR","title":"Soft Power","author":[{"family":"Nye","given":"Joseph S."}],"issued":{"date-parts":[["1990"]]}},"label":"page","suppress-author":true},{"id":6703,"uris":["http://zotero.org/users/local/S0kr9eGP/items/VWRB2JXG"],"itemData":{"id":6703,"type":"book","event-place":"New York","publisher":"PublicAffairs","publisher-place":"New York","title":"Soft Power: The Means to Success in World Politics","author":[{"family":"Nye","given":"Joseph S."}],"issued":{"date-parts":[["2004"]]}},"label":"page","suppress-author":true}],"schema":"https://github.com/citation-style-language/schema/raw/master/csl-citation.json"} </w:instrText>
        </w:r>
        <w:r w:rsidRPr="008C22EE">
          <w:rPr>
            <w:sz w:val="22"/>
            <w:szCs w:val="22"/>
          </w:rPr>
          <w:fldChar w:fldCharType="separate"/>
        </w:r>
        <w:r w:rsidRPr="008C22EE">
          <w:rPr>
            <w:sz w:val="22"/>
            <w:szCs w:val="22"/>
          </w:rPr>
          <w:t>(1990, 2004)</w:t>
        </w:r>
        <w:r w:rsidRPr="008C22EE">
          <w:rPr>
            <w:sz w:val="22"/>
            <w:szCs w:val="22"/>
          </w:rPr>
          <w:fldChar w:fldCharType="end"/>
        </w:r>
        <w:r w:rsidRPr="008C22EE">
          <w:rPr>
            <w:sz w:val="22"/>
            <w:szCs w:val="22"/>
          </w:rPr>
          <w:t xml:space="preserve"> called “soft power,” which refers to </w:t>
        </w:r>
        <w:del w:id="950" w:author="Michael Allen" w:date="2024-01-07T20:12:00Z">
          <w:r w:rsidRPr="008C22EE" w:rsidDel="000F2C23">
            <w:rPr>
              <w:sz w:val="22"/>
              <w:szCs w:val="22"/>
            </w:rPr>
            <w:delText>the ways in which</w:delText>
          </w:r>
        </w:del>
      </w:ins>
      <w:ins w:id="951" w:author="Michael Allen" w:date="2024-01-07T20:12:00Z">
        <w:r w:rsidR="000F2C23">
          <w:rPr>
            <w:sz w:val="22"/>
            <w:szCs w:val="22"/>
          </w:rPr>
          <w:t>how</w:t>
        </w:r>
      </w:ins>
      <w:ins w:id="952" w:author="Brian Blankenship" w:date="2024-01-03T07:58:00Z">
        <w:r w:rsidRPr="008C22EE">
          <w:rPr>
            <w:sz w:val="22"/>
            <w:szCs w:val="22"/>
          </w:rPr>
          <w:t xml:space="preserve"> an actor can influence others by persuading them to adopt its preferences as their own, often by attracting them with a favorable image. </w:t>
        </w:r>
        <w:r>
          <w:rPr>
            <w:rFonts w:eastAsiaTheme="minorEastAsia"/>
            <w:kern w:val="0"/>
            <w:sz w:val="22"/>
            <w:szCs w:val="22"/>
            <w14:ligatures w14:val="none"/>
          </w:rPr>
          <w:t>O</w:t>
        </w:r>
        <w:r w:rsidRPr="008C22EE">
          <w:rPr>
            <w:rFonts w:eastAsiaTheme="minorEastAsia"/>
            <w:kern w:val="0"/>
            <w:sz w:val="22"/>
            <w:szCs w:val="22"/>
            <w14:ligatures w14:val="none"/>
          </w:rPr>
          <w:t>verseas military deployments can</w:t>
        </w:r>
        <w:r>
          <w:rPr>
            <w:rFonts w:eastAsiaTheme="minorEastAsia"/>
            <w:kern w:val="0"/>
            <w:sz w:val="22"/>
            <w:szCs w:val="22"/>
            <w14:ligatures w14:val="none"/>
          </w:rPr>
          <w:t xml:space="preserve"> </w:t>
        </w:r>
        <w:del w:id="953" w:author="Michael Allen" w:date="2024-01-07T20:12:00Z">
          <w:r w:rsidDel="000F2C23">
            <w:rPr>
              <w:rFonts w:eastAsiaTheme="minorEastAsia"/>
              <w:kern w:val="0"/>
              <w:sz w:val="22"/>
              <w:szCs w:val="22"/>
              <w14:ligatures w14:val="none"/>
            </w:rPr>
            <w:delText>act as</w:delText>
          </w:r>
        </w:del>
      </w:ins>
      <w:ins w:id="954" w:author="Michael Allen" w:date="2024-01-07T20:12:00Z">
        <w:r w:rsidR="000F2C23">
          <w:rPr>
            <w:rFonts w:eastAsiaTheme="minorEastAsia"/>
            <w:kern w:val="0"/>
            <w:sz w:val="22"/>
            <w:szCs w:val="22"/>
            <w14:ligatures w14:val="none"/>
          </w:rPr>
          <w:t>be</w:t>
        </w:r>
      </w:ins>
      <w:ins w:id="955" w:author="Brian Blankenship" w:date="2024-01-03T07:58:00Z">
        <w:r>
          <w:rPr>
            <w:rFonts w:eastAsiaTheme="minorEastAsia"/>
            <w:kern w:val="0"/>
            <w:sz w:val="22"/>
            <w:szCs w:val="22"/>
            <w14:ligatures w14:val="none"/>
          </w:rPr>
          <w:t xml:space="preserve"> </w:t>
        </w:r>
        <w:r w:rsidRPr="008C22EE">
          <w:rPr>
            <w:rFonts w:eastAsiaTheme="minorEastAsia"/>
            <w:kern w:val="0"/>
            <w:sz w:val="22"/>
            <w:szCs w:val="22"/>
            <w14:ligatures w14:val="none"/>
          </w:rPr>
          <w:t>a source of soft power (Atkinson 2014). First, the most obvious way military deployments can encourage soft power is through humanitarian missions where service members assist with health care or disaster relief. These acts build support for the basing country as it is clear that the assistance comes from th</w:t>
        </w:r>
        <w:r>
          <w:rPr>
            <w:rFonts w:eastAsiaTheme="minorEastAsia"/>
            <w:kern w:val="0"/>
            <w:sz w:val="22"/>
            <w:szCs w:val="22"/>
            <w14:ligatures w14:val="none"/>
          </w:rPr>
          <w:t>e</w:t>
        </w:r>
        <w:r w:rsidRPr="008C22EE">
          <w:rPr>
            <w:rFonts w:eastAsiaTheme="minorEastAsia"/>
            <w:kern w:val="0"/>
            <w:sz w:val="22"/>
            <w:szCs w:val="22"/>
            <w14:ligatures w14:val="none"/>
          </w:rPr>
          <w:t xml:space="preserve"> base power (Flynn</w:t>
        </w:r>
      </w:ins>
      <w:ins w:id="956" w:author="Michael Flynn" w:date="2024-01-04T10:25:00Z">
        <w:r w:rsidR="004F5643">
          <w:rPr>
            <w:rFonts w:eastAsiaTheme="minorEastAsia"/>
            <w:kern w:val="0"/>
            <w:sz w:val="22"/>
            <w:szCs w:val="22"/>
            <w14:ligatures w14:val="none"/>
          </w:rPr>
          <w:t>,</w:t>
        </w:r>
      </w:ins>
      <w:ins w:id="957" w:author="Brian Blankenship" w:date="2024-01-03T07:58:00Z">
        <w:r w:rsidRPr="008C22EE">
          <w:rPr>
            <w:rFonts w:eastAsiaTheme="minorEastAsia"/>
            <w:kern w:val="0"/>
            <w:sz w:val="22"/>
            <w:szCs w:val="22"/>
            <w14:ligatures w14:val="none"/>
          </w:rPr>
          <w:t xml:space="preserve"> </w:t>
        </w:r>
      </w:ins>
      <w:ins w:id="958" w:author="Michael Flynn" w:date="2024-01-04T10:24:00Z">
        <w:r w:rsidR="004F5643">
          <w:rPr>
            <w:rFonts w:eastAsiaTheme="minorEastAsia"/>
            <w:kern w:val="0"/>
            <w:sz w:val="22"/>
            <w:szCs w:val="22"/>
            <w14:ligatures w14:val="none"/>
          </w:rPr>
          <w:t>Martinez Macha</w:t>
        </w:r>
      </w:ins>
      <w:ins w:id="959" w:author="Michael Flynn" w:date="2024-01-04T10:25:00Z">
        <w:r w:rsidR="004F5643">
          <w:rPr>
            <w:rFonts w:eastAsiaTheme="minorEastAsia"/>
            <w:kern w:val="0"/>
            <w:sz w:val="22"/>
            <w:szCs w:val="22"/>
            <w14:ligatures w14:val="none"/>
          </w:rPr>
          <w:t>in</w:t>
        </w:r>
        <w:r w:rsidR="00C07D2F">
          <w:rPr>
            <w:rFonts w:eastAsiaTheme="minorEastAsia"/>
            <w:kern w:val="0"/>
            <w:sz w:val="22"/>
            <w:szCs w:val="22"/>
            <w14:ligatures w14:val="none"/>
          </w:rPr>
          <w:t>,</w:t>
        </w:r>
        <w:r w:rsidR="004F5643">
          <w:rPr>
            <w:rFonts w:eastAsiaTheme="minorEastAsia"/>
            <w:kern w:val="0"/>
            <w:sz w:val="22"/>
            <w:szCs w:val="22"/>
            <w14:ligatures w14:val="none"/>
          </w:rPr>
          <w:t xml:space="preserve"> and Stoyan</w:t>
        </w:r>
      </w:ins>
      <w:ins w:id="960" w:author="Brian Blankenship" w:date="2024-01-03T07:58:00Z">
        <w:del w:id="961" w:author="Michael Flynn" w:date="2024-01-04T10:24:00Z">
          <w:r w:rsidRPr="008C22EE" w:rsidDel="004F5643">
            <w:rPr>
              <w:rFonts w:eastAsiaTheme="minorEastAsia"/>
              <w:kern w:val="0"/>
              <w:sz w:val="22"/>
              <w:szCs w:val="22"/>
              <w14:ligatures w14:val="none"/>
            </w:rPr>
            <w:delText>et al.</w:delText>
          </w:r>
        </w:del>
        <w:r w:rsidRPr="008C22EE">
          <w:rPr>
            <w:rFonts w:eastAsiaTheme="minorEastAsia"/>
            <w:kern w:val="0"/>
            <w:sz w:val="22"/>
            <w:szCs w:val="22"/>
            <w14:ligatures w14:val="none"/>
          </w:rPr>
          <w:t xml:space="preserve"> 2019). Second, service members integrated into overseas communities can build soft power</w:t>
        </w:r>
        <w:r>
          <w:rPr>
            <w:rFonts w:eastAsiaTheme="minorEastAsia"/>
            <w:kern w:val="0"/>
            <w:sz w:val="22"/>
            <w:szCs w:val="22"/>
            <w14:ligatures w14:val="none"/>
          </w:rPr>
          <w:t>, although this is harder to observe</w:t>
        </w:r>
        <w:r w:rsidRPr="008C22EE">
          <w:rPr>
            <w:rFonts w:eastAsiaTheme="minorEastAsia"/>
            <w:kern w:val="0"/>
            <w:sz w:val="22"/>
            <w:szCs w:val="22"/>
            <w14:ligatures w14:val="none"/>
          </w:rPr>
          <w:t xml:space="preserve">. </w:t>
        </w:r>
        <w:r>
          <w:rPr>
            <w:rFonts w:eastAsiaTheme="minorEastAsia"/>
            <w:kern w:val="0"/>
            <w:sz w:val="22"/>
            <w:szCs w:val="22"/>
            <w14:ligatures w14:val="none"/>
          </w:rPr>
          <w:t>R</w:t>
        </w:r>
        <w:r w:rsidRPr="008C22EE">
          <w:rPr>
            <w:rFonts w:eastAsiaTheme="minorEastAsia"/>
            <w:kern w:val="0"/>
            <w:sz w:val="22"/>
            <w:szCs w:val="22"/>
            <w14:ligatures w14:val="none"/>
          </w:rPr>
          <w:t xml:space="preserve">outine </w:t>
        </w:r>
        <w:r>
          <w:rPr>
            <w:rFonts w:eastAsiaTheme="minorEastAsia"/>
            <w:kern w:val="0"/>
            <w:sz w:val="22"/>
            <w:szCs w:val="22"/>
            <w14:ligatures w14:val="none"/>
          </w:rPr>
          <w:t xml:space="preserve">daily </w:t>
        </w:r>
        <w:r w:rsidRPr="008C22EE">
          <w:rPr>
            <w:rFonts w:eastAsiaTheme="minorEastAsia"/>
            <w:kern w:val="0"/>
            <w:sz w:val="22"/>
            <w:szCs w:val="22"/>
            <w14:ligatures w14:val="none"/>
          </w:rPr>
          <w:t xml:space="preserve">behavior by service members on and off base creates potential points of interaction that </w:t>
        </w:r>
        <w:r>
          <w:rPr>
            <w:rFonts w:eastAsiaTheme="minorEastAsia"/>
            <w:kern w:val="0"/>
            <w:sz w:val="22"/>
            <w:szCs w:val="22"/>
            <w14:ligatures w14:val="none"/>
          </w:rPr>
          <w:t xml:space="preserve">can </w:t>
        </w:r>
        <w:r w:rsidRPr="008C22EE">
          <w:rPr>
            <w:rFonts w:eastAsiaTheme="minorEastAsia"/>
            <w:kern w:val="0"/>
            <w:sz w:val="22"/>
            <w:szCs w:val="22"/>
            <w14:ligatures w14:val="none"/>
          </w:rPr>
          <w:t>build support for a basing country’s mission in a host country. Research finds that interactions with service members can reduce stereotypes, build goodwill, and humanize a deployed force such that contact alone can produce positive assessments of a foreign-deployed army (Allen et al. 202</w:t>
        </w:r>
        <w:del w:id="962" w:author="Michael Flynn" w:date="2024-01-04T10:25:00Z">
          <w:r w:rsidRPr="008C22EE" w:rsidDel="00240AC5">
            <w:rPr>
              <w:rFonts w:eastAsiaTheme="minorEastAsia"/>
              <w:kern w:val="0"/>
              <w:sz w:val="22"/>
              <w:szCs w:val="22"/>
              <w14:ligatures w14:val="none"/>
            </w:rPr>
            <w:delText>3</w:delText>
          </w:r>
        </w:del>
      </w:ins>
      <w:ins w:id="963" w:author="Michael Flynn" w:date="2024-01-04T10:25:00Z">
        <w:r w:rsidR="00240AC5">
          <w:rPr>
            <w:rFonts w:eastAsiaTheme="minorEastAsia"/>
            <w:kern w:val="0"/>
            <w:sz w:val="22"/>
            <w:szCs w:val="22"/>
            <w14:ligatures w14:val="none"/>
          </w:rPr>
          <w:t>2</w:t>
        </w:r>
      </w:ins>
      <w:ins w:id="964" w:author="Brian Blankenship" w:date="2024-01-03T07:58:00Z">
        <w:r w:rsidRPr="008C22EE">
          <w:rPr>
            <w:rFonts w:eastAsiaTheme="minorEastAsia"/>
            <w:kern w:val="0"/>
            <w:sz w:val="22"/>
            <w:szCs w:val="22"/>
            <w14:ligatures w14:val="none"/>
          </w:rPr>
          <w:t xml:space="preserve">). States with an active, non-isolated presence </w:t>
        </w:r>
        <w:r>
          <w:rPr>
            <w:rFonts w:eastAsiaTheme="minorEastAsia"/>
            <w:kern w:val="0"/>
            <w:sz w:val="22"/>
            <w:szCs w:val="22"/>
            <w14:ligatures w14:val="none"/>
          </w:rPr>
          <w:t xml:space="preserve">can </w:t>
        </w:r>
        <w:r w:rsidRPr="008C22EE">
          <w:rPr>
            <w:rFonts w:eastAsiaTheme="minorEastAsia"/>
            <w:kern w:val="0"/>
            <w:sz w:val="22"/>
            <w:szCs w:val="22"/>
            <w14:ligatures w14:val="none"/>
          </w:rPr>
          <w:t xml:space="preserve">actively build support for their presence with local populations. </w:t>
        </w:r>
      </w:ins>
    </w:p>
    <w:p w14:paraId="1EEB1A9B" w14:textId="77777777" w:rsidR="00C82AAA" w:rsidRPr="008C22EE" w:rsidRDefault="00C82AAA" w:rsidP="003B4E9D">
      <w:pPr>
        <w:widowControl w:val="0"/>
        <w:spacing w:after="100" w:afterAutospacing="1" w:line="240" w:lineRule="auto"/>
        <w:ind w:firstLine="720"/>
        <w:contextualSpacing/>
        <w:jc w:val="both"/>
        <w:rPr>
          <w:ins w:id="965" w:author="Brian Blankenship" w:date="2024-01-03T07:58:00Z"/>
          <w:sz w:val="22"/>
          <w:szCs w:val="22"/>
        </w:rPr>
      </w:pPr>
      <w:ins w:id="966" w:author="Brian Blankenship" w:date="2024-01-03T07:58:00Z">
        <w:r w:rsidRPr="008C22EE">
          <w:rPr>
            <w:sz w:val="22"/>
            <w:szCs w:val="22"/>
          </w:rPr>
          <w:t xml:space="preserve">Additionally, existing scholarship indicates rival providers can undermine states’ influence attempts. The literature on foreign aid and economic statecraft, for example, suggests that states and international organizations like the World Bank are less able to make their assistance conditional on policy concessions when recipients have alternative sources of aid and financing </w:t>
        </w:r>
        <w:r w:rsidRPr="008C22EE">
          <w:rPr>
            <w:sz w:val="22"/>
            <w:szCs w:val="22"/>
          </w:rPr>
          <w:fldChar w:fldCharType="begin"/>
        </w:r>
        <w:r w:rsidRPr="008C22EE">
          <w:rPr>
            <w:sz w:val="22"/>
            <w:szCs w:val="22"/>
          </w:rPr>
          <w:instrText xml:space="preserve"> ADDIN ZOTERO_ITEM CSL_CITATION {"citationID":"73GmXE6p","properties":{"unsorted":true,"formattedCitation":"(Dunning 2004; Mesquita and Smith 2016; Woods 2008; Kastner and Pearson 2021; Watkins 2022)","plainCitation":"(Dunning 2004; Mesquita and Smith 2016; Woods 2008; Kastner and Pearson 2021; Watkins 2022)","noteIndex":0},"citationItems":[{"id":8228,"uris":["http://zotero.org/users/local/S0kr9eGP/items/X3NYZNZ5"],"itemData":{"id":8228,"type":"article-journal","abstract":"The effect of foreign aid on regime type in recipient countries remains widely debated. In this research note, I argue that a recent focus on \"moral hazard\" has distracted attention from another mechanism linking foreign aid to domestic political institutions. During the Cold War, donors' geopolitical objectives diminished the credibility of threats to condition aid on the adoption of democratic reforms. The demise of the Soviet Union and the end of the Cold War, on the other hand, enhanced the effectiveness of Western aid conditionality. I reanalyze an important recent study and demonstrate that the small positive effect of foreign aid on democracy in sub-Saharan African countries between 1975 and 1997 is limited to the post-Cold War period. This new empirical evidence underscores the importance of geopolitical context in conditioning the causal impact of development assistance, and the evidence confirms that the end of the Cold War marked a watershed in the politics of foreign aid in Africa.","container-title":"International Organization","ISSN":"0020-8183","issue":"2","note":"publisher: [MIT Press, University of Wisconsin Press, Cambridge University Press, International Organization Foundation]","page":"409-423","source":"JSTOR","title":"Conditioning the Effects of Aid: Cold War Politics, Donor Credibility, and Democracy in Africa","title-short":"Conditioning the Effects of Aid","volume":"58","author":[{"family":"Dunning","given":"Thad"}],"issued":{"date-parts":[["2004"]]}}},{"id":6306,"uris":["http://zotero.org/users/local/S0kr9eGP/items/B9475M5V"],"itemData":{"id":6306,"type":"article-journal","container-title":"International Studies Quarterly","page":"doi: 10.1093/isq/sqw011","title":"Competition and Collaboration in Aid-for-Policy Deals","volume":"Forthcoming","author":[{"family":"Mesquita","given":"Bruce Bueno","dropping-particle":"de"},{"family":"Smith","given":"Alastair"}],"issued":{"date-parts":[["2016"]]}}},{"id":7894,"uris":["http://zotero.org/users/local/S0kr9eGP/items/HUJX8VU3"],"itemData":{"id":7894,"type":"article-journal","abstract":"Rising economies including China, the United Arab Emirates, Brazil, Korea, India, Kuwait and Saudi Arabia are subtly changing the rules of foreign aid with profound consequences for the role of multilateral institutions and conditionality. Fears abound that this new aid is bolstering rogue states, fuelling corruption, and increasing the debt burdens of poor countries. This article critically assesses these arguments before dissecting the attractions of emerging donors' aid against a background of established donors' failure to deliver on promises to increase aid, reduce conditionality, better coordinate and align aid efforts, and reform the aid architecture. It argues that a silent revolution is taking place whereby the emerging donors are not overtly attempting to overturn the rules of multilateral development assistance, nor to replace them. Rather, by quietly offering alternatives to aid-receiving countries, they are weakening the bargaining position of western donors. The resulting tensions underscore the urgency of reforming the multilateral aid system.","container-title":"International Affairs (Royal Institute of International Affairs 1944-)","issue":"6","note":"publisher: [Wiley, Royal Institute of International Affairs]","page":"1205-1221","source":"JSTOR","title":"Whose Aid? Whose Influence? China, Emerging Donors and the Silent Revolution in Development Assistance","title-short":"Whose Aid?","volume":"84","author":[{"family":"Woods","given":"Ngaire"}],"issued":{"date-parts":[["2008"]]}}},{"id":7899,"uris":["http://zotero.org/users/local/S0kr9eGP/items/GWMGBULL"],"itemData":{"id":7899,"type":"article-journal","abstract":"To what extent do China’s linkages to the global economy translate into political influence in other countries? This topic is the focus of copious amounts of policy and scholarly attention in the USA and around the world. Yet without thoughtful conceptualization of key assumptions and creation of research designs that allow identification of mechanisms of potential influence, we cannot gain an accurate understanding of Chinese influence. How can we assess Beijing’s intentions? Through what mechanisms—both intended and unintended—might influence arise, and under what conditions is influence most likely to occur? To what degree are Chinese companies agents of the state and therefore tools of economic statecraft? What factors condition how host countries react to economic ties with China? In this article, we explore existing scholarship on these questions, and assess promising directions for future research.","container-title":"Studies in Comparative International Development","issue":"1","page":"18-44","title":"Exploring the Parameters of China’s Economic Influence","volume":"56","author":[{"family":"Kastner","given":"Scott L."},{"family":"Pearson","given":"Margaret M."}],"issued":{"date-parts":[["2021"]]}}},{"id":7901,"uris":["http://zotero.org/users/local/S0kr9eGP/items/EFLW5IIG"],"itemData":{"id":7901,"type":"article-journal","abstract":"Does Chinese development assistance undermine recipient country compliance with DAC aid conditionality? I theorize that Chinese aid provides an outside option that weakens recipient countries’ incentives to comply with conditionality by decreasing their dependence on DAC donors and undermining the ability of DAC donors to credibly commit to the enforcement of aid agreements. I test the theoretical predictions using project-level data on government compliance with World Bank project agreements for a sample of 42 Sub-Saharan African countries from 2000-2014. The empirical analysis finds strong support for the hypothesis that Chinese development assistance decreases the likelihood of recipient country compliance with the conditions specified in World Bank project agreements. The results are robust to alternative measures of Chinese development assistance, potential sources of omitted variable bias, and an instrumental variable estimation strategy.","container-title":"The Review of International Organizations","issue":"4","page":"667-690","source":"Springer Link","title":"Undermining conditionality? The effect of Chinese development assistance on compliance with World Bank project agreements","title-short":"Undermining conditionality?","volume":"17","author":[{"family":"Watkins","given":"Mitchell"}],"issued":{"date-parts":[["2022",10,1]]}}}],"schema":"https://github.com/citation-style-language/schema/raw/master/csl-citation.json"} </w:instrText>
        </w:r>
        <w:r w:rsidRPr="008C22EE">
          <w:rPr>
            <w:sz w:val="22"/>
            <w:szCs w:val="22"/>
          </w:rPr>
          <w:fldChar w:fldCharType="separate"/>
        </w:r>
        <w:r w:rsidRPr="008C22EE">
          <w:rPr>
            <w:sz w:val="22"/>
            <w:szCs w:val="22"/>
          </w:rPr>
          <w:t>(Dunning 2004; Bueno de Mesquita and Smith 2016; Woods 2008; Kastner and Pearson 2021; Watkins 2022)</w:t>
        </w:r>
        <w:r w:rsidRPr="008C22EE">
          <w:rPr>
            <w:sz w:val="22"/>
            <w:szCs w:val="22"/>
          </w:rPr>
          <w:fldChar w:fldCharType="end"/>
        </w:r>
        <w:r w:rsidRPr="008C22EE">
          <w:rPr>
            <w:sz w:val="22"/>
            <w:szCs w:val="22"/>
          </w:rPr>
          <w:t xml:space="preserve">. </w:t>
        </w:r>
      </w:ins>
    </w:p>
    <w:p w14:paraId="3C685F2F" w14:textId="1AAD1630" w:rsidR="00C82AAA" w:rsidRDefault="00C82AAA" w:rsidP="003B4E9D">
      <w:pPr>
        <w:widowControl w:val="0"/>
        <w:spacing w:after="100" w:afterAutospacing="1" w:line="240" w:lineRule="auto"/>
        <w:ind w:firstLine="720"/>
        <w:contextualSpacing/>
        <w:jc w:val="both"/>
        <w:rPr>
          <w:ins w:id="967" w:author="Brian Blankenship" w:date="2024-01-03T07:58:00Z"/>
          <w:sz w:val="22"/>
          <w:szCs w:val="22"/>
        </w:rPr>
      </w:pPr>
      <w:ins w:id="968" w:author="Brian Blankenship" w:date="2024-01-03T07:58:00Z">
        <w:r>
          <w:rPr>
            <w:sz w:val="22"/>
            <w:szCs w:val="22"/>
          </w:rPr>
          <w:t xml:space="preserve">However, the literature leaves gaps in our understanding of great power inducements and influence. For one, tools of influence—such as foreign aid, military contact, and military training—are typically studied </w:t>
        </w:r>
        <w:del w:id="969" w:author="Michael Flynn" w:date="2024-01-08T13:25:00Z">
          <w:r w:rsidDel="00D61FC0">
            <w:rPr>
              <w:sz w:val="22"/>
              <w:szCs w:val="22"/>
            </w:rPr>
            <w:delText>one at a time</w:delText>
          </w:r>
        </w:del>
      </w:ins>
      <w:ins w:id="970" w:author="Michael Flynn" w:date="2024-01-08T13:25:00Z">
        <w:r w:rsidR="00D61FC0">
          <w:rPr>
            <w:sz w:val="22"/>
            <w:szCs w:val="22"/>
          </w:rPr>
          <w:t>independently</w:t>
        </w:r>
      </w:ins>
      <w:ins w:id="971" w:author="Brian Blankenship" w:date="2024-01-03T07:58:00Z">
        <w:r>
          <w:rPr>
            <w:sz w:val="22"/>
            <w:szCs w:val="22"/>
          </w:rPr>
          <w:t xml:space="preserve"> rather than comparatively. </w:t>
        </w:r>
        <w:del w:id="972" w:author="Michael Flynn" w:date="2024-01-08T13:25:00Z">
          <w:r w:rsidDel="00B44D3E">
            <w:rPr>
              <w:sz w:val="22"/>
              <w:szCs w:val="22"/>
            </w:rPr>
            <w:delText>Moreover</w:delText>
          </w:r>
          <w:r w:rsidDel="00CE2060">
            <w:rPr>
              <w:sz w:val="22"/>
              <w:szCs w:val="22"/>
            </w:rPr>
            <w:delText>, r</w:delText>
          </w:r>
        </w:del>
      </w:ins>
      <w:ins w:id="973" w:author="Michael Flynn" w:date="2024-01-08T13:25:00Z">
        <w:r w:rsidR="00CE2060">
          <w:rPr>
            <w:sz w:val="22"/>
            <w:szCs w:val="22"/>
          </w:rPr>
          <w:t>R</w:t>
        </w:r>
      </w:ins>
      <w:ins w:id="974" w:author="Brian Blankenship" w:date="2024-01-03T07:58:00Z">
        <w:r>
          <w:rPr>
            <w:sz w:val="22"/>
            <w:szCs w:val="22"/>
          </w:rPr>
          <w:t xml:space="preserve">esearch on influence and policy concessions </w:t>
        </w:r>
      </w:ins>
      <w:ins w:id="975" w:author="Michael Flynn" w:date="2024-01-08T13:25:00Z">
        <w:r w:rsidR="00CE2060">
          <w:rPr>
            <w:sz w:val="22"/>
            <w:szCs w:val="22"/>
          </w:rPr>
          <w:t xml:space="preserve">also </w:t>
        </w:r>
      </w:ins>
      <w:ins w:id="976" w:author="Brian Blankenship" w:date="2024-01-03T07:58:00Z">
        <w:r>
          <w:rPr>
            <w:sz w:val="22"/>
            <w:szCs w:val="22"/>
          </w:rPr>
          <w:t xml:space="preserve">tends to ignore military bases and focuses on government-to-government interactions rather than government-to-public interactions, while work on influence and public opinion tends not to focus on public support for policy concessions and tends to ignore the role of foreign competition. Indeed, while the U.S. Department of Defense </w:t>
        </w:r>
        <w:del w:id="977" w:author="Michael Allen" w:date="2024-01-07T20:13:00Z">
          <w:r w:rsidDel="000F2C23">
            <w:rPr>
              <w:sz w:val="22"/>
              <w:szCs w:val="22"/>
            </w:rPr>
            <w:delText xml:space="preserve">clearly </w:delText>
          </w:r>
        </w:del>
        <w:r>
          <w:rPr>
            <w:sz w:val="22"/>
            <w:szCs w:val="22"/>
          </w:rPr>
          <w:t xml:space="preserve">worries that </w:t>
        </w:r>
        <w:del w:id="978" w:author="Michael Allen" w:date="2024-01-07T20:13:00Z">
          <w:r w:rsidDel="000F2C23">
            <w:rPr>
              <w:sz w:val="22"/>
              <w:szCs w:val="22"/>
            </w:rPr>
            <w:delText>countries are being targeted by the PRC</w:delText>
          </w:r>
        </w:del>
      </w:ins>
      <w:ins w:id="979" w:author="Michael Allen" w:date="2024-01-07T20:13:00Z">
        <w:r w:rsidR="000F2C23">
          <w:rPr>
            <w:sz w:val="22"/>
            <w:szCs w:val="22"/>
          </w:rPr>
          <w:t>the PRC targets countries</w:t>
        </w:r>
      </w:ins>
      <w:ins w:id="980" w:author="Brian Blankenship" w:date="2024-01-03T07:58:00Z">
        <w:r>
          <w:rPr>
            <w:sz w:val="22"/>
            <w:szCs w:val="22"/>
          </w:rPr>
          <w:t xml:space="preserve"> for future military installations, we know little about the “host nation receptivity” to these intentions</w:t>
        </w:r>
      </w:ins>
      <w:ins w:id="981" w:author="Carla Martinez Machain" w:date="2024-01-09T17:21:00Z">
        <w:r w:rsidR="000D6AAD">
          <w:rPr>
            <w:sz w:val="22"/>
            <w:szCs w:val="22"/>
          </w:rPr>
          <w:t xml:space="preserve"> (Hudson, Nakashima, and Sly 2023)</w:t>
        </w:r>
      </w:ins>
      <w:ins w:id="982" w:author="Brian Blankenship" w:date="2024-01-03T07:58:00Z">
        <w:r>
          <w:rPr>
            <w:sz w:val="22"/>
            <w:szCs w:val="22"/>
          </w:rPr>
          <w:t xml:space="preserve">. </w:t>
        </w:r>
        <w:r w:rsidRPr="00E76166">
          <w:rPr>
            <w:sz w:val="22"/>
            <w:szCs w:val="22"/>
          </w:rPr>
          <w:t xml:space="preserve">This project </w:t>
        </w:r>
        <w:r>
          <w:rPr>
            <w:sz w:val="22"/>
            <w:szCs w:val="22"/>
          </w:rPr>
          <w:t>fills these gaps</w:t>
        </w:r>
        <w:r w:rsidRPr="00E76166">
          <w:rPr>
            <w:sz w:val="22"/>
            <w:szCs w:val="22"/>
          </w:rPr>
          <w:t xml:space="preserve"> by offering evidence on the relative importance of different forms of power (</w:t>
        </w:r>
        <w:r>
          <w:rPr>
            <w:sz w:val="22"/>
            <w:szCs w:val="22"/>
          </w:rPr>
          <w:t>soft power stemming from social interactions and goodwill versus hard power in the form of economic incentives</w:t>
        </w:r>
        <w:r w:rsidRPr="00E76166">
          <w:rPr>
            <w:sz w:val="22"/>
            <w:szCs w:val="22"/>
          </w:rPr>
          <w:t xml:space="preserve">) coming from different </w:t>
        </w:r>
        <w:r>
          <w:rPr>
            <w:sz w:val="22"/>
            <w:szCs w:val="22"/>
          </w:rPr>
          <w:t>instruments</w:t>
        </w:r>
        <w:r w:rsidRPr="00E76166">
          <w:rPr>
            <w:sz w:val="22"/>
            <w:szCs w:val="22"/>
          </w:rPr>
          <w:t xml:space="preserve"> (military </w:t>
        </w:r>
        <w:r>
          <w:rPr>
            <w:sz w:val="22"/>
            <w:szCs w:val="22"/>
          </w:rPr>
          <w:t xml:space="preserve">versus </w:t>
        </w:r>
        <w:r w:rsidRPr="00E76166">
          <w:rPr>
            <w:sz w:val="22"/>
            <w:szCs w:val="22"/>
          </w:rPr>
          <w:t xml:space="preserve">non-military) and different actors (the United States </w:t>
        </w:r>
        <w:r>
          <w:rPr>
            <w:sz w:val="22"/>
            <w:szCs w:val="22"/>
          </w:rPr>
          <w:t>versus China</w:t>
        </w:r>
        <w:r w:rsidRPr="00E76166">
          <w:rPr>
            <w:sz w:val="22"/>
            <w:szCs w:val="22"/>
          </w:rPr>
          <w:t>)</w:t>
        </w:r>
        <w:r>
          <w:rPr>
            <w:sz w:val="22"/>
            <w:szCs w:val="22"/>
          </w:rPr>
          <w:t xml:space="preserve"> under conditions of competition. </w:t>
        </w:r>
      </w:ins>
    </w:p>
    <w:p w14:paraId="0B1874BB" w14:textId="77777777" w:rsidR="00C82AAA" w:rsidRPr="00E76166" w:rsidRDefault="00C82AAA" w:rsidP="003B4E9D">
      <w:pPr>
        <w:widowControl w:val="0"/>
        <w:spacing w:after="100" w:afterAutospacing="1" w:line="240" w:lineRule="auto"/>
        <w:ind w:firstLine="720"/>
        <w:contextualSpacing/>
        <w:jc w:val="both"/>
        <w:rPr>
          <w:ins w:id="983" w:author="Brian Blankenship" w:date="2024-01-03T07:58:00Z"/>
          <w:sz w:val="22"/>
          <w:szCs w:val="22"/>
        </w:rPr>
      </w:pPr>
    </w:p>
    <w:p w14:paraId="4442D791" w14:textId="77777777" w:rsidR="00C82AAA" w:rsidRPr="008C22EE" w:rsidRDefault="00C82AAA" w:rsidP="003B4E9D">
      <w:pPr>
        <w:widowControl w:val="0"/>
        <w:spacing w:after="100" w:afterAutospacing="1" w:line="240" w:lineRule="auto"/>
        <w:contextualSpacing/>
        <w:jc w:val="both"/>
        <w:rPr>
          <w:ins w:id="984" w:author="Brian Blankenship" w:date="2024-01-03T07:58:00Z"/>
          <w:b/>
          <w:bCs/>
          <w:sz w:val="22"/>
          <w:szCs w:val="22"/>
        </w:rPr>
      </w:pPr>
      <w:ins w:id="985" w:author="Brian Blankenship" w:date="2024-01-03T07:58:00Z">
        <w:r w:rsidRPr="0012044C">
          <w:rPr>
            <w:b/>
            <w:bCs/>
            <w:sz w:val="22"/>
            <w:szCs w:val="22"/>
          </w:rPr>
          <w:t>3</w:t>
        </w:r>
        <w:r w:rsidRPr="00A46E60">
          <w:rPr>
            <w:b/>
            <w:bCs/>
            <w:sz w:val="22"/>
            <w:szCs w:val="22"/>
          </w:rPr>
          <w:t>.</w:t>
        </w:r>
        <w:r w:rsidRPr="008C22EE">
          <w:rPr>
            <w:b/>
            <w:bCs/>
            <w:sz w:val="22"/>
            <w:szCs w:val="22"/>
          </w:rPr>
          <w:t xml:space="preserve"> Research Objectives and Hypotheses</w:t>
        </w:r>
      </w:ins>
    </w:p>
    <w:p w14:paraId="4FEB245F" w14:textId="67F38160" w:rsidR="00D51EEA" w:rsidRDefault="00C82AAA" w:rsidP="003B4E9D">
      <w:pPr>
        <w:spacing w:after="0" w:line="240" w:lineRule="auto"/>
        <w:contextualSpacing/>
        <w:jc w:val="both"/>
        <w:rPr>
          <w:ins w:id="986" w:author="Brian Blankenship" w:date="2024-01-08T17:16:00Z"/>
          <w:sz w:val="22"/>
          <w:szCs w:val="22"/>
        </w:rPr>
      </w:pPr>
      <w:ins w:id="987" w:author="Brian Blankenship" w:date="2024-01-03T07:58:00Z">
        <w:r w:rsidRPr="00AF2FFB">
          <w:rPr>
            <w:bCs/>
            <w:sz w:val="22"/>
            <w:szCs w:val="22"/>
            <w:rPrChange w:id="988" w:author="Brian Blankenship" w:date="2024-01-08T17:09:00Z">
              <w:rPr>
                <w:bCs/>
                <w:sz w:val="22"/>
                <w:szCs w:val="22"/>
                <w:highlight w:val="yellow"/>
              </w:rPr>
            </w:rPrChange>
          </w:rPr>
          <w:t>As described above, our overarching research question</w:t>
        </w:r>
      </w:ins>
      <w:ins w:id="989" w:author="Brian Blankenship" w:date="2024-01-08T19:42:00Z">
        <w:r w:rsidR="007067D5">
          <w:rPr>
            <w:bCs/>
            <w:sz w:val="22"/>
            <w:szCs w:val="22"/>
          </w:rPr>
          <w:t>s</w:t>
        </w:r>
      </w:ins>
      <w:ins w:id="990" w:author="Brian Blankenship" w:date="2024-01-03T07:58:00Z">
        <w:r w:rsidRPr="00AF2FFB">
          <w:rPr>
            <w:bCs/>
            <w:sz w:val="22"/>
            <w:szCs w:val="22"/>
            <w:rPrChange w:id="991" w:author="Brian Blankenship" w:date="2024-01-08T17:09:00Z">
              <w:rPr>
                <w:bCs/>
                <w:sz w:val="22"/>
                <w:szCs w:val="22"/>
                <w:highlight w:val="yellow"/>
              </w:rPr>
            </w:rPrChange>
          </w:rPr>
          <w:t xml:space="preserve"> </w:t>
        </w:r>
      </w:ins>
      <w:ins w:id="992" w:author="Brian Blankenship" w:date="2024-01-08T19:43:00Z">
        <w:r w:rsidR="007067D5">
          <w:rPr>
            <w:bCs/>
            <w:sz w:val="22"/>
            <w:szCs w:val="22"/>
          </w:rPr>
          <w:t>are</w:t>
        </w:r>
      </w:ins>
      <w:ins w:id="993" w:author="Brian Blankenship" w:date="2024-01-03T07:58:00Z">
        <w:r w:rsidRPr="00AF2FFB">
          <w:rPr>
            <w:bCs/>
            <w:sz w:val="22"/>
            <w:szCs w:val="22"/>
            <w:rPrChange w:id="994" w:author="Brian Blankenship" w:date="2024-01-08T17:09:00Z">
              <w:rPr>
                <w:bCs/>
                <w:sz w:val="22"/>
                <w:szCs w:val="22"/>
                <w:highlight w:val="yellow"/>
              </w:rPr>
            </w:rPrChange>
          </w:rPr>
          <w:t>:</w:t>
        </w:r>
        <w:r w:rsidRPr="00AF2FFB">
          <w:rPr>
            <w:b/>
            <w:sz w:val="22"/>
            <w:szCs w:val="22"/>
            <w:rPrChange w:id="995" w:author="Brian Blankenship" w:date="2024-01-08T17:09:00Z">
              <w:rPr>
                <w:b/>
                <w:sz w:val="22"/>
                <w:szCs w:val="22"/>
                <w:highlight w:val="yellow"/>
              </w:rPr>
            </w:rPrChange>
          </w:rPr>
          <w:t xml:space="preserve"> </w:t>
        </w:r>
      </w:ins>
      <w:ins w:id="996" w:author="Brian Blankenship" w:date="2024-01-08T16:56:00Z">
        <w:r w:rsidR="001314F2" w:rsidRPr="00AF2FFB">
          <w:rPr>
            <w:bCs/>
            <w:sz w:val="22"/>
            <w:szCs w:val="22"/>
            <w:rPrChange w:id="997" w:author="Brian Blankenship" w:date="2024-01-08T17:09:00Z">
              <w:rPr>
                <w:b/>
                <w:sz w:val="22"/>
                <w:szCs w:val="22"/>
                <w:highlight w:val="yellow"/>
              </w:rPr>
            </w:rPrChange>
          </w:rPr>
          <w:t xml:space="preserve">What factors affect host support for foreign military presence? And how does competition from foreign powers, in turn, shape these </w:t>
        </w:r>
        <w:commentRangeStart w:id="998"/>
        <w:commentRangeStart w:id="999"/>
        <w:r w:rsidR="001314F2" w:rsidRPr="00AF2FFB">
          <w:rPr>
            <w:bCs/>
            <w:sz w:val="22"/>
            <w:szCs w:val="22"/>
            <w:rPrChange w:id="1000" w:author="Brian Blankenship" w:date="2024-01-08T17:09:00Z">
              <w:rPr>
                <w:b/>
                <w:sz w:val="22"/>
                <w:szCs w:val="22"/>
                <w:highlight w:val="yellow"/>
              </w:rPr>
            </w:rPrChange>
          </w:rPr>
          <w:t>factors</w:t>
        </w:r>
        <w:commentRangeEnd w:id="998"/>
        <w:r w:rsidR="001314F2" w:rsidRPr="00AF2FFB">
          <w:rPr>
            <w:bCs/>
            <w:sz w:val="22"/>
            <w:szCs w:val="22"/>
            <w:rPrChange w:id="1001" w:author="Brian Blankenship" w:date="2024-01-08T17:09:00Z">
              <w:rPr>
                <w:b/>
                <w:sz w:val="22"/>
                <w:szCs w:val="22"/>
                <w:highlight w:val="yellow"/>
              </w:rPr>
            </w:rPrChange>
          </w:rPr>
          <w:commentReference w:id="998"/>
        </w:r>
      </w:ins>
      <w:commentRangeEnd w:id="999"/>
      <w:r w:rsidR="000D6AAD">
        <w:rPr>
          <w:rStyle w:val="CommentReference"/>
        </w:rPr>
        <w:commentReference w:id="999"/>
      </w:r>
      <w:ins w:id="1002" w:author="Brian Blankenship" w:date="2024-01-08T16:56:00Z">
        <w:r w:rsidR="001314F2" w:rsidRPr="00AF2FFB">
          <w:rPr>
            <w:bCs/>
            <w:sz w:val="22"/>
            <w:szCs w:val="22"/>
            <w:rPrChange w:id="1003" w:author="Brian Blankenship" w:date="2024-01-08T17:09:00Z">
              <w:rPr>
                <w:b/>
                <w:sz w:val="22"/>
                <w:szCs w:val="22"/>
                <w:highlight w:val="yellow"/>
              </w:rPr>
            </w:rPrChange>
          </w:rPr>
          <w:t>?</w:t>
        </w:r>
      </w:ins>
      <w:ins w:id="1004" w:author="Brian Blankenship" w:date="2024-01-03T07:58:00Z">
        <w:r w:rsidRPr="001314F2">
          <w:rPr>
            <w:bCs/>
            <w:i/>
            <w:sz w:val="22"/>
            <w:szCs w:val="22"/>
          </w:rPr>
          <w:t xml:space="preserve"> </w:t>
        </w:r>
        <w:r>
          <w:rPr>
            <w:sz w:val="22"/>
            <w:szCs w:val="22"/>
          </w:rPr>
          <w:t>To answer th</w:t>
        </w:r>
      </w:ins>
      <w:ins w:id="1005" w:author="Brian Blankenship" w:date="2024-01-08T19:43:00Z">
        <w:r w:rsidR="007067D5">
          <w:rPr>
            <w:sz w:val="22"/>
            <w:szCs w:val="22"/>
          </w:rPr>
          <w:t>ese</w:t>
        </w:r>
      </w:ins>
      <w:ins w:id="1006" w:author="Brian Blankenship" w:date="2024-01-03T07:58:00Z">
        <w:r>
          <w:rPr>
            <w:sz w:val="22"/>
            <w:szCs w:val="22"/>
          </w:rPr>
          <w:t xml:space="preserve"> question</w:t>
        </w:r>
      </w:ins>
      <w:ins w:id="1007" w:author="Brian Blankenship" w:date="2024-01-08T19:43:00Z">
        <w:r w:rsidR="007067D5">
          <w:rPr>
            <w:sz w:val="22"/>
            <w:szCs w:val="22"/>
          </w:rPr>
          <w:t>s</w:t>
        </w:r>
      </w:ins>
      <w:ins w:id="1008" w:author="Brian Blankenship" w:date="2024-01-03T07:58:00Z">
        <w:r>
          <w:rPr>
            <w:sz w:val="22"/>
            <w:szCs w:val="22"/>
          </w:rPr>
          <w:t>, w</w:t>
        </w:r>
        <w:r w:rsidRPr="00F45F12">
          <w:rPr>
            <w:sz w:val="22"/>
            <w:szCs w:val="22"/>
          </w:rPr>
          <w:t>e propose</w:t>
        </w:r>
        <w:r w:rsidRPr="00121C59">
          <w:rPr>
            <w:sz w:val="22"/>
            <w:szCs w:val="22"/>
          </w:rPr>
          <w:t xml:space="preserve"> a one-year project to study how U</w:t>
        </w:r>
        <w:r>
          <w:rPr>
            <w:sz w:val="22"/>
            <w:szCs w:val="22"/>
          </w:rPr>
          <w:t>.</w:t>
        </w:r>
        <w:r w:rsidRPr="00121C59">
          <w:rPr>
            <w:sz w:val="22"/>
            <w:szCs w:val="22"/>
          </w:rPr>
          <w:t>S</w:t>
        </w:r>
        <w:r>
          <w:rPr>
            <w:sz w:val="22"/>
            <w:szCs w:val="22"/>
          </w:rPr>
          <w:t>.</w:t>
        </w:r>
        <w:r w:rsidRPr="00121C59">
          <w:rPr>
            <w:sz w:val="22"/>
            <w:szCs w:val="22"/>
          </w:rPr>
          <w:t>-China competition shapes the</w:t>
        </w:r>
      </w:ins>
      <w:ins w:id="1009" w:author="Carla Martinez Machain" w:date="2024-01-09T17:21:00Z">
        <w:r w:rsidR="000D6AAD">
          <w:rPr>
            <w:sz w:val="22"/>
            <w:szCs w:val="22"/>
          </w:rPr>
          <w:t xml:space="preserve"> two major powers’</w:t>
        </w:r>
      </w:ins>
      <w:ins w:id="1010" w:author="Brian Blankenship" w:date="2024-01-03T07:58:00Z">
        <w:del w:id="1011" w:author="Carla Martinez Machain" w:date="2024-01-09T17:21:00Z">
          <w:r w:rsidRPr="00121C59" w:rsidDel="000D6AAD">
            <w:rPr>
              <w:sz w:val="22"/>
              <w:szCs w:val="22"/>
            </w:rPr>
            <w:delText>ir</w:delText>
          </w:r>
        </w:del>
        <w:r w:rsidRPr="00121C59">
          <w:rPr>
            <w:sz w:val="22"/>
            <w:szCs w:val="22"/>
          </w:rPr>
          <w:t xml:space="preserve"> ability to maintain </w:t>
        </w:r>
        <w:r>
          <w:rPr>
            <w:sz w:val="22"/>
            <w:szCs w:val="22"/>
          </w:rPr>
          <w:t>support for their foreign military bases</w:t>
        </w:r>
        <w:r w:rsidRPr="00121C59">
          <w:rPr>
            <w:sz w:val="22"/>
            <w:szCs w:val="22"/>
          </w:rPr>
          <w:t xml:space="preserve">. </w:t>
        </w:r>
        <w:r>
          <w:rPr>
            <w:sz w:val="22"/>
            <w:szCs w:val="22"/>
          </w:rPr>
          <w:t>We have selected three countries for our study based on variation</w:t>
        </w:r>
      </w:ins>
      <w:ins w:id="1012" w:author="Michael Allen" w:date="2024-01-10T09:10:00Z">
        <w:r w:rsidR="00480212">
          <w:rPr>
            <w:sz w:val="22"/>
            <w:szCs w:val="22"/>
          </w:rPr>
          <w:t>s</w:t>
        </w:r>
      </w:ins>
      <w:ins w:id="1013" w:author="Brian Blankenship" w:date="2024-01-03T07:58:00Z">
        <w:r>
          <w:rPr>
            <w:sz w:val="22"/>
            <w:szCs w:val="22"/>
          </w:rPr>
          <w:t xml:space="preserve"> in </w:t>
        </w:r>
        <w:del w:id="1014" w:author="Michael Allen" w:date="2024-01-10T09:10:00Z">
          <w:r w:rsidDel="00480212">
            <w:rPr>
              <w:sz w:val="22"/>
              <w:szCs w:val="22"/>
            </w:rPr>
            <w:delText xml:space="preserve">the level of </w:delText>
          </w:r>
        </w:del>
        <w:r>
          <w:rPr>
            <w:sz w:val="22"/>
            <w:szCs w:val="22"/>
          </w:rPr>
          <w:t xml:space="preserve">U.S. and Chinese military presence: Cambodia, Djibouti, and Kenya. </w:t>
        </w:r>
      </w:ins>
      <w:ins w:id="1015" w:author="Brian Blankenship" w:date="2024-01-08T17:15:00Z">
        <w:r w:rsidR="00D51EEA" w:rsidRPr="00A46E60">
          <w:rPr>
            <w:sz w:val="22"/>
            <w:szCs w:val="22"/>
          </w:rPr>
          <w:t>Djibouti allows us to assess the interaction of U.S. and Chinese military presence directly, as it is the only country where both powers have bases.</w:t>
        </w:r>
      </w:ins>
      <w:ins w:id="1016" w:author="Brian Blankenship" w:date="2024-01-08T17:16:00Z">
        <w:r w:rsidR="00D51EEA">
          <w:rPr>
            <w:sz w:val="22"/>
            <w:szCs w:val="22"/>
          </w:rPr>
          <w:t xml:space="preserve"> </w:t>
        </w:r>
      </w:ins>
      <w:ins w:id="1017" w:author="Brian Blankenship" w:date="2024-01-08T17:17:00Z">
        <w:r w:rsidR="00D51EEA">
          <w:rPr>
            <w:sz w:val="22"/>
            <w:szCs w:val="22"/>
          </w:rPr>
          <w:t>Kenya and Cambodia, by contrast, are cases where one power has a military presence but the other does not. I</w:t>
        </w:r>
      </w:ins>
      <w:ins w:id="1018" w:author="Brian Blankenship" w:date="2024-01-08T17:16:00Z">
        <w:r w:rsidR="00D51EEA">
          <w:rPr>
            <w:sz w:val="22"/>
            <w:szCs w:val="22"/>
          </w:rPr>
          <w:t xml:space="preserve">n Kenya, the United States has a military presence, whereas China has a </w:t>
        </w:r>
        <w:r w:rsidR="00D51EEA" w:rsidRPr="00A46E60">
          <w:rPr>
            <w:sz w:val="22"/>
            <w:szCs w:val="22"/>
          </w:rPr>
          <w:t>significant economic presence that U.S. policymakers worry might jeopardize U.S. access</w:t>
        </w:r>
        <w:r w:rsidR="00D51EEA">
          <w:rPr>
            <w:sz w:val="22"/>
            <w:szCs w:val="22"/>
          </w:rPr>
          <w:t>. Finally, Cambodia</w:t>
        </w:r>
      </w:ins>
      <w:ins w:id="1019" w:author="Brian Blankenship" w:date="2024-01-08T17:17:00Z">
        <w:r w:rsidR="00D51EEA">
          <w:rPr>
            <w:sz w:val="22"/>
            <w:szCs w:val="22"/>
          </w:rPr>
          <w:t xml:space="preserve"> has</w:t>
        </w:r>
      </w:ins>
      <w:ins w:id="1020" w:author="Carla Martinez Machain" w:date="2024-01-09T17:22:00Z">
        <w:r w:rsidR="000D6AAD">
          <w:rPr>
            <w:sz w:val="22"/>
            <w:szCs w:val="22"/>
          </w:rPr>
          <w:t xml:space="preserve"> had</w:t>
        </w:r>
      </w:ins>
      <w:ins w:id="1021" w:author="Brian Blankenship" w:date="2024-01-08T17:17:00Z">
        <w:r w:rsidR="00D51EEA">
          <w:rPr>
            <w:sz w:val="22"/>
            <w:szCs w:val="22"/>
          </w:rPr>
          <w:t xml:space="preserve"> a Chinese military presence </w:t>
        </w:r>
      </w:ins>
      <w:ins w:id="1022" w:author="Brian Blankenship" w:date="2024-01-08T19:43:00Z">
        <w:r w:rsidR="007067D5">
          <w:rPr>
            <w:sz w:val="22"/>
            <w:szCs w:val="22"/>
          </w:rPr>
          <w:t>since as late</w:t>
        </w:r>
      </w:ins>
      <w:ins w:id="1023" w:author="Brian Blankenship" w:date="2024-01-08T17:17:00Z">
        <w:r w:rsidR="00D51EEA">
          <w:rPr>
            <w:sz w:val="22"/>
            <w:szCs w:val="22"/>
          </w:rPr>
          <w:t xml:space="preserve"> as 2022</w:t>
        </w:r>
      </w:ins>
      <w:ins w:id="1024" w:author="Brian Blankenship" w:date="2024-01-08T17:18:00Z">
        <w:r w:rsidR="00D51EEA">
          <w:rPr>
            <w:sz w:val="22"/>
            <w:szCs w:val="22"/>
          </w:rPr>
          <w:t xml:space="preserve">. </w:t>
        </w:r>
      </w:ins>
    </w:p>
    <w:p w14:paraId="55F9191C" w14:textId="78AA44CB" w:rsidR="00D51EEA" w:rsidRDefault="00D51EEA">
      <w:pPr>
        <w:spacing w:after="0" w:line="240" w:lineRule="auto"/>
        <w:ind w:firstLine="720"/>
        <w:contextualSpacing/>
        <w:jc w:val="both"/>
        <w:rPr>
          <w:ins w:id="1025" w:author="Brian Blankenship" w:date="2024-01-08T17:15:00Z"/>
          <w:sz w:val="22"/>
          <w:szCs w:val="22"/>
        </w:rPr>
        <w:pPrChange w:id="1026" w:author="Brian Blankenship" w:date="2024-01-08T18:01:00Z">
          <w:pPr>
            <w:spacing w:after="0" w:line="240" w:lineRule="auto"/>
            <w:contextualSpacing/>
            <w:jc w:val="both"/>
          </w:pPr>
        </w:pPrChange>
      </w:pPr>
      <w:ins w:id="1027" w:author="Brian Blankenship" w:date="2024-01-08T17:16:00Z">
        <w:r>
          <w:rPr>
            <w:sz w:val="22"/>
            <w:szCs w:val="22"/>
          </w:rPr>
          <w:t xml:space="preserve">This variation allows us to </w:t>
        </w:r>
      </w:ins>
      <w:ins w:id="1028" w:author="Brian Blankenship" w:date="2024-01-08T17:18:00Z">
        <w:r>
          <w:rPr>
            <w:sz w:val="22"/>
            <w:szCs w:val="22"/>
          </w:rPr>
          <w:t xml:space="preserve">study how </w:t>
        </w:r>
      </w:ins>
      <w:ins w:id="1029" w:author="Brian Blankenship" w:date="2024-01-08T17:20:00Z">
        <w:r>
          <w:rPr>
            <w:sz w:val="22"/>
            <w:szCs w:val="22"/>
          </w:rPr>
          <w:t xml:space="preserve">support for foreign bases varies across environments featuring </w:t>
        </w:r>
      </w:ins>
      <w:ins w:id="1030" w:author="Brian Blankenship" w:date="2024-01-08T17:19:00Z">
        <w:r>
          <w:rPr>
            <w:sz w:val="22"/>
            <w:szCs w:val="22"/>
          </w:rPr>
          <w:t>different amounts and types of foreign competition</w:t>
        </w:r>
      </w:ins>
      <w:ins w:id="1031" w:author="Brian Blankenship" w:date="2024-01-08T17:20:00Z">
        <w:r>
          <w:rPr>
            <w:sz w:val="22"/>
            <w:szCs w:val="22"/>
          </w:rPr>
          <w:t>. Djibouti, for example,</w:t>
        </w:r>
      </w:ins>
      <w:ins w:id="1032" w:author="Brian Blankenship" w:date="2024-01-08T17:21:00Z">
        <w:r>
          <w:rPr>
            <w:sz w:val="22"/>
            <w:szCs w:val="22"/>
          </w:rPr>
          <w:t xml:space="preserve"> </w:t>
        </w:r>
        <w:del w:id="1033" w:author="Michael Allen" w:date="2024-01-10T08:49:00Z">
          <w:r w:rsidDel="002425B5">
            <w:rPr>
              <w:sz w:val="22"/>
              <w:szCs w:val="22"/>
            </w:rPr>
            <w:delText>allows</w:delText>
          </w:r>
        </w:del>
      </w:ins>
      <w:ins w:id="1034" w:author="Michael Allen" w:date="2024-01-10T08:49:00Z">
        <w:r w:rsidR="002425B5">
          <w:rPr>
            <w:sz w:val="22"/>
            <w:szCs w:val="22"/>
          </w:rPr>
          <w:t>will enable</w:t>
        </w:r>
      </w:ins>
      <w:ins w:id="1035" w:author="Brian Blankenship" w:date="2024-01-08T17:21:00Z">
        <w:r>
          <w:rPr>
            <w:sz w:val="22"/>
            <w:szCs w:val="22"/>
          </w:rPr>
          <w:t xml:space="preserve"> us to assess how the public and elites react when they are in close proximity with both U.S. and Chinese military personnel, </w:t>
        </w:r>
      </w:ins>
      <w:ins w:id="1036" w:author="Brian Blankenship" w:date="2024-01-08T17:20:00Z">
        <w:r>
          <w:rPr>
            <w:sz w:val="22"/>
            <w:szCs w:val="22"/>
          </w:rPr>
          <w:t xml:space="preserve">while the other two cases allow us to study </w:t>
        </w:r>
      </w:ins>
      <w:ins w:id="1037" w:author="Brian Blankenship" w:date="2024-01-08T17:22:00Z">
        <w:r>
          <w:rPr>
            <w:sz w:val="22"/>
            <w:szCs w:val="22"/>
          </w:rPr>
          <w:t>support for bases in an environment in which respondents are exposed to</w:t>
        </w:r>
      </w:ins>
      <w:ins w:id="1038" w:author="Brian Blankenship" w:date="2024-01-08T17:23:00Z">
        <w:r>
          <w:rPr>
            <w:sz w:val="22"/>
            <w:szCs w:val="22"/>
          </w:rPr>
          <w:t xml:space="preserve"> </w:t>
        </w:r>
      </w:ins>
      <w:ins w:id="1039" w:author="Brian Blankenship" w:date="2024-01-08T19:44:00Z">
        <w:r w:rsidR="007067D5">
          <w:rPr>
            <w:sz w:val="22"/>
            <w:szCs w:val="22"/>
          </w:rPr>
          <w:t xml:space="preserve">military contact with one of the two great powers but </w:t>
        </w:r>
      </w:ins>
      <w:ins w:id="1040" w:author="Brian Blankenship" w:date="2024-01-08T17:23:00Z">
        <w:r>
          <w:rPr>
            <w:sz w:val="22"/>
            <w:szCs w:val="22"/>
          </w:rPr>
          <w:t>primarily</w:t>
        </w:r>
      </w:ins>
      <w:ins w:id="1041" w:author="Brian Blankenship" w:date="2024-01-08T17:22:00Z">
        <w:r>
          <w:rPr>
            <w:sz w:val="22"/>
            <w:szCs w:val="22"/>
          </w:rPr>
          <w:t xml:space="preserve"> non-military</w:t>
        </w:r>
      </w:ins>
      <w:ins w:id="1042" w:author="Brian Blankenship" w:date="2024-01-08T19:44:00Z">
        <w:r w:rsidR="007067D5">
          <w:rPr>
            <w:sz w:val="22"/>
            <w:szCs w:val="22"/>
          </w:rPr>
          <w:t xml:space="preserve"> (</w:t>
        </w:r>
        <w:del w:id="1043" w:author="Michael Allen" w:date="2024-01-10T09:10:00Z">
          <w:r w:rsidR="007067D5" w:rsidDel="00480212">
            <w:rPr>
              <w:sz w:val="22"/>
              <w:szCs w:val="22"/>
            </w:rPr>
            <w:delText xml:space="preserve">e.g., </w:delText>
          </w:r>
        </w:del>
        <w:r w:rsidR="007067D5">
          <w:rPr>
            <w:sz w:val="22"/>
            <w:szCs w:val="22"/>
          </w:rPr>
          <w:t>economic and civilian)</w:t>
        </w:r>
      </w:ins>
      <w:ins w:id="1044" w:author="Brian Blankenship" w:date="2024-01-08T17:22:00Z">
        <w:r>
          <w:rPr>
            <w:sz w:val="22"/>
            <w:szCs w:val="22"/>
          </w:rPr>
          <w:t xml:space="preserve"> forms of contact</w:t>
        </w:r>
      </w:ins>
      <w:ins w:id="1045" w:author="Brian Blankenship" w:date="2024-01-08T17:23:00Z">
        <w:r>
          <w:rPr>
            <w:sz w:val="22"/>
            <w:szCs w:val="22"/>
          </w:rPr>
          <w:t xml:space="preserve"> </w:t>
        </w:r>
      </w:ins>
      <w:ins w:id="1046" w:author="Brian Blankenship" w:date="2024-01-08T19:44:00Z">
        <w:r w:rsidR="007067D5">
          <w:rPr>
            <w:sz w:val="22"/>
            <w:szCs w:val="22"/>
          </w:rPr>
          <w:t>with the other great power</w:t>
        </w:r>
      </w:ins>
      <w:ins w:id="1047" w:author="Brian Blankenship" w:date="2024-01-08T17:23:00Z">
        <w:r>
          <w:rPr>
            <w:sz w:val="22"/>
            <w:szCs w:val="22"/>
          </w:rPr>
          <w:t xml:space="preserve">. </w:t>
        </w:r>
      </w:ins>
    </w:p>
    <w:p w14:paraId="3E888B1A" w14:textId="0C44D40B" w:rsidR="00857E8D" w:rsidRDefault="00C82AAA" w:rsidP="00857E8D">
      <w:pPr>
        <w:spacing w:after="0" w:line="240" w:lineRule="auto"/>
        <w:ind w:firstLine="720"/>
        <w:contextualSpacing/>
        <w:jc w:val="both"/>
        <w:rPr>
          <w:ins w:id="1048" w:author="Brian Blankenship" w:date="2024-01-03T07:58:00Z"/>
          <w:sz w:val="22"/>
          <w:szCs w:val="22"/>
        </w:rPr>
      </w:pPr>
      <w:ins w:id="1049" w:author="Brian Blankenship" w:date="2024-01-03T07:58:00Z">
        <w:r>
          <w:rPr>
            <w:sz w:val="22"/>
            <w:szCs w:val="22"/>
          </w:rPr>
          <w:t xml:space="preserve">As described in more detail below, our project will combine evidence on </w:t>
        </w:r>
      </w:ins>
      <w:ins w:id="1050" w:author="Michael Allen" w:date="2024-01-07T20:13:00Z">
        <w:r w:rsidR="000F2C23">
          <w:rPr>
            <w:sz w:val="22"/>
            <w:szCs w:val="22"/>
          </w:rPr>
          <w:t xml:space="preserve">the </w:t>
        </w:r>
      </w:ins>
      <w:ins w:id="1051" w:author="Brian Blankenship" w:date="2024-01-03T07:58:00Z">
        <w:r>
          <w:rPr>
            <w:sz w:val="22"/>
            <w:szCs w:val="22"/>
          </w:rPr>
          <w:t>views of the public, measured using nationwide surveys in all three countries, with evidence from elites</w:t>
        </w:r>
        <w:del w:id="1052" w:author="Michael Allen" w:date="2024-01-10T08:49:00Z">
          <w:r w:rsidDel="002425B5">
            <w:rPr>
              <w:sz w:val="22"/>
              <w:szCs w:val="22"/>
            </w:rPr>
            <w:delText>,</w:delText>
          </w:r>
        </w:del>
        <w:r>
          <w:rPr>
            <w:sz w:val="22"/>
            <w:szCs w:val="22"/>
          </w:rPr>
          <w:t xml:space="preserve"> captured with fieldwork and interviews in Djibouti. By elites, we refer to individuals who either “</w:t>
        </w:r>
        <w:r w:rsidRPr="00741266">
          <w:rPr>
            <w:sz w:val="22"/>
            <w:szCs w:val="22"/>
          </w:rPr>
          <w:t xml:space="preserve">have relevant expertise or occupy </w:t>
        </w:r>
        <w:r w:rsidRPr="00741266">
          <w:rPr>
            <w:sz w:val="22"/>
            <w:szCs w:val="22"/>
          </w:rPr>
          <w:lastRenderedPageBreak/>
          <w:t>positions that control significant foreign</w:t>
        </w:r>
        <w:r>
          <w:rPr>
            <w:sz w:val="22"/>
            <w:szCs w:val="22"/>
          </w:rPr>
          <w:t xml:space="preserve"> </w:t>
        </w:r>
        <w:r w:rsidRPr="00741266">
          <w:rPr>
            <w:sz w:val="22"/>
            <w:szCs w:val="22"/>
          </w:rPr>
          <w:t>policy resources</w:t>
        </w:r>
        <w:r>
          <w:rPr>
            <w:sz w:val="22"/>
            <w:szCs w:val="22"/>
          </w:rPr>
          <w:t>” or who “occu</w:t>
        </w:r>
        <w:r w:rsidRPr="00741266">
          <w:rPr>
            <w:sz w:val="22"/>
            <w:szCs w:val="22"/>
          </w:rPr>
          <w:t>py high positions outside</w:t>
        </w:r>
        <w:r>
          <w:rPr>
            <w:sz w:val="22"/>
            <w:szCs w:val="22"/>
          </w:rPr>
          <w:t xml:space="preserve"> </w:t>
        </w:r>
        <w:r w:rsidRPr="00741266">
          <w:rPr>
            <w:sz w:val="22"/>
            <w:szCs w:val="22"/>
          </w:rPr>
          <w:t>of foreign policy settings but are adjacent to or affected by foreign policy decisions (for example,</w:t>
        </w:r>
        <w:r>
          <w:rPr>
            <w:sz w:val="22"/>
            <w:szCs w:val="22"/>
          </w:rPr>
          <w:t xml:space="preserve"> </w:t>
        </w:r>
        <w:r w:rsidRPr="00741266">
          <w:rPr>
            <w:sz w:val="22"/>
            <w:szCs w:val="22"/>
          </w:rPr>
          <w:t>business elites, or legislators with no direct foreign policy role or expertise)</w:t>
        </w:r>
        <w:r>
          <w:rPr>
            <w:sz w:val="22"/>
            <w:szCs w:val="22"/>
          </w:rPr>
          <w:t xml:space="preserve">” (Saunders 2022, 222). </w:t>
        </w:r>
      </w:ins>
      <w:ins w:id="1053" w:author="Brian Blankenship" w:date="2024-01-09T09:19:00Z">
        <w:r w:rsidR="00857E8D">
          <w:rPr>
            <w:sz w:val="22"/>
            <w:szCs w:val="22"/>
          </w:rPr>
          <w:t>We choose to study elites and the public separately</w:t>
        </w:r>
      </w:ins>
      <w:ins w:id="1054" w:author="Michael Allen" w:date="2024-01-10T09:10:00Z">
        <w:r w:rsidR="00480212">
          <w:rPr>
            <w:sz w:val="22"/>
            <w:szCs w:val="22"/>
          </w:rPr>
          <w:t>,</w:t>
        </w:r>
      </w:ins>
      <w:ins w:id="1055" w:author="Brian Blankenship" w:date="2024-01-09T09:19:00Z">
        <w:r w:rsidR="00857E8D">
          <w:rPr>
            <w:sz w:val="22"/>
            <w:szCs w:val="22"/>
          </w:rPr>
          <w:t xml:space="preserve"> given that the two kinds of actors </w:t>
        </w:r>
      </w:ins>
      <w:ins w:id="1056" w:author="Brian Blankenship" w:date="2024-01-09T09:20:00Z">
        <w:r w:rsidR="00857E8D">
          <w:rPr>
            <w:sz w:val="22"/>
            <w:szCs w:val="22"/>
          </w:rPr>
          <w:t>differ in their knowledge</w:t>
        </w:r>
      </w:ins>
      <w:ins w:id="1057" w:author="Brian Blankenship" w:date="2024-01-09T09:19:00Z">
        <w:r w:rsidR="00857E8D">
          <w:rPr>
            <w:sz w:val="22"/>
            <w:szCs w:val="22"/>
          </w:rPr>
          <w:t xml:space="preserve"> about policy </w:t>
        </w:r>
      </w:ins>
      <w:ins w:id="1058" w:author="Brian Blankenship" w:date="2024-01-09T09:20:00Z">
        <w:r w:rsidR="00857E8D">
          <w:rPr>
            <w:sz w:val="22"/>
            <w:szCs w:val="22"/>
          </w:rPr>
          <w:t xml:space="preserve">outcomes and </w:t>
        </w:r>
        <w:del w:id="1059" w:author="Michael Allen" w:date="2024-01-10T08:49:00Z">
          <w:r w:rsidR="00857E8D" w:rsidDel="002425B5">
            <w:rPr>
              <w:sz w:val="22"/>
              <w:szCs w:val="22"/>
            </w:rPr>
            <w:delText xml:space="preserve">in their </w:delText>
          </w:r>
        </w:del>
        <w:r w:rsidR="00857E8D">
          <w:rPr>
            <w:sz w:val="22"/>
            <w:szCs w:val="22"/>
          </w:rPr>
          <w:t xml:space="preserve">influence over policy, and that they may respond to different incentives. </w:t>
        </w:r>
      </w:ins>
    </w:p>
    <w:p w14:paraId="50C026D6" w14:textId="6B4E71B0" w:rsidR="00C82AAA" w:rsidRDefault="00C82AAA" w:rsidP="003B4E9D">
      <w:pPr>
        <w:spacing w:line="240" w:lineRule="auto"/>
        <w:ind w:firstLine="720"/>
        <w:contextualSpacing/>
        <w:jc w:val="both"/>
        <w:rPr>
          <w:ins w:id="1060" w:author="Brian Blankenship" w:date="2024-01-03T07:58:00Z"/>
          <w:sz w:val="22"/>
          <w:szCs w:val="22"/>
        </w:rPr>
      </w:pPr>
      <w:ins w:id="1061" w:author="Brian Blankenship" w:date="2024-01-03T07:58:00Z">
        <w:r w:rsidRPr="00A46E60">
          <w:rPr>
            <w:sz w:val="22"/>
            <w:szCs w:val="22"/>
          </w:rPr>
          <w:t>We chose Djibouti as the site for fieldwork as it is the place that allows for military access by multiple countries and a higher chance for civilian interactions with foreign military personnel. Djibouti is a rare case where</w:t>
        </w:r>
        <w:del w:id="1062" w:author="Michael Flynn" w:date="2024-01-04T10:14:00Z">
          <w:r w:rsidRPr="00A46E60" w:rsidDel="001E21C1">
            <w:rPr>
              <w:sz w:val="22"/>
              <w:szCs w:val="22"/>
            </w:rPr>
            <w:delText xml:space="preserve"> a</w:delText>
          </w:r>
        </w:del>
        <w:r w:rsidRPr="00A46E60">
          <w:rPr>
            <w:sz w:val="22"/>
            <w:szCs w:val="22"/>
          </w:rPr>
          <w:t xml:space="preserve"> U.S. and Chinese military base</w:t>
        </w:r>
      </w:ins>
      <w:ins w:id="1063" w:author="Michael Flynn" w:date="2024-01-04T10:14:00Z">
        <w:r w:rsidR="001E21C1">
          <w:rPr>
            <w:sz w:val="22"/>
            <w:szCs w:val="22"/>
          </w:rPr>
          <w:t>s</w:t>
        </w:r>
      </w:ins>
      <w:ins w:id="1064" w:author="Brian Blankenship" w:date="2024-01-03T07:58:00Z">
        <w:r w:rsidRPr="00A46E60">
          <w:rPr>
            <w:sz w:val="22"/>
            <w:szCs w:val="22"/>
          </w:rPr>
          <w:t xml:space="preserve"> </w:t>
        </w:r>
        <w:del w:id="1065" w:author="Michael Flynn" w:date="2024-01-04T10:14:00Z">
          <w:r w:rsidRPr="00A46E60" w:rsidDel="001E21C1">
            <w:rPr>
              <w:sz w:val="22"/>
              <w:szCs w:val="22"/>
            </w:rPr>
            <w:delText>in the same country is close to each other</w:delText>
          </w:r>
        </w:del>
      </w:ins>
      <w:ins w:id="1066" w:author="Michael Flynn" w:date="2024-01-04T10:14:00Z">
        <w:r w:rsidR="001E21C1">
          <w:rPr>
            <w:sz w:val="22"/>
            <w:szCs w:val="22"/>
          </w:rPr>
          <w:t xml:space="preserve">are in close </w:t>
        </w:r>
      </w:ins>
      <w:ins w:id="1067" w:author="Michael Flynn" w:date="2024-01-04T10:15:00Z">
        <w:r w:rsidR="00391EA9">
          <w:rPr>
            <w:sz w:val="22"/>
            <w:szCs w:val="22"/>
          </w:rPr>
          <w:t xml:space="preserve">geographic </w:t>
        </w:r>
      </w:ins>
      <w:ins w:id="1068" w:author="Michael Flynn" w:date="2024-01-04T10:14:00Z">
        <w:r w:rsidR="001E21C1">
          <w:rPr>
            <w:sz w:val="22"/>
            <w:szCs w:val="22"/>
          </w:rPr>
          <w:t>proximity within the same country</w:t>
        </w:r>
      </w:ins>
      <w:ins w:id="1069" w:author="Brian Blankenship" w:date="2024-01-03T07:58:00Z">
        <w:r w:rsidRPr="00A46E60">
          <w:rPr>
            <w:sz w:val="22"/>
            <w:szCs w:val="22"/>
          </w:rPr>
          <w:t xml:space="preserve">. While the uniqueness of the situation may disqualify Djibouti as a generalizable case for fieldwork, it is important for a few reasons. First, </w:t>
        </w:r>
      </w:ins>
      <w:ins w:id="1070" w:author="Michael Flynn" w:date="2024-01-04T10:15:00Z">
        <w:r w:rsidR="000E5080">
          <w:rPr>
            <w:sz w:val="22"/>
            <w:szCs w:val="22"/>
          </w:rPr>
          <w:t xml:space="preserve">such </w:t>
        </w:r>
      </w:ins>
      <w:ins w:id="1071" w:author="Brian Blankenship" w:date="2024-01-03T07:58:00Z">
        <w:r w:rsidRPr="00A46E60">
          <w:rPr>
            <w:sz w:val="22"/>
            <w:szCs w:val="22"/>
          </w:rPr>
          <w:t>dual-access cases are likely to increase in the future. Djibouti may represent a wave of countries seeking favor from multiple countries simultaneously. Various countries in the Cold War</w:t>
        </w:r>
        <w:r>
          <w:rPr>
            <w:sz w:val="22"/>
            <w:szCs w:val="22"/>
          </w:rPr>
          <w:t xml:space="preserve"> </w:t>
        </w:r>
        <w:r w:rsidRPr="00A46E60">
          <w:rPr>
            <w:sz w:val="22"/>
            <w:szCs w:val="22"/>
          </w:rPr>
          <w:t xml:space="preserve">sought support from </w:t>
        </w:r>
        <w:r>
          <w:rPr>
            <w:sz w:val="22"/>
            <w:szCs w:val="22"/>
          </w:rPr>
          <w:t xml:space="preserve">both </w:t>
        </w:r>
        <w:r w:rsidRPr="00A46E60">
          <w:rPr>
            <w:sz w:val="22"/>
            <w:szCs w:val="22"/>
          </w:rPr>
          <w:t>the United States and the Soviet Union instead of being a</w:t>
        </w:r>
        <w:r>
          <w:rPr>
            <w:sz w:val="22"/>
            <w:szCs w:val="22"/>
          </w:rPr>
          <w:t>n exclusive</w:t>
        </w:r>
        <w:r w:rsidRPr="00A46E60">
          <w:rPr>
            <w:sz w:val="22"/>
            <w:szCs w:val="22"/>
          </w:rPr>
          <w:t xml:space="preserve"> client of one major power</w:t>
        </w:r>
        <w:r>
          <w:rPr>
            <w:sz w:val="22"/>
            <w:szCs w:val="22"/>
          </w:rPr>
          <w:t>, while others</w:t>
        </w:r>
      </w:ins>
      <w:ins w:id="1072" w:author="Michael Allen" w:date="2024-01-10T09:11:00Z">
        <w:r w:rsidR="00480212">
          <w:rPr>
            <w:sz w:val="22"/>
            <w:szCs w:val="22"/>
          </w:rPr>
          <w:t>,</w:t>
        </w:r>
      </w:ins>
      <w:ins w:id="1073" w:author="Brian Blankenship" w:date="2024-01-03T07:58:00Z">
        <w:r>
          <w:rPr>
            <w:sz w:val="22"/>
            <w:szCs w:val="22"/>
          </w:rPr>
          <w:t xml:space="preserve"> like Egypt</w:t>
        </w:r>
      </w:ins>
      <w:ins w:id="1074" w:author="Michael Allen" w:date="2024-01-10T09:11:00Z">
        <w:r w:rsidR="00480212">
          <w:rPr>
            <w:sz w:val="22"/>
            <w:szCs w:val="22"/>
          </w:rPr>
          <w:t>,</w:t>
        </w:r>
      </w:ins>
      <w:ins w:id="1075" w:author="Brian Blankenship" w:date="2024-01-03T07:58:00Z">
        <w:r>
          <w:rPr>
            <w:sz w:val="22"/>
            <w:szCs w:val="22"/>
          </w:rPr>
          <w:t xml:space="preserve"> switched their alignment from one major power to the other</w:t>
        </w:r>
        <w:r w:rsidRPr="00A46E60">
          <w:rPr>
            <w:sz w:val="22"/>
            <w:szCs w:val="22"/>
          </w:rPr>
          <w:t>. Djibouti may be a model for other countries in the near future.</w:t>
        </w:r>
        <w:r>
          <w:rPr>
            <w:sz w:val="22"/>
            <w:szCs w:val="22"/>
          </w:rPr>
          <w:t xml:space="preserve"> S</w:t>
        </w:r>
        <w:r w:rsidRPr="00A46E60">
          <w:rPr>
            <w:sz w:val="22"/>
            <w:szCs w:val="22"/>
          </w:rPr>
          <w:t xml:space="preserve">econd, Djibouti offers the opportunity to examine </w:t>
        </w:r>
        <w:r>
          <w:rPr>
            <w:sz w:val="22"/>
            <w:szCs w:val="22"/>
          </w:rPr>
          <w:t>interactions with both the United States and China</w:t>
        </w:r>
        <w:r w:rsidRPr="00A46E60">
          <w:rPr>
            <w:sz w:val="22"/>
            <w:szCs w:val="22"/>
          </w:rPr>
          <w:t xml:space="preserve"> within the same context</w:t>
        </w:r>
        <w:r>
          <w:rPr>
            <w:sz w:val="22"/>
            <w:szCs w:val="22"/>
          </w:rPr>
          <w:t xml:space="preserve">, which is essential for studying how competition shapes </w:t>
        </w:r>
      </w:ins>
      <w:ins w:id="1076" w:author="Michael Flynn" w:date="2024-01-04T10:15:00Z">
        <w:r w:rsidR="003E5E40">
          <w:rPr>
            <w:sz w:val="22"/>
            <w:szCs w:val="22"/>
          </w:rPr>
          <w:t>publics</w:t>
        </w:r>
        <w:r w:rsidR="00B73B1B">
          <w:rPr>
            <w:sz w:val="22"/>
            <w:szCs w:val="22"/>
          </w:rPr>
          <w:t>’</w:t>
        </w:r>
        <w:r w:rsidR="003E5E40">
          <w:rPr>
            <w:sz w:val="22"/>
            <w:szCs w:val="22"/>
          </w:rPr>
          <w:t xml:space="preserve"> </w:t>
        </w:r>
      </w:ins>
      <w:ins w:id="1077" w:author="Brian Blankenship" w:date="2024-01-03T07:58:00Z">
        <w:r>
          <w:rPr>
            <w:sz w:val="22"/>
            <w:szCs w:val="22"/>
          </w:rPr>
          <w:t>support for basing</w:t>
        </w:r>
        <w:r w:rsidRPr="00A46E60">
          <w:rPr>
            <w:sz w:val="22"/>
            <w:szCs w:val="22"/>
          </w:rPr>
          <w:t xml:space="preserve">. Third, </w:t>
        </w:r>
        <w:r>
          <w:rPr>
            <w:sz w:val="22"/>
            <w:szCs w:val="22"/>
          </w:rPr>
          <w:t xml:space="preserve">and </w:t>
        </w:r>
        <w:r w:rsidRPr="00A46E60">
          <w:rPr>
            <w:sz w:val="22"/>
            <w:szCs w:val="22"/>
          </w:rPr>
          <w:t>importantly for basic science, we can assess the</w:t>
        </w:r>
        <w:r>
          <w:rPr>
            <w:sz w:val="22"/>
            <w:szCs w:val="22"/>
          </w:rPr>
          <w:t xml:space="preserve"> micro-foundations of influence at the ground level </w:t>
        </w:r>
        <w:r w:rsidRPr="00A46E60">
          <w:rPr>
            <w:sz w:val="22"/>
            <w:szCs w:val="22"/>
          </w:rPr>
          <w:t xml:space="preserve">within </w:t>
        </w:r>
        <w:del w:id="1078" w:author="Carla Martinez Machain" w:date="2024-01-09T17:23:00Z">
          <w:r w:rsidDel="000D6AAD">
            <w:rPr>
              <w:sz w:val="22"/>
              <w:szCs w:val="22"/>
            </w:rPr>
            <w:delText>each</w:delText>
          </w:r>
        </w:del>
      </w:ins>
      <w:ins w:id="1079" w:author="Carla Martinez Machain" w:date="2024-01-09T17:23:00Z">
        <w:r w:rsidR="000D6AAD">
          <w:rPr>
            <w:sz w:val="22"/>
            <w:szCs w:val="22"/>
          </w:rPr>
          <w:t>the</w:t>
        </w:r>
      </w:ins>
      <w:ins w:id="1080" w:author="Brian Blankenship" w:date="2024-01-03T07:58:00Z">
        <w:r>
          <w:rPr>
            <w:sz w:val="22"/>
            <w:szCs w:val="22"/>
          </w:rPr>
          <w:t xml:space="preserve"> host countr</w:t>
        </w:r>
        <w:r w:rsidRPr="00A46E60">
          <w:rPr>
            <w:sz w:val="22"/>
            <w:szCs w:val="22"/>
          </w:rPr>
          <w:t>y and whether one country is more capable of influence than another. Assessing whether influence is a zero-sum or positive-sum game cannot be done in isolation, and Djibouti allows us to see the direct competition between the two powers.</w:t>
        </w:r>
      </w:ins>
    </w:p>
    <w:p w14:paraId="41176840" w14:textId="77777777" w:rsidR="00C82AAA" w:rsidRPr="0012044C" w:rsidRDefault="00C82AAA" w:rsidP="003B4E9D">
      <w:pPr>
        <w:spacing w:line="240" w:lineRule="auto"/>
        <w:contextualSpacing/>
        <w:jc w:val="both"/>
        <w:rPr>
          <w:ins w:id="1081" w:author="Brian Blankenship" w:date="2024-01-03T07:58:00Z"/>
          <w:b/>
          <w:bCs/>
          <w:sz w:val="22"/>
          <w:szCs w:val="22"/>
        </w:rPr>
      </w:pPr>
      <w:ins w:id="1082" w:author="Brian Blankenship" w:date="2024-01-03T07:58:00Z">
        <w:r>
          <w:rPr>
            <w:b/>
            <w:bCs/>
            <w:sz w:val="22"/>
            <w:szCs w:val="22"/>
          </w:rPr>
          <w:t>A. Theory-Building Research Objectives</w:t>
        </w:r>
      </w:ins>
    </w:p>
    <w:p w14:paraId="3A073F62" w14:textId="4751EF87" w:rsidR="00C82AAA" w:rsidRPr="008E43D4" w:rsidRDefault="00C82AAA">
      <w:pPr>
        <w:spacing w:after="120" w:line="240" w:lineRule="auto"/>
        <w:contextualSpacing/>
        <w:jc w:val="both"/>
        <w:rPr>
          <w:ins w:id="1083" w:author="Brian Blankenship" w:date="2024-01-03T07:58:00Z"/>
          <w:sz w:val="22"/>
          <w:szCs w:val="22"/>
        </w:rPr>
        <w:pPrChange w:id="1084" w:author="Joyce, Renanah Miles" w:date="2024-01-10T08:17:00Z">
          <w:pPr>
            <w:spacing w:line="240" w:lineRule="auto"/>
            <w:contextualSpacing/>
            <w:jc w:val="both"/>
          </w:pPr>
        </w:pPrChange>
      </w:pPr>
      <w:ins w:id="1085" w:author="Brian Blankenship" w:date="2024-01-03T07:58:00Z">
        <w:r w:rsidRPr="008E43D4">
          <w:rPr>
            <w:sz w:val="22"/>
            <w:szCs w:val="22"/>
          </w:rPr>
          <w:t>Much of th</w:t>
        </w:r>
        <w:r>
          <w:rPr>
            <w:sz w:val="22"/>
            <w:szCs w:val="22"/>
          </w:rPr>
          <w:t xml:space="preserve">e work in this project </w:t>
        </w:r>
        <w:del w:id="1086" w:author="Michael Allen" w:date="2024-01-07T20:13:00Z">
          <w:r w:rsidRPr="008E43D4" w:rsidDel="000F2C23">
            <w:rPr>
              <w:sz w:val="22"/>
              <w:szCs w:val="22"/>
            </w:rPr>
            <w:delText xml:space="preserve">is  </w:delText>
          </w:r>
          <w:r w:rsidDel="000F2C23">
            <w:rPr>
              <w:sz w:val="22"/>
              <w:szCs w:val="22"/>
            </w:rPr>
            <w:delText>inductive and aimed</w:delText>
          </w:r>
        </w:del>
      </w:ins>
      <w:ins w:id="1087" w:author="Michael Allen" w:date="2024-01-07T20:13:00Z">
        <w:r w:rsidR="000F2C23">
          <w:rPr>
            <w:sz w:val="22"/>
            <w:szCs w:val="22"/>
          </w:rPr>
          <w:t>aims</w:t>
        </w:r>
      </w:ins>
      <w:ins w:id="1088" w:author="Brian Blankenship" w:date="2024-01-03T07:58:00Z">
        <w:r>
          <w:rPr>
            <w:sz w:val="22"/>
            <w:szCs w:val="22"/>
          </w:rPr>
          <w:t xml:space="preserve"> at theory-building</w:t>
        </w:r>
        <w:r w:rsidRPr="008E43D4">
          <w:rPr>
            <w:sz w:val="22"/>
            <w:szCs w:val="22"/>
          </w:rPr>
          <w:t xml:space="preserve">. For example, we know relatively little about how people view China’s foreign military presence, as most of the existing literature has </w:t>
        </w:r>
      </w:ins>
      <w:ins w:id="1089" w:author="Michael Flynn" w:date="2024-01-04T10:17:00Z">
        <w:r w:rsidR="00B73B1B">
          <w:rPr>
            <w:sz w:val="22"/>
            <w:szCs w:val="22"/>
          </w:rPr>
          <w:t xml:space="preserve">overwhelmingly </w:t>
        </w:r>
      </w:ins>
      <w:ins w:id="1090" w:author="Brian Blankenship" w:date="2024-01-03T07:58:00Z">
        <w:r w:rsidRPr="008E43D4">
          <w:rPr>
            <w:sz w:val="22"/>
            <w:szCs w:val="22"/>
          </w:rPr>
          <w:t>focused on China’s</w:t>
        </w:r>
      </w:ins>
      <w:ins w:id="1091" w:author="Michael Flynn" w:date="2024-01-04T10:17:00Z">
        <w:r w:rsidR="00B73B1B">
          <w:rPr>
            <w:sz w:val="22"/>
            <w:szCs w:val="22"/>
          </w:rPr>
          <w:t xml:space="preserve"> </w:t>
        </w:r>
      </w:ins>
      <w:ins w:id="1092" w:author="Brian Blankenship" w:date="2024-01-03T07:58:00Z">
        <w:del w:id="1093" w:author="Michael Flynn" w:date="2024-01-04T10:17:00Z">
          <w:r w:rsidRPr="008E43D4" w:rsidDel="00B73B1B">
            <w:rPr>
              <w:sz w:val="22"/>
              <w:szCs w:val="22"/>
            </w:rPr>
            <w:delText xml:space="preserve"> purely </w:delText>
          </w:r>
        </w:del>
        <w:r w:rsidRPr="008E43D4">
          <w:rPr>
            <w:sz w:val="22"/>
            <w:szCs w:val="22"/>
          </w:rPr>
          <w:t xml:space="preserve">economic </w:t>
        </w:r>
        <w:del w:id="1094" w:author="Michael Flynn" w:date="2024-01-04T10:17:00Z">
          <w:r w:rsidRPr="008E43D4" w:rsidDel="00BA3ADD">
            <w:rPr>
              <w:sz w:val="22"/>
              <w:szCs w:val="22"/>
            </w:rPr>
            <w:delText>footprint</w:delText>
          </w:r>
        </w:del>
      </w:ins>
      <w:ins w:id="1095" w:author="Michael Flynn" w:date="2024-01-04T10:17:00Z">
        <w:r w:rsidR="00BA3ADD">
          <w:rPr>
            <w:sz w:val="22"/>
            <w:szCs w:val="22"/>
          </w:rPr>
          <w:t>efforts to build influence</w:t>
        </w:r>
      </w:ins>
      <w:ins w:id="1096" w:author="Brian Blankenship" w:date="2024-01-03T07:58:00Z">
        <w:r w:rsidRPr="008E43D4">
          <w:rPr>
            <w:sz w:val="22"/>
            <w:szCs w:val="22"/>
          </w:rPr>
          <w:t>. Similarly, while existing literature has studied public perceptions of economic inducements like foreign aid, and how contact with military personnel shapes public perceptions of the country that stations them, we know little about the relative effects of economic and social contact with military personnel and non-military civilians</w:t>
        </w:r>
        <w:del w:id="1097" w:author="Michael Flynn" w:date="2024-01-04T10:19:00Z">
          <w:r w:rsidRPr="008E43D4" w:rsidDel="00757D52">
            <w:rPr>
              <w:sz w:val="22"/>
              <w:szCs w:val="22"/>
            </w:rPr>
            <w:delText>.</w:delText>
          </w:r>
        </w:del>
        <w:r w:rsidRPr="008E43D4">
          <w:rPr>
            <w:sz w:val="22"/>
            <w:szCs w:val="22"/>
          </w:rPr>
          <w:t xml:space="preserve"> </w:t>
        </w:r>
      </w:ins>
      <w:ins w:id="1098" w:author="Michael Flynn" w:date="2024-01-04T10:19:00Z">
        <w:r w:rsidR="00757D52">
          <w:rPr>
            <w:sz w:val="22"/>
            <w:szCs w:val="22"/>
          </w:rPr>
          <w:t>(w</w:t>
        </w:r>
      </w:ins>
      <w:ins w:id="1099" w:author="Michael Flynn" w:date="2024-01-04T10:18:00Z">
        <w:r w:rsidR="00521FD7">
          <w:rPr>
            <w:sz w:val="22"/>
            <w:szCs w:val="22"/>
          </w:rPr>
          <w:t>ork by two of the team members is a rare exception (</w:t>
        </w:r>
        <w:r w:rsidR="00991C94">
          <w:rPr>
            <w:sz w:val="22"/>
            <w:szCs w:val="22"/>
          </w:rPr>
          <w:t xml:space="preserve">see </w:t>
        </w:r>
        <w:r w:rsidR="00521FD7">
          <w:rPr>
            <w:sz w:val="22"/>
            <w:szCs w:val="22"/>
          </w:rPr>
          <w:t>Flynn, Martinez Machain, and Stoyan 2019)</w:t>
        </w:r>
      </w:ins>
      <w:ins w:id="1100" w:author="Michael Flynn" w:date="2024-01-04T10:20:00Z">
        <w:r w:rsidR="00757D52">
          <w:rPr>
            <w:sz w:val="22"/>
            <w:szCs w:val="22"/>
          </w:rPr>
          <w:t>)</w:t>
        </w:r>
      </w:ins>
      <w:ins w:id="1101" w:author="Michael Flynn" w:date="2024-01-04T10:18:00Z">
        <w:r w:rsidR="00521FD7">
          <w:rPr>
            <w:sz w:val="22"/>
            <w:szCs w:val="22"/>
          </w:rPr>
          <w:t>.</w:t>
        </w:r>
      </w:ins>
    </w:p>
    <w:p w14:paraId="43176E2A" w14:textId="77777777" w:rsidR="00C82AAA" w:rsidRPr="008E43D4" w:rsidRDefault="00C82AAA">
      <w:pPr>
        <w:pStyle w:val="ListParagraph"/>
        <w:numPr>
          <w:ilvl w:val="0"/>
          <w:numId w:val="6"/>
        </w:numPr>
        <w:spacing w:before="0"/>
        <w:jc w:val="both"/>
        <w:rPr>
          <w:ins w:id="1102" w:author="Brian Blankenship" w:date="2024-01-03T07:58:00Z"/>
          <w:rFonts w:ascii="Times New Roman" w:hAnsi="Times New Roman" w:cs="Times New Roman"/>
          <w:bCs/>
        </w:rPr>
        <w:pPrChange w:id="1103" w:author="Joyce, Renanah Miles" w:date="2024-01-10T08:17:00Z">
          <w:pPr>
            <w:pStyle w:val="ListParagraph"/>
            <w:numPr>
              <w:numId w:val="6"/>
            </w:numPr>
            <w:spacing w:before="0" w:after="0"/>
            <w:ind w:left="360"/>
            <w:jc w:val="both"/>
          </w:pPr>
        </w:pPrChange>
      </w:pPr>
      <w:ins w:id="1104" w:author="Brian Blankenship" w:date="2024-01-03T07:58:00Z">
        <w:r>
          <w:rPr>
            <w:rFonts w:ascii="Times New Roman" w:hAnsi="Times New Roman" w:cs="Times New Roman"/>
            <w:bCs/>
          </w:rPr>
          <w:t>Theory-Building</w:t>
        </w:r>
        <w:r w:rsidRPr="008E43D4">
          <w:rPr>
            <w:rFonts w:ascii="Times New Roman" w:hAnsi="Times New Roman" w:cs="Times New Roman"/>
            <w:bCs/>
          </w:rPr>
          <w:t xml:space="preserve"> Research Questions</w:t>
        </w:r>
      </w:ins>
    </w:p>
    <w:p w14:paraId="74EA19BF" w14:textId="77777777" w:rsidR="00C82AAA" w:rsidRPr="008E43D4" w:rsidRDefault="00C82AAA">
      <w:pPr>
        <w:pStyle w:val="ListParagraph"/>
        <w:numPr>
          <w:ilvl w:val="1"/>
          <w:numId w:val="6"/>
        </w:numPr>
        <w:spacing w:before="0"/>
        <w:jc w:val="both"/>
        <w:rPr>
          <w:ins w:id="1105" w:author="Brian Blankenship" w:date="2024-01-03T07:58:00Z"/>
          <w:rFonts w:ascii="Times New Roman" w:hAnsi="Times New Roman" w:cs="Times New Roman"/>
        </w:rPr>
        <w:pPrChange w:id="1106" w:author="Joyce, Renanah Miles" w:date="2024-01-10T08:17:00Z">
          <w:pPr>
            <w:pStyle w:val="ListParagraph"/>
            <w:numPr>
              <w:ilvl w:val="1"/>
              <w:numId w:val="6"/>
            </w:numPr>
            <w:spacing w:before="0" w:after="0"/>
          </w:pPr>
        </w:pPrChange>
      </w:pPr>
      <w:ins w:id="1107" w:author="Brian Blankenship" w:date="2024-01-03T07:58:00Z">
        <w:r w:rsidRPr="008E43D4">
          <w:rPr>
            <w:rFonts w:ascii="Times New Roman" w:hAnsi="Times New Roman" w:cs="Times New Roman"/>
          </w:rPr>
          <w:t>To what extent are members of the public aware that the United States and China have a military presence in their countries?</w:t>
        </w:r>
      </w:ins>
    </w:p>
    <w:p w14:paraId="53EAA215" w14:textId="77777777" w:rsidR="00C82AAA" w:rsidRPr="008E43D4" w:rsidRDefault="00C82AAA">
      <w:pPr>
        <w:pStyle w:val="ListParagraph"/>
        <w:numPr>
          <w:ilvl w:val="1"/>
          <w:numId w:val="6"/>
        </w:numPr>
        <w:spacing w:before="0"/>
        <w:jc w:val="both"/>
        <w:rPr>
          <w:ins w:id="1108" w:author="Brian Blankenship" w:date="2024-01-03T07:58:00Z"/>
          <w:rFonts w:ascii="Times New Roman" w:hAnsi="Times New Roman" w:cs="Times New Roman"/>
        </w:rPr>
        <w:pPrChange w:id="1109" w:author="Joyce, Renanah Miles" w:date="2024-01-10T08:17:00Z">
          <w:pPr>
            <w:pStyle w:val="ListParagraph"/>
            <w:numPr>
              <w:ilvl w:val="1"/>
              <w:numId w:val="6"/>
            </w:numPr>
            <w:spacing w:before="0" w:after="0"/>
          </w:pPr>
        </w:pPrChange>
      </w:pPr>
      <w:ins w:id="1110" w:author="Brian Blankenship" w:date="2024-01-03T07:58:00Z">
        <w:r w:rsidRPr="008E43D4">
          <w:rPr>
            <w:rFonts w:ascii="Times New Roman" w:hAnsi="Times New Roman" w:cs="Times New Roman"/>
          </w:rPr>
          <w:t>To what extent do members of the public and elites in actual or potential base host countries support the United States and China having a military presence in their countries?</w:t>
        </w:r>
      </w:ins>
    </w:p>
    <w:p w14:paraId="6B58D678" w14:textId="77777777" w:rsidR="00C82AAA" w:rsidRPr="008E43D4" w:rsidRDefault="00C82AAA">
      <w:pPr>
        <w:pStyle w:val="ListParagraph"/>
        <w:numPr>
          <w:ilvl w:val="1"/>
          <w:numId w:val="6"/>
        </w:numPr>
        <w:spacing w:before="0"/>
        <w:jc w:val="both"/>
        <w:rPr>
          <w:ins w:id="1111" w:author="Brian Blankenship" w:date="2024-01-03T07:58:00Z"/>
          <w:rFonts w:ascii="Times New Roman" w:hAnsi="Times New Roman" w:cs="Times New Roman"/>
        </w:rPr>
        <w:pPrChange w:id="1112" w:author="Joyce, Renanah Miles" w:date="2024-01-10T08:17:00Z">
          <w:pPr>
            <w:pStyle w:val="ListParagraph"/>
            <w:numPr>
              <w:ilvl w:val="1"/>
              <w:numId w:val="6"/>
            </w:numPr>
            <w:spacing w:before="0" w:after="0"/>
          </w:pPr>
        </w:pPrChange>
      </w:pPr>
      <w:ins w:id="1113" w:author="Brian Blankenship" w:date="2024-01-03T07:58:00Z">
        <w:r w:rsidRPr="008E43D4">
          <w:rPr>
            <w:rFonts w:ascii="Times New Roman" w:hAnsi="Times New Roman" w:cs="Times New Roman"/>
          </w:rPr>
          <w:t>To what extent do members of the public and elites in actual or potential base host countries hold favorable views of the United States and China?</w:t>
        </w:r>
      </w:ins>
    </w:p>
    <w:p w14:paraId="4A28A770" w14:textId="77777777" w:rsidR="00C82AAA" w:rsidRDefault="00C82AAA">
      <w:pPr>
        <w:pStyle w:val="ListParagraph"/>
        <w:numPr>
          <w:ilvl w:val="1"/>
          <w:numId w:val="6"/>
        </w:numPr>
        <w:spacing w:before="0"/>
        <w:jc w:val="both"/>
        <w:rPr>
          <w:ins w:id="1114" w:author="Brian Blankenship" w:date="2024-01-03T07:58:00Z"/>
          <w:rFonts w:ascii="Times New Roman" w:hAnsi="Times New Roman" w:cs="Times New Roman"/>
        </w:rPr>
        <w:pPrChange w:id="1115" w:author="Joyce, Renanah Miles" w:date="2024-01-10T08:17:00Z">
          <w:pPr>
            <w:pStyle w:val="ListParagraph"/>
            <w:numPr>
              <w:ilvl w:val="1"/>
              <w:numId w:val="6"/>
            </w:numPr>
            <w:spacing w:before="0" w:after="0"/>
          </w:pPr>
        </w:pPrChange>
      </w:pPr>
      <w:ins w:id="1116" w:author="Brian Blankenship" w:date="2024-01-03T07:58:00Z">
        <w:r w:rsidRPr="008E43D4">
          <w:rPr>
            <w:rFonts w:ascii="Times New Roman" w:hAnsi="Times New Roman" w:cs="Times New Roman"/>
          </w:rPr>
          <w:t>Do members of the public and elites have more positive views of interactions with a country’s military personnel or civilians, all else being equal?</w:t>
        </w:r>
      </w:ins>
    </w:p>
    <w:p w14:paraId="32D07293" w14:textId="77777777" w:rsidR="00C82AAA" w:rsidRPr="0012044C" w:rsidRDefault="00C82AAA" w:rsidP="003B4E9D">
      <w:pPr>
        <w:spacing w:line="240" w:lineRule="auto"/>
        <w:contextualSpacing/>
        <w:jc w:val="both"/>
        <w:rPr>
          <w:ins w:id="1117" w:author="Brian Blankenship" w:date="2024-01-03T07:58:00Z"/>
          <w:b/>
          <w:bCs/>
          <w:sz w:val="22"/>
          <w:szCs w:val="22"/>
        </w:rPr>
      </w:pPr>
      <w:ins w:id="1118" w:author="Brian Blankenship" w:date="2024-01-03T07:58:00Z">
        <w:r w:rsidRPr="0012044C">
          <w:rPr>
            <w:b/>
            <w:bCs/>
            <w:sz w:val="22"/>
            <w:szCs w:val="22"/>
          </w:rPr>
          <w:t>B. Theory-Testing Hypotheses</w:t>
        </w:r>
      </w:ins>
    </w:p>
    <w:p w14:paraId="01C84EB1" w14:textId="73582CDA" w:rsidR="00C82AAA" w:rsidRDefault="00C82AAA" w:rsidP="003B4E9D">
      <w:pPr>
        <w:spacing w:line="240" w:lineRule="auto"/>
        <w:contextualSpacing/>
        <w:jc w:val="both"/>
        <w:rPr>
          <w:ins w:id="1119" w:author="Brian Blankenship" w:date="2024-01-03T07:58:00Z"/>
          <w:sz w:val="22"/>
          <w:szCs w:val="22"/>
        </w:rPr>
      </w:pPr>
      <w:ins w:id="1120" w:author="Brian Blankenship" w:date="2024-01-03T07:58:00Z">
        <w:del w:id="1121" w:author="Michael Allen" w:date="2024-01-10T09:11:00Z">
          <w:r w:rsidRPr="008E43D4" w:rsidDel="00480212">
            <w:rPr>
              <w:sz w:val="22"/>
              <w:szCs w:val="22"/>
            </w:rPr>
            <w:delText>Additionally, we</w:delText>
          </w:r>
        </w:del>
      </w:ins>
      <w:ins w:id="1122" w:author="Michael Allen" w:date="2024-01-10T09:11:00Z">
        <w:r w:rsidR="00480212">
          <w:rPr>
            <w:sz w:val="22"/>
            <w:szCs w:val="22"/>
          </w:rPr>
          <w:t>We</w:t>
        </w:r>
      </w:ins>
      <w:ins w:id="1123" w:author="Brian Blankenship" w:date="2024-01-03T07:58:00Z">
        <w:r w:rsidRPr="008E43D4">
          <w:rPr>
            <w:sz w:val="22"/>
            <w:szCs w:val="22"/>
          </w:rPr>
          <w:t xml:space="preserve"> test a series of hypotheses on how exposure to contact with the U.S. and Chinese citizens and commerce shapes public and elite views on the United States, China, and their foreign military presence. </w:t>
        </w:r>
        <w:r>
          <w:rPr>
            <w:sz w:val="22"/>
            <w:szCs w:val="22"/>
          </w:rPr>
          <w:t>As we describe in more detail below, we test these hypotheses using a combination of surveys and interviews that ask respondents about the</w:t>
        </w:r>
        <w:del w:id="1124" w:author="Michael Allen" w:date="2024-01-07T20:13:00Z">
          <w:r w:rsidDel="000F2C23">
            <w:rPr>
              <w:sz w:val="22"/>
              <w:szCs w:val="22"/>
            </w:rPr>
            <w:delText xml:space="preserve"> sort of contact they have had</w:delText>
          </w:r>
        </w:del>
      </w:ins>
      <w:ins w:id="1125" w:author="Michael Allen" w:date="2024-01-07T20:13:00Z">
        <w:r w:rsidR="000F2C23">
          <w:rPr>
            <w:sz w:val="22"/>
            <w:szCs w:val="22"/>
          </w:rPr>
          <w:t>ir contact</w:t>
        </w:r>
      </w:ins>
      <w:ins w:id="1126" w:author="Brian Blankenship" w:date="2024-01-03T07:58:00Z">
        <w:r>
          <w:rPr>
            <w:sz w:val="22"/>
            <w:szCs w:val="22"/>
          </w:rPr>
          <w:t xml:space="preserve"> with U.S. and Chinese citizens</w:t>
        </w:r>
      </w:ins>
      <w:ins w:id="1127" w:author="Brian Blankenship" w:date="2024-01-08T20:12:00Z">
        <w:r w:rsidR="00C319FC">
          <w:rPr>
            <w:sz w:val="22"/>
            <w:szCs w:val="22"/>
          </w:rPr>
          <w:t xml:space="preserve"> and whether they derive economic benefits from their military pres</w:t>
        </w:r>
      </w:ins>
      <w:ins w:id="1128" w:author="Brian Blankenship" w:date="2024-01-08T20:13:00Z">
        <w:r w:rsidR="00C319FC">
          <w:rPr>
            <w:sz w:val="22"/>
            <w:szCs w:val="22"/>
          </w:rPr>
          <w:t>ences</w:t>
        </w:r>
      </w:ins>
      <w:ins w:id="1129" w:author="Brian Blankenship" w:date="2024-01-03T07:58:00Z">
        <w:r>
          <w:rPr>
            <w:sz w:val="22"/>
            <w:szCs w:val="22"/>
          </w:rPr>
          <w:t>. Furthermore, we explore how support for hosting a foreign military is shaped in survey experiments that prime respondents with information about the economic benefits offered by one or both of the United States and China, whether through the mechanism of having a military base or through foreign aid and commerce. In the experiment, respondents will be primed with information about economic benefits from the United States, China, both, or neither, and will then be asked about their level of support for those countries’ bases.</w:t>
        </w:r>
      </w:ins>
    </w:p>
    <w:p w14:paraId="7C7F953E" w14:textId="318C4763" w:rsidR="00C82AAA" w:rsidRPr="008E43D4" w:rsidRDefault="00C82AAA" w:rsidP="003B4E9D">
      <w:pPr>
        <w:spacing w:line="240" w:lineRule="auto"/>
        <w:ind w:firstLine="720"/>
        <w:contextualSpacing/>
        <w:jc w:val="both"/>
        <w:rPr>
          <w:ins w:id="1130" w:author="Brian Blankenship" w:date="2024-01-03T07:58:00Z"/>
          <w:sz w:val="22"/>
          <w:szCs w:val="22"/>
        </w:rPr>
      </w:pPr>
      <w:ins w:id="1131" w:author="Brian Blankenship" w:date="2024-01-03T07:58:00Z">
        <w:r w:rsidRPr="008E43D4">
          <w:rPr>
            <w:sz w:val="22"/>
            <w:szCs w:val="22"/>
          </w:rPr>
          <w:t>The</w:t>
        </w:r>
        <w:r>
          <w:rPr>
            <w:sz w:val="22"/>
            <w:szCs w:val="22"/>
          </w:rPr>
          <w:t xml:space="preserve"> first four</w:t>
        </w:r>
        <w:r w:rsidRPr="008E43D4">
          <w:rPr>
            <w:sz w:val="22"/>
            <w:szCs w:val="22"/>
          </w:rPr>
          <w:t xml:space="preserve"> hypotheses </w:t>
        </w:r>
        <w:r>
          <w:rPr>
            <w:sz w:val="22"/>
            <w:szCs w:val="22"/>
          </w:rPr>
          <w:t>build</w:t>
        </w:r>
        <w:r w:rsidRPr="008E43D4">
          <w:rPr>
            <w:sz w:val="22"/>
            <w:szCs w:val="22"/>
          </w:rPr>
          <w:t xml:space="preserve"> on existing findings. The first two </w:t>
        </w:r>
        <w:del w:id="1132" w:author="Michael Flynn" w:date="2024-01-08T13:24:00Z">
          <w:r w:rsidRPr="008E43D4" w:rsidDel="00F123BC">
            <w:rPr>
              <w:sz w:val="22"/>
              <w:szCs w:val="22"/>
            </w:rPr>
            <w:delText xml:space="preserve">hypotheses </w:delText>
          </w:r>
          <w:r w:rsidRPr="008C22EE" w:rsidDel="00F123BC">
            <w:rPr>
              <w:sz w:val="22"/>
              <w:szCs w:val="22"/>
            </w:rPr>
            <w:delText>derive from</w:delText>
          </w:r>
        </w:del>
      </w:ins>
      <w:ins w:id="1133" w:author="Michael Flynn" w:date="2024-01-08T13:24:00Z">
        <w:r w:rsidR="00F123BC">
          <w:rPr>
            <w:sz w:val="22"/>
            <w:szCs w:val="22"/>
          </w:rPr>
          <w:t>are rooted in</w:t>
        </w:r>
      </w:ins>
      <w:ins w:id="1134" w:author="Brian Blankenship" w:date="2024-01-03T07:58:00Z">
        <w:r w:rsidRPr="008C22EE">
          <w:rPr>
            <w:sz w:val="22"/>
            <w:szCs w:val="22"/>
          </w:rPr>
          <w:t xml:space="preserve"> the literature</w:t>
        </w:r>
        <w:r>
          <w:rPr>
            <w:sz w:val="22"/>
            <w:szCs w:val="22"/>
          </w:rPr>
          <w:t xml:space="preserve"> on social contact and soft power</w:t>
        </w:r>
        <w:r w:rsidRPr="008E43D4">
          <w:rPr>
            <w:sz w:val="22"/>
            <w:szCs w:val="22"/>
          </w:rPr>
          <w:t xml:space="preserve">. Research suggests positive public diplomacy can improve foreign perceptions </w:t>
        </w:r>
        <w:r w:rsidRPr="008E43D4">
          <w:rPr>
            <w:sz w:val="22"/>
            <w:szCs w:val="22"/>
          </w:rPr>
          <w:lastRenderedPageBreak/>
          <w:t>of a sending state (Goldsmith et al.</w:t>
        </w:r>
      </w:ins>
      <w:ins w:id="1135" w:author="Brian Blankenship" w:date="2024-01-09T09:30:00Z">
        <w:r w:rsidR="00BD4C6D">
          <w:rPr>
            <w:sz w:val="22"/>
            <w:szCs w:val="22"/>
          </w:rPr>
          <w:t xml:space="preserve"> </w:t>
        </w:r>
      </w:ins>
      <w:ins w:id="1136" w:author="Brian Blankenship" w:date="2024-01-03T07:58:00Z">
        <w:r w:rsidRPr="008E43D4">
          <w:rPr>
            <w:sz w:val="22"/>
            <w:szCs w:val="22"/>
          </w:rPr>
          <w:t xml:space="preserve">2021; Mattingly and Sunquist 2022). A recent wave of literature suggests that this can </w:t>
        </w:r>
        <w:r w:rsidRPr="008C22EE">
          <w:rPr>
            <w:sz w:val="22"/>
            <w:szCs w:val="22"/>
          </w:rPr>
          <w:t>also be true of military contact, with studies finding</w:t>
        </w:r>
        <w:r w:rsidRPr="008E43D4">
          <w:rPr>
            <w:sz w:val="22"/>
            <w:szCs w:val="22"/>
          </w:rPr>
          <w:t xml:space="preserve"> that contact with </w:t>
        </w:r>
        <w:del w:id="1137" w:author="Michael Flynn" w:date="2024-01-04T10:47:00Z">
          <w:r w:rsidRPr="008E43D4" w:rsidDel="009C4CAF">
            <w:rPr>
              <w:sz w:val="22"/>
              <w:szCs w:val="22"/>
            </w:rPr>
            <w:delText>US</w:delText>
          </w:r>
        </w:del>
      </w:ins>
      <w:ins w:id="1138" w:author="Michael Flynn" w:date="2024-01-04T10:47:00Z">
        <w:r w:rsidR="009C4CAF">
          <w:rPr>
            <w:sz w:val="22"/>
            <w:szCs w:val="22"/>
          </w:rPr>
          <w:t>U.S.</w:t>
        </w:r>
      </w:ins>
      <w:ins w:id="1139" w:author="Brian Blankenship" w:date="2024-01-03T07:58:00Z">
        <w:r w:rsidRPr="008E43D4">
          <w:rPr>
            <w:sz w:val="22"/>
            <w:szCs w:val="22"/>
          </w:rPr>
          <w:t xml:space="preserve"> military personnel improves foreign perceptions of the United States (</w:t>
        </w:r>
        <w:del w:id="1140" w:author="Michael Flynn" w:date="2024-01-04T10:27:00Z">
          <w:r w:rsidRPr="008E43D4" w:rsidDel="00F3528F">
            <w:rPr>
              <w:sz w:val="22"/>
              <w:szCs w:val="22"/>
            </w:rPr>
            <w:delText xml:space="preserve">Martinez Machain 2019; </w:delText>
          </w:r>
        </w:del>
        <w:r w:rsidRPr="008E43D4">
          <w:rPr>
            <w:sz w:val="22"/>
            <w:szCs w:val="22"/>
          </w:rPr>
          <w:t>Flynn</w:t>
        </w:r>
      </w:ins>
      <w:ins w:id="1141" w:author="Joyce, Renanah Miles" w:date="2024-01-05T19:38:00Z">
        <w:r w:rsidR="004E30E2">
          <w:rPr>
            <w:sz w:val="22"/>
            <w:szCs w:val="22"/>
          </w:rPr>
          <w:t>,</w:t>
        </w:r>
      </w:ins>
      <w:ins w:id="1142" w:author="Michael Flynn" w:date="2024-01-04T10:23:00Z">
        <w:r w:rsidR="000A17E2">
          <w:rPr>
            <w:sz w:val="22"/>
            <w:szCs w:val="22"/>
          </w:rPr>
          <w:t xml:space="preserve"> Martinez Machain</w:t>
        </w:r>
      </w:ins>
      <w:ins w:id="1143" w:author="Joyce, Renanah Miles" w:date="2024-01-05T19:38:00Z">
        <w:r w:rsidR="004E30E2">
          <w:rPr>
            <w:sz w:val="22"/>
            <w:szCs w:val="22"/>
          </w:rPr>
          <w:t>,</w:t>
        </w:r>
      </w:ins>
      <w:ins w:id="1144" w:author="Michael Flynn" w:date="2024-01-04T10:23:00Z">
        <w:r w:rsidR="000A17E2">
          <w:rPr>
            <w:sz w:val="22"/>
            <w:szCs w:val="22"/>
          </w:rPr>
          <w:t xml:space="preserve"> and Stoyan</w:t>
        </w:r>
      </w:ins>
      <w:ins w:id="1145" w:author="Brian Blankenship" w:date="2024-01-03T07:58:00Z">
        <w:del w:id="1146" w:author="Michael Flynn" w:date="2024-01-04T10:23:00Z">
          <w:r w:rsidRPr="008E43D4" w:rsidDel="000A17E2">
            <w:rPr>
              <w:sz w:val="22"/>
              <w:szCs w:val="22"/>
            </w:rPr>
            <w:delText xml:space="preserve"> et al.</w:delText>
          </w:r>
        </w:del>
        <w:r w:rsidRPr="008E43D4">
          <w:rPr>
            <w:sz w:val="22"/>
            <w:szCs w:val="22"/>
          </w:rPr>
          <w:t xml:space="preserve"> 2019; Allen et al. 2020</w:t>
        </w:r>
      </w:ins>
      <w:ins w:id="1147" w:author="Brian Blankenship" w:date="2024-01-08T20:13:00Z">
        <w:r w:rsidR="00C319FC">
          <w:rPr>
            <w:sz w:val="22"/>
            <w:szCs w:val="22"/>
          </w:rPr>
          <w:t xml:space="preserve">; Martinez Machain et al. </w:t>
        </w:r>
      </w:ins>
      <w:ins w:id="1148" w:author="Michael Flynn" w:date="2024-01-04T10:23:00Z">
        <w:del w:id="1149" w:author="Brian Blankenship" w:date="2024-01-08T20:13:00Z">
          <w:r w:rsidR="00F04912" w:rsidDel="00C319FC">
            <w:rPr>
              <w:sz w:val="22"/>
              <w:szCs w:val="22"/>
            </w:rPr>
            <w:delText xml:space="preserve">, </w:delText>
          </w:r>
        </w:del>
        <w:r w:rsidR="00F04912">
          <w:rPr>
            <w:sz w:val="22"/>
            <w:szCs w:val="22"/>
          </w:rPr>
          <w:t>2022</w:t>
        </w:r>
      </w:ins>
      <w:ins w:id="1150" w:author="Brian Blankenship" w:date="2024-01-03T07:58:00Z">
        <w:del w:id="1151" w:author="Michael Flynn" w:date="2024-01-04T10:23:00Z">
          <w:r w:rsidDel="00F04912">
            <w:rPr>
              <w:sz w:val="22"/>
              <w:szCs w:val="22"/>
            </w:rPr>
            <w:delText>; Martinez Machain et al. 2022</w:delText>
          </w:r>
        </w:del>
        <w:r w:rsidRPr="008E43D4">
          <w:rPr>
            <w:sz w:val="22"/>
            <w:szCs w:val="22"/>
          </w:rPr>
          <w:t xml:space="preserve">).  </w:t>
        </w:r>
      </w:ins>
    </w:p>
    <w:p w14:paraId="458D6D87" w14:textId="421678A0" w:rsidR="00C82AAA" w:rsidRPr="008E43D4" w:rsidRDefault="00C82AAA">
      <w:pPr>
        <w:spacing w:after="120" w:line="240" w:lineRule="auto"/>
        <w:ind w:firstLine="720"/>
        <w:contextualSpacing/>
        <w:jc w:val="both"/>
        <w:rPr>
          <w:ins w:id="1152" w:author="Brian Blankenship" w:date="2024-01-03T07:58:00Z"/>
          <w:sz w:val="22"/>
          <w:szCs w:val="22"/>
        </w:rPr>
        <w:pPrChange w:id="1153" w:author="Joyce, Renanah Miles" w:date="2024-01-10T08:17:00Z">
          <w:pPr>
            <w:spacing w:line="240" w:lineRule="auto"/>
            <w:ind w:firstLine="720"/>
            <w:contextualSpacing/>
            <w:jc w:val="both"/>
          </w:pPr>
        </w:pPrChange>
      </w:pPr>
      <w:ins w:id="1154" w:author="Brian Blankenship" w:date="2024-01-03T07:58:00Z">
        <w:r w:rsidRPr="008E43D4">
          <w:rPr>
            <w:sz w:val="22"/>
            <w:szCs w:val="22"/>
          </w:rPr>
          <w:t xml:space="preserve">We derive the third and fourth hypotheses from the basing and foreign aid literature. Research on foreign aid suggests aid can increase public support for </w:t>
        </w:r>
        <w:del w:id="1155" w:author="Michael Flynn" w:date="2024-01-08T13:03:00Z">
          <w:r w:rsidRPr="008E43D4" w:rsidDel="009C6E78">
            <w:rPr>
              <w:sz w:val="22"/>
              <w:szCs w:val="22"/>
            </w:rPr>
            <w:delText xml:space="preserve">the </w:delText>
          </w:r>
        </w:del>
        <w:r w:rsidRPr="008E43D4">
          <w:rPr>
            <w:sz w:val="22"/>
            <w:szCs w:val="22"/>
          </w:rPr>
          <w:t>donor</w:t>
        </w:r>
      </w:ins>
      <w:ins w:id="1156" w:author="Michael Flynn" w:date="2024-01-08T13:03:00Z">
        <w:r w:rsidR="009C6E78">
          <w:rPr>
            <w:sz w:val="22"/>
            <w:szCs w:val="22"/>
          </w:rPr>
          <w:t>s</w:t>
        </w:r>
      </w:ins>
      <w:ins w:id="1157" w:author="Brian Blankenship" w:date="2024-01-03T07:58:00Z">
        <w:r w:rsidRPr="008E43D4">
          <w:rPr>
            <w:sz w:val="22"/>
            <w:szCs w:val="22"/>
          </w:rPr>
          <w:t xml:space="preserve"> (Goldsmith et al. 2014; Blair et al. 2022) and secure policy concessions for the donor (Bueno de Mesquita and Smith 2007; Carter and Stone 2015; Alexander and Rooney 2019). Similarly, economic tools are a central means </w:t>
        </w:r>
        <w:del w:id="1158" w:author="Michael Flynn" w:date="2024-01-08T13:06:00Z">
          <w:r w:rsidRPr="008E43D4" w:rsidDel="009C6E78">
            <w:rPr>
              <w:sz w:val="22"/>
              <w:szCs w:val="22"/>
            </w:rPr>
            <w:delText xml:space="preserve">by which </w:delText>
          </w:r>
        </w:del>
        <w:r w:rsidRPr="008E43D4">
          <w:rPr>
            <w:sz w:val="22"/>
            <w:szCs w:val="22"/>
          </w:rPr>
          <w:t>states</w:t>
        </w:r>
      </w:ins>
      <w:ins w:id="1159" w:author="Michael Flynn" w:date="2024-01-08T13:06:00Z">
        <w:r w:rsidR="009C6E78">
          <w:rPr>
            <w:sz w:val="22"/>
            <w:szCs w:val="22"/>
          </w:rPr>
          <w:t xml:space="preserve"> use to</w:t>
        </w:r>
      </w:ins>
      <w:ins w:id="1160" w:author="Brian Blankenship" w:date="2024-01-03T07:58:00Z">
        <w:r w:rsidRPr="008E43D4">
          <w:rPr>
            <w:sz w:val="22"/>
            <w:szCs w:val="22"/>
          </w:rPr>
          <w:t xml:space="preserve"> secure host consent for their foreign military bases, and </w:t>
        </w:r>
        <w:del w:id="1161" w:author="Michael Flynn" w:date="2024-01-08T13:06:00Z">
          <w:r w:rsidRPr="008E43D4" w:rsidDel="009C6E78">
            <w:rPr>
              <w:sz w:val="22"/>
              <w:szCs w:val="22"/>
            </w:rPr>
            <w:delText xml:space="preserve">a number of </w:delText>
          </w:r>
        </w:del>
        <w:r w:rsidRPr="008E43D4">
          <w:rPr>
            <w:sz w:val="22"/>
            <w:szCs w:val="22"/>
          </w:rPr>
          <w:t>studies have found that exposure to economic benefits increase</w:t>
        </w:r>
        <w:r w:rsidRPr="008C22EE">
          <w:rPr>
            <w:sz w:val="22"/>
            <w:szCs w:val="22"/>
          </w:rPr>
          <w:t>s</w:t>
        </w:r>
        <w:r w:rsidRPr="008E43D4">
          <w:rPr>
            <w:sz w:val="22"/>
            <w:szCs w:val="22"/>
          </w:rPr>
          <w:t xml:space="preserve"> support for a country’s military presence and positive views of that country (</w:t>
        </w:r>
      </w:ins>
      <w:ins w:id="1162" w:author="Michael Flynn" w:date="2024-01-04T10:28:00Z">
        <w:r w:rsidR="00143B83">
          <w:rPr>
            <w:sz w:val="22"/>
            <w:szCs w:val="22"/>
          </w:rPr>
          <w:t xml:space="preserve">Flynn, Martinez Machain, and Stoyan 2019; </w:t>
        </w:r>
      </w:ins>
      <w:ins w:id="1163" w:author="Brian Blankenship" w:date="2024-01-03T07:58:00Z">
        <w:r w:rsidRPr="008E43D4">
          <w:rPr>
            <w:sz w:val="22"/>
            <w:szCs w:val="22"/>
          </w:rPr>
          <w:t>Allen et al. 2020</w:t>
        </w:r>
      </w:ins>
      <w:ins w:id="1164" w:author="Michael Flynn" w:date="2024-01-04T10:23:00Z">
        <w:del w:id="1165" w:author="Brian Blankenship" w:date="2024-01-08T17:30:00Z">
          <w:r w:rsidR="00D537F6" w:rsidDel="003F70BF">
            <w:rPr>
              <w:sz w:val="22"/>
              <w:szCs w:val="22"/>
            </w:rPr>
            <w:delText>, 2022</w:delText>
          </w:r>
        </w:del>
      </w:ins>
      <w:ins w:id="1166" w:author="Brian Blankenship" w:date="2024-01-08T17:30:00Z">
        <w:r w:rsidR="003F70BF">
          <w:rPr>
            <w:sz w:val="22"/>
            <w:szCs w:val="22"/>
          </w:rPr>
          <w:t xml:space="preserve">; </w:t>
        </w:r>
      </w:ins>
      <w:ins w:id="1167" w:author="Brian Blankenship" w:date="2024-01-03T07:58:00Z">
        <w:r w:rsidRPr="008E43D4">
          <w:rPr>
            <w:sz w:val="22"/>
            <w:szCs w:val="22"/>
          </w:rPr>
          <w:t>Blankenship and Joyce 2020;</w:t>
        </w:r>
      </w:ins>
      <w:ins w:id="1168" w:author="Brian Blankenship" w:date="2024-01-08T17:30:00Z">
        <w:r w:rsidR="003F70BF">
          <w:rPr>
            <w:sz w:val="22"/>
            <w:szCs w:val="22"/>
          </w:rPr>
          <w:t xml:space="preserve"> Martinez Machain et al. 2022;</w:t>
        </w:r>
      </w:ins>
      <w:ins w:id="1169" w:author="Brian Blankenship" w:date="2024-01-03T07:58:00Z">
        <w:r w:rsidRPr="008E43D4">
          <w:rPr>
            <w:sz w:val="22"/>
            <w:szCs w:val="22"/>
          </w:rPr>
          <w:t xml:space="preserve"> </w:t>
        </w:r>
        <w:del w:id="1170" w:author="Michael Flynn" w:date="2024-01-04T10:23:00Z">
          <w:r w:rsidDel="00D537F6">
            <w:rPr>
              <w:sz w:val="22"/>
              <w:szCs w:val="22"/>
            </w:rPr>
            <w:delText xml:space="preserve">Martinez Machain et al. 2022; </w:delText>
          </w:r>
        </w:del>
        <w:r w:rsidRPr="008E43D4">
          <w:rPr>
            <w:sz w:val="22"/>
            <w:szCs w:val="22"/>
          </w:rPr>
          <w:t xml:space="preserve">Joyce and Blankenship 2023). </w:t>
        </w:r>
      </w:ins>
    </w:p>
    <w:p w14:paraId="5DAFA424" w14:textId="77777777" w:rsidR="00C82AAA" w:rsidRPr="008E43D4" w:rsidRDefault="00C82AAA">
      <w:pPr>
        <w:pStyle w:val="ListParagraph"/>
        <w:numPr>
          <w:ilvl w:val="0"/>
          <w:numId w:val="6"/>
        </w:numPr>
        <w:spacing w:before="0"/>
        <w:jc w:val="both"/>
        <w:rPr>
          <w:ins w:id="1171" w:author="Brian Blankenship" w:date="2024-01-03T07:58:00Z"/>
          <w:rFonts w:ascii="Times New Roman" w:hAnsi="Times New Roman" w:cs="Times New Roman"/>
          <w:bCs/>
        </w:rPr>
        <w:pPrChange w:id="1172" w:author="Joyce, Renanah Miles" w:date="2024-01-10T08:17:00Z">
          <w:pPr>
            <w:pStyle w:val="ListParagraph"/>
            <w:numPr>
              <w:numId w:val="6"/>
            </w:numPr>
            <w:spacing w:before="0" w:after="0"/>
            <w:ind w:left="360"/>
            <w:jc w:val="both"/>
          </w:pPr>
        </w:pPrChange>
      </w:pPr>
      <w:ins w:id="1173" w:author="Brian Blankenship" w:date="2024-01-03T07:58:00Z">
        <w:r>
          <w:rPr>
            <w:rFonts w:ascii="Times New Roman" w:hAnsi="Times New Roman" w:cs="Times New Roman"/>
            <w:bCs/>
          </w:rPr>
          <w:t xml:space="preserve">Theory-Testing </w:t>
        </w:r>
        <w:r w:rsidRPr="008E43D4">
          <w:rPr>
            <w:rFonts w:ascii="Times New Roman" w:hAnsi="Times New Roman" w:cs="Times New Roman"/>
            <w:bCs/>
          </w:rPr>
          <w:t xml:space="preserve">Hypotheses </w:t>
        </w:r>
      </w:ins>
    </w:p>
    <w:p w14:paraId="3638D996" w14:textId="4501FD1A" w:rsidR="00C82AAA" w:rsidRPr="008E43D4" w:rsidRDefault="00C82AAA">
      <w:pPr>
        <w:pStyle w:val="ListParagraph"/>
        <w:widowControl w:val="0"/>
        <w:numPr>
          <w:ilvl w:val="1"/>
          <w:numId w:val="6"/>
        </w:numPr>
        <w:spacing w:before="0"/>
        <w:jc w:val="both"/>
        <w:rPr>
          <w:ins w:id="1174" w:author="Brian Blankenship" w:date="2024-01-03T07:58:00Z"/>
          <w:rFonts w:ascii="Times New Roman" w:hAnsi="Times New Roman" w:cs="Times New Roman"/>
        </w:rPr>
        <w:pPrChange w:id="1175" w:author="Joyce, Renanah Miles" w:date="2024-01-10T08:17:00Z">
          <w:pPr>
            <w:pStyle w:val="ListParagraph"/>
            <w:widowControl w:val="0"/>
            <w:numPr>
              <w:ilvl w:val="1"/>
              <w:numId w:val="6"/>
            </w:numPr>
            <w:spacing w:after="100" w:afterAutospacing="1"/>
          </w:pPr>
        </w:pPrChange>
      </w:pPr>
      <w:ins w:id="1176" w:author="Brian Blankenship" w:date="2024-01-03T07:58:00Z">
        <w:r>
          <w:rPr>
            <w:rFonts w:ascii="Times New Roman" w:hAnsi="Times New Roman" w:cs="Times New Roman"/>
          </w:rPr>
          <w:t xml:space="preserve">H1: </w:t>
        </w:r>
        <w:r w:rsidRPr="008E43D4">
          <w:rPr>
            <w:rFonts w:ascii="Times New Roman" w:hAnsi="Times New Roman" w:cs="Times New Roman"/>
          </w:rPr>
          <w:t xml:space="preserve">Positive (negative) interactions </w:t>
        </w:r>
        <w:del w:id="1177" w:author="Michael Flynn" w:date="2024-01-04T10:36:00Z">
          <w:r w:rsidRPr="008E43D4" w:rsidDel="002170A8">
            <w:rPr>
              <w:rFonts w:ascii="Times New Roman" w:hAnsi="Times New Roman" w:cs="Times New Roman"/>
            </w:rPr>
            <w:delText>with citizens of one</w:delText>
          </w:r>
        </w:del>
      </w:ins>
      <w:ins w:id="1178" w:author="Michael Flynn" w:date="2024-01-04T10:36:00Z">
        <w:r w:rsidR="002170A8">
          <w:rPr>
            <w:rFonts w:ascii="Times New Roman" w:hAnsi="Times New Roman" w:cs="Times New Roman"/>
          </w:rPr>
          <w:t>between deployed personnel and citizens of the host</w:t>
        </w:r>
      </w:ins>
      <w:ins w:id="1179" w:author="Brian Blankenship" w:date="2024-01-03T07:58:00Z">
        <w:del w:id="1180" w:author="Michael Flynn" w:date="2024-01-04T10:36:00Z">
          <w:r w:rsidRPr="008E43D4" w:rsidDel="002170A8">
            <w:rPr>
              <w:rFonts w:ascii="Times New Roman" w:hAnsi="Times New Roman" w:cs="Times New Roman"/>
            </w:rPr>
            <w:delText xml:space="preserve"> </w:delText>
          </w:r>
        </w:del>
      </w:ins>
      <w:ins w:id="1181" w:author="Michael Flynn" w:date="2024-01-04T10:36:00Z">
        <w:r w:rsidR="002170A8">
          <w:rPr>
            <w:rFonts w:ascii="Times New Roman" w:hAnsi="Times New Roman" w:cs="Times New Roman"/>
          </w:rPr>
          <w:t xml:space="preserve"> </w:t>
        </w:r>
      </w:ins>
      <w:ins w:id="1182" w:author="Brian Blankenship" w:date="2024-01-03T07:58:00Z">
        <w:r w:rsidRPr="008E43D4">
          <w:rPr>
            <w:rFonts w:ascii="Times New Roman" w:hAnsi="Times New Roman" w:cs="Times New Roman"/>
          </w:rPr>
          <w:t xml:space="preserve">country will increase (decrease) positive views of </w:t>
        </w:r>
        <w:del w:id="1183" w:author="Michael Flynn" w:date="2024-01-04T10:36:00Z">
          <w:r w:rsidRPr="008E43D4" w:rsidDel="002170A8">
            <w:rPr>
              <w:rFonts w:ascii="Times New Roman" w:hAnsi="Times New Roman" w:cs="Times New Roman"/>
            </w:rPr>
            <w:delText>that</w:delText>
          </w:r>
        </w:del>
      </w:ins>
      <w:ins w:id="1184" w:author="Michael Flynn" w:date="2024-01-04T10:36:00Z">
        <w:r w:rsidR="002170A8">
          <w:rPr>
            <w:rFonts w:ascii="Times New Roman" w:hAnsi="Times New Roman" w:cs="Times New Roman"/>
          </w:rPr>
          <w:t>the deploying</w:t>
        </w:r>
      </w:ins>
      <w:ins w:id="1185" w:author="Brian Blankenship" w:date="2024-01-03T07:58:00Z">
        <w:r w:rsidRPr="008E43D4">
          <w:rPr>
            <w:rFonts w:ascii="Times New Roman" w:hAnsi="Times New Roman" w:cs="Times New Roman"/>
          </w:rPr>
          <w:t xml:space="preserve"> country.</w:t>
        </w:r>
      </w:ins>
    </w:p>
    <w:p w14:paraId="3E002789" w14:textId="012C4E01" w:rsidR="00C82AAA" w:rsidRPr="008E43D4" w:rsidRDefault="00C82AAA">
      <w:pPr>
        <w:pStyle w:val="ListParagraph"/>
        <w:widowControl w:val="0"/>
        <w:numPr>
          <w:ilvl w:val="1"/>
          <w:numId w:val="6"/>
        </w:numPr>
        <w:spacing w:before="0"/>
        <w:jc w:val="both"/>
        <w:rPr>
          <w:ins w:id="1186" w:author="Brian Blankenship" w:date="2024-01-03T07:58:00Z"/>
          <w:rFonts w:ascii="Times New Roman" w:hAnsi="Times New Roman" w:cs="Times New Roman"/>
        </w:rPr>
        <w:pPrChange w:id="1187" w:author="Joyce, Renanah Miles" w:date="2024-01-10T08:17:00Z">
          <w:pPr>
            <w:pStyle w:val="ListParagraph"/>
            <w:widowControl w:val="0"/>
            <w:numPr>
              <w:ilvl w:val="1"/>
              <w:numId w:val="6"/>
            </w:numPr>
            <w:spacing w:after="100" w:afterAutospacing="1"/>
          </w:pPr>
        </w:pPrChange>
      </w:pPr>
      <w:ins w:id="1188" w:author="Brian Blankenship" w:date="2024-01-03T07:58:00Z">
        <w:r>
          <w:rPr>
            <w:rFonts w:ascii="Times New Roman" w:hAnsi="Times New Roman" w:cs="Times New Roman"/>
          </w:rPr>
          <w:t xml:space="preserve">H2: </w:t>
        </w:r>
      </w:ins>
      <w:ins w:id="1189" w:author="Michael Flynn" w:date="2024-01-04T10:37:00Z">
        <w:r w:rsidR="004A4A1F" w:rsidRPr="008E43D4">
          <w:rPr>
            <w:rFonts w:ascii="Times New Roman" w:hAnsi="Times New Roman" w:cs="Times New Roman"/>
          </w:rPr>
          <w:t xml:space="preserve">Positive (negative) interactions </w:t>
        </w:r>
        <w:r w:rsidR="004A4A1F">
          <w:rPr>
            <w:rFonts w:ascii="Times New Roman" w:hAnsi="Times New Roman" w:cs="Times New Roman"/>
          </w:rPr>
          <w:t xml:space="preserve">between deployed personnel and citizens of the host </w:t>
        </w:r>
        <w:r w:rsidR="004A4A1F" w:rsidRPr="008E43D4">
          <w:rPr>
            <w:rFonts w:ascii="Times New Roman" w:hAnsi="Times New Roman" w:cs="Times New Roman"/>
          </w:rPr>
          <w:t>country will increase (decrease)</w:t>
        </w:r>
        <w:r w:rsidR="004A4A1F">
          <w:rPr>
            <w:rFonts w:ascii="Times New Roman" w:hAnsi="Times New Roman" w:cs="Times New Roman"/>
          </w:rPr>
          <w:t xml:space="preserve"> </w:t>
        </w:r>
      </w:ins>
      <w:ins w:id="1190" w:author="Brian Blankenship" w:date="2024-01-03T07:58:00Z">
        <w:del w:id="1191" w:author="Michael Flynn" w:date="2024-01-04T10:37:00Z">
          <w:r w:rsidRPr="008E43D4" w:rsidDel="004A4A1F">
            <w:rPr>
              <w:rFonts w:ascii="Times New Roman" w:hAnsi="Times New Roman" w:cs="Times New Roman"/>
            </w:rPr>
            <w:delText xml:space="preserve">Positive (negative) interactions with citizens of one country will increase (decrease) </w:delText>
          </w:r>
        </w:del>
        <w:r w:rsidRPr="008E43D4">
          <w:rPr>
            <w:rFonts w:ascii="Times New Roman" w:hAnsi="Times New Roman" w:cs="Times New Roman"/>
          </w:rPr>
          <w:t>support for hosting th</w:t>
        </w:r>
      </w:ins>
      <w:ins w:id="1192" w:author="Michael Flynn" w:date="2024-01-04T10:37:00Z">
        <w:r w:rsidR="00732029">
          <w:rPr>
            <w:rFonts w:ascii="Times New Roman" w:hAnsi="Times New Roman" w:cs="Times New Roman"/>
          </w:rPr>
          <w:t>e deploying</w:t>
        </w:r>
      </w:ins>
      <w:ins w:id="1193" w:author="Brian Blankenship" w:date="2024-01-03T07:58:00Z">
        <w:del w:id="1194" w:author="Michael Flynn" w:date="2024-01-04T10:37:00Z">
          <w:r w:rsidRPr="008E43D4" w:rsidDel="00732029">
            <w:rPr>
              <w:rFonts w:ascii="Times New Roman" w:hAnsi="Times New Roman" w:cs="Times New Roman"/>
            </w:rPr>
            <w:delText>at</w:delText>
          </w:r>
        </w:del>
        <w:r w:rsidRPr="008E43D4">
          <w:rPr>
            <w:rFonts w:ascii="Times New Roman" w:hAnsi="Times New Roman" w:cs="Times New Roman"/>
          </w:rPr>
          <w:t xml:space="preserve"> country’s military.</w:t>
        </w:r>
      </w:ins>
    </w:p>
    <w:p w14:paraId="26F976A8" w14:textId="3771A2EA" w:rsidR="00C82AAA" w:rsidRPr="008E43D4" w:rsidRDefault="00C82AAA">
      <w:pPr>
        <w:pStyle w:val="ListParagraph"/>
        <w:widowControl w:val="0"/>
        <w:numPr>
          <w:ilvl w:val="1"/>
          <w:numId w:val="6"/>
        </w:numPr>
        <w:spacing w:before="0"/>
        <w:jc w:val="both"/>
        <w:rPr>
          <w:ins w:id="1195" w:author="Brian Blankenship" w:date="2024-01-03T07:58:00Z"/>
          <w:rFonts w:ascii="Times New Roman" w:hAnsi="Times New Roman" w:cs="Times New Roman"/>
        </w:rPr>
        <w:pPrChange w:id="1196" w:author="Joyce, Renanah Miles" w:date="2024-01-10T08:17:00Z">
          <w:pPr>
            <w:pStyle w:val="ListParagraph"/>
            <w:widowControl w:val="0"/>
            <w:numPr>
              <w:ilvl w:val="1"/>
              <w:numId w:val="6"/>
            </w:numPr>
            <w:spacing w:after="100" w:afterAutospacing="1"/>
          </w:pPr>
        </w:pPrChange>
      </w:pPr>
      <w:ins w:id="1197" w:author="Brian Blankenship" w:date="2024-01-03T07:58:00Z">
        <w:r>
          <w:rPr>
            <w:rFonts w:ascii="Times New Roman" w:hAnsi="Times New Roman" w:cs="Times New Roman"/>
          </w:rPr>
          <w:t xml:space="preserve">H3: </w:t>
        </w:r>
        <w:r w:rsidRPr="008E43D4">
          <w:rPr>
            <w:rFonts w:ascii="Times New Roman" w:hAnsi="Times New Roman" w:cs="Times New Roman"/>
          </w:rPr>
          <w:t xml:space="preserve">Exposure to economic benefits from </w:t>
        </w:r>
        <w:del w:id="1198" w:author="Michael Flynn" w:date="2024-01-04T10:38:00Z">
          <w:r w:rsidRPr="008E43D4" w:rsidDel="003B3257">
            <w:rPr>
              <w:rFonts w:ascii="Times New Roman" w:hAnsi="Times New Roman" w:cs="Times New Roman"/>
            </w:rPr>
            <w:delText>one country</w:delText>
          </w:r>
        </w:del>
      </w:ins>
      <w:ins w:id="1199" w:author="Michael Flynn" w:date="2024-01-04T10:38:00Z">
        <w:r w:rsidR="003B3257">
          <w:rPr>
            <w:rFonts w:ascii="Times New Roman" w:hAnsi="Times New Roman" w:cs="Times New Roman"/>
          </w:rPr>
          <w:t>the deploying country’s military presence</w:t>
        </w:r>
      </w:ins>
      <w:ins w:id="1200" w:author="Brian Blankenship" w:date="2024-01-03T07:58:00Z">
        <w:r w:rsidRPr="008E43D4">
          <w:rPr>
            <w:rFonts w:ascii="Times New Roman" w:hAnsi="Times New Roman" w:cs="Times New Roman"/>
          </w:rPr>
          <w:t xml:space="preserve"> will increase positive views of </w:t>
        </w:r>
        <w:del w:id="1201" w:author="Michael Flynn" w:date="2024-01-04T10:38:00Z">
          <w:r w:rsidRPr="008E43D4" w:rsidDel="00D17277">
            <w:rPr>
              <w:rFonts w:ascii="Times New Roman" w:hAnsi="Times New Roman" w:cs="Times New Roman"/>
            </w:rPr>
            <w:delText>that</w:delText>
          </w:r>
        </w:del>
      </w:ins>
      <w:ins w:id="1202" w:author="Michael Flynn" w:date="2024-01-04T10:38:00Z">
        <w:r w:rsidR="00D17277">
          <w:rPr>
            <w:rFonts w:ascii="Times New Roman" w:hAnsi="Times New Roman" w:cs="Times New Roman"/>
          </w:rPr>
          <w:t>the deploying</w:t>
        </w:r>
      </w:ins>
      <w:ins w:id="1203" w:author="Brian Blankenship" w:date="2024-01-03T07:58:00Z">
        <w:r w:rsidRPr="008E43D4">
          <w:rPr>
            <w:rFonts w:ascii="Times New Roman" w:hAnsi="Times New Roman" w:cs="Times New Roman"/>
          </w:rPr>
          <w:t xml:space="preserve"> country.</w:t>
        </w:r>
      </w:ins>
    </w:p>
    <w:p w14:paraId="4B49D43C" w14:textId="66906349" w:rsidR="00C82AAA" w:rsidRDefault="00C82AAA">
      <w:pPr>
        <w:pStyle w:val="ListParagraph"/>
        <w:widowControl w:val="0"/>
        <w:numPr>
          <w:ilvl w:val="1"/>
          <w:numId w:val="6"/>
        </w:numPr>
        <w:spacing w:before="0"/>
        <w:jc w:val="both"/>
        <w:rPr>
          <w:ins w:id="1204" w:author="Brian Blankenship" w:date="2024-01-03T07:58:00Z"/>
          <w:rFonts w:ascii="Times New Roman" w:hAnsi="Times New Roman" w:cs="Times New Roman"/>
        </w:rPr>
        <w:pPrChange w:id="1205" w:author="Joyce, Renanah Miles" w:date="2024-01-10T08:17:00Z">
          <w:pPr>
            <w:pStyle w:val="ListParagraph"/>
            <w:widowControl w:val="0"/>
            <w:numPr>
              <w:ilvl w:val="1"/>
              <w:numId w:val="6"/>
            </w:numPr>
            <w:spacing w:after="100" w:afterAutospacing="1"/>
          </w:pPr>
        </w:pPrChange>
      </w:pPr>
      <w:ins w:id="1206" w:author="Brian Blankenship" w:date="2024-01-03T07:58:00Z">
        <w:r>
          <w:rPr>
            <w:rFonts w:ascii="Times New Roman" w:hAnsi="Times New Roman" w:cs="Times New Roman"/>
          </w:rPr>
          <w:t xml:space="preserve">H4: </w:t>
        </w:r>
        <w:r w:rsidRPr="008E43D4">
          <w:rPr>
            <w:rFonts w:ascii="Times New Roman" w:hAnsi="Times New Roman" w:cs="Times New Roman"/>
          </w:rPr>
          <w:t xml:space="preserve">Exposure to economic benefits from </w:t>
        </w:r>
        <w:del w:id="1207" w:author="Michael Flynn" w:date="2024-01-04T10:38:00Z">
          <w:r w:rsidRPr="008E43D4" w:rsidDel="006C7331">
            <w:rPr>
              <w:rFonts w:ascii="Times New Roman" w:hAnsi="Times New Roman" w:cs="Times New Roman"/>
            </w:rPr>
            <w:delText>one</w:delText>
          </w:r>
        </w:del>
      </w:ins>
      <w:ins w:id="1208" w:author="Michael Flynn" w:date="2024-01-04T10:38:00Z">
        <w:r w:rsidR="006C7331">
          <w:rPr>
            <w:rFonts w:ascii="Times New Roman" w:hAnsi="Times New Roman" w:cs="Times New Roman"/>
          </w:rPr>
          <w:t>the deploying</w:t>
        </w:r>
      </w:ins>
      <w:ins w:id="1209" w:author="Brian Blankenship" w:date="2024-01-03T07:58:00Z">
        <w:r w:rsidRPr="008E43D4">
          <w:rPr>
            <w:rFonts w:ascii="Times New Roman" w:hAnsi="Times New Roman" w:cs="Times New Roman"/>
          </w:rPr>
          <w:t xml:space="preserve"> country</w:t>
        </w:r>
      </w:ins>
      <w:ins w:id="1210" w:author="Michael Flynn" w:date="2024-01-04T10:38:00Z">
        <w:r w:rsidR="006C7331">
          <w:rPr>
            <w:rFonts w:ascii="Times New Roman" w:hAnsi="Times New Roman" w:cs="Times New Roman"/>
          </w:rPr>
          <w:t>’s military presence</w:t>
        </w:r>
      </w:ins>
      <w:ins w:id="1211" w:author="Brian Blankenship" w:date="2024-01-03T07:58:00Z">
        <w:r w:rsidRPr="008E43D4">
          <w:rPr>
            <w:rFonts w:ascii="Times New Roman" w:hAnsi="Times New Roman" w:cs="Times New Roman"/>
          </w:rPr>
          <w:t xml:space="preserve"> will increase support for hosting th</w:t>
        </w:r>
      </w:ins>
      <w:ins w:id="1212" w:author="Michael Flynn" w:date="2024-01-04T10:39:00Z">
        <w:r w:rsidR="006C7331">
          <w:rPr>
            <w:rFonts w:ascii="Times New Roman" w:hAnsi="Times New Roman" w:cs="Times New Roman"/>
          </w:rPr>
          <w:t>e deploying</w:t>
        </w:r>
      </w:ins>
      <w:ins w:id="1213" w:author="Brian Blankenship" w:date="2024-01-03T07:58:00Z">
        <w:del w:id="1214" w:author="Michael Flynn" w:date="2024-01-04T10:39:00Z">
          <w:r w:rsidRPr="008E43D4" w:rsidDel="006C7331">
            <w:rPr>
              <w:rFonts w:ascii="Times New Roman" w:hAnsi="Times New Roman" w:cs="Times New Roman"/>
            </w:rPr>
            <w:delText>at</w:delText>
          </w:r>
        </w:del>
        <w:r w:rsidRPr="008E43D4">
          <w:rPr>
            <w:rFonts w:ascii="Times New Roman" w:hAnsi="Times New Roman" w:cs="Times New Roman"/>
          </w:rPr>
          <w:t xml:space="preserve"> country’s military.</w:t>
        </w:r>
      </w:ins>
    </w:p>
    <w:p w14:paraId="6A5FED64" w14:textId="66B97D8D" w:rsidR="00C82AAA" w:rsidRPr="008C22EE" w:rsidRDefault="00C82AAA" w:rsidP="003B4E9D">
      <w:pPr>
        <w:spacing w:line="240" w:lineRule="auto"/>
        <w:ind w:firstLine="720"/>
        <w:contextualSpacing/>
        <w:jc w:val="both"/>
        <w:rPr>
          <w:ins w:id="1215" w:author="Brian Blankenship" w:date="2024-01-03T07:58:00Z"/>
          <w:sz w:val="22"/>
          <w:szCs w:val="22"/>
        </w:rPr>
      </w:pPr>
      <w:ins w:id="1216" w:author="Brian Blankenship" w:date="2024-01-03T07:58:00Z">
        <w:r w:rsidRPr="008E43D4">
          <w:rPr>
            <w:sz w:val="22"/>
            <w:szCs w:val="22"/>
          </w:rPr>
          <w:t xml:space="preserve">Finally, we test an additional hypothesis </w:t>
        </w:r>
        <w:del w:id="1217" w:author="Michael Allen" w:date="2024-01-07T20:14:00Z">
          <w:r w:rsidDel="000F2C23">
            <w:rPr>
              <w:sz w:val="22"/>
              <w:szCs w:val="22"/>
            </w:rPr>
            <w:delText>that</w:delText>
          </w:r>
          <w:r w:rsidRPr="008E43D4" w:rsidDel="000F2C23">
            <w:rPr>
              <w:sz w:val="22"/>
              <w:szCs w:val="22"/>
            </w:rPr>
            <w:delText xml:space="preserve"> focuses on the dynamics of US</w:delText>
          </w:r>
        </w:del>
      </w:ins>
      <w:ins w:id="1218" w:author="Michael Flynn" w:date="2024-01-04T10:47:00Z">
        <w:del w:id="1219" w:author="Michael Allen" w:date="2024-01-07T20:14:00Z">
          <w:r w:rsidR="009C4CAF" w:rsidDel="000F2C23">
            <w:rPr>
              <w:sz w:val="22"/>
              <w:szCs w:val="22"/>
            </w:rPr>
            <w:delText>U.S.</w:delText>
          </w:r>
        </w:del>
      </w:ins>
      <w:ins w:id="1220" w:author="Michael Flynn" w:date="2024-01-04T10:39:00Z">
        <w:del w:id="1221" w:author="Michael Allen" w:date="2024-01-07T20:14:00Z">
          <w:r w:rsidR="006277D5" w:rsidDel="000F2C23">
            <w:rPr>
              <w:sz w:val="22"/>
              <w:szCs w:val="22"/>
            </w:rPr>
            <w:delText>–</w:delText>
          </w:r>
        </w:del>
      </w:ins>
      <w:ins w:id="1222" w:author="Brian Blankenship" w:date="2024-01-03T07:58:00Z">
        <w:del w:id="1223" w:author="Michael Allen" w:date="2024-01-07T20:14:00Z">
          <w:r w:rsidRPr="008E43D4" w:rsidDel="000F2C23">
            <w:rPr>
              <w:sz w:val="22"/>
              <w:szCs w:val="22"/>
            </w:rPr>
            <w:delText>-China competition</w:delText>
          </w:r>
        </w:del>
      </w:ins>
      <w:ins w:id="1224" w:author="Michael Allen" w:date="2024-01-07T20:14:00Z">
        <w:r w:rsidR="000F2C23">
          <w:rPr>
            <w:sz w:val="22"/>
            <w:szCs w:val="22"/>
          </w:rPr>
          <w:t>focusing on U.S.–China competition dynamics</w:t>
        </w:r>
      </w:ins>
      <w:ins w:id="1225" w:author="Brian Blankenship" w:date="2024-01-03T07:58:00Z">
        <w:r w:rsidRPr="008E43D4">
          <w:rPr>
            <w:sz w:val="22"/>
            <w:szCs w:val="22"/>
          </w:rPr>
          <w:t xml:space="preserve">. </w:t>
        </w:r>
        <w:r w:rsidRPr="008C22EE">
          <w:rPr>
            <w:sz w:val="22"/>
            <w:szCs w:val="22"/>
          </w:rPr>
          <w:t xml:space="preserve">Bases can bring a variety of negative externalities like crime, noise, pollution, traffic, and, more broadly, a perception that a country’s sovereignty is being infringed upon (Cooley 2008; Yeo 2011; Hikotani et al. 2022). As a result, bases are more desirable to the extent they bring tangible benefits to offset their negative effects. In some cases, these benefits take the form of security guarantees, but in the cases </w:t>
        </w:r>
        <w:r>
          <w:rPr>
            <w:sz w:val="22"/>
            <w:szCs w:val="22"/>
          </w:rPr>
          <w:t>that we propose to focus</w:t>
        </w:r>
        <w:r w:rsidRPr="008C22EE">
          <w:rPr>
            <w:sz w:val="22"/>
            <w:szCs w:val="22"/>
          </w:rPr>
          <w:t xml:space="preserve"> on, th</w:t>
        </w:r>
        <w:r>
          <w:rPr>
            <w:sz w:val="22"/>
            <w:szCs w:val="22"/>
          </w:rPr>
          <w:t>e</w:t>
        </w:r>
        <w:r w:rsidRPr="008C22EE">
          <w:rPr>
            <w:sz w:val="22"/>
            <w:szCs w:val="22"/>
          </w:rPr>
          <w:t xml:space="preserve"> benefits are primarily economic.</w:t>
        </w:r>
        <w:r w:rsidRPr="008E43D4">
          <w:rPr>
            <w:sz w:val="22"/>
            <w:szCs w:val="22"/>
          </w:rPr>
          <w:t xml:space="preserve"> Thus, if a foreign competitor can offer the same economic benefits, the host’s need to accept a foreign base is lower</w:t>
        </w:r>
        <w:r w:rsidRPr="008C22EE">
          <w:rPr>
            <w:sz w:val="22"/>
            <w:szCs w:val="22"/>
          </w:rPr>
          <w:t>,</w:t>
        </w:r>
        <w:r w:rsidRPr="008E43D4">
          <w:rPr>
            <w:sz w:val="22"/>
            <w:szCs w:val="22"/>
          </w:rPr>
          <w:t xml:space="preserve"> which may decrease support for that base (Joyce and Blankenship 2023). </w:t>
        </w:r>
        <w:del w:id="1226" w:author="Michael Flynn" w:date="2024-01-04T10:40:00Z">
          <w:r w:rsidRPr="008E43D4" w:rsidDel="004A367C">
            <w:rPr>
              <w:sz w:val="22"/>
              <w:szCs w:val="22"/>
            </w:rPr>
            <w:delText>Indeed, the evidence</w:delText>
          </w:r>
        </w:del>
      </w:ins>
      <w:ins w:id="1227" w:author="Michael Flynn" w:date="2024-01-04T10:40:00Z">
        <w:r w:rsidR="004A367C">
          <w:rPr>
            <w:sz w:val="22"/>
            <w:szCs w:val="22"/>
          </w:rPr>
          <w:t>Research</w:t>
        </w:r>
      </w:ins>
      <w:ins w:id="1228" w:author="Brian Blankenship" w:date="2024-01-03T07:58:00Z">
        <w:r w:rsidRPr="008E43D4">
          <w:rPr>
            <w:sz w:val="22"/>
            <w:szCs w:val="22"/>
          </w:rPr>
          <w:t xml:space="preserve"> suggests that the United States and China often use their aid competitively to curry influence and secure policy concessions for themselves while denying them to each other (Vadlamannati et al. 2023; Joyce and Blankenship 2023).</w:t>
        </w:r>
      </w:ins>
    </w:p>
    <w:p w14:paraId="6FA6703D" w14:textId="77777777" w:rsidR="004E255E" w:rsidRPr="00BD4C6D" w:rsidRDefault="00C82AAA">
      <w:pPr>
        <w:pStyle w:val="ListParagraph"/>
        <w:widowControl w:val="0"/>
        <w:numPr>
          <w:ilvl w:val="1"/>
          <w:numId w:val="6"/>
        </w:numPr>
        <w:spacing w:after="100" w:afterAutospacing="1"/>
        <w:jc w:val="both"/>
        <w:rPr>
          <w:ins w:id="1229" w:author="Brian Blankenship" w:date="2024-01-09T09:34:00Z"/>
          <w:rPrChange w:id="1230" w:author="Brian Blankenship" w:date="2024-01-09T09:34:00Z">
            <w:rPr>
              <w:ins w:id="1231" w:author="Brian Blankenship" w:date="2024-01-09T09:34:00Z"/>
              <w:rFonts w:ascii="Times New Roman" w:hAnsi="Times New Roman" w:cs="Times New Roman"/>
            </w:rPr>
          </w:rPrChange>
        </w:rPr>
      </w:pPr>
      <w:ins w:id="1232" w:author="Brian Blankenship" w:date="2024-01-03T07:58:00Z">
        <w:r>
          <w:rPr>
            <w:rFonts w:ascii="Times New Roman" w:hAnsi="Times New Roman" w:cs="Times New Roman"/>
          </w:rPr>
          <w:t xml:space="preserve">H5: </w:t>
        </w:r>
        <w:r w:rsidRPr="008E43D4">
          <w:rPr>
            <w:rFonts w:ascii="Times New Roman" w:hAnsi="Times New Roman" w:cs="Times New Roman"/>
          </w:rPr>
          <w:t xml:space="preserve">Exposure to economic benefits from </w:t>
        </w:r>
        <w:del w:id="1233" w:author="Michael Flynn" w:date="2024-01-04T10:42:00Z">
          <w:r w:rsidRPr="008E43D4" w:rsidDel="00B76F77">
            <w:rPr>
              <w:rFonts w:ascii="Times New Roman" w:hAnsi="Times New Roman" w:cs="Times New Roman"/>
            </w:rPr>
            <w:delText>one country</w:delText>
          </w:r>
        </w:del>
      </w:ins>
      <w:ins w:id="1234" w:author="Michael Flynn" w:date="2024-01-04T10:42:00Z">
        <w:r w:rsidR="00B76F77">
          <w:rPr>
            <w:rFonts w:ascii="Times New Roman" w:hAnsi="Times New Roman" w:cs="Times New Roman"/>
          </w:rPr>
          <w:t>the deploying country’s military presence</w:t>
        </w:r>
      </w:ins>
      <w:ins w:id="1235" w:author="Brian Blankenship" w:date="2024-01-03T07:58:00Z">
        <w:r w:rsidRPr="008E43D4">
          <w:rPr>
            <w:rFonts w:ascii="Times New Roman" w:hAnsi="Times New Roman" w:cs="Times New Roman"/>
          </w:rPr>
          <w:t xml:space="preserve"> will decrease support for hosting </w:t>
        </w:r>
        <w:del w:id="1236" w:author="Michael Allen" w:date="2024-01-07T20:14:00Z">
          <w:r w:rsidRPr="008E43D4" w:rsidDel="000F2C23">
            <w:rPr>
              <w:rFonts w:ascii="Times New Roman" w:hAnsi="Times New Roman" w:cs="Times New Roman"/>
            </w:rPr>
            <w:delText xml:space="preserve">the </w:delText>
          </w:r>
        </w:del>
        <w:del w:id="1237" w:author="Michael Flynn" w:date="2024-01-04T10:42:00Z">
          <w:r w:rsidRPr="008E43D4" w:rsidDel="00B76F77">
            <w:rPr>
              <w:rFonts w:ascii="Times New Roman" w:hAnsi="Times New Roman" w:cs="Times New Roman"/>
            </w:rPr>
            <w:delText>other</w:delText>
          </w:r>
        </w:del>
      </w:ins>
      <w:ins w:id="1238" w:author="Michael Flynn" w:date="2024-01-04T10:42:00Z">
        <w:r w:rsidR="00B76F77">
          <w:rPr>
            <w:rFonts w:ascii="Times New Roman" w:hAnsi="Times New Roman" w:cs="Times New Roman"/>
          </w:rPr>
          <w:t>the rival deploying</w:t>
        </w:r>
      </w:ins>
      <w:ins w:id="1239" w:author="Brian Blankenship" w:date="2024-01-03T07:58:00Z">
        <w:r w:rsidRPr="008E43D4">
          <w:rPr>
            <w:rFonts w:ascii="Times New Roman" w:hAnsi="Times New Roman" w:cs="Times New Roman"/>
          </w:rPr>
          <w:t xml:space="preserve"> country’s military.</w:t>
        </w:r>
      </w:ins>
    </w:p>
    <w:p w14:paraId="56EFFEE0" w14:textId="77777777" w:rsidR="00BD4C6D" w:rsidRPr="009C7436" w:rsidRDefault="00BD4C6D" w:rsidP="00BD4C6D">
      <w:pPr>
        <w:widowControl w:val="0"/>
        <w:spacing w:after="100" w:afterAutospacing="1" w:line="240" w:lineRule="auto"/>
        <w:contextualSpacing/>
        <w:jc w:val="both"/>
        <w:rPr>
          <w:ins w:id="1240" w:author="Brian Blankenship" w:date="2024-01-09T09:34:00Z"/>
          <w:b/>
          <w:bCs/>
          <w:sz w:val="22"/>
          <w:szCs w:val="22"/>
        </w:rPr>
      </w:pPr>
      <w:ins w:id="1241" w:author="Brian Blankenship" w:date="2024-01-09T09:34:00Z">
        <w:r>
          <w:rPr>
            <w:b/>
            <w:bCs/>
            <w:sz w:val="22"/>
            <w:szCs w:val="22"/>
          </w:rPr>
          <w:t>4</w:t>
        </w:r>
        <w:r w:rsidRPr="009C7436">
          <w:rPr>
            <w:b/>
            <w:bCs/>
            <w:sz w:val="22"/>
            <w:szCs w:val="22"/>
          </w:rPr>
          <w:t>. Preliminary Findings</w:t>
        </w:r>
      </w:ins>
    </w:p>
    <w:p w14:paraId="3B7D0D29" w14:textId="6C543297" w:rsidR="00BD4C6D" w:rsidRDefault="00BD4C6D" w:rsidP="00BD4C6D">
      <w:pPr>
        <w:widowControl w:val="0"/>
        <w:spacing w:after="100" w:afterAutospacing="1" w:line="240" w:lineRule="auto"/>
        <w:contextualSpacing/>
        <w:jc w:val="both"/>
        <w:rPr>
          <w:ins w:id="1242" w:author="Brian Blankenship" w:date="2024-01-09T09:35:00Z"/>
          <w:bCs/>
          <w:sz w:val="22"/>
          <w:szCs w:val="22"/>
        </w:rPr>
      </w:pPr>
      <w:ins w:id="1243" w:author="Brian Blankenship" w:date="2024-01-09T09:34:00Z">
        <w:r w:rsidRPr="009C7436">
          <w:rPr>
            <w:bCs/>
            <w:sz w:val="22"/>
            <w:szCs w:val="22"/>
          </w:rPr>
          <w:t>In September 2023</w:t>
        </w:r>
        <w:del w:id="1244" w:author="Michael Allen" w:date="2024-01-10T08:50:00Z">
          <w:r w:rsidRPr="009C7436" w:rsidDel="002425B5">
            <w:rPr>
              <w:bCs/>
              <w:sz w:val="22"/>
              <w:szCs w:val="22"/>
            </w:rPr>
            <w:delText xml:space="preserve"> </w:delText>
          </w:r>
        </w:del>
      </w:ins>
      <w:ins w:id="1245" w:author="Michael Allen" w:date="2024-01-10T08:50:00Z">
        <w:r w:rsidR="002425B5">
          <w:rPr>
            <w:bCs/>
            <w:sz w:val="22"/>
            <w:szCs w:val="22"/>
          </w:rPr>
          <w:t>,</w:t>
        </w:r>
      </w:ins>
      <w:ins w:id="1246" w:author="Brian Blankenship" w:date="2024-01-09T09:34:00Z">
        <w:r w:rsidRPr="009C7436">
          <w:rPr>
            <w:bCs/>
            <w:sz w:val="22"/>
            <w:szCs w:val="22"/>
          </w:rPr>
          <w:t xml:space="preserve"> we developed and deployed a preliminary survey</w:t>
        </w:r>
      </w:ins>
      <w:ins w:id="1247" w:author="Carla Martinez Machain" w:date="2024-01-09T17:26:00Z">
        <w:r w:rsidR="000D6AAD">
          <w:rPr>
            <w:bCs/>
            <w:sz w:val="22"/>
            <w:szCs w:val="22"/>
          </w:rPr>
          <w:t xml:space="preserve"> in Kenya</w:t>
        </w:r>
      </w:ins>
      <w:ins w:id="1248" w:author="Brian Blankenship" w:date="2024-01-09T09:34:00Z">
        <w:r w:rsidRPr="009C7436">
          <w:rPr>
            <w:bCs/>
            <w:sz w:val="22"/>
            <w:szCs w:val="22"/>
          </w:rPr>
          <w:t xml:space="preserve"> to </w:t>
        </w:r>
        <w:r>
          <w:rPr>
            <w:bCs/>
            <w:sz w:val="22"/>
            <w:szCs w:val="22"/>
          </w:rPr>
          <w:t>assess</w:t>
        </w:r>
        <w:r w:rsidRPr="009C7436">
          <w:rPr>
            <w:bCs/>
            <w:sz w:val="22"/>
            <w:szCs w:val="22"/>
          </w:rPr>
          <w:t xml:space="preserve"> the feasibility of our survey instrument and collect initial results related to our theoretical concept of interest. </w:t>
        </w:r>
        <w:r>
          <w:rPr>
            <w:bCs/>
            <w:sz w:val="22"/>
            <w:szCs w:val="22"/>
          </w:rPr>
          <w:t xml:space="preserve">Due to budget constraints, we limited the </w:t>
        </w:r>
        <w:del w:id="1249" w:author="Michael Allen" w:date="2024-01-10T08:50:00Z">
          <w:r w:rsidDel="002425B5">
            <w:rPr>
              <w:bCs/>
              <w:sz w:val="22"/>
              <w:szCs w:val="22"/>
            </w:rPr>
            <w:delText>pilot survey in theoretical scope and sample size</w:delText>
          </w:r>
        </w:del>
      </w:ins>
      <w:ins w:id="1250" w:author="Michael Allen" w:date="2024-01-10T08:50:00Z">
        <w:r w:rsidR="002425B5">
          <w:rPr>
            <w:bCs/>
            <w:sz w:val="22"/>
            <w:szCs w:val="22"/>
          </w:rPr>
          <w:t>theoretical scope and sample size of the pilot survey</w:t>
        </w:r>
      </w:ins>
      <w:ins w:id="1251" w:author="Brian Blankenship" w:date="2024-01-09T09:34:00Z">
        <w:r w:rsidRPr="009C7436">
          <w:rPr>
            <w:bCs/>
            <w:sz w:val="22"/>
            <w:szCs w:val="22"/>
          </w:rPr>
          <w:t>. We deployed the survey in English and Swahili to 1</w:t>
        </w:r>
        <w:r>
          <w:rPr>
            <w:bCs/>
            <w:sz w:val="22"/>
            <w:szCs w:val="22"/>
          </w:rPr>
          <w:t>,</w:t>
        </w:r>
        <w:r w:rsidRPr="009C7436">
          <w:rPr>
            <w:bCs/>
            <w:sz w:val="22"/>
            <w:szCs w:val="22"/>
          </w:rPr>
          <w:t>023 Kenyans via cellphone. The survey contained 2</w:t>
        </w:r>
        <w:r>
          <w:rPr>
            <w:bCs/>
            <w:sz w:val="22"/>
            <w:szCs w:val="22"/>
          </w:rPr>
          <w:t xml:space="preserve">8 </w:t>
        </w:r>
        <w:r w:rsidRPr="009C7436">
          <w:rPr>
            <w:bCs/>
            <w:sz w:val="22"/>
            <w:szCs w:val="22"/>
          </w:rPr>
          <w:t>questions about demographics and topics related to our hypotheses.</w:t>
        </w:r>
        <w:r>
          <w:rPr>
            <w:bCs/>
            <w:sz w:val="22"/>
            <w:szCs w:val="22"/>
          </w:rPr>
          <w:t xml:space="preserve"> W</w:t>
        </w:r>
        <w:r w:rsidRPr="009C7436">
          <w:rPr>
            <w:bCs/>
            <w:sz w:val="22"/>
            <w:szCs w:val="22"/>
          </w:rPr>
          <w:t xml:space="preserve">e asked questions related to both perceived and behavioral indicators of U.S. and Chinese influence by the respondents and how they perceived both actors. In addition to </w:t>
        </w:r>
        <w:del w:id="1252" w:author="Carla Martinez Machain" w:date="2024-01-09T17:27:00Z">
          <w:r w:rsidRPr="009C7436" w:rsidDel="000D6AAD">
            <w:rPr>
              <w:bCs/>
              <w:sz w:val="22"/>
              <w:szCs w:val="22"/>
            </w:rPr>
            <w:delText xml:space="preserve">looking at </w:delText>
          </w:r>
        </w:del>
      </w:ins>
      <w:ins w:id="1253" w:author="Carla Martinez Machain" w:date="2024-01-09T17:27:00Z">
        <w:r w:rsidR="000D6AAD">
          <w:rPr>
            <w:bCs/>
            <w:sz w:val="22"/>
            <w:szCs w:val="22"/>
          </w:rPr>
          <w:t xml:space="preserve">considering </w:t>
        </w:r>
      </w:ins>
      <w:ins w:id="1254" w:author="Brian Blankenship" w:date="2024-01-09T09:34:00Z">
        <w:r w:rsidRPr="009C7436">
          <w:rPr>
            <w:bCs/>
            <w:sz w:val="22"/>
            <w:szCs w:val="22"/>
          </w:rPr>
          <w:t xml:space="preserve">great power influence, we also included control questions to measure that influence versus influence by other regional and colonial actors. We collected the full sample over six days. </w:t>
        </w:r>
      </w:ins>
    </w:p>
    <w:p w14:paraId="6472D6D9" w14:textId="27184370" w:rsidR="00BD4C6D" w:rsidRDefault="00BD4C6D" w:rsidP="00BD4C6D">
      <w:pPr>
        <w:widowControl w:val="0"/>
        <w:spacing w:after="100" w:afterAutospacing="1" w:line="240" w:lineRule="auto"/>
        <w:ind w:firstLine="720"/>
        <w:contextualSpacing/>
        <w:jc w:val="both"/>
        <w:rPr>
          <w:ins w:id="1255" w:author="Brian Blankenship" w:date="2024-01-09T09:35:00Z"/>
          <w:bCs/>
          <w:sz w:val="22"/>
          <w:szCs w:val="22"/>
        </w:rPr>
      </w:pPr>
      <w:ins w:id="1256" w:author="Brian Blankenship" w:date="2024-01-09T09:35:00Z">
        <w:r w:rsidRPr="009C7436">
          <w:rPr>
            <w:bCs/>
            <w:sz w:val="22"/>
            <w:szCs w:val="22"/>
          </w:rPr>
          <w:t xml:space="preserve">The initial sample contained useful distributional </w:t>
        </w:r>
        <w:r>
          <w:rPr>
            <w:bCs/>
            <w:sz w:val="22"/>
            <w:szCs w:val="22"/>
          </w:rPr>
          <w:t>information</w:t>
        </w:r>
        <w:r w:rsidRPr="009C7436">
          <w:rPr>
            <w:bCs/>
            <w:sz w:val="22"/>
            <w:szCs w:val="22"/>
          </w:rPr>
          <w:t xml:space="preserve">. First, </w:t>
        </w:r>
        <w:r>
          <w:rPr>
            <w:bCs/>
            <w:sz w:val="22"/>
            <w:szCs w:val="22"/>
          </w:rPr>
          <w:t>respondents skewed younger—</w:t>
        </w:r>
        <w:r w:rsidRPr="009C7436">
          <w:rPr>
            <w:bCs/>
            <w:sz w:val="22"/>
            <w:szCs w:val="22"/>
          </w:rPr>
          <w:t>mos</w:t>
        </w:r>
        <w:r>
          <w:rPr>
            <w:bCs/>
            <w:sz w:val="22"/>
            <w:szCs w:val="22"/>
          </w:rPr>
          <w:t>t</w:t>
        </w:r>
        <w:r w:rsidRPr="009C7436">
          <w:rPr>
            <w:bCs/>
            <w:sz w:val="22"/>
            <w:szCs w:val="22"/>
          </w:rPr>
          <w:t xml:space="preserve"> were in the 20</w:t>
        </w:r>
        <w:r w:rsidRPr="008E43D4">
          <w:rPr>
            <w:bCs/>
            <w:sz w:val="22"/>
            <w:szCs w:val="22"/>
          </w:rPr>
          <w:t>–</w:t>
        </w:r>
        <w:r w:rsidRPr="009C7436">
          <w:rPr>
            <w:bCs/>
            <w:sz w:val="22"/>
            <w:szCs w:val="22"/>
          </w:rPr>
          <w:t xml:space="preserve">29 age bracket, while the next two largest </w:t>
        </w:r>
        <w:r>
          <w:rPr>
            <w:bCs/>
            <w:sz w:val="22"/>
            <w:szCs w:val="22"/>
          </w:rPr>
          <w:t>fell into the 30–39 bracket.</w:t>
        </w:r>
        <w:r w:rsidRPr="009C7436">
          <w:rPr>
            <w:bCs/>
            <w:sz w:val="22"/>
            <w:szCs w:val="22"/>
          </w:rPr>
          <w:t xml:space="preserve"> The full sample ranged from 18</w:t>
        </w:r>
        <w:del w:id="1257" w:author="Michael Allen" w:date="2024-01-10T08:50:00Z">
          <w:r w:rsidRPr="008E43D4" w:rsidDel="002425B5">
            <w:rPr>
              <w:bCs/>
              <w:sz w:val="22"/>
              <w:szCs w:val="22"/>
            </w:rPr>
            <w:delText>–</w:delText>
          </w:r>
          <w:r w:rsidRPr="009C7436" w:rsidDel="002425B5">
            <w:rPr>
              <w:bCs/>
              <w:sz w:val="22"/>
              <w:szCs w:val="22"/>
            </w:rPr>
            <w:delText>69</w:delText>
          </w:r>
        </w:del>
      </w:ins>
      <w:ins w:id="1258" w:author="Michael Allen" w:date="2024-01-10T08:50:00Z">
        <w:r w:rsidR="002425B5">
          <w:rPr>
            <w:bCs/>
            <w:sz w:val="22"/>
            <w:szCs w:val="22"/>
          </w:rPr>
          <w:t xml:space="preserve"> to 69,</w:t>
        </w:r>
      </w:ins>
      <w:ins w:id="1259" w:author="Brian Blankenship" w:date="2024-01-09T09:35:00Z">
        <w:r>
          <w:rPr>
            <w:bCs/>
            <w:sz w:val="22"/>
            <w:szCs w:val="22"/>
          </w:rPr>
          <w:t xml:space="preserve"> with 80% of respondents aged 39 or younger</w:t>
        </w:r>
        <w:r w:rsidRPr="009C7436">
          <w:rPr>
            <w:bCs/>
            <w:sz w:val="22"/>
            <w:szCs w:val="22"/>
          </w:rPr>
          <w:t>. Purpose</w:t>
        </w:r>
        <w:del w:id="1260" w:author="Carla Martinez Machain" w:date="2024-01-09T17:28:00Z">
          <w:r w:rsidRPr="009C7436" w:rsidDel="000D6AAD">
            <w:rPr>
              <w:bCs/>
              <w:sz w:val="22"/>
              <w:szCs w:val="22"/>
            </w:rPr>
            <w:delText>ful</w:delText>
          </w:r>
        </w:del>
        <w:r w:rsidRPr="009C7436">
          <w:rPr>
            <w:bCs/>
            <w:sz w:val="22"/>
            <w:szCs w:val="22"/>
          </w:rPr>
          <w:t xml:space="preserve">ly, we over-sampled Mombasa due to its size and possibility for international influence. Half of the responses came from Mombasa. The sample </w:t>
        </w:r>
      </w:ins>
      <w:ins w:id="1261" w:author="Michael Allen" w:date="2024-01-10T09:12:00Z">
        <w:r w:rsidR="00480212">
          <w:rPr>
            <w:bCs/>
            <w:sz w:val="22"/>
            <w:szCs w:val="22"/>
          </w:rPr>
          <w:t xml:space="preserve">was </w:t>
        </w:r>
      </w:ins>
      <w:ins w:id="1262" w:author="Brian Blankenship" w:date="2024-01-09T09:35:00Z">
        <w:r w:rsidRPr="009C7436">
          <w:rPr>
            <w:bCs/>
            <w:sz w:val="22"/>
            <w:szCs w:val="22"/>
          </w:rPr>
          <w:t xml:space="preserve">slightly skewed </w:t>
        </w:r>
        <w:r>
          <w:rPr>
            <w:bCs/>
            <w:sz w:val="22"/>
            <w:szCs w:val="22"/>
          </w:rPr>
          <w:t>m</w:t>
        </w:r>
        <w:r w:rsidRPr="009C7436">
          <w:rPr>
            <w:bCs/>
            <w:sz w:val="22"/>
            <w:szCs w:val="22"/>
          </w:rPr>
          <w:t>ale and, while most people reported their primary language being Swahili, most respondents opted to take the survey in English.</w:t>
        </w:r>
      </w:ins>
    </w:p>
    <w:p w14:paraId="64A6119A" w14:textId="71749314" w:rsidR="00BD4C6D" w:rsidRDefault="00BD4C6D" w:rsidP="00BD4C6D">
      <w:pPr>
        <w:widowControl w:val="0"/>
        <w:spacing w:after="100" w:afterAutospacing="1" w:line="240" w:lineRule="auto"/>
        <w:contextualSpacing/>
        <w:jc w:val="both"/>
        <w:rPr>
          <w:ins w:id="1263" w:author="Brian Blankenship" w:date="2024-01-09T09:35:00Z"/>
          <w:bCs/>
          <w:sz w:val="22"/>
          <w:szCs w:val="22"/>
        </w:rPr>
      </w:pPr>
      <w:ins w:id="1264" w:author="Brian Blankenship" w:date="2024-01-09T09:35:00Z">
        <w:r>
          <w:rPr>
            <w:bCs/>
            <w:sz w:val="22"/>
            <w:szCs w:val="22"/>
          </w:rPr>
          <w:lastRenderedPageBreak/>
          <w:tab/>
          <w:t>The preliminary results point to some interesting dynamics. 40% of respondents view China as having both “A lot” of influence and “Somewhat positive” or “Very positive” influence. Similarly, around 44% of respondents view the United States as having “A lot” of influence in Kenya</w:t>
        </w:r>
        <w:del w:id="1265" w:author="Michael Allen" w:date="2024-01-10T08:50:00Z">
          <w:r w:rsidDel="002425B5">
            <w:rPr>
              <w:bCs/>
              <w:sz w:val="22"/>
              <w:szCs w:val="22"/>
            </w:rPr>
            <w:delText>,</w:delText>
          </w:r>
        </w:del>
        <w:r>
          <w:rPr>
            <w:bCs/>
            <w:sz w:val="22"/>
            <w:szCs w:val="22"/>
          </w:rPr>
          <w:t xml:space="preserve"> and view that influence as “Somewhat positive” or “Very positive.” Regarding military deployments, only 20% of Kenya respondents believed that China has military personnel operating in Kenya, compared with 72% of respondents who correctly responded that the United States has military personnel deployed to Kenya. Of those </w:t>
        </w:r>
        <w:del w:id="1266" w:author="Michael Allen" w:date="2024-01-10T08:50:00Z">
          <w:r w:rsidDel="002425B5">
            <w:rPr>
              <w:bCs/>
              <w:sz w:val="22"/>
              <w:szCs w:val="22"/>
            </w:rPr>
            <w:delText>who correctly identified</w:delText>
          </w:r>
        </w:del>
      </w:ins>
      <w:ins w:id="1267" w:author="Michael Allen" w:date="2024-01-10T08:50:00Z">
        <w:r w:rsidR="002425B5">
          <w:rPr>
            <w:bCs/>
            <w:sz w:val="22"/>
            <w:szCs w:val="22"/>
          </w:rPr>
          <w:t>correctly identifying</w:t>
        </w:r>
      </w:ins>
      <w:ins w:id="1268" w:author="Brian Blankenship" w:date="2024-01-09T09:35:00Z">
        <w:r>
          <w:rPr>
            <w:bCs/>
            <w:sz w:val="22"/>
            <w:szCs w:val="22"/>
          </w:rPr>
          <w:t xml:space="preserve"> a Chinese military presence in Kenya, 63% viewed that presence as “Very positive” or “Somewhat positive.” Similarly, of those who correctly identified a U.S. military presence in Kenya, 70% viewed that presence favorably. Figure 1 shows the joint distribution of respondents’ answers to the questions about the presence of deployments and their evaluations of those deployments. </w:t>
        </w:r>
      </w:ins>
    </w:p>
    <w:p w14:paraId="71CA4019" w14:textId="77777777" w:rsidR="00BD4C6D" w:rsidRDefault="00BD4C6D" w:rsidP="00BD4C6D">
      <w:pPr>
        <w:widowControl w:val="0"/>
        <w:spacing w:after="100" w:afterAutospacing="1" w:line="240" w:lineRule="auto"/>
        <w:ind w:firstLine="720"/>
        <w:contextualSpacing/>
        <w:jc w:val="both"/>
        <w:rPr>
          <w:ins w:id="1269" w:author="Brian Blankenship" w:date="2024-01-09T09:35:00Z"/>
          <w:bCs/>
          <w:sz w:val="22"/>
          <w:szCs w:val="22"/>
        </w:rPr>
      </w:pPr>
    </w:p>
    <w:p w14:paraId="6016F9CB" w14:textId="1BBCF7D9" w:rsidR="00BD4C6D" w:rsidRPr="00734406" w:rsidRDefault="00BD4C6D">
      <w:pPr>
        <w:widowControl w:val="0"/>
        <w:spacing w:after="100" w:afterAutospacing="1" w:line="240" w:lineRule="auto"/>
        <w:ind w:firstLine="720"/>
        <w:contextualSpacing/>
        <w:jc w:val="both"/>
        <w:rPr>
          <w:ins w:id="1270" w:author="Michael Flynn" w:date="2024-01-08T12:22:00Z"/>
        </w:rPr>
        <w:sectPr w:rsidR="00BD4C6D" w:rsidRPr="00734406" w:rsidSect="00696E1C">
          <w:pgSz w:w="12240" w:h="15840"/>
          <w:pgMar w:top="1440" w:right="1440" w:bottom="1440" w:left="1440" w:header="720" w:footer="720" w:gutter="0"/>
          <w:cols w:space="720"/>
          <w:docGrid w:linePitch="360"/>
        </w:sectPr>
        <w:pPrChange w:id="1271" w:author="Brian Blankenship" w:date="2024-01-09T09:35:00Z">
          <w:pPr>
            <w:widowControl w:val="0"/>
            <w:spacing w:after="100" w:afterAutospacing="1" w:line="240" w:lineRule="auto"/>
            <w:contextualSpacing/>
            <w:jc w:val="both"/>
          </w:pPr>
        </w:pPrChange>
      </w:pPr>
    </w:p>
    <w:p w14:paraId="73125979" w14:textId="77777777" w:rsidR="0077683D" w:rsidRDefault="00495546">
      <w:pPr>
        <w:keepNext/>
        <w:widowControl w:val="0"/>
        <w:spacing w:after="120" w:line="240" w:lineRule="auto"/>
        <w:contextualSpacing/>
        <w:jc w:val="both"/>
        <w:rPr>
          <w:ins w:id="1272" w:author="Michael Flynn" w:date="2024-01-08T13:25:00Z"/>
          <w:i/>
          <w:iCs/>
          <w:sz w:val="18"/>
          <w:szCs w:val="18"/>
        </w:rPr>
        <w:pPrChange w:id="1273" w:author="Brian Blankenship" w:date="2024-01-08T18:01:00Z">
          <w:pPr>
            <w:keepNext/>
            <w:widowControl w:val="0"/>
            <w:spacing w:after="120" w:line="240" w:lineRule="auto"/>
            <w:contextualSpacing/>
          </w:pPr>
        </w:pPrChange>
      </w:pPr>
      <w:ins w:id="1274" w:author="Michael Flynn" w:date="2024-01-08T12:23:00Z">
        <w:r w:rsidRPr="00AC2742">
          <w:rPr>
            <w:i/>
            <w:iCs/>
            <w:noProof/>
            <w:sz w:val="18"/>
            <w:szCs w:val="18"/>
            <w:rPrChange w:id="1275" w:author="Michael Flynn" w:date="2024-01-08T12:36:00Z">
              <w:rPr>
                <w:noProof/>
              </w:rPr>
            </w:rPrChange>
          </w:rPr>
          <w:drawing>
            <wp:inline distT="0" distB="0" distL="0" distR="0" wp14:anchorId="0FD4DFC9" wp14:editId="7D64A4CC">
              <wp:extent cx="5861304" cy="2231136"/>
              <wp:effectExtent l="0" t="0" r="0" b="4445"/>
              <wp:docPr id="388077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77492" name="Picture 388077492"/>
                      <pic:cNvPicPr/>
                    </pic:nvPicPr>
                    <pic:blipFill rotWithShape="1">
                      <a:blip r:embed="rId9" cstate="print">
                        <a:extLst>
                          <a:ext uri="{28A0092B-C50C-407E-A947-70E740481C1C}">
                            <a14:useLocalDpi xmlns:a14="http://schemas.microsoft.com/office/drawing/2010/main" val="0"/>
                          </a:ext>
                        </a:extLst>
                      </a:blip>
                      <a:srcRect t="5686" b="9055"/>
                      <a:stretch/>
                    </pic:blipFill>
                    <pic:spPr bwMode="auto">
                      <a:xfrm>
                        <a:off x="0" y="0"/>
                        <a:ext cx="5861304" cy="2231136"/>
                      </a:xfrm>
                      <a:prstGeom prst="rect">
                        <a:avLst/>
                      </a:prstGeom>
                      <a:ln>
                        <a:noFill/>
                      </a:ln>
                      <a:extLst>
                        <a:ext uri="{53640926-AAD7-44D8-BBD7-CCE9431645EC}">
                          <a14:shadowObscured xmlns:a14="http://schemas.microsoft.com/office/drawing/2010/main"/>
                        </a:ext>
                      </a:extLst>
                    </pic:spPr>
                  </pic:pic>
                </a:graphicData>
              </a:graphic>
            </wp:inline>
          </w:drawing>
        </w:r>
      </w:ins>
    </w:p>
    <w:p w14:paraId="30BF1AD5" w14:textId="27151A1F" w:rsidR="00495546" w:rsidRDefault="00495546">
      <w:pPr>
        <w:keepNext/>
        <w:widowControl w:val="0"/>
        <w:spacing w:after="120" w:line="240" w:lineRule="auto"/>
        <w:contextualSpacing/>
        <w:jc w:val="both"/>
        <w:rPr>
          <w:ins w:id="1276" w:author="Michael Flynn" w:date="2024-01-08T12:37:00Z"/>
          <w:i/>
          <w:iCs/>
          <w:sz w:val="18"/>
          <w:szCs w:val="18"/>
        </w:rPr>
        <w:pPrChange w:id="1277" w:author="Brian Blankenship" w:date="2024-01-08T18:01:00Z">
          <w:pPr>
            <w:keepNext/>
            <w:widowControl w:val="0"/>
            <w:spacing w:after="120" w:line="240" w:lineRule="auto"/>
            <w:contextualSpacing/>
          </w:pPr>
        </w:pPrChange>
      </w:pPr>
      <w:ins w:id="1278" w:author="Michael Flynn" w:date="2024-01-08T12:28:00Z">
        <w:r w:rsidRPr="00AC2742">
          <w:rPr>
            <w:i/>
            <w:iCs/>
            <w:sz w:val="18"/>
            <w:szCs w:val="18"/>
            <w:rPrChange w:id="1279" w:author="Michael Flynn" w:date="2024-01-08T12:36:00Z">
              <w:rPr/>
            </w:rPrChange>
          </w:rPr>
          <w:t xml:space="preserve">Figure </w:t>
        </w:r>
        <w:r w:rsidRPr="00AC2742">
          <w:rPr>
            <w:i/>
            <w:iCs/>
            <w:sz w:val="18"/>
            <w:szCs w:val="18"/>
            <w:rPrChange w:id="1280" w:author="Michael Flynn" w:date="2024-01-08T12:36:00Z">
              <w:rPr/>
            </w:rPrChange>
          </w:rPr>
          <w:fldChar w:fldCharType="begin"/>
        </w:r>
        <w:r w:rsidRPr="00AC2742">
          <w:rPr>
            <w:i/>
            <w:iCs/>
            <w:sz w:val="18"/>
            <w:szCs w:val="18"/>
            <w:rPrChange w:id="1281" w:author="Michael Flynn" w:date="2024-01-08T12:36:00Z">
              <w:rPr/>
            </w:rPrChange>
          </w:rPr>
          <w:instrText xml:space="preserve"> SEQ Figure \* ARABIC </w:instrText>
        </w:r>
      </w:ins>
      <w:r w:rsidRPr="00AC2742">
        <w:rPr>
          <w:i/>
          <w:iCs/>
          <w:sz w:val="18"/>
          <w:szCs w:val="18"/>
          <w:rPrChange w:id="1282" w:author="Michael Flynn" w:date="2024-01-08T12:36:00Z">
            <w:rPr/>
          </w:rPrChange>
        </w:rPr>
        <w:fldChar w:fldCharType="separate"/>
      </w:r>
      <w:ins w:id="1283" w:author="Michael Flynn" w:date="2024-01-08T12:28:00Z">
        <w:r w:rsidRPr="00AC2742">
          <w:rPr>
            <w:i/>
            <w:iCs/>
            <w:noProof/>
            <w:sz w:val="18"/>
            <w:szCs w:val="18"/>
            <w:rPrChange w:id="1284" w:author="Michael Flynn" w:date="2024-01-08T12:36:00Z">
              <w:rPr>
                <w:noProof/>
              </w:rPr>
            </w:rPrChange>
          </w:rPr>
          <w:t>1</w:t>
        </w:r>
        <w:r w:rsidRPr="00AC2742">
          <w:rPr>
            <w:i/>
            <w:iCs/>
            <w:sz w:val="18"/>
            <w:szCs w:val="18"/>
            <w:rPrChange w:id="1285" w:author="Michael Flynn" w:date="2024-01-08T12:36:00Z">
              <w:rPr/>
            </w:rPrChange>
          </w:rPr>
          <w:fldChar w:fldCharType="end"/>
        </w:r>
        <w:r w:rsidRPr="00AC2742">
          <w:rPr>
            <w:i/>
            <w:iCs/>
            <w:sz w:val="18"/>
            <w:szCs w:val="18"/>
            <w:rPrChange w:id="1286" w:author="Michael Flynn" w:date="2024-01-08T12:36:00Z">
              <w:rPr/>
            </w:rPrChange>
          </w:rPr>
          <w:t>: Panel A shows the joint distribution of respondent</w:t>
        </w:r>
      </w:ins>
      <w:ins w:id="1287" w:author="Michael Allen" w:date="2024-01-10T08:50:00Z">
        <w:r w:rsidR="002425B5">
          <w:rPr>
            <w:i/>
            <w:iCs/>
            <w:sz w:val="18"/>
            <w:szCs w:val="18"/>
          </w:rPr>
          <w:t>s'</w:t>
        </w:r>
      </w:ins>
      <w:ins w:id="1288" w:author="Michael Flynn" w:date="2024-01-08T12:28:00Z">
        <w:r w:rsidRPr="00AC2742">
          <w:rPr>
            <w:i/>
            <w:iCs/>
            <w:sz w:val="18"/>
            <w:szCs w:val="18"/>
            <w:rPrChange w:id="1289" w:author="Michael Flynn" w:date="2024-01-08T12:36:00Z">
              <w:rPr/>
            </w:rPrChange>
          </w:rPr>
          <w:t xml:space="preserve"> answers to </w:t>
        </w:r>
        <w:del w:id="1290" w:author="Michael Allen" w:date="2024-01-10T08:50:00Z">
          <w:r w:rsidRPr="00AC2742" w:rsidDel="002425B5">
            <w:rPr>
              <w:i/>
              <w:iCs/>
              <w:sz w:val="18"/>
              <w:szCs w:val="18"/>
              <w:rPrChange w:id="1291" w:author="Michael Flynn" w:date="2024-01-08T12:36:00Z">
                <w:rPr/>
              </w:rPrChange>
            </w:rPr>
            <w:delText xml:space="preserve">questions about </w:delText>
          </w:r>
        </w:del>
        <w:r w:rsidRPr="00AC2742">
          <w:rPr>
            <w:i/>
            <w:iCs/>
            <w:sz w:val="18"/>
            <w:szCs w:val="18"/>
            <w:rPrChange w:id="1292" w:author="Michael Flynn" w:date="2024-01-08T12:36:00Z">
              <w:rPr/>
            </w:rPrChange>
          </w:rPr>
          <w:t>whether the U.S. and China have a military presence in Kenya. Panel B shows the joint distribution of respondent</w:t>
        </w:r>
      </w:ins>
      <w:ins w:id="1293" w:author="Michael Allen" w:date="2024-01-10T08:50:00Z">
        <w:r w:rsidR="002425B5">
          <w:rPr>
            <w:i/>
            <w:iCs/>
            <w:sz w:val="18"/>
            <w:szCs w:val="18"/>
          </w:rPr>
          <w:t>s'</w:t>
        </w:r>
      </w:ins>
      <w:ins w:id="1294" w:author="Michael Flynn" w:date="2024-01-08T12:28:00Z">
        <w:r w:rsidRPr="00AC2742">
          <w:rPr>
            <w:i/>
            <w:iCs/>
            <w:sz w:val="18"/>
            <w:szCs w:val="18"/>
            <w:rPrChange w:id="1295" w:author="Michael Flynn" w:date="2024-01-08T12:36:00Z">
              <w:rPr/>
            </w:rPrChange>
          </w:rPr>
          <w:t xml:space="preserve"> answers to questions about their views of the U.S. and China having a </w:t>
        </w:r>
      </w:ins>
      <w:ins w:id="1296" w:author="Michael Flynn" w:date="2024-01-08T12:29:00Z">
        <w:r w:rsidRPr="00AC2742">
          <w:rPr>
            <w:i/>
            <w:iCs/>
            <w:sz w:val="18"/>
            <w:szCs w:val="18"/>
            <w:rPrChange w:id="1297" w:author="Michael Flynn" w:date="2024-01-08T12:36:00Z">
              <w:rPr/>
            </w:rPrChange>
          </w:rPr>
          <w:t>military presence in Kenya.</w:t>
        </w:r>
        <w:r w:rsidR="000C799D" w:rsidRPr="00AC2742">
          <w:rPr>
            <w:i/>
            <w:iCs/>
            <w:sz w:val="18"/>
            <w:szCs w:val="18"/>
            <w:rPrChange w:id="1298" w:author="Michael Flynn" w:date="2024-01-08T12:36:00Z">
              <w:rPr/>
            </w:rPrChange>
          </w:rPr>
          <w:t xml:space="preserve"> Shading represents the </w:t>
        </w:r>
        <w:del w:id="1299" w:author="Joyce, Renanah Miles" w:date="2024-01-10T08:15:00Z">
          <w:r w:rsidR="000C799D" w:rsidRPr="00AC2742" w:rsidDel="00F763D7">
            <w:rPr>
              <w:i/>
              <w:iCs/>
              <w:sz w:val="18"/>
              <w:szCs w:val="18"/>
              <w:rPrChange w:id="1300" w:author="Michael Flynn" w:date="2024-01-08T12:36:00Z">
                <w:rPr/>
              </w:rPrChange>
            </w:rPr>
            <w:delText>percentag</w:delText>
          </w:r>
        </w:del>
      </w:ins>
      <w:ins w:id="1301" w:author="Joyce, Renanah Miles" w:date="2024-01-10T08:15:00Z">
        <w:r w:rsidR="00F763D7">
          <w:rPr>
            <w:i/>
            <w:iCs/>
            <w:sz w:val="18"/>
            <w:szCs w:val="18"/>
          </w:rPr>
          <w:t>%</w:t>
        </w:r>
      </w:ins>
      <w:ins w:id="1302" w:author="Michael Flynn" w:date="2024-01-08T12:29:00Z">
        <w:del w:id="1303" w:author="Joyce, Renanah Miles" w:date="2024-01-10T08:15:00Z">
          <w:r w:rsidR="000C799D" w:rsidRPr="00AC2742" w:rsidDel="00F763D7">
            <w:rPr>
              <w:i/>
              <w:iCs/>
              <w:sz w:val="18"/>
              <w:szCs w:val="18"/>
              <w:rPrChange w:id="1304" w:author="Michael Flynn" w:date="2024-01-08T12:36:00Z">
                <w:rPr/>
              </w:rPrChange>
            </w:rPr>
            <w:delText>e</w:delText>
          </w:r>
        </w:del>
        <w:r w:rsidR="000C799D" w:rsidRPr="00AC2742">
          <w:rPr>
            <w:i/>
            <w:iCs/>
            <w:sz w:val="18"/>
            <w:szCs w:val="18"/>
            <w:rPrChange w:id="1305" w:author="Michael Flynn" w:date="2024-01-08T12:36:00Z">
              <w:rPr/>
            </w:rPrChange>
          </w:rPr>
          <w:t xml:space="preserve"> of respondents who provided a given combination of answers.</w:t>
        </w:r>
      </w:ins>
    </w:p>
    <w:p w14:paraId="1ACE15A5" w14:textId="77777777" w:rsidR="00AC2742" w:rsidRPr="00734406" w:rsidRDefault="00AC2742">
      <w:pPr>
        <w:keepNext/>
        <w:widowControl w:val="0"/>
        <w:spacing w:after="120" w:line="240" w:lineRule="auto"/>
        <w:contextualSpacing/>
        <w:jc w:val="both"/>
        <w:rPr>
          <w:ins w:id="1306" w:author="Michael Flynn" w:date="2024-01-08T12:36:00Z"/>
        </w:rPr>
        <w:pPrChange w:id="1307" w:author="Brian Blankenship" w:date="2024-01-08T18:01:00Z">
          <w:pPr>
            <w:pStyle w:val="Caption"/>
            <w:spacing w:before="100" w:beforeAutospacing="1" w:after="60"/>
            <w:jc w:val="both"/>
          </w:pPr>
        </w:pPrChange>
      </w:pPr>
    </w:p>
    <w:p w14:paraId="0BE0A63A" w14:textId="244616F3" w:rsidR="00AC2742" w:rsidRPr="00AC2742" w:rsidDel="00BD4C6D" w:rsidRDefault="00AC2742">
      <w:pPr>
        <w:spacing w:line="240" w:lineRule="auto"/>
        <w:contextualSpacing/>
        <w:jc w:val="both"/>
        <w:rPr>
          <w:ins w:id="1308" w:author="Michael Flynn" w:date="2024-01-08T12:23:00Z"/>
          <w:del w:id="1309" w:author="Brian Blankenship" w:date="2024-01-09T09:35:00Z"/>
        </w:rPr>
        <w:sectPr w:rsidR="00AC2742" w:rsidRPr="00AC2742" w:rsidDel="00BD4C6D" w:rsidSect="00696E1C">
          <w:type w:val="continuous"/>
          <w:pgSz w:w="12240" w:h="15840"/>
          <w:pgMar w:top="1440" w:right="1440" w:bottom="1440" w:left="1440" w:header="720" w:footer="720" w:gutter="0"/>
          <w:cols w:space="720"/>
          <w:docGrid w:linePitch="360"/>
        </w:sectPr>
        <w:pPrChange w:id="1310" w:author="Brian Blankenship" w:date="2024-01-08T18:01:00Z">
          <w:pPr>
            <w:widowControl w:val="0"/>
            <w:spacing w:after="100" w:afterAutospacing="1" w:line="240" w:lineRule="auto"/>
            <w:contextualSpacing/>
            <w:jc w:val="both"/>
          </w:pPr>
        </w:pPrChange>
      </w:pPr>
    </w:p>
    <w:p w14:paraId="72DFB426" w14:textId="07096E30" w:rsidR="00495546" w:rsidRPr="00495546" w:rsidDel="00495546" w:rsidRDefault="00495546">
      <w:pPr>
        <w:widowControl w:val="0"/>
        <w:spacing w:after="100" w:afterAutospacing="1" w:line="240" w:lineRule="auto"/>
        <w:contextualSpacing/>
        <w:jc w:val="both"/>
        <w:rPr>
          <w:ins w:id="1311" w:author="Brian Blankenship" w:date="2024-01-03T07:58:00Z"/>
          <w:del w:id="1312" w:author="Michael Flynn" w:date="2024-01-08T12:22:00Z"/>
        </w:rPr>
        <w:pPrChange w:id="1313" w:author="Brian Blankenship" w:date="2024-01-08T18:01:00Z">
          <w:pPr>
            <w:pStyle w:val="ListParagraph"/>
            <w:widowControl w:val="0"/>
            <w:numPr>
              <w:ilvl w:val="1"/>
              <w:numId w:val="6"/>
            </w:numPr>
            <w:spacing w:after="100" w:afterAutospacing="1"/>
          </w:pPr>
        </w:pPrChange>
      </w:pPr>
    </w:p>
    <w:p w14:paraId="7FDF52B0" w14:textId="648C8315" w:rsidR="00D8087A" w:rsidRPr="009C7436" w:rsidDel="00C82AAA" w:rsidRDefault="00D8087A">
      <w:pPr>
        <w:widowControl w:val="0"/>
        <w:spacing w:after="100" w:afterAutospacing="1" w:line="240" w:lineRule="auto"/>
        <w:contextualSpacing/>
        <w:jc w:val="both"/>
        <w:rPr>
          <w:del w:id="1314" w:author="Brian Blankenship" w:date="2024-01-03T07:58:00Z"/>
          <w:b/>
          <w:bCs/>
          <w:sz w:val="22"/>
          <w:szCs w:val="22"/>
        </w:rPr>
      </w:pPr>
      <w:del w:id="1315" w:author="Brian Blankenship" w:date="2024-01-03T07:58:00Z">
        <w:r w:rsidRPr="009C7436" w:rsidDel="00C82AAA">
          <w:rPr>
            <w:b/>
            <w:bCs/>
            <w:sz w:val="22"/>
            <w:szCs w:val="22"/>
          </w:rPr>
          <w:delText>2. Theory</w:delText>
        </w:r>
        <w:r w:rsidR="00A94656" w:rsidRPr="009C7436" w:rsidDel="00C82AAA">
          <w:rPr>
            <w:b/>
            <w:bCs/>
            <w:sz w:val="22"/>
            <w:szCs w:val="22"/>
          </w:rPr>
          <w:delText xml:space="preserve"> and Significance</w:delText>
        </w:r>
      </w:del>
    </w:p>
    <w:p w14:paraId="450E1674" w14:textId="015F2DD9" w:rsidR="001B0ED2" w:rsidRPr="009C7436" w:rsidDel="00C82AAA" w:rsidRDefault="00902572">
      <w:pPr>
        <w:widowControl w:val="0"/>
        <w:spacing w:after="100" w:afterAutospacing="1" w:line="240" w:lineRule="auto"/>
        <w:contextualSpacing/>
        <w:jc w:val="both"/>
        <w:rPr>
          <w:del w:id="1316" w:author="Brian Blankenship" w:date="2024-01-03T07:58:00Z"/>
          <w:sz w:val="22"/>
          <w:szCs w:val="22"/>
        </w:rPr>
      </w:pPr>
      <w:del w:id="1317" w:author="Brian Blankenship" w:date="2024-01-03T07:58:00Z">
        <w:r w:rsidRPr="009C7436" w:rsidDel="00C82AAA">
          <w:rPr>
            <w:sz w:val="22"/>
            <w:szCs w:val="22"/>
          </w:rPr>
          <w:tab/>
          <w:delText>This project draws on</w:delText>
        </w:r>
        <w:r w:rsidR="00CB1C30" w:rsidRPr="009C7436" w:rsidDel="00C82AAA">
          <w:rPr>
            <w:sz w:val="22"/>
            <w:szCs w:val="22"/>
          </w:rPr>
          <w:delText xml:space="preserve"> and contributes to</w:delText>
        </w:r>
        <w:r w:rsidRPr="009C7436" w:rsidDel="00C82AAA">
          <w:rPr>
            <w:sz w:val="22"/>
            <w:szCs w:val="22"/>
          </w:rPr>
          <w:delText xml:space="preserve"> two </w:delText>
        </w:r>
        <w:r w:rsidR="00CB1C30" w:rsidRPr="009C7436" w:rsidDel="00C82AAA">
          <w:rPr>
            <w:sz w:val="22"/>
            <w:szCs w:val="22"/>
          </w:rPr>
          <w:delText xml:space="preserve">bodies </w:delText>
        </w:r>
        <w:r w:rsidRPr="009C7436" w:rsidDel="00C82AAA">
          <w:rPr>
            <w:sz w:val="22"/>
            <w:szCs w:val="22"/>
          </w:rPr>
          <w:delText>of scholarship. The first is that on the politics of foreign military bases</w:delText>
        </w:r>
      </w:del>
      <w:ins w:id="1318" w:author="Michael Allen" w:date="2023-11-24T13:07:00Z">
        <w:del w:id="1319" w:author="Brian Blankenship" w:date="2024-01-03T07:58:00Z">
          <w:r w:rsidR="00EC0EB8" w:rsidRPr="009C7436" w:rsidDel="00C82AAA">
            <w:rPr>
              <w:sz w:val="22"/>
              <w:szCs w:val="22"/>
            </w:rPr>
            <w:delText xml:space="preserve"> and </w:delText>
          </w:r>
        </w:del>
      </w:ins>
      <w:ins w:id="1320" w:author="Michael Allen" w:date="2023-11-24T13:08:00Z">
        <w:del w:id="1321" w:author="Brian Blankenship" w:date="2024-01-03T07:58:00Z">
          <w:r w:rsidR="00EC0EB8" w:rsidRPr="009C7436" w:rsidDel="00C82AAA">
            <w:rPr>
              <w:sz w:val="22"/>
              <w:szCs w:val="22"/>
            </w:rPr>
            <w:delText>access</w:delText>
          </w:r>
        </w:del>
      </w:ins>
      <w:del w:id="1322" w:author="Brian Blankenship" w:date="2024-01-03T07:58:00Z">
        <w:r w:rsidR="00CB1C30" w:rsidRPr="009C7436" w:rsidDel="00C82AAA">
          <w:rPr>
            <w:sz w:val="22"/>
            <w:szCs w:val="22"/>
          </w:rPr>
          <w:delText>, which has extensively studied both the domestic politics of basing and great power competition for bases</w:delText>
        </w:r>
        <w:r w:rsidR="00012C5E" w:rsidRPr="009C7436" w:rsidDel="00C82AAA">
          <w:rPr>
            <w:sz w:val="22"/>
            <w:szCs w:val="22"/>
          </w:rPr>
          <w:delText xml:space="preserve"> but usually does</w:delText>
        </w:r>
      </w:del>
      <w:ins w:id="1323" w:author="Carla Martinez Machain" w:date="2023-12-08T14:32:00Z">
        <w:del w:id="1324" w:author="Brian Blankenship" w:date="2024-01-03T07:58:00Z">
          <w:r w:rsidR="000B3480" w:rsidRPr="009C7436" w:rsidDel="00C82AAA">
            <w:rPr>
              <w:sz w:val="22"/>
              <w:szCs w:val="22"/>
            </w:rPr>
            <w:delText>has traditionally done</w:delText>
          </w:r>
        </w:del>
      </w:ins>
      <w:del w:id="1325" w:author="Brian Blankenship" w:date="2024-01-03T07:58:00Z">
        <w:r w:rsidR="00012C5E" w:rsidRPr="009C7436" w:rsidDel="00C82AAA">
          <w:rPr>
            <w:sz w:val="22"/>
            <w:szCs w:val="22"/>
          </w:rPr>
          <w:delText xml:space="preserve"> so</w:delText>
        </w:r>
        <w:r w:rsidR="00CB1C30" w:rsidRPr="009C7436" w:rsidDel="00C82AAA">
          <w:rPr>
            <w:sz w:val="22"/>
            <w:szCs w:val="22"/>
          </w:rPr>
          <w:delText xml:space="preserve"> separately</w:delText>
        </w:r>
        <w:r w:rsidR="00012C5E" w:rsidRPr="009C7436" w:rsidDel="00C82AAA">
          <w:rPr>
            <w:sz w:val="22"/>
            <w:szCs w:val="22"/>
          </w:rPr>
          <w:delText xml:space="preserve">. This project fills this gap by providing evidence </w:delText>
        </w:r>
      </w:del>
      <w:ins w:id="1326" w:author="Carla Martinez Machain" w:date="2023-12-29T17:29:00Z">
        <w:del w:id="1327" w:author="Brian Blankenship" w:date="2024-01-03T07:58:00Z">
          <w:r w:rsidR="005354E5" w:rsidDel="00C82AAA">
            <w:rPr>
              <w:sz w:val="22"/>
              <w:szCs w:val="22"/>
            </w:rPr>
            <w:delText xml:space="preserve">of </w:delText>
          </w:r>
        </w:del>
      </w:ins>
      <w:del w:id="1328" w:author="Brian Blankenship" w:date="2024-01-03T07:58:00Z">
        <w:r w:rsidR="00012C5E" w:rsidRPr="009C7436" w:rsidDel="00C82AAA">
          <w:rPr>
            <w:sz w:val="22"/>
            <w:szCs w:val="22"/>
          </w:rPr>
          <w:delText>on how great power competition shapes the domestic foundations of support for basing.</w:delText>
        </w:r>
      </w:del>
      <w:ins w:id="1329" w:author="Carla Martinez Machain" w:date="2023-12-29T17:09:00Z">
        <w:del w:id="1330" w:author="Brian Blankenship" w:date="2024-01-03T07:58:00Z">
          <w:r w:rsidR="004B0865" w:rsidDel="00C82AAA">
            <w:rPr>
              <w:sz w:val="22"/>
              <w:szCs w:val="22"/>
            </w:rPr>
            <w:delText xml:space="preserve"> In addition, it moves </w:delText>
          </w:r>
        </w:del>
      </w:ins>
      <w:ins w:id="1331" w:author="Carla Martinez Machain" w:date="2023-12-29T17:10:00Z">
        <w:del w:id="1332" w:author="Brian Blankenship" w:date="2024-01-03T07:58:00Z">
          <w:r w:rsidR="004B0865" w:rsidDel="00C82AAA">
            <w:rPr>
              <w:sz w:val="22"/>
              <w:szCs w:val="22"/>
            </w:rPr>
            <w:delText>beyond much of the U.S.-focused existing literature and considers Chinese power projections and basing.</w:delText>
          </w:r>
        </w:del>
      </w:ins>
      <w:del w:id="1333" w:author="Brian Blankenship" w:date="2024-01-03T07:58:00Z">
        <w:r w:rsidR="00012C5E" w:rsidRPr="009C7436" w:rsidDel="00C82AAA">
          <w:rPr>
            <w:sz w:val="22"/>
            <w:szCs w:val="22"/>
          </w:rPr>
          <w:delText xml:space="preserve"> </w:delText>
        </w:r>
        <w:r w:rsidRPr="009C7436" w:rsidDel="00C82AAA">
          <w:rPr>
            <w:sz w:val="22"/>
            <w:szCs w:val="22"/>
          </w:rPr>
          <w:delText>The second is the literature on power, influence, and competition in international politics</w:delText>
        </w:r>
        <w:r w:rsidR="001B0ED2" w:rsidRPr="009C7436" w:rsidDel="00C82AAA">
          <w:rPr>
            <w:sz w:val="22"/>
            <w:szCs w:val="22"/>
          </w:rPr>
          <w:delText xml:space="preserve">, which studies how countries use a variety of economic, political, and military tools—including foreign aid, arms sales, and military training—to achieve goals ranging from favorable votes in the United Nations to assistance during wartime. This literature, however, has largely neglected </w:delText>
        </w:r>
      </w:del>
      <w:ins w:id="1334" w:author="Carla Martinez Machain" w:date="2023-12-08T14:32:00Z">
        <w:del w:id="1335" w:author="Brian Blankenship" w:date="2024-01-03T07:58:00Z">
          <w:r w:rsidR="000B3480" w:rsidRPr="009C7436" w:rsidDel="00C82AAA">
            <w:rPr>
              <w:sz w:val="22"/>
              <w:szCs w:val="22"/>
            </w:rPr>
            <w:delText xml:space="preserve">military </w:delText>
          </w:r>
        </w:del>
      </w:ins>
      <w:del w:id="1336" w:author="Brian Blankenship" w:date="2024-01-03T07:58:00Z">
        <w:r w:rsidR="001B0ED2" w:rsidRPr="009C7436" w:rsidDel="00C82AAA">
          <w:rPr>
            <w:sz w:val="22"/>
            <w:szCs w:val="22"/>
          </w:rPr>
          <w:delText>bases</w:delText>
        </w:r>
      </w:del>
      <w:ins w:id="1337" w:author="Carla Martinez Machain" w:date="2023-12-08T14:32:00Z">
        <w:del w:id="1338" w:author="Brian Blankenship" w:date="2024-01-03T07:58:00Z">
          <w:r w:rsidR="000B3480" w:rsidRPr="009C7436" w:rsidDel="00C82AAA">
            <w:rPr>
              <w:sz w:val="22"/>
              <w:szCs w:val="22"/>
            </w:rPr>
            <w:delText xml:space="preserve"> and access</w:delText>
          </w:r>
        </w:del>
      </w:ins>
      <w:del w:id="1339" w:author="Brian Blankenship" w:date="2024-01-03T07:58:00Z">
        <w:r w:rsidR="001B0ED2" w:rsidRPr="009C7436" w:rsidDel="00C82AAA">
          <w:rPr>
            <w:sz w:val="22"/>
            <w:szCs w:val="22"/>
          </w:rPr>
          <w:delText xml:space="preserve"> as an outcome of interest. This project thus contributes to our understanding of the uses and limits of economic, political, and military tools as instruments of foreign policy influence.</w:delText>
        </w:r>
      </w:del>
    </w:p>
    <w:p w14:paraId="5CF66FB8" w14:textId="1D44C44E" w:rsidR="003A1FAF" w:rsidRPr="009C7436" w:rsidDel="00C82AAA" w:rsidRDefault="003A1FAF">
      <w:pPr>
        <w:widowControl w:val="0"/>
        <w:spacing w:after="100" w:afterAutospacing="1" w:line="240" w:lineRule="auto"/>
        <w:contextualSpacing/>
        <w:jc w:val="both"/>
        <w:rPr>
          <w:del w:id="1340" w:author="Brian Blankenship" w:date="2024-01-03T07:58:00Z"/>
          <w:b/>
          <w:bCs/>
          <w:sz w:val="22"/>
          <w:szCs w:val="22"/>
        </w:rPr>
      </w:pPr>
      <w:del w:id="1341" w:author="Brian Blankenship" w:date="2024-01-03T07:58:00Z">
        <w:r w:rsidRPr="009C7436" w:rsidDel="00C82AAA">
          <w:rPr>
            <w:b/>
            <w:bCs/>
            <w:sz w:val="22"/>
            <w:szCs w:val="22"/>
          </w:rPr>
          <w:delText>A. The Politics of Foreign Basing</w:delText>
        </w:r>
      </w:del>
    </w:p>
    <w:p w14:paraId="61A7D884" w14:textId="0469A32B" w:rsidR="00F24967" w:rsidRPr="009C7436" w:rsidDel="00C82AAA" w:rsidRDefault="001B0ED2">
      <w:pPr>
        <w:widowControl w:val="0"/>
        <w:spacing w:after="100" w:afterAutospacing="1" w:line="240" w:lineRule="auto"/>
        <w:contextualSpacing/>
        <w:jc w:val="both"/>
        <w:rPr>
          <w:del w:id="1342" w:author="Brian Blankenship" w:date="2024-01-03T07:58:00Z"/>
          <w:sz w:val="22"/>
          <w:szCs w:val="22"/>
        </w:rPr>
      </w:pPr>
      <w:del w:id="1343" w:author="Brian Blankenship" w:date="2024-01-03T07:58:00Z">
        <w:r w:rsidRPr="009C7436" w:rsidDel="00C82AAA">
          <w:rPr>
            <w:sz w:val="22"/>
            <w:szCs w:val="22"/>
          </w:rPr>
          <w:tab/>
          <w:delText xml:space="preserve">Early </w:delText>
        </w:r>
        <w:r w:rsidR="000A6AF9" w:rsidRPr="009C7436" w:rsidDel="00C82AAA">
          <w:rPr>
            <w:sz w:val="22"/>
            <w:szCs w:val="22"/>
          </w:rPr>
          <w:delText>scholarship</w:delText>
        </w:r>
        <w:r w:rsidRPr="009C7436" w:rsidDel="00C82AAA">
          <w:rPr>
            <w:sz w:val="22"/>
            <w:szCs w:val="22"/>
          </w:rPr>
          <w:delText xml:space="preserve"> on bases focused on understanding how great powers use, acquire, and compete for bases.</w:delText>
        </w:r>
        <w:r w:rsidR="000A6AF9" w:rsidRPr="009C7436" w:rsidDel="00C82AAA">
          <w:rPr>
            <w:sz w:val="22"/>
            <w:szCs w:val="22"/>
          </w:rPr>
          <w:delText xml:space="preserve"> </w:delText>
        </w:r>
        <w:r w:rsidR="00F24967" w:rsidRPr="009C7436" w:rsidDel="00C82AAA">
          <w:rPr>
            <w:sz w:val="22"/>
            <w:szCs w:val="22"/>
          </w:rPr>
          <w:delText>Perhaps m</w:delText>
        </w:r>
        <w:r w:rsidR="000A6AF9" w:rsidRPr="009C7436" w:rsidDel="00C82AAA">
          <w:rPr>
            <w:sz w:val="22"/>
            <w:szCs w:val="22"/>
          </w:rPr>
          <w:delText xml:space="preserve">ost notably, Robert Harkavy’s </w:delText>
        </w:r>
        <w:r w:rsidR="000A6AF9" w:rsidRPr="009C7436" w:rsidDel="00C82AAA">
          <w:rPr>
            <w:sz w:val="22"/>
            <w:szCs w:val="22"/>
          </w:rPr>
          <w:fldChar w:fldCharType="begin"/>
        </w:r>
        <w:r w:rsidR="000A6AF9" w:rsidRPr="009C7436" w:rsidDel="00C82AAA">
          <w:rPr>
            <w:sz w:val="22"/>
            <w:szCs w:val="22"/>
          </w:rPr>
          <w:delInstrText xml:space="preserve"> ADDIN ZOTERO_ITEM CSL_CITATION {"citationID":"RTf59lFj","properties":{"formattedCitation":"(1982, 1989, 2007)","plainCitation":"(1982, 1989, 2007)","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label":"page","suppress-author":true},{"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label":"page","suppress-author":true},{"id":6470,"uris":["http://zotero.org/users/local/S0kr9eGP/items/Q4JMT4G9"],"itemData":{"id":6470,"type":"book","event-place":"New York","publisher":"Routledge","publisher-place":"New York","title":"Strategic Basing and the Great Powers, 1200-2000","author":[{"family":"Harkavy","given":"Robert E."}],"issued":{"date-parts":[["2007"]]}},"label":"page","suppress-author":true}],"schema":"https://github.com/citation-style-language/schema/raw/master/csl-citation.json"} </w:delInstrText>
        </w:r>
        <w:r w:rsidR="000A6AF9" w:rsidRPr="009C7436" w:rsidDel="00C82AAA">
          <w:rPr>
            <w:sz w:val="22"/>
            <w:szCs w:val="22"/>
          </w:rPr>
          <w:fldChar w:fldCharType="separate"/>
        </w:r>
        <w:r w:rsidR="000A6AF9" w:rsidRPr="009C7436" w:rsidDel="00C82AAA">
          <w:rPr>
            <w:sz w:val="22"/>
            <w:szCs w:val="22"/>
          </w:rPr>
          <w:delText>(1982, 1989, 2007)</w:delText>
        </w:r>
        <w:r w:rsidR="000A6AF9" w:rsidRPr="009C7436" w:rsidDel="00C82AAA">
          <w:rPr>
            <w:sz w:val="22"/>
            <w:szCs w:val="22"/>
          </w:rPr>
          <w:fldChar w:fldCharType="end"/>
        </w:r>
        <w:r w:rsidR="000A6AF9" w:rsidRPr="009C7436" w:rsidDel="00C82AAA">
          <w:rPr>
            <w:sz w:val="22"/>
            <w:szCs w:val="22"/>
          </w:rPr>
          <w:delText xml:space="preserve">  work </w:delText>
        </w:r>
        <w:r w:rsidR="00FB6697" w:rsidRPr="009C7436" w:rsidDel="00C82AAA">
          <w:rPr>
            <w:sz w:val="22"/>
            <w:szCs w:val="22"/>
          </w:rPr>
          <w:delText xml:space="preserve"> </w:delText>
        </w:r>
        <w:r w:rsidR="000A6AF9" w:rsidRPr="009C7436" w:rsidDel="00C82AAA">
          <w:rPr>
            <w:sz w:val="22"/>
            <w:szCs w:val="22"/>
          </w:rPr>
          <w:delText xml:space="preserve">offered sweeping accounts of great power </w:delText>
        </w:r>
        <w:r w:rsidR="00F24967" w:rsidRPr="009C7436" w:rsidDel="00C82AAA">
          <w:rPr>
            <w:sz w:val="22"/>
            <w:szCs w:val="22"/>
          </w:rPr>
          <w:delText>bases</w:delText>
        </w:r>
        <w:r w:rsidR="000A6AF9" w:rsidRPr="009C7436" w:rsidDel="00C82AAA">
          <w:rPr>
            <w:sz w:val="22"/>
            <w:szCs w:val="22"/>
          </w:rPr>
          <w:delText xml:space="preserve"> over the course of eight centuries</w:delText>
        </w:r>
        <w:r w:rsidR="00F24967" w:rsidRPr="009C7436" w:rsidDel="00C82AAA">
          <w:rPr>
            <w:sz w:val="22"/>
            <w:szCs w:val="22"/>
          </w:rPr>
          <w:delText>, with particular emphasis on the ways in which</w:delText>
        </w:r>
      </w:del>
      <w:ins w:id="1344" w:author="Michael Allen" w:date="2023-11-02T16:17:00Z">
        <w:del w:id="1345" w:author="Brian Blankenship" w:date="2024-01-03T07:58:00Z">
          <w:r w:rsidR="002362F6" w:rsidRPr="009C7436" w:rsidDel="00C82AAA">
            <w:rPr>
              <w:sz w:val="22"/>
              <w:szCs w:val="22"/>
            </w:rPr>
            <w:delText>how</w:delText>
          </w:r>
        </w:del>
      </w:ins>
      <w:del w:id="1346" w:author="Brian Blankenship" w:date="2024-01-03T07:58:00Z">
        <w:r w:rsidR="00F24967" w:rsidRPr="009C7436" w:rsidDel="00C82AAA">
          <w:rPr>
            <w:sz w:val="22"/>
            <w:szCs w:val="22"/>
          </w:rPr>
          <w:delText xml:space="preserve"> the United States and Soviet Union attempted to acquire their own bases and deny them to each other using a variety of economic, political, and military tools</w:delText>
        </w:r>
        <w:r w:rsidR="000A6AF9" w:rsidRPr="009C7436" w:rsidDel="00C82AAA">
          <w:rPr>
            <w:sz w:val="22"/>
            <w:szCs w:val="22"/>
          </w:rPr>
          <w:delText xml:space="preserve">. </w:delText>
        </w:r>
        <w:r w:rsidR="00F24967" w:rsidRPr="009C7436" w:rsidDel="00C82AAA">
          <w:rPr>
            <w:sz w:val="22"/>
            <w:szCs w:val="22"/>
          </w:rPr>
          <w:delText xml:space="preserve">Other scholars focus primarily on the United States, attempting to chronicle the scope and purpose of the vast U.S. basing network both during and after the Cold War </w:delText>
        </w:r>
        <w:r w:rsidR="00F24967" w:rsidRPr="009C7436" w:rsidDel="00C82AAA">
          <w:rPr>
            <w:sz w:val="22"/>
            <w:szCs w:val="22"/>
          </w:rPr>
          <w:fldChar w:fldCharType="begin"/>
        </w:r>
        <w:r w:rsidR="00F24967" w:rsidRPr="009C7436" w:rsidDel="00C82AAA">
          <w:rPr>
            <w:sz w:val="22"/>
            <w:szCs w:val="22"/>
          </w:rPr>
          <w:delInstrText xml:space="preserve"> ADDIN ZOTERO_ITEM CSL_CITATION {"citationID":"nmifKNkq","properties":{"unsorted":true,"formattedCitation":"(Sandars 2000; Vine 2015; Moore and Walker 2016)","plainCitation":"(Sandars 2000; Vine 2015; Moore and Walker 2016)","noteIndex":0},"citationItems":[{"id":93,"uris":["http://zotero.org/users/local/S0kr9eGP/items/DPWYNI3H"],"itemData":{"id":93,"type":"book","event-place":"New York","publisher":"Oxford University Press","publisher-place":"New York","title":"America's Overseas Garrisons: The Leasehold Empire","author":[{"family":"Sandars","given":"Christopher T."}],"issued":{"date-parts":[["2000"]]}}},{"id":7922,"uris":["http://zotero.org/users/local/S0kr9eGP/items/U2SEK6HJ"],"itemData":{"id":7922,"type":"book","event-place":"New York","publisher":"Metropolitan Books","publisher-place":"New York","title":"Base Nation: How U.S. Military Bases Abroad Harm America and the World","author":[{"family":"Vine","given":"David"}],"issued":{"date-parts":[["2015",8,25]]}}},{"id":7921,"uris":["http://zotero.org/users/local/S0kr9eGP/items/595SDI6G"],"itemData":{"id":7921,"type":"article-journal","abstract":"In recent years there has been growing recognition of the militarisation of US foreign policy in Africa, especially following the establishment of a dedicated, regional combatant command (Africa Command, or AFRICOM) in 2007. At the same time knowledge of the extent and aims of US military activities in Africa remains murky, especially when compared to other regions such as the Middle East and Europe. This article begins by conceptualising AFRICOM as a geopolitical assemblage, an approach we believe useful for analysing its composition and emergence. Next we discuss the challenges involved in tracing the US military’s evolving presence in Africa and the methods utilised in our analysis. Following this we present three case studies: the first compares the composition and geographies of manned and unmanned aerial surveillance assemblages, the second details logistics infrastructures and the military’s use of contractors to develop logistical capabilities across the continent, the third examines growing counterterrorism entanglements in West Africa. We conclude with some observations concerning the divergence between purported aims and the focus and outcomes of the US military’s presence in Africa.","container-title":"Geopolitics","issue":"3","page":"686-716","title":"Tracing the US Military’s Presence in Africa","volume":"21","author":[{"family":"Moore","given":"Adam"},{"family":"Walker","given":"James"}],"issued":{"date-parts":[["2016",7,2]]}}}],"schema":"https://github.com/citation-style-language/schema/raw/master/csl-citation.json"} </w:delInstrText>
        </w:r>
        <w:r w:rsidR="00F24967" w:rsidRPr="009C7436" w:rsidDel="00C82AAA">
          <w:rPr>
            <w:sz w:val="22"/>
            <w:szCs w:val="22"/>
          </w:rPr>
          <w:fldChar w:fldCharType="separate"/>
        </w:r>
        <w:r w:rsidR="00F24967" w:rsidRPr="009C7436" w:rsidDel="00C82AAA">
          <w:rPr>
            <w:sz w:val="22"/>
            <w:szCs w:val="22"/>
          </w:rPr>
          <w:delText>(Sandars 2000; Vine 2015; Moore and Walker 2016)</w:delText>
        </w:r>
        <w:r w:rsidR="00F24967" w:rsidRPr="009C7436" w:rsidDel="00C82AAA">
          <w:rPr>
            <w:sz w:val="22"/>
            <w:szCs w:val="22"/>
          </w:rPr>
          <w:fldChar w:fldCharType="end"/>
        </w:r>
        <w:r w:rsidR="00F24967" w:rsidRPr="009C7436" w:rsidDel="00C82AAA">
          <w:rPr>
            <w:sz w:val="22"/>
            <w:szCs w:val="22"/>
          </w:rPr>
          <w:delText>. This body of scholarship, however, is largely descriptive and atheoretical, and almost exclusively focused on government-to-government interactions.</w:delText>
        </w:r>
      </w:del>
    </w:p>
    <w:p w14:paraId="711216D9" w14:textId="0F4F8A5A" w:rsidR="001B0ED2" w:rsidRPr="009C7436" w:rsidDel="00C82AAA" w:rsidRDefault="001B0ED2">
      <w:pPr>
        <w:widowControl w:val="0"/>
        <w:spacing w:after="100" w:afterAutospacing="1" w:line="240" w:lineRule="auto"/>
        <w:contextualSpacing/>
        <w:jc w:val="both"/>
        <w:rPr>
          <w:del w:id="1347" w:author="Brian Blankenship" w:date="2024-01-03T07:58:00Z"/>
          <w:sz w:val="22"/>
          <w:szCs w:val="22"/>
        </w:rPr>
      </w:pPr>
      <w:del w:id="1348" w:author="Brian Blankenship" w:date="2024-01-03T07:58:00Z">
        <w:r w:rsidRPr="009C7436" w:rsidDel="00C82AAA">
          <w:rPr>
            <w:sz w:val="22"/>
            <w:szCs w:val="22"/>
          </w:rPr>
          <w:tab/>
          <w:delText>More recently, scholars have opened the black box of basing relationships to explore how domestic politics in host countries</w:delText>
        </w:r>
        <w:r w:rsidR="00FB6697" w:rsidRPr="009C7436" w:rsidDel="00C82AAA">
          <w:rPr>
            <w:sz w:val="22"/>
            <w:szCs w:val="22"/>
          </w:rPr>
          <w:delText xml:space="preserve"> can shape the political viability of overseas bases, and how basing countries, in turn, can adapt. Kent Calder </w:delText>
        </w:r>
        <w:r w:rsidR="00FB6697" w:rsidRPr="009C7436" w:rsidDel="00C82AAA">
          <w:rPr>
            <w:sz w:val="22"/>
            <w:szCs w:val="22"/>
          </w:rPr>
          <w:fldChar w:fldCharType="begin"/>
        </w:r>
        <w:r w:rsidR="00FB6697" w:rsidRPr="009C7436" w:rsidDel="00C82AAA">
          <w:rPr>
            <w:sz w:val="22"/>
            <w:szCs w:val="22"/>
          </w:rPr>
          <w:delInstrText xml:space="preserve"> ADDIN ZOTERO_ITEM CSL_CITATION {"citationID":"4d3Z8mhq","properties":{"formattedCitation":"(2007)","plainCitation":"(2007)","noteIndex":0},"citationItems":[{"id":6314,"uris":["http://zotero.org/users/local/S0kr9eGP/items/LV7NS55L"],"itemData":{"id":6314,"type":"book","event-place":"Princeton, NJ","publisher":"Princeton University Press","publisher-place":"Princeton, NJ","title":"Embattled Garrisons: Comparative Base Politics and American Globalism","title-short":"Embattled Garrisons","author":[{"family":"Calder","given":"Kent E."}],"issued":{"date-parts":[["2007"]]}},"label":"page","suppress-author":true}],"schema":"https://github.com/citation-style-language/schema/raw/master/csl-citation.json"} </w:delInstrText>
        </w:r>
        <w:r w:rsidR="00FB6697" w:rsidRPr="009C7436" w:rsidDel="00C82AAA">
          <w:rPr>
            <w:sz w:val="22"/>
            <w:szCs w:val="22"/>
          </w:rPr>
          <w:fldChar w:fldCharType="separate"/>
        </w:r>
        <w:r w:rsidR="00FB6697" w:rsidRPr="009C7436" w:rsidDel="00C82AAA">
          <w:rPr>
            <w:sz w:val="22"/>
            <w:szCs w:val="22"/>
          </w:rPr>
          <w:delText>(2007)</w:delText>
        </w:r>
        <w:r w:rsidR="00FB6697" w:rsidRPr="009C7436" w:rsidDel="00C82AAA">
          <w:rPr>
            <w:sz w:val="22"/>
            <w:szCs w:val="22"/>
          </w:rPr>
          <w:fldChar w:fldCharType="end"/>
        </w:r>
        <w:r w:rsidR="00FB6697" w:rsidRPr="009C7436" w:rsidDel="00C82AAA">
          <w:rPr>
            <w:sz w:val="22"/>
            <w:szCs w:val="22"/>
          </w:rPr>
          <w:delText xml:space="preserve">, Alexander Cooley </w:delText>
        </w:r>
        <w:r w:rsidR="00FB6697" w:rsidRPr="009C7436" w:rsidDel="00C82AAA">
          <w:rPr>
            <w:sz w:val="22"/>
            <w:szCs w:val="22"/>
          </w:rPr>
          <w:fldChar w:fldCharType="begin"/>
        </w:r>
        <w:r w:rsidR="00FB6697" w:rsidRPr="009C7436" w:rsidDel="00C82AAA">
          <w:rPr>
            <w:sz w:val="22"/>
            <w:szCs w:val="22"/>
          </w:rPr>
          <w:delInstrText xml:space="preserve"> ADDIN ZOTERO_ITEM CSL_CITATION {"citationID":"OYqPKxhy","properties":{"formattedCitation":"(2008)","plainCitation":"(2008)","noteIndex":0},"citationItems":[{"id":6355,"uris":["http://zotero.org/users/local/S0kr9eGP/items/R8IG2CFA"],"itemData":{"id":6355,"type":"book","event-place":"Ithaca, NY","publisher":"Cornell University Press","publisher-place":"Ithaca, NY","title":"Base Politics: Democratic Change and the U.S. Military Overseas","title-short":"Base Politics","author":[{"family":"Cooley","given":"Alexander"}],"issued":{"date-parts":[["2008"]]}},"label":"page","suppress-author":true}],"schema":"https://github.com/citation-style-language/schema/raw/master/csl-citation.json"} </w:delInstrText>
        </w:r>
        <w:r w:rsidR="00FB6697" w:rsidRPr="009C7436" w:rsidDel="00C82AAA">
          <w:rPr>
            <w:sz w:val="22"/>
            <w:szCs w:val="22"/>
          </w:rPr>
          <w:fldChar w:fldCharType="separate"/>
        </w:r>
        <w:r w:rsidR="00FB6697" w:rsidRPr="009C7436" w:rsidDel="00C82AAA">
          <w:rPr>
            <w:sz w:val="22"/>
            <w:szCs w:val="22"/>
          </w:rPr>
          <w:delText>(2008)</w:delText>
        </w:r>
        <w:r w:rsidR="00FB6697" w:rsidRPr="009C7436" w:rsidDel="00C82AAA">
          <w:rPr>
            <w:sz w:val="22"/>
            <w:szCs w:val="22"/>
          </w:rPr>
          <w:fldChar w:fldCharType="end"/>
        </w:r>
        <w:r w:rsidR="00FB6697" w:rsidRPr="009C7436" w:rsidDel="00C82AAA">
          <w:rPr>
            <w:sz w:val="22"/>
            <w:szCs w:val="22"/>
          </w:rPr>
          <w:delText xml:space="preserve">, and Andrew Yeo </w:delText>
        </w:r>
        <w:r w:rsidR="00FB6697" w:rsidRPr="009C7436" w:rsidDel="00C82AAA">
          <w:rPr>
            <w:sz w:val="22"/>
            <w:szCs w:val="22"/>
          </w:rPr>
          <w:fldChar w:fldCharType="begin"/>
        </w:r>
        <w:r w:rsidR="00FB6697" w:rsidRPr="009C7436" w:rsidDel="00C82AAA">
          <w:rPr>
            <w:sz w:val="22"/>
            <w:szCs w:val="22"/>
          </w:rPr>
          <w:delInstrText xml:space="preserve"> ADDIN ZOTERO_ITEM CSL_CITATION {"citationID":"RnP8jEnN","properties":{"formattedCitation":"(2011)","plainCitation":"(2011)","noteIndex":0},"citationItems":[{"id":6915,"uris":["http://zotero.org/users/local/S0kr9eGP/items/MZ37B8W8"],"itemData":{"id":6915,"type":"book","event-place":"New York","publisher":"Cambridge University Press","publisher-place":"New York","title":"Activists, Alliances, and Anti-U.S. Base Protests","author":[{"family":"Yeo","given":"Andrew"}],"issued":{"date-parts":[["2011"]]}},"label":"page","suppress-author":true}],"schema":"https://github.com/citation-style-language/schema/raw/master/csl-citation.json"} </w:delInstrText>
        </w:r>
        <w:r w:rsidR="00FB6697" w:rsidRPr="009C7436" w:rsidDel="00C82AAA">
          <w:rPr>
            <w:sz w:val="22"/>
            <w:szCs w:val="22"/>
          </w:rPr>
          <w:fldChar w:fldCharType="separate"/>
        </w:r>
        <w:r w:rsidR="00FB6697" w:rsidRPr="009C7436" w:rsidDel="00C82AAA">
          <w:rPr>
            <w:sz w:val="22"/>
            <w:szCs w:val="22"/>
          </w:rPr>
          <w:delText>(2011)</w:delText>
        </w:r>
        <w:r w:rsidR="00FB6697" w:rsidRPr="009C7436" w:rsidDel="00C82AAA">
          <w:rPr>
            <w:sz w:val="22"/>
            <w:szCs w:val="22"/>
          </w:rPr>
          <w:fldChar w:fldCharType="end"/>
        </w:r>
        <w:r w:rsidR="00FB6697" w:rsidRPr="009C7436" w:rsidDel="00C82AAA">
          <w:rPr>
            <w:sz w:val="22"/>
            <w:szCs w:val="22"/>
          </w:rPr>
          <w:delText xml:space="preserve"> all shed light on how domestic anti-base movements can pressure host governments to evict foreign militaries, particularly during periods of democratic transition. Building on this work, Allen, Flynn, Martínez Machain, and Stravers offered evidence on</w:delText>
        </w:r>
      </w:del>
      <w:ins w:id="1349" w:author="Michael Flynn" w:date="2023-12-19T10:46:00Z">
        <w:del w:id="1350" w:author="Brian Blankenship" w:date="2024-01-03T07:58:00Z">
          <w:r w:rsidR="00A820FD" w:rsidRPr="008E43D4" w:rsidDel="00C82AAA">
            <w:rPr>
              <w:sz w:val="22"/>
              <w:szCs w:val="22"/>
            </w:rPr>
            <w:delText>explore</w:delText>
          </w:r>
        </w:del>
      </w:ins>
      <w:del w:id="1351" w:author="Brian Blankenship" w:date="2024-01-03T07:58:00Z">
        <w:r w:rsidR="00FB6697" w:rsidRPr="009C7436" w:rsidDel="00C82AAA">
          <w:rPr>
            <w:sz w:val="22"/>
            <w:szCs w:val="22"/>
          </w:rPr>
          <w:delText xml:space="preserve"> the microfoundations of domestic support for foreign bases using </w:delText>
        </w:r>
        <w:r w:rsidR="009B24D8" w:rsidRPr="009C7436" w:rsidDel="00C82AAA">
          <w:rPr>
            <w:sz w:val="22"/>
            <w:szCs w:val="22"/>
          </w:rPr>
          <w:delText>surveys across fourteen countries</w:delText>
        </w:r>
        <w:r w:rsidR="00FB6697" w:rsidRPr="009C7436" w:rsidDel="00C82AAA">
          <w:rPr>
            <w:sz w:val="22"/>
            <w:szCs w:val="22"/>
          </w:rPr>
          <w:delText>, with findings suggesting that positive</w:delText>
        </w:r>
        <w:r w:rsidR="009B24D8" w:rsidRPr="009C7436" w:rsidDel="00C82AAA">
          <w:rPr>
            <w:sz w:val="22"/>
            <w:szCs w:val="22"/>
          </w:rPr>
          <w:delText xml:space="preserve"> economic and social</w:delText>
        </w:r>
        <w:r w:rsidR="00FB6697" w:rsidRPr="009C7436" w:rsidDel="00C82AAA">
          <w:rPr>
            <w:sz w:val="22"/>
            <w:szCs w:val="22"/>
          </w:rPr>
          <w:delText xml:space="preserve"> interactions between</w:delText>
        </w:r>
        <w:r w:rsidR="00B93752" w:rsidRPr="009C7436" w:rsidDel="00C82AAA">
          <w:rPr>
            <w:sz w:val="22"/>
            <w:szCs w:val="22"/>
          </w:rPr>
          <w:delText xml:space="preserve"> </w:delText>
        </w:r>
        <w:r w:rsidR="009B24D8" w:rsidRPr="009C7436" w:rsidDel="00C82AAA">
          <w:rPr>
            <w:sz w:val="22"/>
            <w:szCs w:val="22"/>
          </w:rPr>
          <w:delText>U.S.</w:delText>
        </w:r>
        <w:r w:rsidR="00B93752" w:rsidRPr="009C7436" w:rsidDel="00C82AAA">
          <w:rPr>
            <w:sz w:val="22"/>
            <w:szCs w:val="22"/>
          </w:rPr>
          <w:delText xml:space="preserve"> </w:delText>
        </w:r>
        <w:r w:rsidR="009B24D8" w:rsidRPr="009C7436" w:rsidDel="00C82AAA">
          <w:rPr>
            <w:sz w:val="22"/>
            <w:szCs w:val="22"/>
          </w:rPr>
          <w:delText>personnel</w:delText>
        </w:r>
        <w:r w:rsidR="00B93752" w:rsidRPr="009C7436" w:rsidDel="00C82AAA">
          <w:rPr>
            <w:sz w:val="22"/>
            <w:szCs w:val="22"/>
          </w:rPr>
          <w:delText xml:space="preserve"> and the host population can build support for </w:delText>
        </w:r>
        <w:r w:rsidR="009B24D8" w:rsidRPr="009C7436" w:rsidDel="00C82AAA">
          <w:rPr>
            <w:sz w:val="22"/>
            <w:szCs w:val="22"/>
          </w:rPr>
          <w:delText>the U.S. military</w:delText>
        </w:r>
        <w:r w:rsidR="00B93752" w:rsidRPr="009C7436" w:rsidDel="00C82AAA">
          <w:rPr>
            <w:sz w:val="22"/>
            <w:szCs w:val="22"/>
          </w:rPr>
          <w:delText xml:space="preserve"> presence </w:delText>
        </w:r>
        <w:r w:rsidR="00B93752" w:rsidRPr="009C7436" w:rsidDel="00C82AAA">
          <w:rPr>
            <w:sz w:val="22"/>
            <w:szCs w:val="22"/>
          </w:rPr>
          <w:fldChar w:fldCharType="begin"/>
        </w:r>
        <w:r w:rsidR="00B93752" w:rsidRPr="009C7436" w:rsidDel="00C82AAA">
          <w:rPr>
            <w:sz w:val="22"/>
            <w:szCs w:val="22"/>
          </w:rPr>
          <w:delInstrText xml:space="preserve"> ADDIN ZOTERO_ITEM CSL_CITATION {"citationID":"Jasm2Sdn","properties":{"formattedCitation":"(Allen et al. 2020; Mart\\uc0\\u237{}nez Machain et al. 2022)","plainCitation":"(Allen et al.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delInstrText>
        </w:r>
        <w:r w:rsidR="00B93752" w:rsidRPr="009C7436" w:rsidDel="00C82AAA">
          <w:rPr>
            <w:sz w:val="22"/>
            <w:szCs w:val="22"/>
          </w:rPr>
          <w:fldChar w:fldCharType="separate"/>
        </w:r>
        <w:r w:rsidR="00B93752" w:rsidRPr="009C7436" w:rsidDel="00C82AAA">
          <w:rPr>
            <w:kern w:val="0"/>
            <w:sz w:val="22"/>
            <w:szCs w:val="22"/>
          </w:rPr>
          <w:delText>(Allen et al. 2020; Martínez Machain et al. 2022)</w:delText>
        </w:r>
        <w:r w:rsidR="00B93752" w:rsidRPr="009C7436" w:rsidDel="00C82AAA">
          <w:rPr>
            <w:sz w:val="22"/>
            <w:szCs w:val="22"/>
          </w:rPr>
          <w:fldChar w:fldCharType="end"/>
        </w:r>
        <w:r w:rsidR="00B93752" w:rsidRPr="009C7436" w:rsidDel="00C82AAA">
          <w:rPr>
            <w:sz w:val="22"/>
            <w:szCs w:val="22"/>
          </w:rPr>
          <w:delText>.</w:delText>
        </w:r>
      </w:del>
    </w:p>
    <w:p w14:paraId="0C251160" w14:textId="53EFC1F3" w:rsidR="00ED4C71" w:rsidRPr="009C7436" w:rsidDel="00C82AAA" w:rsidRDefault="009B24D8">
      <w:pPr>
        <w:widowControl w:val="0"/>
        <w:spacing w:after="100" w:afterAutospacing="1" w:line="240" w:lineRule="auto"/>
        <w:contextualSpacing/>
        <w:jc w:val="both"/>
        <w:rPr>
          <w:del w:id="1352" w:author="Brian Blankenship" w:date="2024-01-03T07:58:00Z"/>
          <w:sz w:val="22"/>
          <w:szCs w:val="22"/>
        </w:rPr>
      </w:pPr>
      <w:del w:id="1353" w:author="Brian Blankenship" w:date="2024-01-03T07:58:00Z">
        <w:r w:rsidRPr="009C7436" w:rsidDel="00C82AAA">
          <w:rPr>
            <w:sz w:val="22"/>
            <w:szCs w:val="22"/>
          </w:rPr>
          <w:tab/>
          <w:delText>To date, these two strains of literature have remained largely</w:delText>
        </w:r>
      </w:del>
      <w:ins w:id="1354" w:author="Michael Allen" w:date="2023-11-02T16:18:00Z">
        <w:del w:id="1355" w:author="Brian Blankenship" w:date="2024-01-03T07:58:00Z">
          <w:r w:rsidR="002362F6" w:rsidRPr="009C7436" w:rsidDel="00C82AAA">
            <w:rPr>
              <w:sz w:val="22"/>
              <w:szCs w:val="22"/>
            </w:rPr>
            <w:delText>mainly remained</w:delText>
          </w:r>
        </w:del>
      </w:ins>
      <w:del w:id="1356" w:author="Brian Blankenship" w:date="2024-01-03T07:58:00Z">
        <w:r w:rsidRPr="009C7436" w:rsidDel="00C82AAA">
          <w:rPr>
            <w:sz w:val="22"/>
            <w:szCs w:val="22"/>
          </w:rPr>
          <w:delText xml:space="preserve"> separate, leaving a gap in our understanding of how great power competition can shape the foundations of domestic support for hosting foreign bases. This competition can be </w:delText>
        </w:r>
        <w:r w:rsidR="00F64618" w:rsidRPr="009C7436" w:rsidDel="00C82AAA">
          <w:rPr>
            <w:sz w:val="22"/>
            <w:szCs w:val="22"/>
          </w:rPr>
          <w:delText xml:space="preserve">directly military in nature, as in the case of U.S.-Soviet competition for bases during the Cold War </w:delText>
        </w:r>
        <w:r w:rsidR="00F64618" w:rsidRPr="009C7436" w:rsidDel="00C82AAA">
          <w:rPr>
            <w:sz w:val="22"/>
            <w:szCs w:val="22"/>
          </w:rPr>
          <w:fldChar w:fldCharType="begin"/>
        </w:r>
        <w:r w:rsidR="00F64618" w:rsidRPr="009C7436" w:rsidDel="00C82AAA">
          <w:rPr>
            <w:sz w:val="22"/>
            <w:szCs w:val="22"/>
          </w:rPr>
          <w:delInstrText xml:space="preserve"> ADDIN ZOTERO_ITEM CSL_CITATION {"citationID":"QrpODfLO","properties":{"formattedCitation":"(Harkavy 1982; Nieman et al. 2021)","plainCitation":"(Harkavy 1982; Nieman et al. 2021)","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id":91,"uris":["http://zotero.org/users/local/S0kr9eGP/items/F3P9FBAB"],"itemData":{"id":91,"type":"article-journal","container-title":"The Journal of Politics","issue":"4","page":"1307-1321","title":"An International Game of Risk: Troop Placement and Major Power Competition","title-short":"An International Game of Risk","volume":"83","author":[{"family":"Nieman","given":"Mark David"},{"family":"Martinez Machain","given":"Carla"},{"family":"Chyzh","given":"Olga V."},{"family":"Bell","given":"Sam R."}],"issued":{"date-parts":[["2021"]]}}}],"schema":"https://github.com/citation-style-language/schema/raw/master/csl-citation.json"} </w:delInstrText>
        </w:r>
        <w:r w:rsidR="00F64618" w:rsidRPr="009C7436" w:rsidDel="00C82AAA">
          <w:rPr>
            <w:sz w:val="22"/>
            <w:szCs w:val="22"/>
          </w:rPr>
          <w:fldChar w:fldCharType="separate"/>
        </w:r>
        <w:r w:rsidR="00F64618" w:rsidRPr="009C7436" w:rsidDel="00C82AAA">
          <w:rPr>
            <w:sz w:val="22"/>
            <w:szCs w:val="22"/>
          </w:rPr>
          <w:delText>(Harkavy 1982; Nieman et al. 2021)</w:delText>
        </w:r>
        <w:r w:rsidR="00F64618" w:rsidRPr="009C7436" w:rsidDel="00C82AAA">
          <w:rPr>
            <w:sz w:val="22"/>
            <w:szCs w:val="22"/>
          </w:rPr>
          <w:fldChar w:fldCharType="end"/>
        </w:r>
        <w:r w:rsidR="00F64618" w:rsidRPr="009C7436" w:rsidDel="00C82AAA">
          <w:rPr>
            <w:sz w:val="22"/>
            <w:szCs w:val="22"/>
          </w:rPr>
          <w:delText xml:space="preserve">. But it can also be broader, with rivals seeking political and economic influence across the same set of countries. </w:delText>
        </w:r>
        <w:r w:rsidR="00ED4C71" w:rsidRPr="009C7436" w:rsidDel="00C82AAA">
          <w:rPr>
            <w:sz w:val="22"/>
            <w:szCs w:val="22"/>
          </w:rPr>
          <w:delText>China, for example, has to date primarily sought influence with economic tools—</w:delText>
        </w:r>
      </w:del>
      <w:ins w:id="1357" w:author="Michael Allen" w:date="2023-11-02T16:18:00Z">
        <w:del w:id="1358" w:author="Brian Blankenship" w:date="2024-01-03T07:58:00Z">
          <w:r w:rsidR="002362F6" w:rsidRPr="009C7436" w:rsidDel="00C82AAA">
            <w:rPr>
              <w:sz w:val="22"/>
              <w:szCs w:val="22"/>
            </w:rPr>
            <w:delText xml:space="preserve">For example, China has primarily sought influence with economic tools, </w:delText>
          </w:r>
        </w:del>
      </w:ins>
      <w:del w:id="1359" w:author="Brian Blankenship" w:date="2024-01-03T07:58:00Z">
        <w:r w:rsidR="00ED4C71" w:rsidRPr="009C7436" w:rsidDel="00C82AAA">
          <w:rPr>
            <w:sz w:val="22"/>
            <w:szCs w:val="22"/>
          </w:rPr>
          <w:delText xml:space="preserve">perhaps most notably through its Belt and Road Initiative, which has financed </w:delText>
        </w:r>
        <w:r w:rsidR="000A6AF9" w:rsidRPr="009C7436" w:rsidDel="00C82AAA">
          <w:rPr>
            <w:sz w:val="22"/>
            <w:szCs w:val="22"/>
          </w:rPr>
          <w:delText xml:space="preserve">USD </w:delText>
        </w:r>
      </w:del>
      <w:del w:id="1360" w:author="Brian Blankenship" w:date="2023-12-06T12:43:00Z">
        <w:r w:rsidR="00387EBA" w:rsidRPr="009C7436" w:rsidDel="00AE7D15">
          <w:rPr>
            <w:sz w:val="22"/>
            <w:szCs w:val="22"/>
          </w:rPr>
          <w:delText>[</w:delText>
        </w:r>
        <w:r w:rsidR="00ED4C71" w:rsidRPr="009C7436" w:rsidDel="00AE7D15">
          <w:rPr>
            <w:sz w:val="22"/>
            <w:szCs w:val="22"/>
          </w:rPr>
          <w:delText>***</w:delText>
        </w:r>
        <w:r w:rsidR="00387EBA" w:rsidRPr="009C7436" w:rsidDel="00AE7D15">
          <w:rPr>
            <w:sz w:val="22"/>
            <w:szCs w:val="22"/>
          </w:rPr>
          <w:delText>]</w:delText>
        </w:r>
      </w:del>
      <w:del w:id="1361" w:author="Brian Blankenship" w:date="2024-01-03T07:58:00Z">
        <w:r w:rsidR="00ED4C71" w:rsidRPr="009C7436" w:rsidDel="00C82AAA">
          <w:rPr>
            <w:sz w:val="22"/>
            <w:szCs w:val="22"/>
          </w:rPr>
          <w:delText xml:space="preserve"> in infrastructure globally since </w:delText>
        </w:r>
      </w:del>
      <w:del w:id="1362" w:author="Brian Blankenship" w:date="2023-12-06T12:43:00Z">
        <w:r w:rsidR="00387EBA" w:rsidRPr="009C7436" w:rsidDel="00AE7D15">
          <w:rPr>
            <w:sz w:val="22"/>
            <w:szCs w:val="22"/>
          </w:rPr>
          <w:delText>[</w:delText>
        </w:r>
        <w:r w:rsidR="00ED4C71" w:rsidRPr="009C7436" w:rsidDel="00AE7D15">
          <w:rPr>
            <w:sz w:val="22"/>
            <w:szCs w:val="22"/>
          </w:rPr>
          <w:delText>***</w:delText>
        </w:r>
        <w:r w:rsidR="00387EBA" w:rsidRPr="009C7436" w:rsidDel="00AE7D15">
          <w:rPr>
            <w:sz w:val="22"/>
            <w:szCs w:val="22"/>
          </w:rPr>
          <w:delText>]</w:delText>
        </w:r>
        <w:r w:rsidR="00ED4C71" w:rsidRPr="009C7436" w:rsidDel="00AE7D15">
          <w:rPr>
            <w:sz w:val="22"/>
            <w:szCs w:val="22"/>
          </w:rPr>
          <w:delText xml:space="preserve">. </w:delText>
        </w:r>
      </w:del>
      <w:del w:id="1363" w:author="Brian Blankenship" w:date="2024-01-03T07:58:00Z">
        <w:r w:rsidR="00ED4C71" w:rsidRPr="009C7436" w:rsidDel="00C82AAA">
          <w:rPr>
            <w:sz w:val="22"/>
            <w:szCs w:val="22"/>
          </w:rPr>
          <w:delText xml:space="preserve">In turn, China has only acquired one foreign military base in Djibouti, and primarily relies on access to infrastructure like ports through the ownership rights of state-owned enterprises, rather than bases, to project power </w:delText>
        </w:r>
        <w:r w:rsidR="00ED4C71" w:rsidRPr="009C7436" w:rsidDel="00C82AAA">
          <w:rPr>
            <w:sz w:val="22"/>
            <w:szCs w:val="22"/>
          </w:rPr>
          <w:fldChar w:fldCharType="begin"/>
        </w:r>
        <w:r w:rsidR="00ED4C71" w:rsidRPr="009C7436" w:rsidDel="00C82AAA">
          <w:rPr>
            <w:sz w:val="22"/>
            <w:szCs w:val="22"/>
          </w:rPr>
          <w:delInstrText xml:space="preserve"> ADDIN ZOTERO_ITEM CSL_CITATION {"citationID":"Zx1t5eeL","properties":{"formattedCitation":"(Kardon 2022; Kardon and Leutert 2022)","plainCitation":"(Kardon 2022; Kardon and Leutert 2022)","noteIndex":0},"citationItems":[{"id":7880,"uris":["http://zotero.org/users/local/S0kr9eGP/items/AG8AF3S2"],"itemData":{"id":7880,"type":"article-journal","abstract":"China lacks the network of foreign military bases that typically attends great-power expansion, yet its armed forces operate at an increasingly global scale. How has the People’s Liberation Army (PLA) managed this feat without a significant footprint on foreign soil? Why has Chinese leadership not (yet) established a network of bases to address security threats to China’s overseas interests? This article analyzes the structural constraints facing China’s military basing abroad and then examines the methods by which the PLA has nonetheless achieved significant global power-projection capability. It highlights the capacity provided by international maritime transport infrastructure owned and operated by Chinese firms as a viable—yet limited—means of securing national interests overseas with military power. The study demonstrates that the structural setting and historical sequence of China’s rise render foreign military bases relatively costly, incentivizing alternative modes of access and power projection in the maritime domain.","container-title":"Security Studies","issue":"5","note":"publisher: Routledge\n_eprint: https://doi.org/10.1080/09636412.2022.2137429","page":"885-916","title":"China’s Global Maritime Access: Alternatives to Overseas Military Bases in the Twenty-First Century","title-short":"China’s Global Maritime Access","volume":"31","author":[{"family":"Kardon","given":"Isaac B."}],"issued":{"date-parts":[["2022",10,20]]}}},{"id":7881,"uris":["http://zotero.org/users/local/S0kr9eGP/items/5ZTXFINF"],"itemData":{"id":7881,"type":"article-journal","abstract":"China is a leader in the global transportation industry, with an especially significant position in ocean ports. A mapping of every ocean port outside of China reveals that Chinese firms own or operate terminal assets in ninety-six ports in fifty-three countries. An original dataset of Chinese firms' overseas port holdings documents the geographic distribution, ownership, and operational characteristics of these ports. What are the international security implications of China's global port expansion? An investigation of Chinese firms' ties to the Party-state reveals multiple mechanisms by which the Chinese leadership may direct the use of commercial port assets for strategic purposes. International port terminals that Chinese firms own and operate already provide dual-use capabilities to the People's Liberation Army during peacetime, establishing logistics and intelligence networks that materially enable China to project power into critical regions worldwide. But this form of networked state power is limited in wartime because it depends on commercial facilities in non-allied states. By providing evidence that overseas bases are not the sole index of global power projection capabilities, findings advance research on the identification and measurement of sources of national power. China's leveraging of PRC firms' transnational commercial port network constitutes an underappreciated but consequential form of state power projection.","container-title":"International Security","issue":"4","journalAbbreviation":"International Security","page":"9-47","title":"Pier Competitor: China's Power Position in Global Ports","title-short":"Pier Competitor","volume":"46","author":[{"family":"Kardon","given":"Isaac B."},{"family":"Leutert","given":"Wendy"}],"issued":{"date-parts":[["2022",4,1]]}}}],"schema":"https://github.com/citation-style-language/schema/raw/master/csl-citation.json"} </w:delInstrText>
        </w:r>
        <w:r w:rsidR="00ED4C71" w:rsidRPr="009C7436" w:rsidDel="00C82AAA">
          <w:rPr>
            <w:sz w:val="22"/>
            <w:szCs w:val="22"/>
          </w:rPr>
          <w:fldChar w:fldCharType="separate"/>
        </w:r>
        <w:r w:rsidR="00ED4C71" w:rsidRPr="009C7436" w:rsidDel="00C82AAA">
          <w:rPr>
            <w:sz w:val="22"/>
            <w:szCs w:val="22"/>
          </w:rPr>
          <w:delText>(Kardon 2022; Kardon and Leutert 2022)</w:delText>
        </w:r>
        <w:r w:rsidR="00ED4C71" w:rsidRPr="009C7436" w:rsidDel="00C82AAA">
          <w:rPr>
            <w:sz w:val="22"/>
            <w:szCs w:val="22"/>
          </w:rPr>
          <w:fldChar w:fldCharType="end"/>
        </w:r>
        <w:r w:rsidR="00ED4C71" w:rsidRPr="009C7436" w:rsidDel="00C82AAA">
          <w:rPr>
            <w:sz w:val="22"/>
            <w:szCs w:val="22"/>
          </w:rPr>
          <w:delText xml:space="preserve">. But there is evidence that this may be changing, with China seeking base rights in countries across Asia, Africa, and even the Americas </w:delText>
        </w:r>
        <w:r w:rsidR="00ED4C71" w:rsidRPr="009C7436" w:rsidDel="00C82AAA">
          <w:rPr>
            <w:sz w:val="22"/>
            <w:szCs w:val="22"/>
          </w:rPr>
          <w:fldChar w:fldCharType="begin"/>
        </w:r>
        <w:r w:rsidR="00ED4C71" w:rsidRPr="009C7436" w:rsidDel="00C82AAA">
          <w:rPr>
            <w:sz w:val="22"/>
            <w:szCs w:val="22"/>
          </w:rPr>
          <w:delInstrText xml:space="preserve"> ADDIN ZOTERO_ITEM CSL_CITATION {"citationID":"kZOivYZJ","properties":{"formattedCitation":"(Hudson, Nakashima, and Sly 2023; Strobel and Lubold 2023)","plainCitation":"(Hudson, Nakashima, and Sly 2023; Strobel and Lubold 2023)","noteIndex":0},"citationItems":[{"id":8088,"uris":["http://zotero.org/users/local/S0kr9eGP/items/K786FYEH"],"itemData":{"id":8088,"type":"article-newspaper","container-title":"Washington Post","title":"Buildup resumed at suspected Chinese military site in UAE, leak says","URL":"https://www.washingtonpost.com/national-security/2023/04/26/chinese-military-base-uae/","author":[{"family":"Hudson","given":"John"},{"family":"Nakashima","given":"Ellen"},{"family":"Sly","given":"Liz"}],"issued":{"date-parts":[["2023",4,27]]}}},{"id":8221,"uris":["http://zotero.org/users/local/S0kr9eGP/items/J2VMEGVM"],"itemData":{"id":8221,"type":"article-newspaper","abstract":"Beijing agreed to pay Havana several billion dollars for allowing it to set up an eavesdropping facility about 100 miles from Florida.","container-title":"Wall Street Journal","ISSN":"0099-9660","language":"en-US","section":"World","source":"www.wsj.com","title":"WSJ News Exclusive | Cuba to Host Secret Chinese Spy Base Focusing on U.S.","URL":"https://www.wsj.com/articles/cuba-to-host-secret-chinese-spy-base-focusing-on-u-s-b2fed0e0","author":[{"family":"Strobel","given":"Warren P."},{"family":"Lubold","given":"Gordon"}],"accessed":{"date-parts":[["2023",7,2]]},"issued":{"date-parts":[["2023",6,8]]}}}],"schema":"https://github.com/citation-style-language/schema/raw/master/csl-citation.json"} </w:delInstrText>
        </w:r>
        <w:r w:rsidR="00ED4C71" w:rsidRPr="009C7436" w:rsidDel="00C82AAA">
          <w:rPr>
            <w:sz w:val="22"/>
            <w:szCs w:val="22"/>
          </w:rPr>
          <w:fldChar w:fldCharType="separate"/>
        </w:r>
        <w:r w:rsidR="00ED4C71" w:rsidRPr="009C7436" w:rsidDel="00C82AAA">
          <w:rPr>
            <w:sz w:val="22"/>
            <w:szCs w:val="22"/>
          </w:rPr>
          <w:delText>(Hudson, Nakashima, and Sly 2023; Strobel and Lubold 2023)</w:delText>
        </w:r>
        <w:r w:rsidR="00ED4C71" w:rsidRPr="009C7436" w:rsidDel="00C82AAA">
          <w:rPr>
            <w:sz w:val="22"/>
            <w:szCs w:val="22"/>
          </w:rPr>
          <w:fldChar w:fldCharType="end"/>
        </w:r>
        <w:r w:rsidR="00ED4C71" w:rsidRPr="009C7436" w:rsidDel="00C82AAA">
          <w:rPr>
            <w:sz w:val="22"/>
            <w:szCs w:val="22"/>
          </w:rPr>
          <w:delText xml:space="preserve">. </w:delText>
        </w:r>
      </w:del>
      <w:ins w:id="1364" w:author="Carla Martinez Machain" w:date="2023-12-28T15:31:00Z">
        <w:del w:id="1365" w:author="Brian Blankenship" w:date="2024-01-03T07:58:00Z">
          <w:r w:rsidR="00FB1C5E" w:rsidDel="00C82AAA">
            <w:rPr>
              <w:sz w:val="22"/>
              <w:szCs w:val="22"/>
            </w:rPr>
            <w:delText>Th</w:delText>
          </w:r>
        </w:del>
      </w:ins>
      <w:ins w:id="1366" w:author="Carla Martinez Machain" w:date="2023-12-29T17:33:00Z">
        <w:del w:id="1367" w:author="Brian Blankenship" w:date="2024-01-03T07:58:00Z">
          <w:r w:rsidR="00667BAF" w:rsidDel="00C82AAA">
            <w:rPr>
              <w:sz w:val="22"/>
              <w:szCs w:val="22"/>
            </w:rPr>
            <w:delText>e</w:delText>
          </w:r>
        </w:del>
      </w:ins>
      <w:ins w:id="1368" w:author="Carla Martinez Machain" w:date="2023-12-28T15:31:00Z">
        <w:del w:id="1369" w:author="Brian Blankenship" w:date="2024-01-03T07:58:00Z">
          <w:r w:rsidR="00FB1C5E" w:rsidDel="00C82AAA">
            <w:rPr>
              <w:sz w:val="22"/>
              <w:szCs w:val="22"/>
            </w:rPr>
            <w:delText xml:space="preserve"> Washington Post reported in April of 2023 that the Discord leaks</w:delText>
          </w:r>
        </w:del>
      </w:ins>
      <w:ins w:id="1370" w:author="Carla Martinez Machain" w:date="2023-12-28T15:33:00Z">
        <w:del w:id="1371" w:author="Brian Blankenship" w:date="2024-01-03T07:58:00Z">
          <w:r w:rsidR="00FB1C5E" w:rsidDel="00C82AAA">
            <w:rPr>
              <w:sz w:val="22"/>
              <w:szCs w:val="22"/>
            </w:rPr>
            <w:delText xml:space="preserve"> revealed Department of Defense documents </w:delText>
          </w:r>
        </w:del>
      </w:ins>
      <w:ins w:id="1372" w:author="Carla Martinez Machain" w:date="2023-12-28T15:34:00Z">
        <w:del w:id="1373" w:author="Brian Blankenship" w:date="2024-01-03T07:58:00Z">
          <w:r w:rsidR="00FB1C5E" w:rsidDel="00C82AAA">
            <w:rPr>
              <w:sz w:val="22"/>
              <w:szCs w:val="22"/>
            </w:rPr>
            <w:delText>which stated that “the PLA seeks to establish at least 5 overseas bases and 10 logist</w:delText>
          </w:r>
        </w:del>
      </w:ins>
      <w:ins w:id="1374" w:author="Michael Allen" w:date="2024-01-02T21:19:00Z">
        <w:del w:id="1375" w:author="Brian Blankenship" w:date="2024-01-03T07:58:00Z">
          <w:r w:rsidR="00410398" w:rsidDel="00C82AAA">
            <w:rPr>
              <w:sz w:val="22"/>
              <w:szCs w:val="22"/>
            </w:rPr>
            <w:delText>ic</w:delText>
          </w:r>
        </w:del>
      </w:ins>
      <w:ins w:id="1376" w:author="Carla Martinez Machain" w:date="2023-12-28T15:34:00Z">
        <w:del w:id="1377" w:author="Brian Blankenship" w:date="2024-01-03T07:58:00Z">
          <w:r w:rsidR="00FB1C5E" w:rsidDel="00C82AAA">
            <w:rPr>
              <w:sz w:val="22"/>
              <w:szCs w:val="22"/>
            </w:rPr>
            <w:delText xml:space="preserve"> support </w:delText>
          </w:r>
        </w:del>
      </w:ins>
      <w:ins w:id="1378" w:author="Carla Martinez Machain" w:date="2023-12-28T15:35:00Z">
        <w:del w:id="1379" w:author="Brian Blankenship" w:date="2024-01-03T07:58:00Z">
          <w:r w:rsidR="00FB1C5E" w:rsidDel="00C82AAA">
            <w:rPr>
              <w:sz w:val="22"/>
              <w:szCs w:val="22"/>
            </w:rPr>
            <w:delText xml:space="preserve">sites by 2030 to fulfill Beijing’s national security objectives, including protecting its economic interests abroad.” </w:delText>
          </w:r>
        </w:del>
      </w:ins>
      <w:ins w:id="1380" w:author="Carla Martinez Machain" w:date="2023-12-29T17:33:00Z">
        <w:del w:id="1381" w:author="Brian Blankenship" w:date="2024-01-03T07:58:00Z">
          <w:r w:rsidR="00667BAF" w:rsidDel="00C82AAA">
            <w:rPr>
              <w:sz w:val="22"/>
              <w:szCs w:val="22"/>
            </w:rPr>
            <w:delText>E</w:delText>
          </w:r>
        </w:del>
      </w:ins>
      <w:del w:id="1382" w:author="Brian Blankenship" w:date="2024-01-03T07:58:00Z">
        <w:r w:rsidR="00ED4C71" w:rsidRPr="009C7436" w:rsidDel="00C82AAA">
          <w:rPr>
            <w:sz w:val="22"/>
            <w:szCs w:val="22"/>
          </w:rPr>
          <w:delText xml:space="preserve">And even where China does not seek bases, its economic footprint poses problems for the United States, as it </w:delText>
        </w:r>
      </w:del>
      <w:ins w:id="1383" w:author="Carla Martinez Machain" w:date="2023-12-29T17:33:00Z">
        <w:del w:id="1384" w:author="Brian Blankenship" w:date="2024-01-03T07:58:00Z">
          <w:r w:rsidR="00667BAF" w:rsidDel="00C82AAA">
            <w:rPr>
              <w:sz w:val="22"/>
              <w:szCs w:val="22"/>
            </w:rPr>
            <w:delText>China</w:delText>
          </w:r>
          <w:r w:rsidR="00667BAF" w:rsidRPr="009C7436" w:rsidDel="00C82AAA">
            <w:rPr>
              <w:sz w:val="22"/>
              <w:szCs w:val="22"/>
            </w:rPr>
            <w:delText xml:space="preserve"> </w:delText>
          </w:r>
        </w:del>
      </w:ins>
      <w:del w:id="1385" w:author="Brian Blankenship" w:date="2024-01-03T07:58:00Z">
        <w:r w:rsidR="00ED4C71" w:rsidRPr="009C7436" w:rsidDel="00C82AAA">
          <w:rPr>
            <w:sz w:val="22"/>
            <w:szCs w:val="22"/>
          </w:rPr>
          <w:delText xml:space="preserve">can use its influence and economic leverage to deny U.S. access. In Kenya, for example, U.S. officials have indicated their alarm at the country’s willingness to hire a Chinese construction firm to complete upgrades to a joint Kenya-U.S. counterterrorism base unless the United States pays for the upgrades itself </w:delText>
        </w:r>
        <w:r w:rsidR="00ED4C71" w:rsidRPr="009C7436" w:rsidDel="00C82AAA">
          <w:rPr>
            <w:sz w:val="22"/>
            <w:szCs w:val="22"/>
          </w:rPr>
          <w:fldChar w:fldCharType="begin"/>
        </w:r>
        <w:r w:rsidR="00ED4C71" w:rsidRPr="009C7436" w:rsidDel="00C82AAA">
          <w:rPr>
            <w:sz w:val="22"/>
            <w:szCs w:val="22"/>
          </w:rPr>
          <w:delInstrText xml:space="preserve"> ADDIN ZOTERO_ITEM CSL_CITATION {"citationID":"dsnKW234","properties":{"formattedCitation":"(Phillips 2023)","plainCitation":"(Phillips 2023)","noteIndex":0},"citationItems":[{"id":8086,"uris":["http://zotero.org/users/local/S0kr9eGP/items/2A3TLVZ4"],"itemData":{"id":8086,"type":"article-newspaper","abstract":"Kenya is asking the U.S. to pay for the expansion of a joint counterterrorism base, raising concerns in Washington that the East African country could turn to China if the Americans balk.","container-title":"Wall Street Journal","source":"www.wsj.com","title":"WSJ News Exclusive | Fears of Losing Out to China Put U.S. Under Pressure Over Kenya Base","URL":"https://www.wsj.com/articles/fears-of-losing-out-to-china-put-u-s-under-pressure-over-kenya-base-11675313752","author":[{"family":"Phillips","given":"Michael M."}],"issued":{"date-parts":[["2023",2,2]]}}}],"schema":"https://github.com/citation-style-language/schema/raw/master/csl-citation.json"} </w:delInstrText>
        </w:r>
        <w:r w:rsidR="00ED4C71" w:rsidRPr="009C7436" w:rsidDel="00C82AAA">
          <w:rPr>
            <w:sz w:val="22"/>
            <w:szCs w:val="22"/>
          </w:rPr>
          <w:fldChar w:fldCharType="separate"/>
        </w:r>
        <w:r w:rsidR="00ED4C71" w:rsidRPr="009C7436" w:rsidDel="00C82AAA">
          <w:rPr>
            <w:sz w:val="22"/>
            <w:szCs w:val="22"/>
          </w:rPr>
          <w:delText>(Phillips 2023)</w:delText>
        </w:r>
        <w:r w:rsidR="00ED4C71" w:rsidRPr="009C7436" w:rsidDel="00C82AAA">
          <w:rPr>
            <w:sz w:val="22"/>
            <w:szCs w:val="22"/>
          </w:rPr>
          <w:fldChar w:fldCharType="end"/>
        </w:r>
        <w:r w:rsidR="00ED4C71" w:rsidRPr="009C7436" w:rsidDel="00C82AAA">
          <w:rPr>
            <w:sz w:val="22"/>
            <w:szCs w:val="22"/>
          </w:rPr>
          <w:delText>.</w:delText>
        </w:r>
      </w:del>
    </w:p>
    <w:p w14:paraId="3A527F11" w14:textId="47324B53" w:rsidR="00ED4C71" w:rsidRPr="009C7436" w:rsidDel="00C82AAA" w:rsidRDefault="009B24D8">
      <w:pPr>
        <w:widowControl w:val="0"/>
        <w:spacing w:after="100" w:afterAutospacing="1" w:line="240" w:lineRule="auto"/>
        <w:contextualSpacing/>
        <w:jc w:val="both"/>
        <w:rPr>
          <w:ins w:id="1386" w:author="Michael Allen" w:date="2023-11-24T13:19:00Z"/>
          <w:del w:id="1387" w:author="Brian Blankenship" w:date="2024-01-03T07:58:00Z"/>
          <w:sz w:val="22"/>
          <w:szCs w:val="22"/>
        </w:rPr>
      </w:pPr>
      <w:del w:id="1388" w:author="Brian Blankenship" w:date="2024-01-03T07:58:00Z">
        <w:r w:rsidRPr="009C7436" w:rsidDel="00C82AAA">
          <w:rPr>
            <w:sz w:val="22"/>
            <w:szCs w:val="22"/>
          </w:rPr>
          <w:tab/>
          <w:delText>This project attempts to fill this gap using empirical evidence on</w:delText>
        </w:r>
      </w:del>
      <w:ins w:id="1389" w:author="Michael Flynn" w:date="2023-12-19T10:50:00Z">
        <w:del w:id="1390" w:author="Brian Blankenship" w:date="2024-01-03T07:58:00Z">
          <w:r w:rsidR="005A19EE" w:rsidRPr="008E43D4" w:rsidDel="00C82AAA">
            <w:rPr>
              <w:sz w:val="22"/>
              <w:szCs w:val="22"/>
            </w:rPr>
            <w:delText>by exploring</w:delText>
          </w:r>
        </w:del>
      </w:ins>
      <w:del w:id="1391" w:author="Brian Blankenship" w:date="2024-01-03T07:58:00Z">
        <w:r w:rsidRPr="009C7436" w:rsidDel="00C82AAA">
          <w:rPr>
            <w:sz w:val="22"/>
            <w:szCs w:val="22"/>
          </w:rPr>
          <w:delText xml:space="preserve"> how military, social, and economic contact with multiple rival countries shapes those rivals’ ability to curry influence and ultimately acquire and maintain foreign base access. </w:delText>
        </w:r>
        <w:r w:rsidR="00ED4C71" w:rsidRPr="009C7436" w:rsidDel="00C82AAA">
          <w:rPr>
            <w:sz w:val="22"/>
            <w:szCs w:val="22"/>
          </w:rPr>
          <w:delText>In doing so, it not only sheds light on additional mechanisms through which great power competition can shape foreign bases beyond government-to-government interactions, bu</w:delText>
        </w:r>
      </w:del>
      <w:ins w:id="1392" w:author="Michael Allen" w:date="2023-11-02T16:18:00Z">
        <w:del w:id="1393" w:author="Brian Blankenship" w:date="2024-01-03T07:58:00Z">
          <w:r w:rsidR="002362F6" w:rsidRPr="009C7436" w:rsidDel="00C82AAA">
            <w:rPr>
              <w:sz w:val="22"/>
              <w:szCs w:val="22"/>
            </w:rPr>
            <w:delText>sheds light on additional mechanisms through which great power competition can shape foreign bases beyond government-to-government interactions. I</w:delText>
          </w:r>
        </w:del>
      </w:ins>
      <w:del w:id="1394" w:author="Brian Blankenship" w:date="2024-01-03T07:58:00Z">
        <w:r w:rsidR="00ED4C71" w:rsidRPr="009C7436" w:rsidDel="00C82AAA">
          <w:rPr>
            <w:sz w:val="22"/>
            <w:szCs w:val="22"/>
          </w:rPr>
          <w:delText xml:space="preserve">t also </w:delText>
        </w:r>
        <w:r w:rsidR="00246985" w:rsidRPr="009C7436" w:rsidDel="00C82AAA">
          <w:rPr>
            <w:sz w:val="22"/>
            <w:szCs w:val="22"/>
          </w:rPr>
          <w:delText xml:space="preserve">explores how countries’ influence attempts can be undermined (or not) by those of rival countries. </w:delText>
        </w:r>
        <w:r w:rsidR="00ED4C71" w:rsidRPr="009C7436" w:rsidDel="00C82AAA">
          <w:rPr>
            <w:sz w:val="22"/>
            <w:szCs w:val="22"/>
          </w:rPr>
          <w:delText>Moreover, it also expands our understanding of great power competition for bases beyond the literature’s disproportionate focus on U.S.-Soviet Cold War relations. In the current environment, competition for bases occurs in a world characterized by strong norms of sovereignty and democratization. Therefore, understanding the mechanisms that govern the consent of domestic populations toward foreign military basing and deployments is crucial for comprehending how great powers establish international and domestic orders. This project highlights unique features of the China-US relationship and presents new hypotheses on the interaction between democratic and autocratic powers in their competition for international influence.</w:delText>
        </w:r>
      </w:del>
    </w:p>
    <w:p w14:paraId="4D37D8AA" w14:textId="7CA417A6" w:rsidR="00BE5881" w:rsidRPr="009C7436" w:rsidDel="00C82AAA" w:rsidRDefault="00EC0EB8">
      <w:pPr>
        <w:widowControl w:val="0"/>
        <w:spacing w:after="100" w:afterAutospacing="1" w:line="240" w:lineRule="auto"/>
        <w:contextualSpacing/>
        <w:jc w:val="both"/>
        <w:rPr>
          <w:ins w:id="1395" w:author="Michael Allen" w:date="2023-11-30T12:34:00Z"/>
          <w:del w:id="1396" w:author="Brian Blankenship" w:date="2024-01-03T07:58:00Z"/>
          <w:sz w:val="22"/>
          <w:szCs w:val="22"/>
        </w:rPr>
      </w:pPr>
      <w:ins w:id="1397" w:author="Michael Allen" w:date="2023-11-24T13:19:00Z">
        <w:del w:id="1398" w:author="Brian Blankenship" w:date="2024-01-03T07:58:00Z">
          <w:r w:rsidRPr="009C7436" w:rsidDel="00C82AAA">
            <w:rPr>
              <w:sz w:val="22"/>
              <w:szCs w:val="22"/>
            </w:rPr>
            <w:tab/>
            <w:delText xml:space="preserve">While </w:delText>
          </w:r>
        </w:del>
      </w:ins>
      <w:ins w:id="1399" w:author="Carla Martinez Machain" w:date="2023-12-08T15:07:00Z">
        <w:del w:id="1400" w:author="Brian Blankenship" w:date="2024-01-03T07:58:00Z">
          <w:r w:rsidR="000E5923" w:rsidRPr="009C7436" w:rsidDel="00C82AAA">
            <w:rPr>
              <w:sz w:val="22"/>
              <w:szCs w:val="22"/>
            </w:rPr>
            <w:delText xml:space="preserve">military </w:delText>
          </w:r>
        </w:del>
      </w:ins>
      <w:ins w:id="1401" w:author="Michael Allen" w:date="2023-11-24T13:19:00Z">
        <w:del w:id="1402" w:author="Brian Blankenship" w:date="2024-01-03T07:58:00Z">
          <w:r w:rsidRPr="009C7436" w:rsidDel="00C82AAA">
            <w:rPr>
              <w:sz w:val="22"/>
              <w:szCs w:val="22"/>
            </w:rPr>
            <w:delText xml:space="preserve">basing has </w:delText>
          </w:r>
        </w:del>
      </w:ins>
      <w:ins w:id="1403" w:author="Michael Allen" w:date="2023-11-24T13:20:00Z">
        <w:del w:id="1404" w:author="Brian Blankenship" w:date="2024-01-03T07:58:00Z">
          <w:r w:rsidRPr="009C7436" w:rsidDel="00C82AAA">
            <w:rPr>
              <w:sz w:val="22"/>
              <w:szCs w:val="22"/>
            </w:rPr>
            <w:delText>been a centuries-old practice, the norms surrounding</w:delText>
          </w:r>
        </w:del>
      </w:ins>
      <w:ins w:id="1405" w:author="Michael Flynn" w:date="2023-12-19T10:54:00Z">
        <w:del w:id="1406" w:author="Brian Blankenship" w:date="2024-01-03T07:58:00Z">
          <w:r w:rsidR="003653A2" w:rsidRPr="008E43D4" w:rsidDel="00C82AAA">
            <w:rPr>
              <w:sz w:val="22"/>
              <w:szCs w:val="22"/>
            </w:rPr>
            <w:delText>methods of securing</w:delText>
          </w:r>
        </w:del>
      </w:ins>
      <w:ins w:id="1407" w:author="Michael Allen" w:date="2023-11-24T13:20:00Z">
        <w:del w:id="1408" w:author="Brian Blankenship" w:date="2024-01-03T07:58:00Z">
          <w:r w:rsidRPr="009C7436" w:rsidDel="00C82AAA">
            <w:rPr>
              <w:sz w:val="22"/>
              <w:szCs w:val="22"/>
            </w:rPr>
            <w:delText xml:space="preserve"> military</w:delText>
          </w:r>
        </w:del>
      </w:ins>
      <w:ins w:id="1409" w:author="Michael Flynn" w:date="2023-12-19T10:54:00Z">
        <w:del w:id="1410" w:author="Brian Blankenship" w:date="2024-01-03T07:58:00Z">
          <w:r w:rsidR="006A7EBE" w:rsidRPr="008E43D4" w:rsidDel="00C82AAA">
            <w:rPr>
              <w:sz w:val="22"/>
              <w:szCs w:val="22"/>
            </w:rPr>
            <w:delText>basing</w:delText>
          </w:r>
        </w:del>
      </w:ins>
      <w:ins w:id="1411" w:author="Michael Allen" w:date="2023-11-24T13:20:00Z">
        <w:del w:id="1412" w:author="Brian Blankenship" w:date="2024-01-03T07:58:00Z">
          <w:r w:rsidRPr="009C7436" w:rsidDel="00C82AAA">
            <w:rPr>
              <w:sz w:val="22"/>
              <w:szCs w:val="22"/>
            </w:rPr>
            <w:delText xml:space="preserve"> access ha</w:delText>
          </w:r>
        </w:del>
      </w:ins>
      <w:ins w:id="1413" w:author="Michael Allen" w:date="2023-11-24T13:22:00Z">
        <w:del w:id="1414" w:author="Brian Blankenship" w:date="2024-01-03T07:58:00Z">
          <w:r w:rsidRPr="009C7436" w:rsidDel="00C82AAA">
            <w:rPr>
              <w:sz w:val="22"/>
              <w:szCs w:val="22"/>
            </w:rPr>
            <w:delText>ve evolved rapidly</w:delText>
          </w:r>
        </w:del>
      </w:ins>
      <w:ins w:id="1415" w:author="Michael Allen" w:date="2023-11-24T13:20:00Z">
        <w:del w:id="1416" w:author="Brian Blankenship" w:date="2024-01-03T07:58:00Z">
          <w:r w:rsidRPr="009C7436" w:rsidDel="00C82AAA">
            <w:rPr>
              <w:sz w:val="22"/>
              <w:szCs w:val="22"/>
            </w:rPr>
            <w:delText>.</w:delText>
          </w:r>
        </w:del>
      </w:ins>
      <w:ins w:id="1417" w:author="Michael Allen" w:date="2023-11-30T12:31:00Z">
        <w:del w:id="1418" w:author="Brian Blankenship" w:date="2024-01-03T07:58:00Z">
          <w:r w:rsidR="00BE5881" w:rsidRPr="009C7436" w:rsidDel="00C82AAA">
            <w:rPr>
              <w:sz w:val="22"/>
              <w:szCs w:val="22"/>
            </w:rPr>
            <w:delText xml:space="preserve"> T</w:delText>
          </w:r>
        </w:del>
      </w:ins>
      <w:ins w:id="1419" w:author="Carla Martinez Machain" w:date="2023-12-08T15:07:00Z">
        <w:del w:id="1420" w:author="Brian Blankenship" w:date="2024-01-03T07:58:00Z">
          <w:r w:rsidR="000E5923" w:rsidRPr="009C7436" w:rsidDel="00C82AAA">
            <w:rPr>
              <w:sz w:val="22"/>
              <w:szCs w:val="22"/>
            </w:rPr>
            <w:delText>raditionally, t</w:delText>
          </w:r>
        </w:del>
      </w:ins>
      <w:ins w:id="1421" w:author="Michael Allen" w:date="2023-11-30T12:31:00Z">
        <w:del w:id="1422" w:author="Brian Blankenship" w:date="2024-01-03T07:58:00Z">
          <w:r w:rsidR="00BE5881" w:rsidRPr="009C7436" w:rsidDel="00C82AAA">
            <w:rPr>
              <w:sz w:val="22"/>
              <w:szCs w:val="22"/>
            </w:rPr>
            <w:delText>he ability to deploy troops in another</w:delText>
          </w:r>
        </w:del>
      </w:ins>
      <w:ins w:id="1423" w:author="Michael Allen" w:date="2023-11-30T12:34:00Z">
        <w:del w:id="1424" w:author="Brian Blankenship" w:date="2024-01-03T07:58:00Z">
          <w:r w:rsidR="002168C0" w:rsidRPr="009C7436" w:rsidDel="00C82AAA">
            <w:rPr>
              <w:sz w:val="22"/>
              <w:szCs w:val="22"/>
            </w:rPr>
            <w:delText>’</w:delText>
          </w:r>
        </w:del>
      </w:ins>
      <w:ins w:id="1425" w:author="Michael Allen" w:date="2023-11-30T12:31:00Z">
        <w:del w:id="1426" w:author="Brian Blankenship" w:date="2024-01-03T07:58:00Z">
          <w:r w:rsidR="00BE5881" w:rsidRPr="009C7436" w:rsidDel="00C82AAA">
            <w:rPr>
              <w:sz w:val="22"/>
              <w:szCs w:val="22"/>
            </w:rPr>
            <w:delText>s territory primarily arose from conquest</w:delText>
          </w:r>
        </w:del>
      </w:ins>
      <w:ins w:id="1427" w:author="Michael Allen" w:date="2023-11-30T12:32:00Z">
        <w:del w:id="1428" w:author="Brian Blankenship" w:date="2024-01-03T07:58:00Z">
          <w:r w:rsidR="00BE5881" w:rsidRPr="009C7436" w:rsidDel="00C82AAA">
            <w:rPr>
              <w:sz w:val="22"/>
              <w:szCs w:val="22"/>
            </w:rPr>
            <w:delText xml:space="preserve"> and</w:delText>
          </w:r>
        </w:del>
      </w:ins>
      <w:ins w:id="1429" w:author="Michael Allen" w:date="2023-11-30T12:35:00Z">
        <w:del w:id="1430" w:author="Brian Blankenship" w:date="2024-01-03T07:58:00Z">
          <w:r w:rsidR="005364FB" w:rsidRPr="009C7436" w:rsidDel="00C82AAA">
            <w:rPr>
              <w:sz w:val="22"/>
              <w:szCs w:val="22"/>
            </w:rPr>
            <w:delText xml:space="preserve"> </w:delText>
          </w:r>
        </w:del>
      </w:ins>
      <w:ins w:id="1431" w:author="Michael Allen" w:date="2023-11-30T12:32:00Z">
        <w:del w:id="1432" w:author="Brian Blankenship" w:date="2024-01-03T07:58:00Z">
          <w:r w:rsidR="00BE5881" w:rsidRPr="009C7436" w:rsidDel="00C82AAA">
            <w:rPr>
              <w:sz w:val="22"/>
              <w:szCs w:val="22"/>
            </w:rPr>
            <w:delText>colonialism. Af</w:delText>
          </w:r>
        </w:del>
      </w:ins>
      <w:ins w:id="1433" w:author="Michael Allen" w:date="2023-11-30T12:33:00Z">
        <w:del w:id="1434" w:author="Brian Blankenship" w:date="2024-01-03T07:58:00Z">
          <w:r w:rsidR="00BE5881" w:rsidRPr="009C7436" w:rsidDel="00C82AAA">
            <w:rPr>
              <w:sz w:val="22"/>
              <w:szCs w:val="22"/>
            </w:rPr>
            <w:delText>ter World War II and into the period of decolonization, globally aligned alliances and regime change provided a path for the United States and the Soviet Union to have long-term military access (or control) over other’s</w:delText>
          </w:r>
        </w:del>
      </w:ins>
      <w:ins w:id="1435" w:author="Carla Martinez Machain" w:date="2023-12-29T17:35:00Z">
        <w:del w:id="1436" w:author="Brian Blankenship" w:date="2024-01-03T07:58:00Z">
          <w:r w:rsidR="00667BAF" w:rsidDel="00C82AAA">
            <w:rPr>
              <w:sz w:val="22"/>
              <w:szCs w:val="22"/>
            </w:rPr>
            <w:delText>’</w:delText>
          </w:r>
        </w:del>
      </w:ins>
      <w:ins w:id="1437" w:author="Michael Allen" w:date="2023-11-30T12:33:00Z">
        <w:del w:id="1438" w:author="Brian Blankenship" w:date="2024-01-03T07:58:00Z">
          <w:r w:rsidR="00BE5881" w:rsidRPr="009C7436" w:rsidDel="00C82AAA">
            <w:rPr>
              <w:sz w:val="22"/>
              <w:szCs w:val="22"/>
            </w:rPr>
            <w:delText xml:space="preserve"> ter</w:delText>
          </w:r>
        </w:del>
      </w:ins>
      <w:ins w:id="1439" w:author="Michael Allen" w:date="2023-11-30T12:34:00Z">
        <w:del w:id="1440" w:author="Brian Blankenship" w:date="2024-01-03T07:58:00Z">
          <w:r w:rsidR="00BE5881" w:rsidRPr="009C7436" w:rsidDel="00C82AAA">
            <w:rPr>
              <w:sz w:val="22"/>
              <w:szCs w:val="22"/>
            </w:rPr>
            <w:delText>ritor</w:delText>
          </w:r>
          <w:r w:rsidR="002168C0" w:rsidRPr="009C7436" w:rsidDel="00C82AAA">
            <w:rPr>
              <w:sz w:val="22"/>
              <w:szCs w:val="22"/>
            </w:rPr>
            <w:delText>ies</w:delText>
          </w:r>
          <w:r w:rsidR="00BE5881" w:rsidRPr="009C7436" w:rsidDel="00C82AAA">
            <w:rPr>
              <w:sz w:val="22"/>
              <w:szCs w:val="22"/>
            </w:rPr>
            <w:delText>. While the collapse of the Soviet Union led to a withdraw</w:delText>
          </w:r>
          <w:r w:rsidR="002168C0" w:rsidRPr="009C7436" w:rsidDel="00C82AAA">
            <w:rPr>
              <w:sz w:val="22"/>
              <w:szCs w:val="22"/>
            </w:rPr>
            <w:delText>al</w:delText>
          </w:r>
          <w:r w:rsidR="00BE5881" w:rsidRPr="009C7436" w:rsidDel="00C82AAA">
            <w:rPr>
              <w:sz w:val="22"/>
              <w:szCs w:val="22"/>
            </w:rPr>
            <w:delText xml:space="preserve"> of Russian bases in most place</w:delText>
          </w:r>
          <w:r w:rsidR="002168C0" w:rsidRPr="009C7436" w:rsidDel="00C82AAA">
            <w:rPr>
              <w:sz w:val="22"/>
              <w:szCs w:val="22"/>
            </w:rPr>
            <w:delText>s</w:delText>
          </w:r>
        </w:del>
      </w:ins>
      <w:ins w:id="1441" w:author="Carla Martinez Machain" w:date="2023-12-29T17:36:00Z">
        <w:del w:id="1442" w:author="Brian Blankenship" w:date="2024-01-03T07:58:00Z">
          <w:r w:rsidR="00667BAF" w:rsidDel="00C82AAA">
            <w:rPr>
              <w:sz w:val="22"/>
              <w:szCs w:val="22"/>
            </w:rPr>
            <w:delText>locations</w:delText>
          </w:r>
        </w:del>
      </w:ins>
      <w:ins w:id="1443" w:author="Michael Allen" w:date="2023-11-30T12:34:00Z">
        <w:del w:id="1444" w:author="Brian Blankenship" w:date="2024-01-03T07:58:00Z">
          <w:r w:rsidR="00BE5881" w:rsidRPr="009C7436" w:rsidDel="00C82AAA">
            <w:rPr>
              <w:sz w:val="22"/>
              <w:szCs w:val="22"/>
            </w:rPr>
            <w:delText>, the United States expanded its network to include most of the globe in its unipolar moment.</w:delText>
          </w:r>
        </w:del>
      </w:ins>
    </w:p>
    <w:p w14:paraId="27D6123C" w14:textId="46353B48" w:rsidR="00EC0EB8" w:rsidRPr="009C7436" w:rsidDel="00C82AAA" w:rsidRDefault="00EC0EB8">
      <w:pPr>
        <w:widowControl w:val="0"/>
        <w:spacing w:after="100" w:afterAutospacing="1" w:line="240" w:lineRule="auto"/>
        <w:ind w:firstLine="720"/>
        <w:contextualSpacing/>
        <w:jc w:val="both"/>
        <w:rPr>
          <w:ins w:id="1445" w:author="Michael Allen" w:date="2023-11-25T15:33:00Z"/>
          <w:del w:id="1446" w:author="Brian Blankenship" w:date="2024-01-03T07:58:00Z"/>
          <w:sz w:val="22"/>
          <w:szCs w:val="22"/>
        </w:rPr>
        <w:pPrChange w:id="1447" w:author="Brian Blankenship" w:date="2024-01-08T18:01:00Z">
          <w:pPr>
            <w:widowControl w:val="0"/>
            <w:spacing w:after="100" w:afterAutospacing="1" w:line="240" w:lineRule="auto"/>
            <w:contextualSpacing/>
            <w:jc w:val="both"/>
          </w:pPr>
        </w:pPrChange>
      </w:pPr>
      <w:ins w:id="1448" w:author="Michael Allen" w:date="2023-11-24T13:20:00Z">
        <w:del w:id="1449" w:author="Brian Blankenship" w:date="2024-01-03T07:58:00Z">
          <w:r w:rsidRPr="009C7436" w:rsidDel="00C82AAA">
            <w:rPr>
              <w:sz w:val="22"/>
              <w:szCs w:val="22"/>
            </w:rPr>
            <w:delText xml:space="preserve">Notably, the United States basing network seemed to give it unfettered access to regions of interest. </w:delText>
          </w:r>
        </w:del>
      </w:ins>
      <w:ins w:id="1450" w:author="Carla Martinez Machain" w:date="2023-12-29T17:37:00Z">
        <w:del w:id="1451" w:author="Brian Blankenship" w:date="2024-01-03T07:58:00Z">
          <w:r w:rsidR="00667BAF" w:rsidDel="00C82AAA">
            <w:rPr>
              <w:sz w:val="22"/>
              <w:szCs w:val="22"/>
            </w:rPr>
            <w:delText xml:space="preserve">Yet this supremacy was not without cracks. </w:delText>
          </w:r>
        </w:del>
      </w:ins>
      <w:ins w:id="1452" w:author="Michael Allen" w:date="2023-11-25T15:16:00Z">
        <w:del w:id="1453" w:author="Brian Blankenship" w:date="2024-01-03T07:58:00Z">
          <w:r w:rsidR="005E7810" w:rsidRPr="009C7436" w:rsidDel="00C82AAA">
            <w:rPr>
              <w:sz w:val="22"/>
              <w:szCs w:val="22"/>
            </w:rPr>
            <w:delText>In the lead</w:delText>
          </w:r>
        </w:del>
      </w:ins>
      <w:ins w:id="1454" w:author="Michael Allen" w:date="2023-11-25T15:33:00Z">
        <w:del w:id="1455" w:author="Brian Blankenship" w:date="2024-01-03T07:58:00Z">
          <w:r w:rsidR="005E7810" w:rsidRPr="009C7436" w:rsidDel="00C82AAA">
            <w:rPr>
              <w:sz w:val="22"/>
              <w:szCs w:val="22"/>
            </w:rPr>
            <w:delText>-</w:delText>
          </w:r>
        </w:del>
      </w:ins>
      <w:ins w:id="1456" w:author="Michael Allen" w:date="2023-11-25T15:16:00Z">
        <w:del w:id="1457" w:author="Brian Blankenship" w:date="2024-01-03T07:58:00Z">
          <w:r w:rsidR="005E7810" w:rsidRPr="009C7436" w:rsidDel="00C82AAA">
            <w:rPr>
              <w:sz w:val="22"/>
              <w:szCs w:val="22"/>
            </w:rPr>
            <w:delText>up to the US invasio</w:delText>
          </w:r>
        </w:del>
      </w:ins>
      <w:ins w:id="1458" w:author="Michael Allen" w:date="2023-11-25T15:31:00Z">
        <w:del w:id="1459" w:author="Brian Blankenship" w:date="2024-01-03T07:58:00Z">
          <w:r w:rsidR="005E7810" w:rsidRPr="009C7436" w:rsidDel="00C82AAA">
            <w:rPr>
              <w:sz w:val="22"/>
              <w:szCs w:val="22"/>
            </w:rPr>
            <w:delText>n</w:delText>
          </w:r>
        </w:del>
      </w:ins>
      <w:ins w:id="1460" w:author="Michael Allen" w:date="2023-11-25T15:16:00Z">
        <w:del w:id="1461" w:author="Brian Blankenship" w:date="2024-01-03T07:58:00Z">
          <w:r w:rsidR="005E7810" w:rsidRPr="009C7436" w:rsidDel="00C82AAA">
            <w:rPr>
              <w:sz w:val="22"/>
              <w:szCs w:val="22"/>
            </w:rPr>
            <w:delText xml:space="preserve"> of Iraq in 2003, the US maintain</w:delText>
          </w:r>
        </w:del>
      </w:ins>
      <w:ins w:id="1462" w:author="Michael Allen" w:date="2023-11-25T15:31:00Z">
        <w:del w:id="1463" w:author="Brian Blankenship" w:date="2024-01-03T07:58:00Z">
          <w:r w:rsidR="005E7810" w:rsidRPr="009C7436" w:rsidDel="00C82AAA">
            <w:rPr>
              <w:sz w:val="22"/>
              <w:szCs w:val="22"/>
            </w:rPr>
            <w:delText>ed</w:delText>
          </w:r>
        </w:del>
      </w:ins>
      <w:ins w:id="1464" w:author="Michael Allen" w:date="2023-11-25T15:16:00Z">
        <w:del w:id="1465" w:author="Brian Blankenship" w:date="2024-01-03T07:58:00Z">
          <w:r w:rsidR="005E7810" w:rsidRPr="009C7436" w:rsidDel="00C82AAA">
            <w:rPr>
              <w:sz w:val="22"/>
              <w:szCs w:val="22"/>
            </w:rPr>
            <w:delText xml:space="preserve"> between 2</w:delText>
          </w:r>
        </w:del>
      </w:ins>
      <w:ins w:id="1466" w:author="Michael Flynn" w:date="2023-12-19T10:56:00Z">
        <w:del w:id="1467" w:author="Brian Blankenship" w:date="2024-01-03T07:58:00Z">
          <w:r w:rsidR="001634FF" w:rsidRPr="008E43D4" w:rsidDel="00C82AAA">
            <w:rPr>
              <w:sz w:val="22"/>
              <w:szCs w:val="22"/>
            </w:rPr>
            <w:delText>,</w:delText>
          </w:r>
        </w:del>
      </w:ins>
      <w:ins w:id="1468" w:author="Michael Allen" w:date="2023-11-25T15:16:00Z">
        <w:del w:id="1469" w:author="Brian Blankenship" w:date="2024-01-03T07:58:00Z">
          <w:r w:rsidR="005E7810" w:rsidRPr="009C7436" w:rsidDel="00C82AAA">
            <w:rPr>
              <w:sz w:val="22"/>
              <w:szCs w:val="22"/>
            </w:rPr>
            <w:delText>000</w:delText>
          </w:r>
        </w:del>
      </w:ins>
      <w:ins w:id="1470" w:author="Michael Flynn" w:date="2023-12-19T10:56:00Z">
        <w:del w:id="1471" w:author="Brian Blankenship" w:date="2024-01-03T07:58:00Z">
          <w:r w:rsidR="001634FF" w:rsidRPr="008E43D4" w:rsidDel="00C82AAA">
            <w:rPr>
              <w:sz w:val="22"/>
              <w:szCs w:val="22"/>
            </w:rPr>
            <w:delText>–</w:delText>
          </w:r>
        </w:del>
      </w:ins>
      <w:ins w:id="1472" w:author="Michael Allen" w:date="2023-11-25T15:16:00Z">
        <w:del w:id="1473" w:author="Brian Blankenship" w:date="2024-01-03T07:58:00Z">
          <w:r w:rsidR="005E7810" w:rsidRPr="009C7436" w:rsidDel="00C82AAA">
            <w:rPr>
              <w:sz w:val="22"/>
              <w:szCs w:val="22"/>
            </w:rPr>
            <w:delText>-3</w:delText>
          </w:r>
        </w:del>
      </w:ins>
      <w:ins w:id="1474" w:author="Michael Flynn" w:date="2023-12-19T10:56:00Z">
        <w:del w:id="1475" w:author="Brian Blankenship" w:date="2024-01-03T07:58:00Z">
          <w:r w:rsidR="001634FF" w:rsidRPr="008E43D4" w:rsidDel="00C82AAA">
            <w:rPr>
              <w:sz w:val="22"/>
              <w:szCs w:val="22"/>
            </w:rPr>
            <w:delText>,</w:delText>
          </w:r>
        </w:del>
      </w:ins>
      <w:ins w:id="1476" w:author="Michael Allen" w:date="2023-11-25T15:16:00Z">
        <w:del w:id="1477" w:author="Brian Blankenship" w:date="2024-01-03T07:58:00Z">
          <w:r w:rsidR="005E7810" w:rsidRPr="009C7436" w:rsidDel="00C82AAA">
            <w:rPr>
              <w:sz w:val="22"/>
              <w:szCs w:val="22"/>
            </w:rPr>
            <w:delText xml:space="preserve">000 troops in Turkey. </w:delText>
          </w:r>
        </w:del>
      </w:ins>
      <w:ins w:id="1478" w:author="Carla Martinez Machain" w:date="2023-12-08T15:41:00Z">
        <w:del w:id="1479" w:author="Brian Blankenship" w:date="2024-01-03T07:58:00Z">
          <w:r w:rsidR="00C841A0" w:rsidRPr="009C7436" w:rsidDel="00C82AAA">
            <w:rPr>
              <w:sz w:val="22"/>
              <w:szCs w:val="22"/>
            </w:rPr>
            <w:delText>Yet</w:delText>
          </w:r>
        </w:del>
      </w:ins>
      <w:ins w:id="1480" w:author="Michael Allen" w:date="2024-01-02T21:19:00Z">
        <w:del w:id="1481" w:author="Brian Blankenship" w:date="2024-01-03T07:58:00Z">
          <w:r w:rsidR="00410398" w:rsidDel="00C82AAA">
            <w:rPr>
              <w:sz w:val="22"/>
              <w:szCs w:val="22"/>
            </w:rPr>
            <w:delText>,</w:delText>
          </w:r>
        </w:del>
      </w:ins>
      <w:ins w:id="1482" w:author="Carla Martinez Machain" w:date="2023-12-08T15:41:00Z">
        <w:del w:id="1483" w:author="Brian Blankenship" w:date="2024-01-03T07:58:00Z">
          <w:r w:rsidR="00C841A0" w:rsidRPr="009C7436" w:rsidDel="00C82AAA">
            <w:rPr>
              <w:sz w:val="22"/>
              <w:szCs w:val="22"/>
            </w:rPr>
            <w:delText xml:space="preserve"> u</w:delText>
          </w:r>
        </w:del>
      </w:ins>
      <w:ins w:id="1484" w:author="Michael Allen" w:date="2023-11-25T15:16:00Z">
        <w:del w:id="1485" w:author="Brian Blankenship" w:date="2024-01-03T07:58:00Z">
          <w:r w:rsidR="005E7810" w:rsidRPr="009C7436" w:rsidDel="00C82AAA">
            <w:rPr>
              <w:sz w:val="22"/>
              <w:szCs w:val="22"/>
            </w:rPr>
            <w:delText>Upon requesting the use of Turkey as a launching pad fo</w:delText>
          </w:r>
        </w:del>
      </w:ins>
      <w:ins w:id="1486" w:author="Michael Allen" w:date="2023-11-25T15:31:00Z">
        <w:del w:id="1487" w:author="Brian Blankenship" w:date="2024-01-03T07:58:00Z">
          <w:r w:rsidR="005E7810" w:rsidRPr="009C7436" w:rsidDel="00C82AAA">
            <w:rPr>
              <w:sz w:val="22"/>
              <w:szCs w:val="22"/>
            </w:rPr>
            <w:delText>r its invasion, the Turkish parliament unexpectedly refused the US request. While not the first time a basing country has limited US usage, it</w:delText>
          </w:r>
        </w:del>
      </w:ins>
      <w:ins w:id="1488" w:author="Carla Martinez Machain" w:date="2023-12-08T15:10:00Z">
        <w:del w:id="1489" w:author="Brian Blankenship" w:date="2024-01-03T07:58:00Z">
          <w:r w:rsidR="000E5923" w:rsidRPr="009C7436" w:rsidDel="00C82AAA">
            <w:rPr>
              <w:sz w:val="22"/>
              <w:szCs w:val="22"/>
            </w:rPr>
            <w:delText>this</w:delText>
          </w:r>
        </w:del>
      </w:ins>
      <w:ins w:id="1490" w:author="Michael Allen" w:date="2023-11-25T15:31:00Z">
        <w:del w:id="1491" w:author="Brian Blankenship" w:date="2024-01-03T07:58:00Z">
          <w:r w:rsidR="005E7810" w:rsidRPr="009C7436" w:rsidDel="00C82AAA">
            <w:rPr>
              <w:sz w:val="22"/>
              <w:szCs w:val="22"/>
            </w:rPr>
            <w:delText xml:space="preserve"> was a c</w:delText>
          </w:r>
        </w:del>
      </w:ins>
      <w:ins w:id="1492" w:author="Michael Allen" w:date="2023-11-25T15:32:00Z">
        <w:del w:id="1493" w:author="Brian Blankenship" w:date="2024-01-03T07:58:00Z">
          <w:r w:rsidR="005E7810" w:rsidRPr="009C7436" w:rsidDel="00C82AAA">
            <w:rPr>
              <w:sz w:val="22"/>
              <w:szCs w:val="22"/>
            </w:rPr>
            <w:delText>lear marker that the global role of the United States was shifting. Additionally, it</w:delText>
          </w:r>
        </w:del>
      </w:ins>
      <w:ins w:id="1494" w:author="Carla Martinez Machain" w:date="2023-12-08T15:11:00Z">
        <w:del w:id="1495" w:author="Brian Blankenship" w:date="2024-01-03T07:58:00Z">
          <w:r w:rsidR="000E5923" w:rsidRPr="009C7436" w:rsidDel="00C82AAA">
            <w:rPr>
              <w:sz w:val="22"/>
              <w:szCs w:val="22"/>
            </w:rPr>
            <w:delText>This instance also</w:delText>
          </w:r>
        </w:del>
      </w:ins>
      <w:ins w:id="1496" w:author="Michael Allen" w:date="2023-11-25T15:32:00Z">
        <w:del w:id="1497" w:author="Brian Blankenship" w:date="2024-01-03T07:58:00Z">
          <w:r w:rsidR="005E7810" w:rsidRPr="009C7436" w:rsidDel="00C82AAA">
            <w:rPr>
              <w:sz w:val="22"/>
              <w:szCs w:val="22"/>
            </w:rPr>
            <w:delText xml:space="preserve"> affirms that </w:delText>
          </w:r>
        </w:del>
      </w:ins>
      <w:ins w:id="1498" w:author="Michael Allen" w:date="2023-11-24T13:21:00Z">
        <w:del w:id="1499" w:author="Brian Blankenship" w:date="2024-01-03T07:58:00Z">
          <w:r w:rsidRPr="009C7436" w:rsidDel="00C82AAA">
            <w:rPr>
              <w:sz w:val="22"/>
              <w:szCs w:val="22"/>
            </w:rPr>
            <w:delText>access is an ongoing political</w:delText>
          </w:r>
        </w:del>
      </w:ins>
      <w:ins w:id="1500" w:author="Michael Allen" w:date="2023-11-25T15:32:00Z">
        <w:del w:id="1501" w:author="Brian Blankenship" w:date="2024-01-03T07:58:00Z">
          <w:r w:rsidR="005E7810" w:rsidRPr="009C7436" w:rsidDel="00C82AAA">
            <w:rPr>
              <w:sz w:val="22"/>
              <w:szCs w:val="22"/>
            </w:rPr>
            <w:delText xml:space="preserve"> and bargaining</w:delText>
          </w:r>
        </w:del>
      </w:ins>
      <w:ins w:id="1502" w:author="Michael Allen" w:date="2023-11-24T13:21:00Z">
        <w:del w:id="1503" w:author="Brian Blankenship" w:date="2024-01-03T07:58:00Z">
          <w:r w:rsidRPr="009C7436" w:rsidDel="00C82AAA">
            <w:rPr>
              <w:sz w:val="22"/>
              <w:szCs w:val="22"/>
            </w:rPr>
            <w:delText xml:space="preserve"> process that requires </w:delText>
          </w:r>
        </w:del>
      </w:ins>
      <w:ins w:id="1504" w:author="Michael Allen" w:date="2023-11-24T13:22:00Z">
        <w:del w:id="1505" w:author="Brian Blankenship" w:date="2024-01-03T07:58:00Z">
          <w:r w:rsidRPr="009C7436" w:rsidDel="00C82AAA">
            <w:rPr>
              <w:sz w:val="22"/>
              <w:szCs w:val="22"/>
            </w:rPr>
            <w:delText>consent from the granting state.</w:delText>
          </w:r>
        </w:del>
      </w:ins>
    </w:p>
    <w:p w14:paraId="22ABA8DF" w14:textId="486800CF" w:rsidR="005E7810" w:rsidRPr="009C7436" w:rsidDel="00C82AAA" w:rsidRDefault="005E7810">
      <w:pPr>
        <w:widowControl w:val="0"/>
        <w:spacing w:after="100" w:afterAutospacing="1" w:line="240" w:lineRule="auto"/>
        <w:contextualSpacing/>
        <w:jc w:val="both"/>
        <w:rPr>
          <w:del w:id="1506" w:author="Brian Blankenship" w:date="2024-01-03T07:58:00Z"/>
          <w:sz w:val="22"/>
          <w:szCs w:val="22"/>
        </w:rPr>
      </w:pPr>
      <w:ins w:id="1507" w:author="Michael Allen" w:date="2023-11-25T15:33:00Z">
        <w:del w:id="1508" w:author="Brian Blankenship" w:date="2024-01-03T07:58:00Z">
          <w:r w:rsidRPr="009C7436" w:rsidDel="00C82AAA">
            <w:rPr>
              <w:sz w:val="22"/>
              <w:szCs w:val="22"/>
            </w:rPr>
            <w:tab/>
            <w:delText xml:space="preserve">China’s current international strategy focuses more on access than </w:delText>
          </w:r>
        </w:del>
      </w:ins>
      <w:ins w:id="1509" w:author="Michael Allen" w:date="2023-11-30T12:27:00Z">
        <w:del w:id="1510" w:author="Brian Blankenship" w:date="2024-01-03T07:58:00Z">
          <w:r w:rsidR="00AB7427" w:rsidRPr="009C7436" w:rsidDel="00C82AAA">
            <w:rPr>
              <w:sz w:val="22"/>
              <w:szCs w:val="22"/>
            </w:rPr>
            <w:delText xml:space="preserve">on </w:delText>
          </w:r>
        </w:del>
      </w:ins>
      <w:ins w:id="1511" w:author="Michael Allen" w:date="2023-11-25T15:33:00Z">
        <w:del w:id="1512" w:author="Brian Blankenship" w:date="2024-01-03T07:58:00Z">
          <w:r w:rsidRPr="009C7436" w:rsidDel="00C82AAA">
            <w:rPr>
              <w:sz w:val="22"/>
              <w:szCs w:val="22"/>
            </w:rPr>
            <w:delText>basing itself</w:delText>
          </w:r>
        </w:del>
      </w:ins>
      <w:ins w:id="1513" w:author="Carla Martinez Machain" w:date="2023-12-08T15:11:00Z">
        <w:del w:id="1514" w:author="Brian Blankenship" w:date="2024-01-03T07:58:00Z">
          <w:r w:rsidR="000E5923" w:rsidRPr="009C7436" w:rsidDel="00C82AAA">
            <w:rPr>
              <w:sz w:val="22"/>
              <w:szCs w:val="22"/>
            </w:rPr>
            <w:delText xml:space="preserve"> (Kardon 2022)</w:delText>
          </w:r>
        </w:del>
      </w:ins>
      <w:ins w:id="1515" w:author="Michael Allen" w:date="2023-11-25T15:33:00Z">
        <w:del w:id="1516" w:author="Brian Blankenship" w:date="2024-01-03T07:58:00Z">
          <w:r w:rsidRPr="009C7436" w:rsidDel="00C82AAA">
            <w:rPr>
              <w:sz w:val="22"/>
              <w:szCs w:val="22"/>
            </w:rPr>
            <w:delText xml:space="preserve">. While </w:delText>
          </w:r>
        </w:del>
      </w:ins>
      <w:ins w:id="1517" w:author="Michael Allen" w:date="2023-11-25T15:37:00Z">
        <w:del w:id="1518" w:author="Brian Blankenship" w:date="2024-01-03T07:58:00Z">
          <w:r w:rsidRPr="009C7436" w:rsidDel="00C82AAA">
            <w:rPr>
              <w:sz w:val="22"/>
              <w:szCs w:val="22"/>
            </w:rPr>
            <w:delText xml:space="preserve">China has </w:delText>
          </w:r>
        </w:del>
      </w:ins>
      <w:ins w:id="1519" w:author="Carla Martinez Machain" w:date="2023-12-29T17:38:00Z">
        <w:del w:id="1520" w:author="Brian Blankenship" w:date="2024-01-03T07:58:00Z">
          <w:r w:rsidR="00667BAF" w:rsidDel="00C82AAA">
            <w:rPr>
              <w:sz w:val="22"/>
              <w:szCs w:val="22"/>
            </w:rPr>
            <w:delText xml:space="preserve">made </w:delText>
          </w:r>
        </w:del>
      </w:ins>
      <w:ins w:id="1521" w:author="Michael Allen" w:date="2023-11-25T15:37:00Z">
        <w:del w:id="1522" w:author="Brian Blankenship" w:date="2024-01-03T07:58:00Z">
          <w:r w:rsidRPr="009C7436" w:rsidDel="00C82AAA">
            <w:rPr>
              <w:sz w:val="22"/>
              <w:szCs w:val="22"/>
            </w:rPr>
            <w:delText>notable gains</w:delText>
          </w:r>
        </w:del>
      </w:ins>
      <w:ins w:id="1523" w:author="Michael Allen" w:date="2023-11-25T15:33:00Z">
        <w:del w:id="1524" w:author="Brian Blankenship" w:date="2024-01-03T07:58:00Z">
          <w:r w:rsidRPr="009C7436" w:rsidDel="00C82AAA">
            <w:rPr>
              <w:sz w:val="22"/>
              <w:szCs w:val="22"/>
            </w:rPr>
            <w:delText xml:space="preserve"> in overseas basing, its military access diplomacy is growing more rap</w:delText>
          </w:r>
        </w:del>
      </w:ins>
      <w:ins w:id="1525" w:author="Michael Allen" w:date="2023-11-25T15:34:00Z">
        <w:del w:id="1526" w:author="Brian Blankenship" w:date="2024-01-03T07:58:00Z">
          <w:r w:rsidRPr="009C7436" w:rsidDel="00C82AAA">
            <w:rPr>
              <w:sz w:val="22"/>
              <w:szCs w:val="22"/>
            </w:rPr>
            <w:delText>idly. Access has two unique dimensions to it. First, unlik</w:delText>
          </w:r>
        </w:del>
      </w:ins>
      <w:ins w:id="1527" w:author="Michael Allen" w:date="2023-11-25T15:35:00Z">
        <w:del w:id="1528" w:author="Brian Blankenship" w:date="2024-01-03T07:58:00Z">
          <w:r w:rsidRPr="009C7436" w:rsidDel="00C82AAA">
            <w:rPr>
              <w:sz w:val="22"/>
              <w:szCs w:val="22"/>
            </w:rPr>
            <w:delText xml:space="preserve">e military asset goods like a </w:delText>
          </w:r>
        </w:del>
      </w:ins>
      <w:ins w:id="1529" w:author="Carla Martinez Machain" w:date="2023-12-08T15:12:00Z">
        <w:del w:id="1530" w:author="Brian Blankenship" w:date="2024-01-03T07:58:00Z">
          <w:r w:rsidR="000E5923" w:rsidRPr="009C7436" w:rsidDel="00C82AAA">
            <w:rPr>
              <w:sz w:val="22"/>
              <w:szCs w:val="22"/>
            </w:rPr>
            <w:delText xml:space="preserve">military </w:delText>
          </w:r>
        </w:del>
      </w:ins>
      <w:ins w:id="1531" w:author="Michael Allen" w:date="2023-11-25T15:35:00Z">
        <w:del w:id="1532" w:author="Brian Blankenship" w:date="2024-01-03T07:58:00Z">
          <w:r w:rsidRPr="009C7436" w:rsidDel="00C82AAA">
            <w:rPr>
              <w:sz w:val="22"/>
              <w:szCs w:val="22"/>
            </w:rPr>
            <w:delText>base, it is not observable until used by one party.</w:delText>
          </w:r>
        </w:del>
      </w:ins>
      <w:ins w:id="1533" w:author="Carla Martinez Machain" w:date="2023-12-08T15:12:00Z">
        <w:del w:id="1534" w:author="Brian Blankenship" w:date="2024-01-03T07:58:00Z">
          <w:r w:rsidR="000E5923" w:rsidRPr="009C7436" w:rsidDel="00C82AAA">
            <w:rPr>
              <w:sz w:val="22"/>
              <w:szCs w:val="22"/>
            </w:rPr>
            <w:delText xml:space="preserve"> As previously noted, much of Chinese access is based on dual-use installations such as commercial ports that may also be used to</w:delText>
          </w:r>
        </w:del>
      </w:ins>
      <w:ins w:id="1535" w:author="Michael Allen" w:date="2023-12-16T15:31:00Z">
        <w:del w:id="1536" w:author="Brian Blankenship" w:date="2024-01-03T07:58:00Z">
          <w:r w:rsidR="00121C59" w:rsidRPr="009C7436" w:rsidDel="00C82AAA">
            <w:rPr>
              <w:sz w:val="22"/>
              <w:szCs w:val="22"/>
            </w:rPr>
            <w:delText>Chinese access focuses on dual-use installations such as commercial ports that may</w:delText>
          </w:r>
        </w:del>
      </w:ins>
      <w:ins w:id="1537" w:author="Carla Martinez Machain" w:date="2023-12-08T15:12:00Z">
        <w:del w:id="1538" w:author="Brian Blankenship" w:date="2024-01-03T07:58:00Z">
          <w:r w:rsidR="000E5923" w:rsidRPr="009C7436" w:rsidDel="00C82AAA">
            <w:rPr>
              <w:sz w:val="22"/>
              <w:szCs w:val="22"/>
            </w:rPr>
            <w:delText xml:space="preserve"> dock military vessels if needed.</w:delText>
          </w:r>
        </w:del>
      </w:ins>
      <w:ins w:id="1539" w:author="Michael Allen" w:date="2023-11-25T15:35:00Z">
        <w:del w:id="1540" w:author="Brian Blankenship" w:date="2024-01-03T07:58:00Z">
          <w:r w:rsidRPr="009C7436" w:rsidDel="00C82AAA">
            <w:rPr>
              <w:sz w:val="22"/>
              <w:szCs w:val="22"/>
            </w:rPr>
            <w:delText xml:space="preserve"> Second, </w:delText>
          </w:r>
        </w:del>
      </w:ins>
      <w:ins w:id="1541" w:author="Michael Allen" w:date="2023-11-25T15:36:00Z">
        <w:del w:id="1542" w:author="Brian Blankenship" w:date="2024-01-03T07:58:00Z">
          <w:r w:rsidRPr="009C7436" w:rsidDel="00C82AAA">
            <w:rPr>
              <w:sz w:val="22"/>
              <w:szCs w:val="22"/>
            </w:rPr>
            <w:delText>states that grant access can decide to revoke it when the accessing party attempts to use it. As such, it offers a unique comm</w:delText>
          </w:r>
        </w:del>
      </w:ins>
      <w:ins w:id="1543" w:author="Michael Allen" w:date="2023-11-25T15:37:00Z">
        <w:del w:id="1544" w:author="Brian Blankenship" w:date="2024-01-03T07:58:00Z">
          <w:r w:rsidRPr="009C7436" w:rsidDel="00C82AAA">
            <w:rPr>
              <w:sz w:val="22"/>
              <w:szCs w:val="22"/>
            </w:rPr>
            <w:delText>it</w:delText>
          </w:r>
        </w:del>
      </w:ins>
      <w:ins w:id="1545" w:author="Michael Allen" w:date="2023-11-25T15:36:00Z">
        <w:del w:id="1546" w:author="Brian Blankenship" w:date="2024-01-03T07:58:00Z">
          <w:r w:rsidRPr="009C7436" w:rsidDel="00C82AAA">
            <w:rPr>
              <w:sz w:val="22"/>
              <w:szCs w:val="22"/>
            </w:rPr>
            <w:delText xml:space="preserve">ment problem if it does not involve material commitments by </w:delText>
          </w:r>
        </w:del>
      </w:ins>
      <w:ins w:id="1547" w:author="Michael Allen" w:date="2023-11-25T15:37:00Z">
        <w:del w:id="1548" w:author="Brian Blankenship" w:date="2024-01-03T07:58:00Z">
          <w:r w:rsidRPr="009C7436" w:rsidDel="00C82AAA">
            <w:rPr>
              <w:sz w:val="22"/>
              <w:szCs w:val="22"/>
            </w:rPr>
            <w:delText xml:space="preserve">the hosting state (Fearon 1995). This second aspect makes it a dynamic good that competing parties can lobby </w:delText>
          </w:r>
        </w:del>
      </w:ins>
      <w:ins w:id="1549" w:author="Michael Allen" w:date="2023-11-25T15:38:00Z">
        <w:del w:id="1550" w:author="Brian Blankenship" w:date="2024-01-03T07:58:00Z">
          <w:r w:rsidRPr="009C7436" w:rsidDel="00C82AAA">
            <w:rPr>
              <w:sz w:val="22"/>
              <w:szCs w:val="22"/>
            </w:rPr>
            <w:delText xml:space="preserve">for </w:delText>
          </w:r>
        </w:del>
      </w:ins>
      <w:ins w:id="1551" w:author="Michael Allen" w:date="2023-11-25T15:39:00Z">
        <w:del w:id="1552" w:author="Brian Blankenship" w:date="2024-01-03T07:58:00Z">
          <w:r w:rsidRPr="009C7436" w:rsidDel="00C82AAA">
            <w:rPr>
              <w:sz w:val="22"/>
              <w:szCs w:val="22"/>
            </w:rPr>
            <w:delText xml:space="preserve">access </w:delText>
          </w:r>
        </w:del>
      </w:ins>
      <w:ins w:id="1553" w:author="Michael Allen" w:date="2023-11-25T15:38:00Z">
        <w:del w:id="1554" w:author="Brian Blankenship" w:date="2024-01-03T07:58:00Z">
          <w:r w:rsidRPr="009C7436" w:rsidDel="00C82AAA">
            <w:rPr>
              <w:sz w:val="22"/>
              <w:szCs w:val="22"/>
            </w:rPr>
            <w:delText>(</w:delText>
          </w:r>
        </w:del>
      </w:ins>
      <w:ins w:id="1555" w:author="Michael Allen" w:date="2023-11-26T20:31:00Z">
        <w:del w:id="1556" w:author="Brian Blankenship" w:date="2024-01-03T07:58:00Z">
          <w:r w:rsidR="00B20161" w:rsidRPr="009C7436" w:rsidDel="00C82AAA">
            <w:rPr>
              <w:sz w:val="22"/>
              <w:szCs w:val="22"/>
            </w:rPr>
            <w:delText xml:space="preserve">creating </w:delText>
          </w:r>
        </w:del>
      </w:ins>
      <w:ins w:id="1557" w:author="Michael Allen" w:date="2023-12-16T15:31:00Z">
        <w:del w:id="1558" w:author="Brian Blankenship" w:date="2024-01-03T07:58:00Z">
          <w:r w:rsidR="00121C59" w:rsidRPr="009C7436" w:rsidDel="00C82AAA">
            <w:rPr>
              <w:sz w:val="22"/>
              <w:szCs w:val="22"/>
            </w:rPr>
            <w:delText>their</w:delText>
          </w:r>
        </w:del>
      </w:ins>
      <w:ins w:id="1559" w:author="Michael Allen" w:date="2023-11-26T20:31:00Z">
        <w:del w:id="1560" w:author="Brian Blankenship" w:date="2024-01-03T07:58:00Z">
          <w:r w:rsidR="00B20161" w:rsidRPr="009C7436" w:rsidDel="00C82AAA">
            <w:rPr>
              <w:sz w:val="22"/>
              <w:szCs w:val="22"/>
            </w:rPr>
            <w:delText xml:space="preserve"> own rent-seeking dynamic) or</w:delText>
          </w:r>
        </w:del>
      </w:ins>
      <w:ins w:id="1561" w:author="Michael Allen" w:date="2023-11-25T15:38:00Z">
        <w:del w:id="1562" w:author="Brian Blankenship" w:date="2024-01-03T07:58:00Z">
          <w:r w:rsidRPr="009C7436" w:rsidDel="00C82AAA">
            <w:rPr>
              <w:sz w:val="22"/>
              <w:szCs w:val="22"/>
            </w:rPr>
            <w:delText xml:space="preserve"> lobby to deny a competitor</w:delText>
          </w:r>
        </w:del>
      </w:ins>
      <w:ins w:id="1563" w:author="Michael Allen" w:date="2023-11-25T15:39:00Z">
        <w:del w:id="1564" w:author="Brian Blankenship" w:date="2024-01-03T07:58:00Z">
          <w:r w:rsidRPr="009C7436" w:rsidDel="00C82AAA">
            <w:rPr>
              <w:sz w:val="22"/>
              <w:szCs w:val="22"/>
            </w:rPr>
            <w:delText xml:space="preserve"> access.</w:delText>
          </w:r>
        </w:del>
      </w:ins>
    </w:p>
    <w:p w14:paraId="43ED83B2" w14:textId="1F0B10F2" w:rsidR="003A1FAF" w:rsidRPr="009C7436" w:rsidDel="00C82AAA" w:rsidRDefault="003A1FAF">
      <w:pPr>
        <w:widowControl w:val="0"/>
        <w:spacing w:after="100" w:afterAutospacing="1" w:line="240" w:lineRule="auto"/>
        <w:contextualSpacing/>
        <w:jc w:val="both"/>
        <w:rPr>
          <w:del w:id="1565" w:author="Brian Blankenship" w:date="2024-01-03T07:58:00Z"/>
          <w:b/>
          <w:bCs/>
          <w:sz w:val="22"/>
          <w:szCs w:val="22"/>
        </w:rPr>
      </w:pPr>
      <w:del w:id="1566" w:author="Brian Blankenship" w:date="2024-01-03T07:58:00Z">
        <w:r w:rsidRPr="009C7436" w:rsidDel="00C82AAA">
          <w:rPr>
            <w:b/>
            <w:bCs/>
            <w:sz w:val="22"/>
            <w:szCs w:val="22"/>
          </w:rPr>
          <w:delText>B. Power, Influence, and Competition in International Politics</w:delText>
        </w:r>
      </w:del>
    </w:p>
    <w:p w14:paraId="3FC6EFBD" w14:textId="5573AFA5" w:rsidR="003A1FAF" w:rsidRPr="009C7436" w:rsidDel="00C82AAA" w:rsidRDefault="00ED124B">
      <w:pPr>
        <w:widowControl w:val="0"/>
        <w:spacing w:after="100" w:afterAutospacing="1" w:line="240" w:lineRule="auto"/>
        <w:contextualSpacing/>
        <w:jc w:val="both"/>
        <w:rPr>
          <w:del w:id="1567" w:author="Brian Blankenship" w:date="2024-01-03T07:58:00Z"/>
          <w:sz w:val="22"/>
          <w:szCs w:val="22"/>
        </w:rPr>
      </w:pPr>
      <w:del w:id="1568" w:author="Brian Blankenship" w:date="2024-01-03T07:58:00Z">
        <w:r w:rsidRPr="009C7436" w:rsidDel="00C82AAA">
          <w:rPr>
            <w:sz w:val="22"/>
            <w:szCs w:val="22"/>
          </w:rPr>
          <w:tab/>
          <w:delText xml:space="preserve">Scholars have long been interested in the sources of power and influence in international relations. </w:delText>
        </w:r>
        <w:r w:rsidR="004D3156" w:rsidRPr="009C7436" w:rsidDel="00C82AAA">
          <w:rPr>
            <w:sz w:val="22"/>
            <w:szCs w:val="22"/>
          </w:rPr>
          <w:delText>Perhaps the most well</w:delText>
        </w:r>
      </w:del>
      <w:ins w:id="1569" w:author="Carla Martinez Machain" w:date="2023-12-08T15:42:00Z">
        <w:del w:id="1570" w:author="Brian Blankenship" w:date="2024-01-03T07:58:00Z">
          <w:r w:rsidR="00C841A0" w:rsidRPr="009C7436" w:rsidDel="00C82AAA">
            <w:rPr>
              <w:sz w:val="22"/>
              <w:szCs w:val="22"/>
            </w:rPr>
            <w:delText>most</w:delText>
          </w:r>
        </w:del>
      </w:ins>
      <w:del w:id="1571" w:author="Brian Blankenship" w:date="2024-01-03T07:58:00Z">
        <w:r w:rsidR="004D3156" w:rsidRPr="009C7436" w:rsidDel="00C82AAA">
          <w:rPr>
            <w:sz w:val="22"/>
            <w:szCs w:val="22"/>
          </w:rPr>
          <w:delText>-studied source of power in international relations and political science is changing other actors’ incentives in ways that</w:delText>
        </w:r>
      </w:del>
      <w:ins w:id="1572" w:author="Michael Allen" w:date="2023-12-16T15:32:00Z">
        <w:del w:id="1573" w:author="Brian Blankenship" w:date="2024-01-03T07:58:00Z">
          <w:r w:rsidR="00121C59" w:rsidRPr="009C7436" w:rsidDel="00C82AAA">
            <w:rPr>
              <w:sz w:val="22"/>
              <w:szCs w:val="22"/>
            </w:rPr>
            <w:delText>to</w:delText>
          </w:r>
        </w:del>
      </w:ins>
      <w:del w:id="1574" w:author="Brian Blankenship" w:date="2024-01-03T07:58:00Z">
        <w:r w:rsidR="004D3156" w:rsidRPr="009C7436" w:rsidDel="00C82AAA">
          <w:rPr>
            <w:sz w:val="22"/>
            <w:szCs w:val="22"/>
          </w:rPr>
          <w:delText xml:space="preserve"> make it rational for other actors</w:delText>
        </w:r>
      </w:del>
      <w:ins w:id="1575" w:author="Carla Martinez Machain" w:date="2023-12-08T15:42:00Z">
        <w:del w:id="1576" w:author="Brian Blankenship" w:date="2024-01-03T07:58:00Z">
          <w:r w:rsidR="00C841A0" w:rsidRPr="009C7436" w:rsidDel="00C82AAA">
            <w:rPr>
              <w:sz w:val="22"/>
              <w:szCs w:val="22"/>
            </w:rPr>
            <w:delText>them</w:delText>
          </w:r>
        </w:del>
      </w:ins>
      <w:del w:id="1577" w:author="Brian Blankenship" w:date="2024-01-03T07:58:00Z">
        <w:r w:rsidR="004D3156" w:rsidRPr="009C7436" w:rsidDel="00C82AAA">
          <w:rPr>
            <w:sz w:val="22"/>
            <w:szCs w:val="22"/>
          </w:rPr>
          <w:delText xml:space="preserve"> to comply with an actor’s preferences</w:delText>
        </w:r>
        <w:r w:rsidR="00981DDD" w:rsidRPr="009C7436" w:rsidDel="00C82AAA">
          <w:rPr>
            <w:sz w:val="22"/>
            <w:szCs w:val="22"/>
          </w:rPr>
          <w:delText xml:space="preserve"> </w:delText>
        </w:r>
        <w:r w:rsidR="00981DDD" w:rsidRPr="009C7436" w:rsidDel="00C82AAA">
          <w:rPr>
            <w:sz w:val="22"/>
            <w:szCs w:val="22"/>
          </w:rPr>
          <w:fldChar w:fldCharType="begin"/>
        </w:r>
        <w:r w:rsidR="00981DDD" w:rsidRPr="009C7436" w:rsidDel="00C82AAA">
          <w:rPr>
            <w:sz w:val="22"/>
            <w:szCs w:val="22"/>
          </w:rPr>
          <w:delInstrText xml:space="preserve"> ADDIN ZOTERO_ITEM CSL_CITATION {"citationID":"joM35Q3h","properties":{"formattedCitation":"(Dahl 1961)","plainCitation":"(Dahl 1961)","noteIndex":0},"citationItems":[{"id":8227,"uris":["http://zotero.org/users/local/S0kr9eGP/items/JICKXIKH"],"itemData":{"id":8227,"type":"book","event-place":"New Haven","publisher":"Yale University Press","publisher-place":"New Haven","title":"Who Governs?: Democracy and Power in an American City","author":[{"family":"Dahl","given":"Robert"}],"issued":{"date-parts":[["1961"]]}}}],"schema":"https://github.com/citation-style-language/schema/raw/master/csl-citation.json"} </w:delInstrText>
        </w:r>
        <w:r w:rsidR="00981DDD" w:rsidRPr="009C7436" w:rsidDel="00C82AAA">
          <w:rPr>
            <w:sz w:val="22"/>
            <w:szCs w:val="22"/>
          </w:rPr>
          <w:fldChar w:fldCharType="separate"/>
        </w:r>
        <w:r w:rsidR="00981DDD" w:rsidRPr="009C7436" w:rsidDel="00C82AAA">
          <w:rPr>
            <w:sz w:val="22"/>
            <w:szCs w:val="22"/>
          </w:rPr>
          <w:delText>(Dahl 1961)</w:delText>
        </w:r>
        <w:r w:rsidR="00981DDD" w:rsidRPr="009C7436" w:rsidDel="00C82AAA">
          <w:rPr>
            <w:sz w:val="22"/>
            <w:szCs w:val="22"/>
          </w:rPr>
          <w:fldChar w:fldCharType="end"/>
        </w:r>
        <w:r w:rsidR="004D3156" w:rsidRPr="009C7436" w:rsidDel="00C82AAA">
          <w:rPr>
            <w:sz w:val="22"/>
            <w:szCs w:val="22"/>
          </w:rPr>
          <w:delText xml:space="preserve">. </w:delText>
        </w:r>
        <w:r w:rsidRPr="009C7436" w:rsidDel="00C82AAA">
          <w:rPr>
            <w:sz w:val="22"/>
            <w:szCs w:val="22"/>
          </w:rPr>
          <w:delText xml:space="preserve">Aside from the threat or use of force—which have </w:delText>
        </w:r>
      </w:del>
      <w:ins w:id="1578" w:author="Michael Allen" w:date="2023-11-30T12:29:00Z">
        <w:del w:id="1579" w:author="Brian Blankenship" w:date="2024-01-03T07:58:00Z">
          <w:r w:rsidR="00BE5881" w:rsidRPr="009C7436" w:rsidDel="00C82AAA">
            <w:rPr>
              <w:sz w:val="22"/>
              <w:szCs w:val="22"/>
            </w:rPr>
            <w:delText xml:space="preserve">has </w:delText>
          </w:r>
        </w:del>
      </w:ins>
      <w:del w:id="1580" w:author="Brian Blankenship" w:date="2024-01-03T07:58:00Z">
        <w:r w:rsidRPr="009C7436" w:rsidDel="00C82AAA">
          <w:rPr>
            <w:sz w:val="22"/>
            <w:szCs w:val="22"/>
          </w:rPr>
          <w:delText xml:space="preserve">over time become </w:delText>
        </w:r>
      </w:del>
      <w:ins w:id="1581" w:author="Carla Martinez Machain" w:date="2023-12-08T15:43:00Z">
        <w:del w:id="1582" w:author="Brian Blankenship" w:date="2024-01-03T07:58:00Z">
          <w:r w:rsidR="00C841A0" w:rsidRPr="009C7436" w:rsidDel="00C82AAA">
            <w:rPr>
              <w:sz w:val="22"/>
              <w:szCs w:val="22"/>
            </w:rPr>
            <w:delText xml:space="preserve">a </w:delText>
          </w:r>
        </w:del>
      </w:ins>
      <w:del w:id="1583" w:author="Brian Blankenship" w:date="2024-01-03T07:58:00Z">
        <w:r w:rsidRPr="009C7436" w:rsidDel="00C82AAA">
          <w:rPr>
            <w:sz w:val="22"/>
            <w:szCs w:val="22"/>
          </w:rPr>
          <w:delText xml:space="preserve">less common means of securing foreign bases </w:delText>
        </w:r>
        <w:r w:rsidRPr="009C7436" w:rsidDel="00C82AAA">
          <w:rPr>
            <w:sz w:val="22"/>
            <w:szCs w:val="22"/>
          </w:rPr>
          <w:fldChar w:fldCharType="begin"/>
        </w:r>
        <w:r w:rsidRPr="009C7436" w:rsidDel="00C82AAA">
          <w:rPr>
            <w:sz w:val="22"/>
            <w:szCs w:val="22"/>
          </w:rPr>
          <w:delInstrText xml:space="preserve"> ADDIN ZOTERO_ITEM CSL_CITATION {"citationID":"PO1jaWpK","properties":{"formattedCitation":"(Lake 1996; Schmidt 2020)","plainCitation":"(Lake 1996; Schmidt 2020)","noteIndex":0},"citationItems":[{"id":6588,"uris":["http://zotero.org/users/local/S0kr9eGP/items/KWGHKKBW"],"itemData":{"id":6588,"type":"article-journal","container-title":"International Organization","issue":"1","note":"number: 1","page":"1-33","title":"Anarchy, Hierarchy and the Variety of International Relations","volume":"50","author":[{"family":"Lake","given":"David A."}],"issued":{"date-parts":[["1996"]]}}},{"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delInstrText>
        </w:r>
        <w:r w:rsidRPr="009C7436" w:rsidDel="00C82AAA">
          <w:rPr>
            <w:sz w:val="22"/>
            <w:szCs w:val="22"/>
          </w:rPr>
          <w:fldChar w:fldCharType="separate"/>
        </w:r>
        <w:r w:rsidRPr="009C7436" w:rsidDel="00C82AAA">
          <w:rPr>
            <w:sz w:val="22"/>
            <w:szCs w:val="22"/>
          </w:rPr>
          <w:delText>(Lake 1996; Schmidt 2020)</w:delText>
        </w:r>
        <w:r w:rsidRPr="009C7436" w:rsidDel="00C82AAA">
          <w:rPr>
            <w:sz w:val="22"/>
            <w:szCs w:val="22"/>
          </w:rPr>
          <w:fldChar w:fldCharType="end"/>
        </w:r>
        <w:r w:rsidRPr="009C7436" w:rsidDel="00C82AAA">
          <w:rPr>
            <w:sz w:val="22"/>
            <w:szCs w:val="22"/>
          </w:rPr>
          <w:delText>—states can incentivize other actors to cooperate through economic tools of statecraft like foreign aid</w:delText>
        </w:r>
        <w:r w:rsidR="004D3156" w:rsidRPr="009C7436" w:rsidDel="00C82AAA">
          <w:rPr>
            <w:sz w:val="22"/>
            <w:szCs w:val="22"/>
          </w:rPr>
          <w:delText>.</w:delText>
        </w:r>
        <w:r w:rsidRPr="009C7436" w:rsidDel="00C82AAA">
          <w:rPr>
            <w:sz w:val="22"/>
            <w:szCs w:val="22"/>
          </w:rPr>
          <w:delText xml:space="preserve"> </w:delText>
        </w:r>
      </w:del>
    </w:p>
    <w:p w14:paraId="154DEA2E" w14:textId="672DD9A4" w:rsidR="00981DDD" w:rsidRPr="009C7436" w:rsidDel="00583FD3" w:rsidRDefault="00981DDD">
      <w:pPr>
        <w:pStyle w:val="ListParagraph"/>
        <w:widowControl w:val="0"/>
        <w:numPr>
          <w:ilvl w:val="0"/>
          <w:numId w:val="4"/>
        </w:numPr>
        <w:spacing w:after="100" w:afterAutospacing="1"/>
        <w:jc w:val="both"/>
        <w:rPr>
          <w:del w:id="1584" w:author="Brian Blankenship" w:date="2023-12-04T14:41:00Z"/>
          <w:rFonts w:ascii="Times New Roman" w:hAnsi="Times New Roman" w:cs="Times New Roman"/>
        </w:rPr>
      </w:pPr>
      <w:del w:id="1585" w:author="Brian Blankenship" w:date="2023-12-04T14:41:00Z">
        <w:r w:rsidRPr="008E43D4" w:rsidDel="00583FD3">
          <w:delText>Refer to literature on economic statecraft and influence</w:delText>
        </w:r>
        <w:r w:rsidR="000A64B3" w:rsidRPr="008E43D4" w:rsidDel="00583FD3">
          <w:delText xml:space="preserve"> (foreign aid and UN </w:delText>
        </w:r>
      </w:del>
      <w:ins w:id="1586" w:author="Michael Allen" w:date="2023-11-02T16:15:00Z">
        <w:del w:id="1587" w:author="Brian Blankenship" w:date="2023-12-04T14:41:00Z">
          <w:r w:rsidR="002362F6" w:rsidRPr="008E43D4" w:rsidDel="00583FD3">
            <w:delText xml:space="preserve">U.N. </w:delText>
          </w:r>
        </w:del>
      </w:ins>
      <w:del w:id="1588" w:author="Brian Blankenship" w:date="2023-12-04T14:41:00Z">
        <w:r w:rsidR="000A64B3" w:rsidRPr="008E43D4" w:rsidDel="00583FD3">
          <w:delText>voting, etc.)</w:delText>
        </w:r>
      </w:del>
    </w:p>
    <w:p w14:paraId="6BC700EF" w14:textId="45DEDEED" w:rsidR="00D8087A" w:rsidRPr="009C7436" w:rsidDel="00583FD3" w:rsidRDefault="004D3156">
      <w:pPr>
        <w:widowControl w:val="0"/>
        <w:spacing w:after="100" w:afterAutospacing="1" w:line="240" w:lineRule="auto"/>
        <w:contextualSpacing/>
        <w:jc w:val="both"/>
        <w:rPr>
          <w:del w:id="1589" w:author="Brian Blankenship" w:date="2023-12-04T14:41:00Z"/>
          <w:sz w:val="22"/>
          <w:szCs w:val="22"/>
        </w:rPr>
      </w:pPr>
      <w:del w:id="1590" w:author="Brian Blankenship" w:date="2024-01-03T07:58:00Z">
        <w:r w:rsidRPr="009C7436" w:rsidDel="00C82AAA">
          <w:rPr>
            <w:sz w:val="22"/>
            <w:szCs w:val="22"/>
          </w:rPr>
          <w:tab/>
          <w:delText xml:space="preserve">More broadly, beyond changing other actors’ incentives, states can attempt to elicit cooperation through what Joseph Nye </w:delText>
        </w:r>
        <w:r w:rsidRPr="009C7436" w:rsidDel="00C82AAA">
          <w:rPr>
            <w:sz w:val="22"/>
            <w:szCs w:val="22"/>
          </w:rPr>
          <w:fldChar w:fldCharType="begin"/>
        </w:r>
        <w:r w:rsidRPr="009C7436" w:rsidDel="00C82AAA">
          <w:rPr>
            <w:sz w:val="22"/>
            <w:szCs w:val="22"/>
          </w:rPr>
          <w:delInstrText xml:space="preserve"> ADDIN ZOTERO_ITEM CSL_CITATION {"citationID":"ZmCA5VXq","properties":{"formattedCitation":"(1990, 2004)","plainCitation":"(1990, 2004)","noteIndex":0},"citationItems":[{"id":8225,"uris":["http://zotero.org/users/local/S0kr9eGP/items/ABY95TKX"],"itemData":{"id":8225,"type":"article-journal","container-title":"Foreign Policy","DOI":"10.2307/1148580","ISSN":"0015-7228","issue":"80","note":"publisher: Washingtonpost.Newsweek Interactive, LLC","page":"153-171","source":"JSTOR","title":"Soft Power","author":[{"family":"Nye","given":"Joseph S."}],"issued":{"date-parts":[["1990"]]}},"label":"page","suppress-author":true},{"id":6703,"uris":["http://zotero.org/users/local/S0kr9eGP/items/VWRB2JXG"],"itemData":{"id":6703,"type":"book","event-place":"New York","publisher":"PublicAffairs","publisher-place":"New York","title":"Soft Power: The Means to Success in World Politics","author":[{"family":"Nye","given":"Joseph S."}],"issued":{"date-parts":[["2004"]]}},"label":"page","suppress-author":true}],"schema":"https://github.com/citation-style-language/schema/raw/master/csl-citation.json"} </w:delInstrText>
        </w:r>
        <w:r w:rsidRPr="009C7436" w:rsidDel="00C82AAA">
          <w:rPr>
            <w:sz w:val="22"/>
            <w:szCs w:val="22"/>
          </w:rPr>
          <w:fldChar w:fldCharType="separate"/>
        </w:r>
        <w:r w:rsidRPr="009C7436" w:rsidDel="00C82AAA">
          <w:rPr>
            <w:sz w:val="22"/>
            <w:szCs w:val="22"/>
          </w:rPr>
          <w:delText>(1990, 2004)</w:delText>
        </w:r>
        <w:r w:rsidRPr="009C7436" w:rsidDel="00C82AAA">
          <w:rPr>
            <w:sz w:val="22"/>
            <w:szCs w:val="22"/>
          </w:rPr>
          <w:fldChar w:fldCharType="end"/>
        </w:r>
        <w:r w:rsidRPr="009C7436" w:rsidDel="00C82AAA">
          <w:rPr>
            <w:sz w:val="22"/>
            <w:szCs w:val="22"/>
          </w:rPr>
          <w:delText xml:space="preserve"> called “soft power,” which refers to the variety of ways in which an actor can influence others by persuading them to adopt its preferences as their own, often by attracting them with a favorable image.</w:delText>
        </w:r>
      </w:del>
    </w:p>
    <w:p w14:paraId="7173B2E6" w14:textId="25D80D76" w:rsidR="00981DDD" w:rsidRPr="009C7436" w:rsidDel="00583FD3" w:rsidRDefault="00981DDD">
      <w:pPr>
        <w:widowControl w:val="0"/>
        <w:spacing w:after="100" w:afterAutospacing="1" w:line="240" w:lineRule="auto"/>
        <w:contextualSpacing/>
        <w:jc w:val="both"/>
        <w:rPr>
          <w:del w:id="1591" w:author="Brian Blankenship" w:date="2023-12-04T14:42:00Z"/>
          <w:sz w:val="22"/>
          <w:szCs w:val="22"/>
        </w:rPr>
      </w:pPr>
    </w:p>
    <w:p w14:paraId="2D99C4C7" w14:textId="12335E71" w:rsidR="000E359E" w:rsidRPr="009C7436" w:rsidDel="00583FD3" w:rsidRDefault="00981DDD">
      <w:pPr>
        <w:widowControl w:val="0"/>
        <w:spacing w:after="100" w:afterAutospacing="1" w:line="240" w:lineRule="auto"/>
        <w:contextualSpacing/>
        <w:jc w:val="both"/>
        <w:rPr>
          <w:ins w:id="1592" w:author="Michael Allen" w:date="2023-11-26T21:08:00Z"/>
          <w:del w:id="1593" w:author="Brian Blankenship" w:date="2023-12-04T14:42:00Z"/>
          <w:sz w:val="22"/>
          <w:szCs w:val="22"/>
        </w:rPr>
      </w:pPr>
      <w:del w:id="1594" w:author="Brian Blankenship" w:date="2023-12-04T14:42:00Z">
        <w:r w:rsidRPr="009C7436" w:rsidDel="00583FD3">
          <w:rPr>
            <w:sz w:val="22"/>
            <w:szCs w:val="22"/>
          </w:rPr>
          <w:tab/>
          <w:delText>The line between “hard power” and “soft power” is often blurry in practice.</w:delText>
        </w:r>
      </w:del>
    </w:p>
    <w:p w14:paraId="3A17CA97" w14:textId="6C49960D" w:rsidR="00981DDD" w:rsidRPr="009C7436" w:rsidDel="00C82AAA" w:rsidRDefault="000E359E">
      <w:pPr>
        <w:widowControl w:val="0"/>
        <w:spacing w:after="100" w:afterAutospacing="1" w:line="240" w:lineRule="auto"/>
        <w:contextualSpacing/>
        <w:jc w:val="both"/>
        <w:rPr>
          <w:del w:id="1595" w:author="Brian Blankenship" w:date="2024-01-03T07:58:00Z"/>
          <w:sz w:val="22"/>
          <w:szCs w:val="22"/>
        </w:rPr>
      </w:pPr>
      <w:ins w:id="1596" w:author="Michael Allen" w:date="2023-11-26T21:08:00Z">
        <w:del w:id="1597" w:author="Brian Blankenship" w:date="2023-12-04T14:42:00Z">
          <w:r w:rsidRPr="009C7436" w:rsidDel="00583FD3">
            <w:rPr>
              <w:sz w:val="22"/>
              <w:szCs w:val="22"/>
            </w:rPr>
            <w:tab/>
          </w:r>
        </w:del>
        <w:del w:id="1598" w:author="Brian Blankenship" w:date="2024-01-03T07:58:00Z">
          <w:r w:rsidRPr="009C7436" w:rsidDel="00C82AAA">
            <w:rPr>
              <w:sz w:val="22"/>
              <w:szCs w:val="22"/>
            </w:rPr>
            <w:delText>The foreign aid literature provides evidence of how foreign policy can build soft power for a country</w:delText>
          </w:r>
        </w:del>
      </w:ins>
      <w:ins w:id="1599" w:author="Michael Allen" w:date="2023-11-26T21:12:00Z">
        <w:del w:id="1600" w:author="Brian Blankenship" w:date="2024-01-03T07:58:00Z">
          <w:r w:rsidRPr="009C7436" w:rsidDel="00C82AAA">
            <w:rPr>
              <w:sz w:val="22"/>
              <w:szCs w:val="22"/>
            </w:rPr>
            <w:delText>,</w:delText>
          </w:r>
        </w:del>
      </w:ins>
      <w:ins w:id="1601" w:author="Michael Allen" w:date="2023-11-26T21:09:00Z">
        <w:del w:id="1602" w:author="Brian Blankenship" w:date="2024-01-03T07:58:00Z">
          <w:r w:rsidRPr="009C7436" w:rsidDel="00C82AAA">
            <w:rPr>
              <w:sz w:val="22"/>
              <w:szCs w:val="22"/>
            </w:rPr>
            <w:delText xml:space="preserve"> but that effect is conditional. Notably, a recent study of US and Chinese aid to 38 different African countries shows a link between US aid and support for the United States. However, Chinese aid either did not </w:delText>
          </w:r>
        </w:del>
      </w:ins>
      <w:ins w:id="1603" w:author="Michael Allen" w:date="2023-11-26T21:12:00Z">
        <w:del w:id="1604" w:author="Brian Blankenship" w:date="2024-01-03T07:58:00Z">
          <w:r w:rsidRPr="009C7436" w:rsidDel="00C82AAA">
            <w:rPr>
              <w:sz w:val="22"/>
              <w:szCs w:val="22"/>
            </w:rPr>
            <w:delText>affect</w:delText>
          </w:r>
        </w:del>
      </w:ins>
      <w:ins w:id="1605" w:author="Michael Allen" w:date="2023-11-26T21:10:00Z">
        <w:del w:id="1606" w:author="Brian Blankenship" w:date="2024-01-03T07:58:00Z">
          <w:r w:rsidRPr="009C7436" w:rsidDel="00C82AAA">
            <w:rPr>
              <w:sz w:val="22"/>
              <w:szCs w:val="22"/>
            </w:rPr>
            <w:delText xml:space="preserve"> support or actively reduced it (Blair et al. 2022).</w:delText>
          </w:r>
        </w:del>
      </w:ins>
      <w:ins w:id="1607" w:author="Michael Allen" w:date="2023-11-26T21:08:00Z">
        <w:del w:id="1608" w:author="Brian Blankenship" w:date="2024-01-03T07:58:00Z">
          <w:r w:rsidRPr="009C7436" w:rsidDel="00C82AAA">
            <w:rPr>
              <w:sz w:val="22"/>
              <w:szCs w:val="22"/>
            </w:rPr>
            <w:delText xml:space="preserve"> </w:delText>
          </w:r>
        </w:del>
      </w:ins>
      <w:ins w:id="1609" w:author="Michael Allen" w:date="2023-11-26T21:11:00Z">
        <w:del w:id="1610" w:author="Brian Blankenship" w:date="2024-01-03T07:58:00Z">
          <w:r w:rsidRPr="009C7436" w:rsidDel="00C82AAA">
            <w:rPr>
              <w:sz w:val="22"/>
              <w:szCs w:val="22"/>
            </w:rPr>
            <w:delText>This divergence suggests that previous findings of US actions in the international sphere may not translate direc</w:delText>
          </w:r>
        </w:del>
      </w:ins>
      <w:ins w:id="1611" w:author="Michael Allen" w:date="2023-11-26T21:12:00Z">
        <w:del w:id="1612" w:author="Brian Blankenship" w:date="2024-01-03T07:58:00Z">
          <w:r w:rsidRPr="009C7436" w:rsidDel="00C82AAA">
            <w:rPr>
              <w:sz w:val="22"/>
              <w:szCs w:val="22"/>
            </w:rPr>
            <w:delText>tl</w:delText>
          </w:r>
        </w:del>
      </w:ins>
      <w:ins w:id="1613" w:author="Michael Allen" w:date="2023-11-26T21:11:00Z">
        <w:del w:id="1614" w:author="Brian Blankenship" w:date="2024-01-03T07:58:00Z">
          <w:r w:rsidRPr="009C7436" w:rsidDel="00C82AAA">
            <w:rPr>
              <w:sz w:val="22"/>
              <w:szCs w:val="22"/>
            </w:rPr>
            <w:delText>y to Chinese behavior and that similar actions by both</w:delText>
          </w:r>
        </w:del>
      </w:ins>
      <w:ins w:id="1615" w:author="Michael Flynn" w:date="2023-12-19T11:00:00Z">
        <w:del w:id="1616" w:author="Brian Blankenship" w:date="2024-01-03T07:58:00Z">
          <w:r w:rsidR="00E0756A" w:rsidRPr="008E43D4" w:rsidDel="00C82AAA">
            <w:rPr>
              <w:sz w:val="22"/>
              <w:szCs w:val="22"/>
            </w:rPr>
            <w:delText>similar policies do not necessarily yield similar effects for major powers competing for public approval, and</w:delText>
          </w:r>
        </w:del>
      </w:ins>
      <w:ins w:id="1617" w:author="Michael Allen" w:date="2024-01-02T21:19:00Z">
        <w:del w:id="1618" w:author="Brian Blankenship" w:date="2024-01-03T07:58:00Z">
          <w:r w:rsidR="00410398" w:rsidDel="00C82AAA">
            <w:rPr>
              <w:sz w:val="22"/>
              <w:szCs w:val="22"/>
            </w:rPr>
            <w:delText>. It</w:delText>
          </w:r>
        </w:del>
      </w:ins>
      <w:ins w:id="1619" w:author="Michael Allen" w:date="2023-11-26T21:11:00Z">
        <w:del w:id="1620" w:author="Brian Blankenship" w:date="2024-01-03T07:58:00Z">
          <w:r w:rsidRPr="009C7436" w:rsidDel="00C82AAA">
            <w:rPr>
              <w:sz w:val="22"/>
              <w:szCs w:val="22"/>
            </w:rPr>
            <w:delText xml:space="preserve"> countries warrant</w:delText>
          </w:r>
        </w:del>
      </w:ins>
      <w:ins w:id="1621" w:author="Michael Flynn" w:date="2023-12-19T11:01:00Z">
        <w:del w:id="1622" w:author="Brian Blankenship" w:date="2024-01-03T07:58:00Z">
          <w:r w:rsidR="00E0756A" w:rsidRPr="008E43D4" w:rsidDel="00C82AAA">
            <w:rPr>
              <w:sz w:val="22"/>
              <w:szCs w:val="22"/>
            </w:rPr>
            <w:delText>highlights the need for</w:delText>
          </w:r>
        </w:del>
      </w:ins>
      <w:ins w:id="1623" w:author="Michael Allen" w:date="2023-11-26T21:11:00Z">
        <w:del w:id="1624" w:author="Brian Blankenship" w:date="2024-01-03T07:58:00Z">
          <w:r w:rsidRPr="009C7436" w:rsidDel="00C82AAA">
            <w:rPr>
              <w:sz w:val="22"/>
              <w:szCs w:val="22"/>
            </w:rPr>
            <w:delText xml:space="preserve"> direct investigation </w:delText>
          </w:r>
        </w:del>
      </w:ins>
      <w:ins w:id="1625" w:author="Michael Allen" w:date="2024-01-02T21:19:00Z">
        <w:del w:id="1626" w:author="Brian Blankenship" w:date="2024-01-03T07:58:00Z">
          <w:r w:rsidR="00410398" w:rsidDel="00C82AAA">
            <w:rPr>
              <w:sz w:val="22"/>
              <w:szCs w:val="22"/>
            </w:rPr>
            <w:delText>into</w:delText>
          </w:r>
        </w:del>
      </w:ins>
      <w:ins w:id="1627" w:author="Michael Allen" w:date="2023-11-26T21:11:00Z">
        <w:del w:id="1628" w:author="Brian Blankenship" w:date="2024-01-03T07:58:00Z">
          <w:r w:rsidRPr="009C7436" w:rsidDel="00C82AAA">
            <w:rPr>
              <w:sz w:val="22"/>
              <w:szCs w:val="22"/>
            </w:rPr>
            <w:delText xml:space="preserve"> how </w:delText>
          </w:r>
        </w:del>
      </w:ins>
      <w:ins w:id="1629" w:author="Michael Allen" w:date="2023-11-26T21:12:00Z">
        <w:del w:id="1630" w:author="Brian Blankenship" w:date="2024-01-03T07:58:00Z">
          <w:r w:rsidRPr="009C7436" w:rsidDel="00C82AAA">
            <w:rPr>
              <w:sz w:val="22"/>
              <w:szCs w:val="22"/>
            </w:rPr>
            <w:delText>their</w:delText>
          </w:r>
        </w:del>
      </w:ins>
      <w:ins w:id="1631" w:author="Michael Flynn" w:date="2023-12-19T11:01:00Z">
        <w:del w:id="1632" w:author="Brian Blankenship" w:date="2024-01-03T07:58:00Z">
          <w:r w:rsidR="00A628A0" w:rsidRPr="008E43D4" w:rsidDel="00C82AAA">
            <w:rPr>
              <w:sz w:val="22"/>
              <w:szCs w:val="22"/>
            </w:rPr>
            <w:delText>such</w:delText>
          </w:r>
        </w:del>
      </w:ins>
      <w:ins w:id="1633" w:author="Michael Allen" w:date="2023-11-26T21:12:00Z">
        <w:del w:id="1634" w:author="Brian Blankenship" w:date="2024-01-03T07:58:00Z">
          <w:r w:rsidRPr="009C7436" w:rsidDel="00C82AAA">
            <w:rPr>
              <w:sz w:val="22"/>
              <w:szCs w:val="22"/>
            </w:rPr>
            <w:delText xml:space="preserve"> interventions may uniquely affect host-state civilians. </w:delText>
          </w:r>
        </w:del>
      </w:ins>
    </w:p>
    <w:p w14:paraId="6A7E97D4" w14:textId="2F24F6EA" w:rsidR="00981DDD" w:rsidRPr="00C47272" w:rsidDel="00C82AAA" w:rsidRDefault="00981DDD">
      <w:pPr>
        <w:widowControl w:val="0"/>
        <w:spacing w:after="100" w:afterAutospacing="1" w:line="240" w:lineRule="auto"/>
        <w:contextualSpacing/>
        <w:jc w:val="both"/>
        <w:rPr>
          <w:del w:id="1635" w:author="Brian Blankenship" w:date="2024-01-03T07:58:00Z"/>
        </w:rPr>
        <w:pPrChange w:id="1636" w:author="Brian Blankenship" w:date="2024-01-08T18:01:00Z">
          <w:pPr>
            <w:pStyle w:val="ListParagraph"/>
            <w:widowControl w:val="0"/>
            <w:numPr>
              <w:numId w:val="4"/>
            </w:numPr>
            <w:spacing w:after="100" w:afterAutospacing="1"/>
            <w:ind w:left="720"/>
            <w:jc w:val="both"/>
          </w:pPr>
        </w:pPrChange>
      </w:pPr>
      <w:del w:id="1637" w:author="Brian Blankenship" w:date="2024-01-03T07:58:00Z">
        <w:r w:rsidRPr="009C7436" w:rsidDel="00C82AAA">
          <w:rPr>
            <w:sz w:val="22"/>
            <w:szCs w:val="22"/>
          </w:rPr>
          <w:delText>Refer to literature on foreign aid as source of soft power</w:delText>
        </w:r>
        <w:r w:rsidR="009B2015" w:rsidRPr="009C7436" w:rsidDel="00C82AAA">
          <w:rPr>
            <w:sz w:val="22"/>
            <w:szCs w:val="22"/>
          </w:rPr>
          <w:delText xml:space="preserve"> and positive image</w:delText>
        </w:r>
      </w:del>
    </w:p>
    <w:p w14:paraId="3369BCFA" w14:textId="382140C1" w:rsidR="00B20161" w:rsidRPr="009C7436" w:rsidDel="00C82AAA" w:rsidRDefault="00B20161">
      <w:pPr>
        <w:widowControl w:val="0"/>
        <w:spacing w:after="100" w:afterAutospacing="1" w:line="240" w:lineRule="auto"/>
        <w:contextualSpacing/>
        <w:jc w:val="both"/>
        <w:rPr>
          <w:ins w:id="1638" w:author="Michael Allen" w:date="2023-11-26T20:32:00Z"/>
          <w:del w:id="1639" w:author="Brian Blankenship" w:date="2024-01-03T07:58:00Z"/>
          <w:sz w:val="22"/>
          <w:szCs w:val="22"/>
        </w:rPr>
      </w:pPr>
    </w:p>
    <w:p w14:paraId="436F0F6F" w14:textId="5E77D700" w:rsidR="009B2015" w:rsidRPr="009C7436" w:rsidDel="00C82AAA" w:rsidRDefault="00B20161">
      <w:pPr>
        <w:pStyle w:val="ListParagraph"/>
        <w:widowControl w:val="0"/>
        <w:numPr>
          <w:ilvl w:val="0"/>
          <w:numId w:val="4"/>
        </w:numPr>
        <w:spacing w:after="100" w:afterAutospacing="1"/>
        <w:ind w:left="0" w:firstLine="720"/>
        <w:jc w:val="both"/>
        <w:rPr>
          <w:del w:id="1640" w:author="Brian Blankenship" w:date="2024-01-03T07:58:00Z"/>
          <w:rFonts w:ascii="Times New Roman" w:hAnsi="Times New Roman" w:cs="Times New Roman"/>
        </w:rPr>
        <w:pPrChange w:id="1641" w:author="Brian Blankenship" w:date="2024-01-08T18:01:00Z">
          <w:pPr>
            <w:pStyle w:val="ListParagraph"/>
            <w:widowControl w:val="0"/>
            <w:numPr>
              <w:numId w:val="4"/>
            </w:numPr>
            <w:spacing w:after="100" w:afterAutospacing="1"/>
            <w:ind w:left="720"/>
            <w:jc w:val="both"/>
          </w:pPr>
        </w:pPrChange>
      </w:pPr>
      <w:ins w:id="1642" w:author="Michael Allen" w:date="2023-11-26T20:31:00Z">
        <w:del w:id="1643" w:author="Brian Blankenship" w:date="2024-01-03T07:58:00Z">
          <w:r w:rsidRPr="004E30E2" w:rsidDel="00C82AAA">
            <w:rPr>
              <w:rFonts w:ascii="Times New Roman" w:hAnsi="Times New Roman" w:cs="Times New Roman"/>
            </w:rPr>
            <w:delText>Overseas military deployments can a</w:delText>
          </w:r>
        </w:del>
      </w:ins>
      <w:ins w:id="1644" w:author="Michael Allen" w:date="2023-11-26T20:40:00Z">
        <w:del w:id="1645" w:author="Brian Blankenship" w:date="2024-01-03T07:58:00Z">
          <w:r w:rsidR="000E359E" w:rsidRPr="004E30E2" w:rsidDel="00C82AAA">
            <w:rPr>
              <w:rFonts w:ascii="Times New Roman" w:hAnsi="Times New Roman" w:cs="Times New Roman"/>
            </w:rPr>
            <w:delText xml:space="preserve">lso </w:delText>
          </w:r>
        </w:del>
      </w:ins>
      <w:ins w:id="1646" w:author="Michael Allen" w:date="2023-12-16T15:32:00Z">
        <w:del w:id="1647" w:author="Brian Blankenship" w:date="2024-01-03T07:58:00Z">
          <w:r w:rsidR="00121C59" w:rsidRPr="004E30E2" w:rsidDel="00C82AAA">
            <w:rPr>
              <w:rFonts w:ascii="Times New Roman" w:hAnsi="Times New Roman" w:cs="Times New Roman"/>
            </w:rPr>
            <w:delText>be</w:delText>
          </w:r>
        </w:del>
      </w:ins>
      <w:ins w:id="1648" w:author="Michael Allen" w:date="2023-11-26T20:40:00Z">
        <w:del w:id="1649" w:author="Brian Blankenship" w:date="2024-01-03T07:58:00Z">
          <w:r w:rsidR="000E359E" w:rsidRPr="004E30E2" w:rsidDel="00C82AAA">
            <w:rPr>
              <w:rFonts w:ascii="Times New Roman" w:hAnsi="Times New Roman" w:cs="Times New Roman"/>
            </w:rPr>
            <w:delText xml:space="preserve"> a source of soft power</w:delText>
          </w:r>
        </w:del>
      </w:ins>
      <w:ins w:id="1650" w:author="Michael Allen" w:date="2023-11-26T20:39:00Z">
        <w:del w:id="1651" w:author="Brian Blankenship" w:date="2024-01-03T07:58:00Z">
          <w:r w:rsidR="002971D5" w:rsidRPr="004E30E2" w:rsidDel="00C82AAA">
            <w:rPr>
              <w:rFonts w:ascii="Times New Roman" w:hAnsi="Times New Roman" w:cs="Times New Roman"/>
            </w:rPr>
            <w:delText xml:space="preserve"> (Atkinson 2014)</w:delText>
          </w:r>
        </w:del>
      </w:ins>
      <w:ins w:id="1652" w:author="Michael Allen" w:date="2023-11-26T20:31:00Z">
        <w:del w:id="1653" w:author="Brian Blankenship" w:date="2024-01-03T07:58:00Z">
          <w:r w:rsidRPr="004E30E2" w:rsidDel="00C82AAA">
            <w:rPr>
              <w:rFonts w:ascii="Times New Roman" w:hAnsi="Times New Roman" w:cs="Times New Roman"/>
            </w:rPr>
            <w:delText xml:space="preserve">. </w:delText>
          </w:r>
        </w:del>
      </w:ins>
      <w:ins w:id="1654" w:author="Michael Allen" w:date="2023-11-26T20:33:00Z">
        <w:del w:id="1655" w:author="Brian Blankenship" w:date="2024-01-03T07:58:00Z">
          <w:r w:rsidRPr="004E30E2" w:rsidDel="00C82AAA">
            <w:rPr>
              <w:rFonts w:ascii="Times New Roman" w:hAnsi="Times New Roman" w:cs="Times New Roman"/>
            </w:rPr>
            <w:delText>First, the most obvious way military deployments can encourage soft</w:delText>
          </w:r>
        </w:del>
      </w:ins>
      <w:ins w:id="1656" w:author="Michael Allen" w:date="2023-11-26T20:39:00Z">
        <w:del w:id="1657" w:author="Brian Blankenship" w:date="2024-01-03T07:58:00Z">
          <w:r w:rsidR="002971D5" w:rsidRPr="004E30E2" w:rsidDel="00C82AAA">
            <w:rPr>
              <w:rFonts w:ascii="Times New Roman" w:hAnsi="Times New Roman" w:cs="Times New Roman"/>
            </w:rPr>
            <w:delText xml:space="preserve"> </w:delText>
          </w:r>
        </w:del>
      </w:ins>
      <w:ins w:id="1658" w:author="Michael Allen" w:date="2023-11-26T20:33:00Z">
        <w:del w:id="1659" w:author="Brian Blankenship" w:date="2024-01-03T07:58:00Z">
          <w:r w:rsidRPr="004E30E2" w:rsidDel="00C82AAA">
            <w:rPr>
              <w:rFonts w:ascii="Times New Roman" w:hAnsi="Times New Roman" w:cs="Times New Roman"/>
            </w:rPr>
            <w:delText>power is through humanitarian missions where service members assist with health care or disaster relief. These acts build support for the</w:delText>
          </w:r>
        </w:del>
      </w:ins>
      <w:ins w:id="1660" w:author="Michael Allen" w:date="2023-11-26T20:34:00Z">
        <w:del w:id="1661" w:author="Brian Blankenship" w:date="2024-01-03T07:58:00Z">
          <w:r w:rsidRPr="004E30E2" w:rsidDel="00C82AAA">
            <w:rPr>
              <w:rFonts w:ascii="Times New Roman" w:hAnsi="Times New Roman" w:cs="Times New Roman"/>
            </w:rPr>
            <w:delText xml:space="preserve"> basing country as it is clear that the assistance </w:delText>
          </w:r>
        </w:del>
      </w:ins>
      <w:ins w:id="1662" w:author="Michael Allen" w:date="2023-11-26T20:37:00Z">
        <w:del w:id="1663" w:author="Brian Blankenship" w:date="2024-01-03T07:58:00Z">
          <w:r w:rsidRPr="004E30E2" w:rsidDel="00C82AAA">
            <w:rPr>
              <w:rFonts w:ascii="Times New Roman" w:hAnsi="Times New Roman" w:cs="Times New Roman"/>
            </w:rPr>
            <w:delText>comes from that base</w:delText>
          </w:r>
        </w:del>
      </w:ins>
      <w:ins w:id="1664" w:author="Michael Allen" w:date="2023-11-26T20:34:00Z">
        <w:del w:id="1665" w:author="Brian Blankenship" w:date="2024-01-03T07:58:00Z">
          <w:r w:rsidRPr="004E30E2" w:rsidDel="00C82AAA">
            <w:rPr>
              <w:rFonts w:ascii="Times New Roman" w:hAnsi="Times New Roman" w:cs="Times New Roman"/>
            </w:rPr>
            <w:delText xml:space="preserve"> power</w:delText>
          </w:r>
        </w:del>
      </w:ins>
      <w:ins w:id="1666" w:author="Michael Allen" w:date="2023-11-26T20:36:00Z">
        <w:del w:id="1667" w:author="Brian Blankenship" w:date="2024-01-03T07:58:00Z">
          <w:r w:rsidRPr="004E30E2" w:rsidDel="00C82AAA">
            <w:rPr>
              <w:rFonts w:ascii="Times New Roman" w:hAnsi="Times New Roman" w:cs="Times New Roman"/>
            </w:rPr>
            <w:delText xml:space="preserve"> (Flynn et al. 2019)</w:delText>
          </w:r>
        </w:del>
      </w:ins>
      <w:ins w:id="1668" w:author="Michael Allen" w:date="2023-11-26T20:34:00Z">
        <w:del w:id="1669" w:author="Brian Blankenship" w:date="2024-01-03T07:58:00Z">
          <w:r w:rsidRPr="004E30E2" w:rsidDel="00C82AAA">
            <w:rPr>
              <w:rFonts w:ascii="Times New Roman" w:hAnsi="Times New Roman" w:cs="Times New Roman"/>
            </w:rPr>
            <w:delText xml:space="preserve">. </w:delText>
          </w:r>
        </w:del>
      </w:ins>
      <w:ins w:id="1670" w:author="Michael Allen" w:date="2023-11-26T20:35:00Z">
        <w:del w:id="1671" w:author="Brian Blankenship" w:date="2024-01-03T07:58:00Z">
          <w:r w:rsidRPr="004E30E2" w:rsidDel="00C82AAA">
            <w:rPr>
              <w:rFonts w:ascii="Times New Roman" w:hAnsi="Times New Roman" w:cs="Times New Roman"/>
            </w:rPr>
            <w:delText xml:space="preserve">Second, and more difficult to observe, </w:delText>
          </w:r>
        </w:del>
      </w:ins>
      <w:ins w:id="1672" w:author="Michael Allen" w:date="2023-11-26T20:36:00Z">
        <w:del w:id="1673" w:author="Brian Blankenship" w:date="2024-01-03T07:58:00Z">
          <w:r w:rsidRPr="004E30E2" w:rsidDel="00C82AAA">
            <w:rPr>
              <w:rFonts w:ascii="Times New Roman" w:hAnsi="Times New Roman" w:cs="Times New Roman"/>
            </w:rPr>
            <w:delText>service members integrated into overseas communities can build soft</w:delText>
          </w:r>
        </w:del>
      </w:ins>
      <w:ins w:id="1674" w:author="Michael Allen" w:date="2023-11-26T20:39:00Z">
        <w:del w:id="1675" w:author="Brian Blankenship" w:date="2024-01-03T07:58:00Z">
          <w:r w:rsidR="002971D5" w:rsidRPr="004E30E2" w:rsidDel="00C82AAA">
            <w:rPr>
              <w:rFonts w:ascii="Times New Roman" w:hAnsi="Times New Roman" w:cs="Times New Roman"/>
            </w:rPr>
            <w:delText xml:space="preserve"> </w:delText>
          </w:r>
        </w:del>
      </w:ins>
      <w:ins w:id="1676" w:author="Michael Allen" w:date="2023-11-26T20:36:00Z">
        <w:del w:id="1677" w:author="Brian Blankenship" w:date="2024-01-03T07:58:00Z">
          <w:r w:rsidRPr="004E30E2" w:rsidDel="00C82AAA">
            <w:rPr>
              <w:rFonts w:ascii="Times New Roman" w:hAnsi="Times New Roman" w:cs="Times New Roman"/>
            </w:rPr>
            <w:delText xml:space="preserve">power. </w:delText>
          </w:r>
        </w:del>
      </w:ins>
      <w:ins w:id="1678" w:author="Michael Allen" w:date="2023-11-26T20:32:00Z">
        <w:del w:id="1679" w:author="Brian Blankenship" w:date="2024-01-03T07:58:00Z">
          <w:r w:rsidRPr="004E30E2" w:rsidDel="00C82AAA">
            <w:rPr>
              <w:rFonts w:ascii="Times New Roman" w:hAnsi="Times New Roman" w:cs="Times New Roman"/>
            </w:rPr>
            <w:delText xml:space="preserve">Everyday, routine behavior by service members on and off base creates potential points of interaction that build support for </w:delText>
          </w:r>
        </w:del>
      </w:ins>
      <w:ins w:id="1680" w:author="Michael Allen" w:date="2023-11-26T20:37:00Z">
        <w:del w:id="1681" w:author="Brian Blankenship" w:date="2024-01-03T07:58:00Z">
          <w:r w:rsidRPr="004E30E2" w:rsidDel="00C82AAA">
            <w:rPr>
              <w:rFonts w:ascii="Times New Roman" w:hAnsi="Times New Roman" w:cs="Times New Roman"/>
            </w:rPr>
            <w:delText>a basing country’s</w:delText>
          </w:r>
        </w:del>
      </w:ins>
      <w:ins w:id="1682" w:author="Michael Allen" w:date="2023-11-26T20:32:00Z">
        <w:del w:id="1683" w:author="Brian Blankenship" w:date="2024-01-03T07:58:00Z">
          <w:r w:rsidRPr="004E30E2" w:rsidDel="00C82AAA">
            <w:rPr>
              <w:rFonts w:ascii="Times New Roman" w:hAnsi="Times New Roman" w:cs="Times New Roman"/>
            </w:rPr>
            <w:delText xml:space="preserve"> mission in</w:delText>
          </w:r>
        </w:del>
      </w:ins>
      <w:ins w:id="1684" w:author="Michael Allen" w:date="2023-11-26T20:37:00Z">
        <w:del w:id="1685" w:author="Brian Blankenship" w:date="2024-01-03T07:58:00Z">
          <w:r w:rsidRPr="004E30E2" w:rsidDel="00C82AAA">
            <w:rPr>
              <w:rFonts w:ascii="Times New Roman" w:hAnsi="Times New Roman" w:cs="Times New Roman"/>
            </w:rPr>
            <w:delText xml:space="preserve"> a</w:delText>
          </w:r>
        </w:del>
      </w:ins>
      <w:ins w:id="1686" w:author="Michael Allen" w:date="2023-11-26T20:32:00Z">
        <w:del w:id="1687" w:author="Brian Blankenship" w:date="2024-01-03T07:58:00Z">
          <w:r w:rsidRPr="004E30E2" w:rsidDel="00C82AAA">
            <w:rPr>
              <w:rFonts w:ascii="Times New Roman" w:hAnsi="Times New Roman" w:cs="Times New Roman"/>
            </w:rPr>
            <w:delText xml:space="preserve"> host</w:delText>
          </w:r>
        </w:del>
      </w:ins>
      <w:ins w:id="1688" w:author="Michael Allen" w:date="2023-11-26T20:37:00Z">
        <w:del w:id="1689" w:author="Brian Blankenship" w:date="2024-01-03T07:58:00Z">
          <w:r w:rsidRPr="004E30E2" w:rsidDel="00C82AAA">
            <w:rPr>
              <w:rFonts w:ascii="Times New Roman" w:hAnsi="Times New Roman" w:cs="Times New Roman"/>
            </w:rPr>
            <w:delText xml:space="preserve"> </w:delText>
          </w:r>
        </w:del>
      </w:ins>
      <w:ins w:id="1690" w:author="Michael Allen" w:date="2023-11-26T20:32:00Z">
        <w:del w:id="1691" w:author="Brian Blankenship" w:date="2024-01-03T07:58:00Z">
          <w:r w:rsidRPr="004E30E2" w:rsidDel="00C82AAA">
            <w:rPr>
              <w:rFonts w:ascii="Times New Roman" w:hAnsi="Times New Roman" w:cs="Times New Roman"/>
            </w:rPr>
            <w:delText>country</w:delText>
          </w:r>
        </w:del>
      </w:ins>
      <w:ins w:id="1692" w:author="Michael Allen" w:date="2023-11-26T20:36:00Z">
        <w:del w:id="1693" w:author="Brian Blankenship" w:date="2024-01-03T07:58:00Z">
          <w:r w:rsidRPr="004E30E2" w:rsidDel="00C82AAA">
            <w:rPr>
              <w:rFonts w:ascii="Times New Roman" w:hAnsi="Times New Roman" w:cs="Times New Roman"/>
            </w:rPr>
            <w:delText>. Research finds that interactions with service members can reduce stereotypes</w:delText>
          </w:r>
        </w:del>
      </w:ins>
      <w:ins w:id="1694" w:author="Michael Allen" w:date="2023-11-26T20:37:00Z">
        <w:del w:id="1695" w:author="Brian Blankenship" w:date="2024-01-03T07:58:00Z">
          <w:r w:rsidRPr="004E30E2" w:rsidDel="00C82AAA">
            <w:rPr>
              <w:rFonts w:ascii="Times New Roman" w:hAnsi="Times New Roman" w:cs="Times New Roman"/>
            </w:rPr>
            <w:delText>, build goodwill, and humanize a deployed force such that contact alone can produce positive assessments of a foreign-deployed army</w:delText>
          </w:r>
          <w:r w:rsidR="002971D5" w:rsidRPr="004E30E2" w:rsidDel="00C82AAA">
            <w:rPr>
              <w:rFonts w:ascii="Times New Roman" w:hAnsi="Times New Roman" w:cs="Times New Roman"/>
            </w:rPr>
            <w:delText xml:space="preserve"> (Allen e</w:delText>
          </w:r>
        </w:del>
      </w:ins>
      <w:ins w:id="1696" w:author="Michael Allen" w:date="2023-11-26T20:38:00Z">
        <w:del w:id="1697" w:author="Brian Blankenship" w:date="2024-01-03T07:58:00Z">
          <w:r w:rsidR="002971D5" w:rsidRPr="004E30E2" w:rsidDel="00C82AAA">
            <w:rPr>
              <w:rFonts w:ascii="Times New Roman" w:hAnsi="Times New Roman" w:cs="Times New Roman"/>
            </w:rPr>
            <w:delText>t al.</w:delText>
          </w:r>
        </w:del>
      </w:ins>
      <w:ins w:id="1698" w:author="Michael Allen" w:date="2023-11-26T20:37:00Z">
        <w:del w:id="1699" w:author="Brian Blankenship" w:date="2024-01-03T07:58:00Z">
          <w:r w:rsidR="002971D5" w:rsidRPr="004E30E2" w:rsidDel="00C82AAA">
            <w:rPr>
              <w:rFonts w:ascii="Times New Roman" w:hAnsi="Times New Roman" w:cs="Times New Roman"/>
            </w:rPr>
            <w:delText xml:space="preserve"> 2023</w:delText>
          </w:r>
        </w:del>
      </w:ins>
      <w:ins w:id="1700" w:author="Michael Allen" w:date="2023-11-26T20:38:00Z">
        <w:del w:id="1701" w:author="Brian Blankenship" w:date="2024-01-03T07:58:00Z">
          <w:r w:rsidR="002971D5" w:rsidRPr="004E30E2" w:rsidDel="00C82AAA">
            <w:rPr>
              <w:rFonts w:ascii="Times New Roman" w:hAnsi="Times New Roman" w:cs="Times New Roman"/>
            </w:rPr>
            <w:delText>)</w:delText>
          </w:r>
        </w:del>
      </w:ins>
      <w:ins w:id="1702" w:author="Michael Allen" w:date="2023-11-26T20:37:00Z">
        <w:del w:id="1703" w:author="Brian Blankenship" w:date="2024-01-03T07:58:00Z">
          <w:r w:rsidRPr="004E30E2" w:rsidDel="00C82AAA">
            <w:rPr>
              <w:rFonts w:ascii="Times New Roman" w:hAnsi="Times New Roman" w:cs="Times New Roman"/>
            </w:rPr>
            <w:delText>.</w:delText>
          </w:r>
        </w:del>
      </w:ins>
      <w:ins w:id="1704" w:author="Michael Allen" w:date="2023-11-26T20:34:00Z">
        <w:del w:id="1705" w:author="Brian Blankenship" w:date="2024-01-03T07:58:00Z">
          <w:r w:rsidRPr="004E30E2" w:rsidDel="00C82AAA">
            <w:rPr>
              <w:rFonts w:ascii="Times New Roman" w:hAnsi="Times New Roman" w:cs="Times New Roman"/>
            </w:rPr>
            <w:delText xml:space="preserve"> </w:delText>
          </w:r>
        </w:del>
      </w:ins>
      <w:ins w:id="1706" w:author="Michael Allen" w:date="2023-11-26T20:40:00Z">
        <w:del w:id="1707" w:author="Brian Blankenship" w:date="2024-01-03T07:58:00Z">
          <w:r w:rsidR="000E359E" w:rsidRPr="004E30E2" w:rsidDel="00C82AAA">
            <w:rPr>
              <w:rFonts w:ascii="Times New Roman" w:hAnsi="Times New Roman" w:cs="Times New Roman"/>
            </w:rPr>
            <w:delText>States with an active, non-isolated presenc</w:delText>
          </w:r>
        </w:del>
      </w:ins>
      <w:ins w:id="1708" w:author="Michael Allen" w:date="2023-11-26T20:41:00Z">
        <w:del w:id="1709" w:author="Brian Blankenship" w:date="2024-01-03T07:58:00Z">
          <w:r w:rsidR="000E359E" w:rsidRPr="004E30E2" w:rsidDel="00C82AAA">
            <w:rPr>
              <w:rFonts w:ascii="Times New Roman" w:hAnsi="Times New Roman" w:cs="Times New Roman"/>
            </w:rPr>
            <w:delText>e actively build support for their presence with local popu</w:delText>
          </w:r>
        </w:del>
      </w:ins>
      <w:ins w:id="1710" w:author="Michael Allen" w:date="2023-11-26T21:07:00Z">
        <w:del w:id="1711" w:author="Brian Blankenship" w:date="2024-01-03T07:58:00Z">
          <w:r w:rsidR="000E359E" w:rsidRPr="004E30E2" w:rsidDel="00C82AAA">
            <w:rPr>
              <w:rFonts w:ascii="Times New Roman" w:hAnsi="Times New Roman" w:cs="Times New Roman"/>
            </w:rPr>
            <w:delText>l</w:delText>
          </w:r>
        </w:del>
      </w:ins>
      <w:ins w:id="1712" w:author="Michael Allen" w:date="2023-11-26T20:41:00Z">
        <w:del w:id="1713" w:author="Brian Blankenship" w:date="2024-01-03T07:58:00Z">
          <w:r w:rsidR="000E359E" w:rsidRPr="004E30E2" w:rsidDel="00C82AAA">
            <w:rPr>
              <w:rFonts w:ascii="Times New Roman" w:hAnsi="Times New Roman" w:cs="Times New Roman"/>
            </w:rPr>
            <w:delText xml:space="preserve">ations. </w:delText>
          </w:r>
        </w:del>
      </w:ins>
      <w:del w:id="1714" w:author="Brian Blankenship" w:date="2024-01-03T07:58:00Z">
        <w:r w:rsidR="00981DDD" w:rsidRPr="008E43D4" w:rsidDel="00C82AAA">
          <w:delText xml:space="preserve">Refer to literature on military contact </w:delText>
        </w:r>
        <w:r w:rsidR="00387EBA" w:rsidRPr="008E43D4" w:rsidDel="00C82AAA">
          <w:delText xml:space="preserve">(e.g., training, bases) </w:delText>
        </w:r>
        <w:r w:rsidR="00981DDD" w:rsidRPr="008E43D4" w:rsidDel="00C82AAA">
          <w:delText xml:space="preserve">as source of soft power </w:delText>
        </w:r>
      </w:del>
    </w:p>
    <w:p w14:paraId="73CACEB5" w14:textId="367FFF68" w:rsidR="009B2015" w:rsidRPr="009C7436" w:rsidDel="00C82AAA" w:rsidRDefault="009B2015">
      <w:pPr>
        <w:widowControl w:val="0"/>
        <w:spacing w:after="100" w:afterAutospacing="1" w:line="240" w:lineRule="auto"/>
        <w:ind w:firstLine="720"/>
        <w:contextualSpacing/>
        <w:jc w:val="both"/>
        <w:rPr>
          <w:del w:id="1715" w:author="Brian Blankenship" w:date="2024-01-03T07:58:00Z"/>
          <w:sz w:val="22"/>
          <w:szCs w:val="22"/>
        </w:rPr>
        <w:pPrChange w:id="1716" w:author="Brian Blankenship" w:date="2024-01-08T18:01:00Z">
          <w:pPr>
            <w:widowControl w:val="0"/>
            <w:spacing w:after="100" w:afterAutospacing="1" w:line="240" w:lineRule="auto"/>
            <w:contextualSpacing/>
            <w:jc w:val="both"/>
          </w:pPr>
        </w:pPrChange>
      </w:pPr>
    </w:p>
    <w:p w14:paraId="5B5F1FD9" w14:textId="5C1551DB" w:rsidR="009B2015" w:rsidRPr="009C7436" w:rsidDel="00C82AAA" w:rsidRDefault="009B2015">
      <w:pPr>
        <w:widowControl w:val="0"/>
        <w:spacing w:after="100" w:afterAutospacing="1" w:line="240" w:lineRule="auto"/>
        <w:ind w:firstLine="720"/>
        <w:contextualSpacing/>
        <w:jc w:val="both"/>
        <w:rPr>
          <w:del w:id="1717" w:author="Brian Blankenship" w:date="2024-01-03T07:58:00Z"/>
          <w:sz w:val="22"/>
          <w:szCs w:val="22"/>
        </w:rPr>
      </w:pPr>
      <w:del w:id="1718" w:author="Brian Blankenship" w:date="2024-01-03T07:58:00Z">
        <w:r w:rsidRPr="009C7436" w:rsidDel="00C82AAA">
          <w:rPr>
            <w:sz w:val="22"/>
            <w:szCs w:val="22"/>
          </w:rPr>
          <w:delText xml:space="preserve">Additionally, existing scholarship </w:delText>
        </w:r>
        <w:r w:rsidR="00B235A4" w:rsidRPr="009C7436" w:rsidDel="00C82AAA">
          <w:rPr>
            <w:sz w:val="22"/>
            <w:szCs w:val="22"/>
          </w:rPr>
          <w:delText>indicates</w:delText>
        </w:r>
        <w:r w:rsidRPr="009C7436" w:rsidDel="00C82AAA">
          <w:rPr>
            <w:sz w:val="22"/>
            <w:szCs w:val="22"/>
          </w:rPr>
          <w:delText xml:space="preserve"> that the presence of rival providers can undermine states’ influence attempts. The literature on foreign aid and economic statecraft, for example, </w:delText>
        </w:r>
        <w:r w:rsidR="00B235A4" w:rsidRPr="009C7436" w:rsidDel="00C82AAA">
          <w:rPr>
            <w:sz w:val="22"/>
            <w:szCs w:val="22"/>
          </w:rPr>
          <w:delText xml:space="preserve">suggests that states and international organizations like the World Bank are less able to make their assistance conditional on policy concessions when recipients have alternative sources of aid and financing </w:delText>
        </w:r>
        <w:r w:rsidR="00B235A4" w:rsidRPr="009C7436" w:rsidDel="00C82AAA">
          <w:rPr>
            <w:sz w:val="22"/>
            <w:szCs w:val="22"/>
          </w:rPr>
          <w:fldChar w:fldCharType="begin"/>
        </w:r>
        <w:r w:rsidR="00B235A4" w:rsidRPr="009C7436" w:rsidDel="00C82AAA">
          <w:rPr>
            <w:sz w:val="22"/>
            <w:szCs w:val="22"/>
          </w:rPr>
          <w:delInstrText xml:space="preserve"> ADDIN ZOTERO_ITEM CSL_CITATION {"citationID":"73GmXE6p","properties":{"unsorted":true,"formattedCitation":"(Dunning 2004; Mesquita and Smith 2016; Woods 2008; Kastner and Pearson 2021; Watkins 2022)","plainCitation":"(Dunning 2004; Mesquita and Smith 2016; Woods 2008; Kastner and Pearson 2021; Watkins 2022)","noteIndex":0},"citationItems":[{"id":8228,"uris":["http://zotero.org/users/local/S0kr9eGP/items/X3NYZNZ5"],"itemData":{"id":8228,"type":"article-journal","abstract":"The effect of foreign aid on regime type in recipient countries remains widely debated. In this research note, I argue that a recent focus on \"moral hazard\" has distracted attention from another mechanism linking foreign aid to domestic political institutions. During the Cold War, donors' geopolitical objectives diminished the credibility of threats to condition aid on the adoption of democratic reforms. The demise of the Soviet Union and the end of the Cold War, on the other hand, enhanced the effectiveness of Western aid conditionality. I reanalyze an important recent study and demonstrate that the small positive effect of foreign aid on democracy in sub-Saharan African countries between 1975 and 1997 is limited to the post-Cold War period. This new empirical evidence underscores the importance of geopolitical context in conditioning the causal impact of development assistance, and the evidence confirms that the end of the Cold War marked a watershed in the politics of foreign aid in Africa.","container-title":"International Organization","ISSN":"0020-8183","issue":"2","note":"publisher: [MIT Press, University of Wisconsin Press, Cambridge University Press, International Organization Foundation]","page":"409-423","source":"JSTOR","title":"Conditioning the Effects of Aid: Cold War Politics, Donor Credibility, and Democracy in Africa","title-short":"Conditioning the Effects of Aid","volume":"58","author":[{"family":"Dunning","given":"Thad"}],"issued":{"date-parts":[["2004"]]}}},{"id":6306,"uris":["http://zotero.org/users/local/S0kr9eGP/items/B9475M5V"],"itemData":{"id":6306,"type":"article-journal","container-title":"International Studies Quarterly","page":"doi: 10.1093/isq/sqw011","title":"Competition and Collaboration in Aid-for-Policy Deals","volume":"Forthcoming","author":[{"family":"Mesquita","given":"Bruce Bueno","dropping-particle":"de"},{"family":"Smith","given":"Alastair"}],"issued":{"date-parts":[["2016"]]}}},{"id":7894,"uris":["http://zotero.org/users/local/S0kr9eGP/items/HUJX8VU3"],"itemData":{"id":7894,"type":"article-journal","abstract":"Rising economies including China, the United Arab Emirates, Brazil, Korea, India, Kuwait and Saudi Arabia are subtly changing the rules of foreign aid with profound consequences for the role of multilateral institutions and conditionality. Fears abound that this new aid is bolstering rogue states, fuelling corruption, and increasing the debt burdens of poor countries. This article critically assesses these arguments before dissecting the attractions of emerging donors' aid against a background of established donors' failure to deliver on promises to increase aid, reduce conditionality, better coordinate and align aid efforts, and reform the aid architecture. It argues that a silent revolution is taking place whereby the emerging donors are not overtly attempting to overturn the rules of multilateral development assistance, nor to replace them. Rather, by quietly offering alternatives to aid-receiving countries, they are weakening the bargaining position of western donors. The resulting tensions underscore the urgency of reforming the multilateral aid system.","container-title":"International Affairs (Royal Institute of International Affairs 1944-)","issue":"6","note":"publisher: [Wiley, Royal Institute of International Affairs]","page":"1205-1221","source":"JSTOR","title":"Whose Aid? Whose Influence? China, Emerging Donors and the Silent Revolution in Development Assistance","title-short":"Whose Aid?","volume":"84","author":[{"family":"Woods","given":"Ngaire"}],"issued":{"date-parts":[["2008"]]}}},{"id":7899,"uris":["http://zotero.org/users/local/S0kr9eGP/items/GWMGBULL"],"itemData":{"id":7899,"type":"article-journal","abstract":"To what extent do China’s linkages to the global economy translate into political influence in other countries? This topic is the focus of copious amounts of policy and scholarly attention in the USA and around the world. Yet without thoughtful conceptualization of key assumptions and creation of research designs that allow identification of mechanisms of potential influence, we cannot gain an accurate understanding of Chinese influence. How can we assess Beijing’s intentions? Through what mechanisms—both intended and unintended—might influence arise, and under what conditions is influence most likely to occur? To what degree are Chinese companies agents of the state and therefore tools of economic statecraft? What factors condition how host countries react to economic ties with China? In this article, we explore existing scholarship on these questions, and assess promising directions for future research.","container-title":"Studies in Comparative International Development","issue":"1","page":"18-44","title":"Exploring the Parameters of China’s Economic Influence","volume":"56","author":[{"family":"Kastner","given":"Scott L."},{"family":"Pearson","given":"Margaret M."}],"issued":{"date-parts":[["2021"]]}}},{"id":7901,"uris":["http://zotero.org/users/local/S0kr9eGP/items/EFLW5IIG"],"itemData":{"id":7901,"type":"article-journal","abstract":"Does Chinese development assistance undermine recipient country compliance with DAC aid conditionality? I theorize that Chinese aid provides an outside option that weakens recipient countries’ incentives to comply with conditionality by decreasing their dependence on DAC donors and undermining the ability of DAC donors to credibly commit to the enforcement of aid agreements. I test the theoretical predictions using project-level data on government compliance with World Bank project agreements for a sample of 42 Sub-Saharan African countries from 2000-2014. The empirical analysis finds strong support for the hypothesis that Chinese development assistance decreases the likelihood of recipient country compliance with the conditions specified in World Bank project agreements. The results are robust to alternative measures of Chinese development assistance, potential sources of omitted variable bias, and an instrumental variable estimation strategy.","container-title":"The Review of International Organizations","issue":"4","page":"667-690","source":"Springer Link","title":"Undermining conditionality? The effect of Chinese development assistance on compliance with World Bank project agreements","title-short":"Undermining conditionality?","volume":"17","author":[{"family":"Watkins","given":"Mitchell"}],"issued":{"date-parts":[["2022",10,1]]}}}],"schema":"https://github.com/citation-style-language/schema/raw/master/csl-citation.json"} </w:delInstrText>
        </w:r>
        <w:r w:rsidR="00B235A4" w:rsidRPr="009C7436" w:rsidDel="00C82AAA">
          <w:rPr>
            <w:sz w:val="22"/>
            <w:szCs w:val="22"/>
          </w:rPr>
          <w:fldChar w:fldCharType="separate"/>
        </w:r>
        <w:r w:rsidR="00B235A4" w:rsidRPr="009C7436" w:rsidDel="00C82AAA">
          <w:rPr>
            <w:sz w:val="22"/>
            <w:szCs w:val="22"/>
          </w:rPr>
          <w:delText xml:space="preserve">(Dunning 2004; </w:delText>
        </w:r>
      </w:del>
      <w:ins w:id="1719" w:author="Carla Martinez Machain" w:date="2023-12-08T16:25:00Z">
        <w:del w:id="1720" w:author="Brian Blankenship" w:date="2024-01-03T07:58:00Z">
          <w:r w:rsidR="00137597" w:rsidRPr="009C7436" w:rsidDel="00C82AAA">
            <w:rPr>
              <w:sz w:val="22"/>
              <w:szCs w:val="22"/>
            </w:rPr>
            <w:delText xml:space="preserve">Bueno de </w:delText>
          </w:r>
        </w:del>
      </w:ins>
      <w:del w:id="1721" w:author="Brian Blankenship" w:date="2024-01-03T07:58:00Z">
        <w:r w:rsidR="00B235A4" w:rsidRPr="009C7436" w:rsidDel="00C82AAA">
          <w:rPr>
            <w:sz w:val="22"/>
            <w:szCs w:val="22"/>
          </w:rPr>
          <w:delText>Mesquita and Smith 2016; Woods 2008; Kastner and Pearson 2021; Watkins 2022)</w:delText>
        </w:r>
        <w:r w:rsidR="00B235A4" w:rsidRPr="009C7436" w:rsidDel="00C82AAA">
          <w:rPr>
            <w:sz w:val="22"/>
            <w:szCs w:val="22"/>
          </w:rPr>
          <w:fldChar w:fldCharType="end"/>
        </w:r>
        <w:r w:rsidR="00B235A4" w:rsidRPr="009C7436" w:rsidDel="00C82AAA">
          <w:rPr>
            <w:sz w:val="22"/>
            <w:szCs w:val="22"/>
          </w:rPr>
          <w:delText xml:space="preserve">. Similarly, the presence of </w:delText>
        </w:r>
        <w:r w:rsidR="000A64B3" w:rsidRPr="009C7436" w:rsidDel="00C82AAA">
          <w:rPr>
            <w:sz w:val="22"/>
            <w:szCs w:val="22"/>
          </w:rPr>
          <w:delText>multiple</w:delText>
        </w:r>
        <w:r w:rsidR="00B235A4" w:rsidRPr="009C7436" w:rsidDel="00C82AAA">
          <w:rPr>
            <w:sz w:val="22"/>
            <w:szCs w:val="22"/>
          </w:rPr>
          <w:delText xml:space="preserve"> sources of soft power communicating </w:delText>
        </w:r>
        <w:r w:rsidR="000A64B3" w:rsidRPr="009C7436" w:rsidDel="00C82AAA">
          <w:rPr>
            <w:sz w:val="22"/>
            <w:szCs w:val="22"/>
          </w:rPr>
          <w:delText xml:space="preserve">competing sets of values can undermine an actor’s ability to persuade targets to adopt their own values </w:delText>
        </w:r>
      </w:del>
      <w:del w:id="1722" w:author="Brian Blankenship" w:date="2023-12-04T14:39:00Z">
        <w:r w:rsidR="000A64B3" w:rsidRPr="009C7436" w:rsidDel="00583FD3">
          <w:rPr>
            <w:sz w:val="22"/>
            <w:szCs w:val="22"/>
          </w:rPr>
          <w:delText>[***CITE JOYCE BOOK/DISSERTATION***]</w:delText>
        </w:r>
      </w:del>
      <w:del w:id="1723" w:author="Brian Blankenship" w:date="2024-01-03T07:58:00Z">
        <w:r w:rsidR="000A64B3" w:rsidRPr="009C7436" w:rsidDel="00C82AAA">
          <w:rPr>
            <w:sz w:val="22"/>
            <w:szCs w:val="22"/>
          </w:rPr>
          <w:delText>.</w:delText>
        </w:r>
      </w:del>
    </w:p>
    <w:p w14:paraId="4EEBB7DF" w14:textId="3365B723" w:rsidR="009B2015" w:rsidRPr="009C7436" w:rsidDel="00C82AAA" w:rsidRDefault="009B2015">
      <w:pPr>
        <w:widowControl w:val="0"/>
        <w:spacing w:after="100" w:afterAutospacing="1" w:line="240" w:lineRule="auto"/>
        <w:ind w:firstLine="720"/>
        <w:contextualSpacing/>
        <w:jc w:val="both"/>
        <w:rPr>
          <w:del w:id="1724" w:author="Brian Blankenship" w:date="2024-01-03T07:58:00Z"/>
          <w:sz w:val="22"/>
          <w:szCs w:val="22"/>
        </w:rPr>
      </w:pPr>
      <w:del w:id="1725" w:author="Brian Blankenship" w:date="2024-01-03T07:58:00Z">
        <w:r w:rsidRPr="009C7436" w:rsidDel="00C82AAA">
          <w:rPr>
            <w:sz w:val="22"/>
            <w:szCs w:val="22"/>
          </w:rPr>
          <w:delText xml:space="preserve">This project </w:delText>
        </w:r>
        <w:r w:rsidR="00B235A4" w:rsidRPr="009C7436" w:rsidDel="00C82AAA">
          <w:rPr>
            <w:sz w:val="22"/>
            <w:szCs w:val="22"/>
          </w:rPr>
          <w:delText xml:space="preserve">contributes to this literature by offering evidence </w:delText>
        </w:r>
        <w:r w:rsidR="000A64B3" w:rsidRPr="009C7436" w:rsidDel="00C82AAA">
          <w:rPr>
            <w:sz w:val="22"/>
            <w:szCs w:val="22"/>
          </w:rPr>
          <w:delText>on the relative importance of different forms of power (hard and soft) coming from different sources (military and non-military) and different actors (the United States and China).</w:delText>
        </w:r>
      </w:del>
      <w:ins w:id="1726" w:author="Carla Martinez Machain" w:date="2023-12-28T15:39:00Z">
        <w:del w:id="1727" w:author="Brian Blankenship" w:date="2024-01-03T07:58:00Z">
          <w:r w:rsidR="00926366" w:rsidDel="00C82AAA">
            <w:rPr>
              <w:sz w:val="22"/>
              <w:szCs w:val="22"/>
            </w:rPr>
            <w:delText xml:space="preserve"> </w:delText>
          </w:r>
        </w:del>
      </w:ins>
      <w:ins w:id="1728" w:author="Carla Martinez Machain" w:date="2023-12-28T15:40:00Z">
        <w:del w:id="1729" w:author="Brian Blankenship" w:date="2024-01-03T07:58:00Z">
          <w:r w:rsidR="00926366" w:rsidDel="00C82AAA">
            <w:rPr>
              <w:sz w:val="22"/>
              <w:szCs w:val="22"/>
            </w:rPr>
            <w:delText>Importantly, though United States’ Department of Defense clearly has an idea</w:delText>
          </w:r>
        </w:del>
      </w:ins>
      <w:ins w:id="1730" w:author="Carla Martinez Machain" w:date="2023-12-28T15:41:00Z">
        <w:del w:id="1731" w:author="Brian Blankenship" w:date="2024-01-03T07:58:00Z">
          <w:r w:rsidR="00926366" w:rsidDel="00C82AAA">
            <w:rPr>
              <w:sz w:val="22"/>
              <w:szCs w:val="22"/>
            </w:rPr>
            <w:delText xml:space="preserve"> of countries that are </w:delText>
          </w:r>
        </w:del>
      </w:ins>
      <w:ins w:id="1732" w:author="Carla Martinez Machain" w:date="2023-12-28T16:50:00Z">
        <w:del w:id="1733" w:author="Brian Blankenship" w:date="2024-01-03T07:58:00Z">
          <w:r w:rsidR="00140C8C" w:rsidDel="00C82AAA">
            <w:rPr>
              <w:sz w:val="22"/>
              <w:szCs w:val="22"/>
            </w:rPr>
            <w:delText>being targeted by the PRC for future military installations, there is much less information about the “</w:delText>
          </w:r>
          <w:commentRangeStart w:id="1734"/>
          <w:r w:rsidR="00140C8C" w:rsidDel="00C82AAA">
            <w:rPr>
              <w:sz w:val="22"/>
              <w:szCs w:val="22"/>
            </w:rPr>
            <w:delText>host nation receptivity</w:delText>
          </w:r>
        </w:del>
      </w:ins>
      <w:commentRangeEnd w:id="1734"/>
      <w:ins w:id="1735" w:author="Carla Martinez Machain" w:date="2023-12-28T16:52:00Z">
        <w:del w:id="1736" w:author="Brian Blankenship" w:date="2024-01-03T07:58:00Z">
          <w:r w:rsidR="00140C8C" w:rsidDel="00C82AAA">
            <w:rPr>
              <w:rStyle w:val="CommentReference"/>
            </w:rPr>
            <w:commentReference w:id="1734"/>
          </w:r>
        </w:del>
      </w:ins>
      <w:ins w:id="1737" w:author="Carla Martinez Machain" w:date="2023-12-28T16:50:00Z">
        <w:del w:id="1738" w:author="Brian Blankenship" w:date="2024-01-03T07:58:00Z">
          <w:r w:rsidR="00140C8C" w:rsidDel="00C82AAA">
            <w:rPr>
              <w:sz w:val="22"/>
              <w:szCs w:val="22"/>
            </w:rPr>
            <w:delText>”</w:delText>
          </w:r>
        </w:del>
      </w:ins>
      <w:ins w:id="1739" w:author="Carla Martinez Machain" w:date="2023-12-28T16:51:00Z">
        <w:del w:id="1740" w:author="Brian Blankenship" w:date="2024-01-03T07:58:00Z">
          <w:r w:rsidR="00140C8C" w:rsidDel="00C82AAA">
            <w:rPr>
              <w:sz w:val="22"/>
              <w:szCs w:val="22"/>
            </w:rPr>
            <w:delText xml:space="preserve"> to these int</w:delText>
          </w:r>
        </w:del>
      </w:ins>
      <w:ins w:id="1741" w:author="Carla Martinez Machain" w:date="2023-12-28T16:52:00Z">
        <w:del w:id="1742" w:author="Brian Blankenship" w:date="2024-01-03T07:58:00Z">
          <w:r w:rsidR="00140C8C" w:rsidDel="00C82AAA">
            <w:rPr>
              <w:sz w:val="22"/>
              <w:szCs w:val="22"/>
            </w:rPr>
            <w:delText>ents.</w:delText>
          </w:r>
        </w:del>
      </w:ins>
    </w:p>
    <w:p w14:paraId="42A4C705" w14:textId="602F7B47" w:rsidR="00D8087A" w:rsidRPr="009C7436" w:rsidDel="00C82AAA" w:rsidRDefault="00D8087A">
      <w:pPr>
        <w:widowControl w:val="0"/>
        <w:spacing w:after="100" w:afterAutospacing="1" w:line="240" w:lineRule="auto"/>
        <w:contextualSpacing/>
        <w:jc w:val="both"/>
        <w:rPr>
          <w:del w:id="1743" w:author="Brian Blankenship" w:date="2024-01-03T07:58:00Z"/>
          <w:sz w:val="22"/>
          <w:szCs w:val="22"/>
        </w:rPr>
      </w:pPr>
    </w:p>
    <w:p w14:paraId="67936D24" w14:textId="70B95412" w:rsidR="00D8087A" w:rsidRPr="009C7436" w:rsidDel="00C82AAA" w:rsidRDefault="00004D62">
      <w:pPr>
        <w:widowControl w:val="0"/>
        <w:spacing w:after="100" w:afterAutospacing="1" w:line="240" w:lineRule="auto"/>
        <w:contextualSpacing/>
        <w:jc w:val="both"/>
        <w:rPr>
          <w:del w:id="1744" w:author="Brian Blankenship" w:date="2024-01-03T07:58:00Z"/>
          <w:b/>
          <w:bCs/>
          <w:sz w:val="22"/>
          <w:szCs w:val="22"/>
        </w:rPr>
      </w:pPr>
      <w:del w:id="1745" w:author="Brian Blankenship" w:date="2024-01-03T07:58:00Z">
        <w:r w:rsidRPr="009C7436" w:rsidDel="00C82AAA">
          <w:rPr>
            <w:b/>
            <w:bCs/>
            <w:sz w:val="22"/>
            <w:szCs w:val="22"/>
          </w:rPr>
          <w:delText xml:space="preserve">C. </w:delText>
        </w:r>
      </w:del>
      <w:del w:id="1746" w:author="Brian Blankenship" w:date="2023-12-03T16:11:00Z">
        <w:r w:rsidRPr="009C7436" w:rsidDel="00647AE5">
          <w:rPr>
            <w:b/>
            <w:bCs/>
            <w:sz w:val="22"/>
            <w:szCs w:val="22"/>
          </w:rPr>
          <w:delText>Empirical Expectations</w:delText>
        </w:r>
      </w:del>
      <w:del w:id="1747" w:author="Brian Blankenship" w:date="2024-01-03T07:58:00Z">
        <w:r w:rsidRPr="009C7436" w:rsidDel="00C82AAA">
          <w:rPr>
            <w:b/>
            <w:bCs/>
            <w:sz w:val="22"/>
            <w:szCs w:val="22"/>
          </w:rPr>
          <w:delText xml:space="preserve"> and Hypotheses</w:delText>
        </w:r>
      </w:del>
    </w:p>
    <w:p w14:paraId="2B568FB3" w14:textId="0FF4E3D1" w:rsidR="00B7395B" w:rsidDel="00C82AAA" w:rsidRDefault="00B7395B">
      <w:pPr>
        <w:widowControl w:val="0"/>
        <w:spacing w:after="100" w:afterAutospacing="1" w:line="240" w:lineRule="auto"/>
        <w:ind w:firstLine="720"/>
        <w:contextualSpacing/>
        <w:jc w:val="both"/>
        <w:rPr>
          <w:ins w:id="1748" w:author="Carla Martinez Machain" w:date="2024-01-02T20:03:00Z"/>
          <w:del w:id="1749" w:author="Brian Blankenship" w:date="2024-01-03T07:58:00Z"/>
          <w:sz w:val="22"/>
          <w:szCs w:val="22"/>
        </w:rPr>
      </w:pPr>
      <w:bookmarkStart w:id="1750" w:name="_Hlk152512158"/>
      <w:commentRangeStart w:id="1751"/>
      <w:commentRangeStart w:id="1752"/>
      <w:ins w:id="1753" w:author="Carla Martinez Machain" w:date="2024-01-02T14:50:00Z">
        <w:del w:id="1754" w:author="Brian Blankenship" w:date="2024-01-03T07:58:00Z">
          <w:r w:rsidRPr="00E94FC4" w:rsidDel="00C82AAA">
            <w:rPr>
              <w:sz w:val="22"/>
              <w:szCs w:val="22"/>
            </w:rPr>
            <w:delText>In Djibouti, both the United States and China have a military presence. The United States has a military presence in Kenya, while China has a significant economic presence that U.S. policymakers worry might jeopardize U.S. access. Cambodia is a case where</w:delText>
          </w:r>
        </w:del>
      </w:ins>
      <w:ins w:id="1755" w:author="Carla Martinez Machain" w:date="2024-01-02T15:00:00Z">
        <w:del w:id="1756" w:author="Brian Blankenship" w:date="2024-01-03T07:58:00Z">
          <w:r w:rsidR="00C502B8" w:rsidDel="00C82AAA">
            <w:rPr>
              <w:sz w:val="22"/>
              <w:szCs w:val="22"/>
            </w:rPr>
            <w:delText xml:space="preserve"> neither Cambodia nor</w:delText>
          </w:r>
        </w:del>
      </w:ins>
      <w:ins w:id="1757" w:author="Carla Martinez Machain" w:date="2024-01-02T14:50:00Z">
        <w:del w:id="1758" w:author="Brian Blankenship" w:date="2024-01-03T07:58:00Z">
          <w:r w:rsidRPr="00E94FC4" w:rsidDel="00C82AAA">
            <w:rPr>
              <w:sz w:val="22"/>
              <w:szCs w:val="22"/>
            </w:rPr>
            <w:delText xml:space="preserve"> China</w:delText>
          </w:r>
        </w:del>
      </w:ins>
      <w:ins w:id="1759" w:author="Carla Martinez Machain" w:date="2024-01-02T15:00:00Z">
        <w:del w:id="1760" w:author="Brian Blankenship" w:date="2024-01-03T07:58:00Z">
          <w:r w:rsidR="00C502B8" w:rsidDel="00C82AAA">
            <w:rPr>
              <w:sz w:val="22"/>
              <w:szCs w:val="22"/>
            </w:rPr>
            <w:delText xml:space="preserve"> acknowledge the presence of a military base, but where</w:delText>
          </w:r>
        </w:del>
      </w:ins>
      <w:ins w:id="1761" w:author="Carla Martinez Machain" w:date="2024-01-02T15:01:00Z">
        <w:del w:id="1762" w:author="Brian Blankenship" w:date="2024-01-03T07:58:00Z">
          <w:r w:rsidR="00C502B8" w:rsidDel="00C82AAA">
            <w:rPr>
              <w:sz w:val="22"/>
              <w:szCs w:val="22"/>
            </w:rPr>
            <w:delText xml:space="preserve"> </w:delText>
          </w:r>
        </w:del>
      </w:ins>
      <w:ins w:id="1763" w:author="Carla Martinez Machain" w:date="2024-01-02T15:00:00Z">
        <w:del w:id="1764" w:author="Brian Blankenship" w:date="2024-01-03T07:58:00Z">
          <w:r w:rsidR="00C502B8" w:rsidDel="00C82AAA">
            <w:rPr>
              <w:sz w:val="22"/>
              <w:szCs w:val="22"/>
            </w:rPr>
            <w:delText>U.S.</w:delText>
          </w:r>
        </w:del>
      </w:ins>
      <w:ins w:id="1765" w:author="Carla Martinez Machain" w:date="2024-01-02T15:01:00Z">
        <w:del w:id="1766" w:author="Brian Blankenship" w:date="2024-01-03T07:58:00Z">
          <w:r w:rsidR="00C502B8" w:rsidDel="00C82AAA">
            <w:rPr>
              <w:sz w:val="22"/>
              <w:szCs w:val="22"/>
            </w:rPr>
            <w:delText xml:space="preserve"> intelligence notes that Ream Naval Base has a PLA-dedicated portion</w:delText>
          </w:r>
        </w:del>
      </w:ins>
      <w:ins w:id="1767" w:author="Carla Martinez Machain" w:date="2024-01-02T15:02:00Z">
        <w:del w:id="1768" w:author="Brian Blankenship" w:date="2024-01-03T07:58:00Z">
          <w:r w:rsidR="00C502B8" w:rsidDel="00C82AAA">
            <w:rPr>
              <w:sz w:val="22"/>
              <w:szCs w:val="22"/>
            </w:rPr>
            <w:delText xml:space="preserve"> (Hudson et al 2023)</w:delText>
          </w:r>
        </w:del>
      </w:ins>
      <w:ins w:id="1769" w:author="Carla Martinez Machain" w:date="2024-01-02T15:01:00Z">
        <w:del w:id="1770" w:author="Brian Blankenship" w:date="2024-01-03T07:58:00Z">
          <w:r w:rsidR="00C502B8" w:rsidDel="00C82AAA">
            <w:rPr>
              <w:sz w:val="22"/>
              <w:szCs w:val="22"/>
            </w:rPr>
            <w:delText>. It is also a site where China</w:delText>
          </w:r>
        </w:del>
      </w:ins>
      <w:ins w:id="1771" w:author="Carla Martinez Machain" w:date="2024-01-02T15:00:00Z">
        <w:del w:id="1772" w:author="Brian Blankenship" w:date="2024-01-03T07:58:00Z">
          <w:r w:rsidR="00C502B8" w:rsidDel="00C82AAA">
            <w:rPr>
              <w:sz w:val="22"/>
              <w:szCs w:val="22"/>
            </w:rPr>
            <w:delText xml:space="preserve"> </w:delText>
          </w:r>
        </w:del>
      </w:ins>
      <w:ins w:id="1773" w:author="Carla Martinez Machain" w:date="2024-01-02T14:50:00Z">
        <w:del w:id="1774" w:author="Brian Blankenship" w:date="2024-01-03T07:58:00Z">
          <w:r w:rsidRPr="00E94FC4" w:rsidDel="00C82AAA">
            <w:rPr>
              <w:sz w:val="22"/>
              <w:szCs w:val="22"/>
            </w:rPr>
            <w:delText xml:space="preserve">may seek </w:delText>
          </w:r>
        </w:del>
      </w:ins>
      <w:ins w:id="1775" w:author="Carla Martinez Machain" w:date="2024-01-02T15:01:00Z">
        <w:del w:id="1776" w:author="Brian Blankenship" w:date="2024-01-03T07:58:00Z">
          <w:r w:rsidR="00C502B8" w:rsidDel="00C82AAA">
            <w:rPr>
              <w:sz w:val="22"/>
              <w:szCs w:val="22"/>
            </w:rPr>
            <w:delText>fu</w:delText>
          </w:r>
        </w:del>
      </w:ins>
      <w:ins w:id="1777" w:author="Carla Martinez Machain" w:date="2024-01-02T15:02:00Z">
        <w:del w:id="1778" w:author="Brian Blankenship" w:date="2024-01-03T07:58:00Z">
          <w:r w:rsidR="00C502B8" w:rsidDel="00C82AAA">
            <w:rPr>
              <w:sz w:val="22"/>
              <w:szCs w:val="22"/>
            </w:rPr>
            <w:delText xml:space="preserve">rther </w:delText>
          </w:r>
        </w:del>
      </w:ins>
      <w:ins w:id="1779" w:author="Carla Martinez Machain" w:date="2024-01-02T14:50:00Z">
        <w:del w:id="1780" w:author="Brian Blankenship" w:date="2024-01-03T07:58:00Z">
          <w:r w:rsidRPr="00E94FC4" w:rsidDel="00C82AAA">
            <w:rPr>
              <w:sz w:val="22"/>
              <w:szCs w:val="22"/>
            </w:rPr>
            <w:delText>military access while the United States attempts to counter Chinese influence. In Kenya, where we conducted a pilot study, we explored how China’s economic footprint affects support for the U.S. military presence. Cambodia will help us understand how competing influence attempts shape support for Chinese military presence in cases where neither country has an existing (or officially acknowledged) military presence. Finally, Djibouti allows us to assess the interaction of U.S. and Chinese military presence directly, as it is the only country where both powers have bases.</w:delText>
          </w:r>
          <w:commentRangeEnd w:id="1751"/>
          <w:r w:rsidDel="00C82AAA">
            <w:rPr>
              <w:rStyle w:val="CommentReference"/>
            </w:rPr>
            <w:commentReference w:id="1751"/>
          </w:r>
        </w:del>
      </w:ins>
      <w:commentRangeEnd w:id="1752"/>
      <w:ins w:id="1781" w:author="Carla Martinez Machain" w:date="2024-01-02T14:51:00Z">
        <w:del w:id="1782" w:author="Brian Blankenship" w:date="2024-01-03T07:58:00Z">
          <w:r w:rsidDel="00C82AAA">
            <w:rPr>
              <w:rStyle w:val="CommentReference"/>
            </w:rPr>
            <w:commentReference w:id="1752"/>
          </w:r>
        </w:del>
      </w:ins>
    </w:p>
    <w:p w14:paraId="5EA4FA43" w14:textId="0D652A89" w:rsidR="001C5215" w:rsidRPr="00E94FC4" w:rsidDel="00C82AAA" w:rsidRDefault="001C5215">
      <w:pPr>
        <w:widowControl w:val="0"/>
        <w:spacing w:after="100" w:afterAutospacing="1" w:line="240" w:lineRule="auto"/>
        <w:ind w:firstLine="720"/>
        <w:contextualSpacing/>
        <w:jc w:val="both"/>
        <w:rPr>
          <w:del w:id="1783" w:author="Brian Blankenship" w:date="2024-01-03T07:58:00Z"/>
          <w:moveTo w:id="1784" w:author="Carla Martinez Machain" w:date="2024-01-02T20:03:00Z"/>
          <w:sz w:val="22"/>
          <w:szCs w:val="22"/>
        </w:rPr>
      </w:pPr>
      <w:moveToRangeStart w:id="1785" w:author="Carla Martinez Machain" w:date="2024-01-02T20:03:00Z" w:name="move155118247"/>
      <w:commentRangeStart w:id="1786"/>
      <w:commentRangeStart w:id="1787"/>
      <w:moveTo w:id="1788" w:author="Carla Martinez Machain" w:date="2024-01-02T20:03:00Z">
        <w:del w:id="1789" w:author="Brian Blankenship" w:date="2024-01-03T07:58:00Z">
          <w:r w:rsidRPr="00E94FC4" w:rsidDel="00C82AAA">
            <w:rPr>
              <w:sz w:val="22"/>
              <w:szCs w:val="22"/>
            </w:rPr>
            <w:delText xml:space="preserve">Djibouti is a rare case </w:delText>
          </w:r>
        </w:del>
      </w:moveTo>
      <w:ins w:id="1790" w:author="Carla Martinez Machain" w:date="2024-01-02T20:05:00Z">
        <w:del w:id="1791" w:author="Brian Blankenship" w:date="2024-01-03T07:58:00Z">
          <w:r w:rsidDel="00C82AAA">
            <w:rPr>
              <w:sz w:val="22"/>
              <w:szCs w:val="22"/>
            </w:rPr>
            <w:delText>where</w:delText>
          </w:r>
        </w:del>
      </w:ins>
      <w:moveTo w:id="1792" w:author="Carla Martinez Machain" w:date="2024-01-02T20:03:00Z">
        <w:del w:id="1793" w:author="Brian Blankenship" w:date="2024-01-03T07:58:00Z">
          <w:r w:rsidRPr="00E94FC4" w:rsidDel="00C82AAA">
            <w:rPr>
              <w:sz w:val="22"/>
              <w:szCs w:val="22"/>
            </w:rPr>
            <w:delText>where a U.S. and Chinese military base</w:delText>
          </w:r>
        </w:del>
      </w:moveTo>
      <w:ins w:id="1794" w:author="Carla Martinez Machain" w:date="2024-01-02T20:05:00Z">
        <w:del w:id="1795" w:author="Brian Blankenship" w:date="2024-01-03T07:58:00Z">
          <w:r w:rsidDel="00C82AAA">
            <w:rPr>
              <w:sz w:val="22"/>
              <w:szCs w:val="22"/>
            </w:rPr>
            <w:delText>s are</w:delText>
          </w:r>
        </w:del>
      </w:ins>
      <w:moveTo w:id="1796" w:author="Carla Martinez Machain" w:date="2024-01-02T20:03:00Z">
        <w:del w:id="1797" w:author="Brian Blankenship" w:date="2024-01-03T07:58:00Z">
          <w:r w:rsidRPr="00E94FC4" w:rsidDel="00C82AAA">
            <w:rPr>
              <w:sz w:val="22"/>
              <w:szCs w:val="22"/>
            </w:rPr>
            <w:delText xml:space="preserve"> in the same country is</w:delText>
          </w:r>
        </w:del>
      </w:moveTo>
      <w:ins w:id="1798" w:author="Carla Martinez Machain" w:date="2024-01-02T20:05:00Z">
        <w:del w:id="1799" w:author="Brian Blankenship" w:date="2024-01-03T07:58:00Z">
          <w:r w:rsidDel="00C82AAA">
            <w:rPr>
              <w:sz w:val="22"/>
              <w:szCs w:val="22"/>
            </w:rPr>
            <w:delText>and</w:delText>
          </w:r>
        </w:del>
      </w:ins>
      <w:moveTo w:id="1800" w:author="Carla Martinez Machain" w:date="2024-01-02T20:03:00Z">
        <w:del w:id="1801" w:author="Brian Blankenship" w:date="2024-01-03T07:58:00Z">
          <w:r w:rsidRPr="00E94FC4" w:rsidDel="00C82AAA">
            <w:rPr>
              <w:sz w:val="22"/>
              <w:szCs w:val="22"/>
            </w:rPr>
            <w:delText xml:space="preserve"> close to each other</w:delText>
          </w:r>
        </w:del>
      </w:moveTo>
      <w:ins w:id="1802" w:author="Michael Allen" w:date="2024-01-02T21:20:00Z">
        <w:del w:id="1803" w:author="Brian Blankenship" w:date="2024-01-03T07:58:00Z">
          <w:r w:rsidR="00410398" w:rsidDel="00C82AAA">
            <w:rPr>
              <w:sz w:val="22"/>
              <w:szCs w:val="22"/>
            </w:rPr>
            <w:delText>close to each other in the same country</w:delText>
          </w:r>
        </w:del>
      </w:ins>
      <w:moveTo w:id="1804" w:author="Carla Martinez Machain" w:date="2024-01-02T20:03:00Z">
        <w:del w:id="1805" w:author="Brian Blankenship" w:date="2024-01-03T07:58:00Z">
          <w:r w:rsidRPr="00E94FC4" w:rsidDel="00C82AAA">
            <w:rPr>
              <w:sz w:val="22"/>
              <w:szCs w:val="22"/>
            </w:rPr>
            <w:delText xml:space="preserve">. </w:delText>
          </w:r>
        </w:del>
      </w:moveTo>
      <w:ins w:id="1806" w:author="Carla Martinez Machain" w:date="2024-01-02T20:07:00Z">
        <w:del w:id="1807" w:author="Brian Blankenship" w:date="2024-01-03T07:58:00Z">
          <w:r w:rsidDel="00C82AAA">
            <w:rPr>
              <w:sz w:val="22"/>
              <w:szCs w:val="22"/>
            </w:rPr>
            <w:delText>While on the surface</w:delText>
          </w:r>
        </w:del>
      </w:ins>
      <w:ins w:id="1808" w:author="Michael Allen" w:date="2024-01-02T21:20:00Z">
        <w:del w:id="1809" w:author="Brian Blankenship" w:date="2024-01-03T07:58:00Z">
          <w:r w:rsidR="00410398" w:rsidDel="00C82AAA">
            <w:rPr>
              <w:sz w:val="22"/>
              <w:szCs w:val="22"/>
            </w:rPr>
            <w:delText>,</w:delText>
          </w:r>
        </w:del>
      </w:ins>
      <w:ins w:id="1810" w:author="Carla Martinez Machain" w:date="2024-01-02T20:07:00Z">
        <w:del w:id="1811" w:author="Brian Blankenship" w:date="2024-01-03T07:58:00Z">
          <w:r w:rsidDel="00C82AAA">
            <w:rPr>
              <w:sz w:val="22"/>
              <w:szCs w:val="22"/>
            </w:rPr>
            <w:delText xml:space="preserve"> this may appear to be a problem for generalizability, we argue that</w:delText>
          </w:r>
        </w:del>
      </w:ins>
      <w:ins w:id="1812" w:author="Carla Martinez Machain" w:date="2024-01-02T20:08:00Z">
        <w:del w:id="1813" w:author="Brian Blankenship" w:date="2024-01-03T07:58:00Z">
          <w:r w:rsidDel="00C82AAA">
            <w:rPr>
              <w:sz w:val="22"/>
              <w:szCs w:val="22"/>
            </w:rPr>
            <w:delText xml:space="preserve"> for several reasons,</w:delText>
          </w:r>
        </w:del>
      </w:ins>
      <w:ins w:id="1814" w:author="Carla Martinez Machain" w:date="2024-01-02T20:07:00Z">
        <w:del w:id="1815" w:author="Brian Blankenship" w:date="2024-01-03T07:58:00Z">
          <w:r w:rsidDel="00C82AAA">
            <w:rPr>
              <w:sz w:val="22"/>
              <w:szCs w:val="22"/>
            </w:rPr>
            <w:delText xml:space="preserve"> this unique case actually</w:delText>
          </w:r>
        </w:del>
      </w:ins>
      <w:ins w:id="1816" w:author="Carla Martinez Machain" w:date="2024-01-02T20:08:00Z">
        <w:del w:id="1817" w:author="Brian Blankenship" w:date="2024-01-03T07:58:00Z">
          <w:r w:rsidDel="00C82AAA">
            <w:rPr>
              <w:sz w:val="22"/>
              <w:szCs w:val="22"/>
            </w:rPr>
            <w:delText xml:space="preserve"> provides the ideal setting to better understand the future of great power competition</w:delText>
          </w:r>
        </w:del>
      </w:ins>
      <w:ins w:id="1818" w:author="Michael Allen" w:date="2024-01-02T21:21:00Z">
        <w:del w:id="1819" w:author="Brian Blankenship" w:date="2024-01-03T07:58:00Z">
          <w:r w:rsidR="00410398" w:rsidDel="00C82AAA">
            <w:rPr>
              <w:sz w:val="22"/>
              <w:szCs w:val="22"/>
            </w:rPr>
            <w:delText>provides the ideal setting to understand the future of great power competition better</w:delText>
          </w:r>
        </w:del>
      </w:ins>
      <w:ins w:id="1820" w:author="Carla Martinez Machain" w:date="2024-01-02T20:08:00Z">
        <w:del w:id="1821" w:author="Brian Blankenship" w:date="2024-01-03T07:58:00Z">
          <w:r w:rsidDel="00C82AAA">
            <w:rPr>
              <w:sz w:val="22"/>
              <w:szCs w:val="22"/>
            </w:rPr>
            <w:delText>.</w:delText>
          </w:r>
        </w:del>
      </w:ins>
      <w:ins w:id="1822" w:author="Carla Martinez Machain" w:date="2024-01-02T20:06:00Z">
        <w:del w:id="1823" w:author="Brian Blankenship" w:date="2024-01-03T07:58:00Z">
          <w:r w:rsidDel="00C82AAA">
            <w:rPr>
              <w:sz w:val="22"/>
              <w:szCs w:val="22"/>
            </w:rPr>
            <w:delText xml:space="preserve"> </w:delText>
          </w:r>
        </w:del>
      </w:ins>
      <w:moveTo w:id="1824" w:author="Carla Martinez Machain" w:date="2024-01-02T20:03:00Z">
        <w:del w:id="1825" w:author="Brian Blankenship" w:date="2024-01-03T07:58:00Z">
          <w:r w:rsidRPr="00E94FC4" w:rsidDel="00C82AAA">
            <w:rPr>
              <w:sz w:val="22"/>
              <w:szCs w:val="22"/>
            </w:rPr>
            <w:delText xml:space="preserve">While the uniqueness of the situation may disqualify Djibouti as a generalizable case for fieldwork, it is important for a few reasons. First, dual-access cases are likely to increase in the future. Djibouti may represent a wave of countries seeking favor from multiple countries simultaneously. Various countries in the Cold War, like Egypt, sought policies that led to support from </w:delText>
          </w:r>
        </w:del>
      </w:moveTo>
      <w:ins w:id="1826" w:author="Carla Martinez Machain" w:date="2024-01-02T20:09:00Z">
        <w:del w:id="1827" w:author="Brian Blankenship" w:date="2024-01-03T07:58:00Z">
          <w:r w:rsidDel="00C82AAA">
            <w:rPr>
              <w:sz w:val="22"/>
              <w:szCs w:val="22"/>
            </w:rPr>
            <w:delText xml:space="preserve">both </w:delText>
          </w:r>
        </w:del>
      </w:ins>
      <w:moveTo w:id="1828" w:author="Carla Martinez Machain" w:date="2024-01-02T20:03:00Z">
        <w:del w:id="1829" w:author="Brian Blankenship" w:date="2024-01-03T07:58:00Z">
          <w:r w:rsidRPr="00E94FC4" w:rsidDel="00C82AAA">
            <w:rPr>
              <w:sz w:val="22"/>
              <w:szCs w:val="22"/>
            </w:rPr>
            <w:delText>the United States and the Soviet Union</w:delText>
          </w:r>
        </w:del>
      </w:moveTo>
      <w:ins w:id="1830" w:author="Carla Martinez Machain" w:date="2024-01-02T20:09:00Z">
        <w:del w:id="1831" w:author="Brian Blankenship" w:date="2024-01-03T07:58:00Z">
          <w:r w:rsidDel="00C82AAA">
            <w:rPr>
              <w:sz w:val="22"/>
              <w:szCs w:val="22"/>
            </w:rPr>
            <w:delText>,</w:delText>
          </w:r>
        </w:del>
      </w:ins>
      <w:moveTo w:id="1832" w:author="Carla Martinez Machain" w:date="2024-01-02T20:03:00Z">
        <w:del w:id="1833" w:author="Brian Blankenship" w:date="2024-01-03T07:58:00Z">
          <w:r w:rsidRPr="00E94FC4" w:rsidDel="00C82AAA">
            <w:rPr>
              <w:sz w:val="22"/>
              <w:szCs w:val="22"/>
            </w:rPr>
            <w:delText xml:space="preserve"> instead of being a client of one</w:delText>
          </w:r>
        </w:del>
      </w:moveTo>
      <w:ins w:id="1834" w:author="Carla Martinez Machain" w:date="2024-01-02T20:09:00Z">
        <w:del w:id="1835" w:author="Brian Blankenship" w:date="2024-01-03T07:58:00Z">
          <w:r w:rsidDel="00C82AAA">
            <w:rPr>
              <w:sz w:val="22"/>
              <w:szCs w:val="22"/>
            </w:rPr>
            <w:delText>a single</w:delText>
          </w:r>
        </w:del>
      </w:ins>
      <w:moveTo w:id="1836" w:author="Carla Martinez Machain" w:date="2024-01-02T20:03:00Z">
        <w:del w:id="1837" w:author="Brian Blankenship" w:date="2024-01-03T07:58:00Z">
          <w:r w:rsidRPr="00E94FC4" w:rsidDel="00C82AAA">
            <w:rPr>
              <w:sz w:val="22"/>
              <w:szCs w:val="22"/>
            </w:rPr>
            <w:delText xml:space="preserve"> major power. Djibouti may be a model for other countries in the near future.</w:delText>
          </w:r>
        </w:del>
      </w:moveTo>
    </w:p>
    <w:p w14:paraId="7A21C96F" w14:textId="253DA9EC" w:rsidR="001C5215" w:rsidRPr="00E94FC4" w:rsidDel="00C82AAA" w:rsidRDefault="001C5215">
      <w:pPr>
        <w:widowControl w:val="0"/>
        <w:spacing w:after="100" w:afterAutospacing="1" w:line="240" w:lineRule="auto"/>
        <w:ind w:firstLine="720"/>
        <w:contextualSpacing/>
        <w:jc w:val="both"/>
        <w:rPr>
          <w:del w:id="1838" w:author="Brian Blankenship" w:date="2024-01-03T07:58:00Z"/>
          <w:moveTo w:id="1839" w:author="Carla Martinez Machain" w:date="2024-01-02T20:03:00Z"/>
          <w:sz w:val="22"/>
          <w:szCs w:val="22"/>
        </w:rPr>
      </w:pPr>
      <w:commentRangeStart w:id="1840"/>
      <w:moveTo w:id="1841" w:author="Carla Martinez Machain" w:date="2024-01-02T20:03:00Z">
        <w:del w:id="1842" w:author="Brian Blankenship" w:date="2024-01-03T07:58:00Z">
          <w:r w:rsidRPr="00E94FC4" w:rsidDel="00C82AAA">
            <w:rPr>
              <w:sz w:val="22"/>
              <w:szCs w:val="22"/>
            </w:rPr>
            <w:delText xml:space="preserve">Second, other countries </w:delText>
          </w:r>
          <w:r w:rsidDel="00C82AAA">
            <w:rPr>
              <w:sz w:val="22"/>
              <w:szCs w:val="22"/>
            </w:rPr>
            <w:delText>would not have the same</w:delText>
          </w:r>
        </w:del>
      </w:moveTo>
      <w:ins w:id="1843" w:author="Carla Martinez Machain" w:date="2024-01-02T20:13:00Z">
        <w:del w:id="1844" w:author="Brian Blankenship" w:date="2024-01-03T07:58:00Z">
          <w:r w:rsidR="009822AD" w:rsidDel="00C82AAA">
            <w:rPr>
              <w:sz w:val="22"/>
              <w:szCs w:val="22"/>
            </w:rPr>
            <w:delText>is likely to present higher and distinct</w:delText>
          </w:r>
        </w:del>
      </w:ins>
      <w:moveTo w:id="1845" w:author="Carla Martinez Machain" w:date="2024-01-02T20:03:00Z">
        <w:del w:id="1846" w:author="Brian Blankenship" w:date="2024-01-03T07:58:00Z">
          <w:r w:rsidDel="00C82AAA">
            <w:rPr>
              <w:sz w:val="22"/>
              <w:szCs w:val="22"/>
            </w:rPr>
            <w:delText xml:space="preserve"> level</w:delText>
          </w:r>
        </w:del>
      </w:moveTo>
      <w:ins w:id="1847" w:author="Carla Martinez Machain" w:date="2024-01-02T20:13:00Z">
        <w:del w:id="1848" w:author="Brian Blankenship" w:date="2024-01-03T07:58:00Z">
          <w:r w:rsidR="009822AD" w:rsidDel="00C82AAA">
            <w:rPr>
              <w:sz w:val="22"/>
              <w:szCs w:val="22"/>
            </w:rPr>
            <w:delText>s</w:delText>
          </w:r>
        </w:del>
      </w:ins>
      <w:moveTo w:id="1849" w:author="Carla Martinez Machain" w:date="2024-01-02T20:03:00Z">
        <w:del w:id="1850" w:author="Brian Blankenship" w:date="2024-01-03T07:58:00Z">
          <w:r w:rsidDel="00C82AAA">
            <w:rPr>
              <w:sz w:val="22"/>
              <w:szCs w:val="22"/>
            </w:rPr>
            <w:delText xml:space="preserve"> of </w:delText>
          </w:r>
        </w:del>
      </w:moveTo>
      <w:ins w:id="1851" w:author="Carla Martinez Machain" w:date="2024-01-02T20:13:00Z">
        <w:del w:id="1852" w:author="Brian Blankenship" w:date="2024-01-03T07:58:00Z">
          <w:r w:rsidR="009822AD" w:rsidDel="00C82AAA">
            <w:rPr>
              <w:sz w:val="22"/>
              <w:szCs w:val="22"/>
            </w:rPr>
            <w:delText xml:space="preserve">influence </w:delText>
          </w:r>
        </w:del>
      </w:ins>
      <w:moveTo w:id="1853" w:author="Carla Martinez Machain" w:date="2024-01-02T20:03:00Z">
        <w:del w:id="1854" w:author="Brian Blankenship" w:date="2024-01-03T07:58:00Z">
          <w:r w:rsidDel="00C82AAA">
            <w:rPr>
              <w:sz w:val="22"/>
              <w:szCs w:val="22"/>
            </w:rPr>
            <w:delText xml:space="preserve">campaigning by </w:delText>
          </w:r>
        </w:del>
      </w:moveTo>
      <w:ins w:id="1855" w:author="Carla Martinez Machain" w:date="2024-01-02T20:13:00Z">
        <w:del w:id="1856" w:author="Brian Blankenship" w:date="2024-01-03T07:58:00Z">
          <w:r w:rsidR="009822AD" w:rsidDel="00C82AAA">
            <w:rPr>
              <w:sz w:val="22"/>
              <w:szCs w:val="22"/>
            </w:rPr>
            <w:delText xml:space="preserve">both </w:delText>
          </w:r>
        </w:del>
      </w:ins>
      <w:moveTo w:id="1857" w:author="Carla Martinez Machain" w:date="2024-01-02T20:03:00Z">
        <w:del w:id="1858" w:author="Brian Blankenship" w:date="2024-01-03T07:58:00Z">
          <w:r w:rsidDel="00C82AAA">
            <w:rPr>
              <w:sz w:val="22"/>
              <w:szCs w:val="22"/>
            </w:rPr>
            <w:delText>the United States or</w:delText>
          </w:r>
        </w:del>
      </w:moveTo>
      <w:ins w:id="1859" w:author="Carla Martinez Machain" w:date="2024-01-02T20:13:00Z">
        <w:del w:id="1860" w:author="Brian Blankenship" w:date="2024-01-03T07:58:00Z">
          <w:r w:rsidR="009822AD" w:rsidDel="00C82AAA">
            <w:rPr>
              <w:sz w:val="22"/>
              <w:szCs w:val="22"/>
            </w:rPr>
            <w:delText>and</w:delText>
          </w:r>
        </w:del>
      </w:ins>
      <w:moveTo w:id="1861" w:author="Carla Martinez Machain" w:date="2024-01-02T20:03:00Z">
        <w:del w:id="1862" w:author="Brian Blankenship" w:date="2024-01-03T07:58:00Z">
          <w:r w:rsidDel="00C82AAA">
            <w:rPr>
              <w:sz w:val="22"/>
              <w:szCs w:val="22"/>
            </w:rPr>
            <w:delText xml:space="preserve"> China</w:delText>
          </w:r>
        </w:del>
      </w:moveTo>
      <w:ins w:id="1863" w:author="Carla Martinez Machain" w:date="2024-01-02T20:13:00Z">
        <w:del w:id="1864" w:author="Brian Blankenship" w:date="2024-01-03T07:58:00Z">
          <w:r w:rsidR="009822AD" w:rsidDel="00C82AAA">
            <w:rPr>
              <w:sz w:val="22"/>
              <w:szCs w:val="22"/>
            </w:rPr>
            <w:delText xml:space="preserve"> than other host st</w:delText>
          </w:r>
        </w:del>
      </w:ins>
      <w:ins w:id="1865" w:author="Carla Martinez Machain" w:date="2024-01-02T20:14:00Z">
        <w:del w:id="1866" w:author="Brian Blankenship" w:date="2024-01-03T07:58:00Z">
          <w:r w:rsidR="009822AD" w:rsidDel="00C82AAA">
            <w:rPr>
              <w:sz w:val="22"/>
              <w:szCs w:val="22"/>
            </w:rPr>
            <w:delText>ates would</w:delText>
          </w:r>
        </w:del>
      </w:ins>
      <w:moveTo w:id="1867" w:author="Carla Martinez Machain" w:date="2024-01-02T20:03:00Z">
        <w:del w:id="1868" w:author="Brian Blankenship" w:date="2024-01-03T07:58:00Z">
          <w:r w:rsidRPr="00E94FC4" w:rsidDel="00C82AAA">
            <w:rPr>
              <w:sz w:val="22"/>
              <w:szCs w:val="22"/>
            </w:rPr>
            <w:delText xml:space="preserve">. </w:delText>
          </w:r>
          <w:commentRangeEnd w:id="1840"/>
          <w:r w:rsidDel="00C82AAA">
            <w:rPr>
              <w:rStyle w:val="CommentReference"/>
            </w:rPr>
            <w:commentReference w:id="1840"/>
          </w:r>
          <w:r w:rsidRPr="00E94FC4" w:rsidDel="00C82AAA">
            <w:rPr>
              <w:sz w:val="22"/>
              <w:szCs w:val="22"/>
            </w:rPr>
            <w:delText>While looking at</w:delText>
          </w:r>
        </w:del>
      </w:moveTo>
      <w:ins w:id="1869" w:author="Carla Martinez Machain" w:date="2024-01-02T20:14:00Z">
        <w:del w:id="1870" w:author="Brian Blankenship" w:date="2024-01-03T07:58:00Z">
          <w:r w:rsidR="009822AD" w:rsidDel="00C82AAA">
            <w:rPr>
              <w:sz w:val="22"/>
              <w:szCs w:val="22"/>
            </w:rPr>
            <w:delText>studying</w:delText>
          </w:r>
        </w:del>
      </w:ins>
      <w:moveTo w:id="1871" w:author="Carla Martinez Machain" w:date="2024-01-02T20:03:00Z">
        <w:del w:id="1872" w:author="Brian Blankenship" w:date="2024-01-03T07:58:00Z">
          <w:r w:rsidRPr="00E94FC4" w:rsidDel="00C82AAA">
            <w:rPr>
              <w:sz w:val="22"/>
              <w:szCs w:val="22"/>
            </w:rPr>
            <w:delText xml:space="preserve"> exclusive access cases is useful, we are interested in both countries’ influence campaigns, and Djibouti offers the</w:delText>
          </w:r>
        </w:del>
      </w:moveTo>
      <w:ins w:id="1873" w:author="Carla Martinez Machain" w:date="2024-01-02T20:15:00Z">
        <w:del w:id="1874" w:author="Brian Blankenship" w:date="2024-01-03T07:58:00Z">
          <w:r w:rsidR="009822AD" w:rsidDel="00C82AAA">
            <w:rPr>
              <w:sz w:val="22"/>
              <w:szCs w:val="22"/>
            </w:rPr>
            <w:delText xml:space="preserve"> rare</w:delText>
          </w:r>
        </w:del>
      </w:ins>
      <w:moveTo w:id="1875" w:author="Carla Martinez Machain" w:date="2024-01-02T20:03:00Z">
        <w:del w:id="1876" w:author="Brian Blankenship" w:date="2024-01-03T07:58:00Z">
          <w:r w:rsidRPr="00E94FC4" w:rsidDel="00C82AAA">
            <w:rPr>
              <w:sz w:val="22"/>
              <w:szCs w:val="22"/>
            </w:rPr>
            <w:delText xml:space="preserve"> opportunity to examine each country within the same context. Third, </w:delText>
          </w:r>
        </w:del>
      </w:moveTo>
      <w:ins w:id="1877" w:author="Carla Martinez Machain" w:date="2024-01-02T20:15:00Z">
        <w:del w:id="1878" w:author="Brian Blankenship" w:date="2024-01-03T07:58:00Z">
          <w:r w:rsidR="009822AD" w:rsidDel="00C82AAA">
            <w:rPr>
              <w:sz w:val="22"/>
              <w:szCs w:val="22"/>
            </w:rPr>
            <w:delText xml:space="preserve">and </w:delText>
          </w:r>
        </w:del>
      </w:ins>
      <w:moveTo w:id="1879" w:author="Carla Martinez Machain" w:date="2024-01-02T20:03:00Z">
        <w:del w:id="1880" w:author="Brian Blankenship" w:date="2024-01-03T07:58:00Z">
          <w:r w:rsidRPr="00E94FC4" w:rsidDel="00C82AAA">
            <w:rPr>
              <w:sz w:val="22"/>
              <w:szCs w:val="22"/>
            </w:rPr>
            <w:delText xml:space="preserve">importantly for basic science, we can assess the ground game of each actor within the </w:delText>
          </w:r>
        </w:del>
      </w:moveTo>
      <w:ins w:id="1881" w:author="Carla Martinez Machain" w:date="2024-01-02T20:15:00Z">
        <w:del w:id="1882" w:author="Brian Blankenship" w:date="2024-01-03T07:58:00Z">
          <w:r w:rsidR="009822AD" w:rsidDel="00C82AAA">
            <w:rPr>
              <w:sz w:val="22"/>
              <w:szCs w:val="22"/>
            </w:rPr>
            <w:delText xml:space="preserve">same </w:delText>
          </w:r>
        </w:del>
      </w:ins>
      <w:moveTo w:id="1883" w:author="Carla Martinez Machain" w:date="2024-01-02T20:03:00Z">
        <w:del w:id="1884" w:author="Brian Blankenship" w:date="2024-01-03T07:58:00Z">
          <w:r w:rsidRPr="00E94FC4" w:rsidDel="00C82AAA">
            <w:rPr>
              <w:sz w:val="22"/>
              <w:szCs w:val="22"/>
            </w:rPr>
            <w:delText>country and whether one country</w:delText>
          </w:r>
        </w:del>
      </w:moveTo>
      <w:ins w:id="1885" w:author="Carla Martinez Machain" w:date="2024-01-02T20:15:00Z">
        <w:del w:id="1886" w:author="Brian Blankenship" w:date="2024-01-03T07:58:00Z">
          <w:r w:rsidR="009822AD" w:rsidDel="00C82AAA">
            <w:rPr>
              <w:sz w:val="22"/>
              <w:szCs w:val="22"/>
            </w:rPr>
            <w:delText>major power</w:delText>
          </w:r>
        </w:del>
      </w:ins>
      <w:moveTo w:id="1887" w:author="Carla Martinez Machain" w:date="2024-01-02T20:03:00Z">
        <w:del w:id="1888" w:author="Brian Blankenship" w:date="2024-01-03T07:58:00Z">
          <w:r w:rsidRPr="00E94FC4" w:rsidDel="00C82AAA">
            <w:rPr>
              <w:sz w:val="22"/>
              <w:szCs w:val="22"/>
            </w:rPr>
            <w:delText xml:space="preserve"> is more capable of influence than another. </w:delText>
          </w:r>
        </w:del>
      </w:moveTo>
      <w:ins w:id="1889" w:author="Carla Martinez Machain" w:date="2024-01-02T20:16:00Z">
        <w:del w:id="1890" w:author="Brian Blankenship" w:date="2024-01-03T07:58:00Z">
          <w:r w:rsidR="009822AD" w:rsidDel="00C82AAA">
            <w:rPr>
              <w:sz w:val="22"/>
              <w:szCs w:val="22"/>
            </w:rPr>
            <w:delText xml:space="preserve">We cannot assess in isolation </w:delText>
          </w:r>
        </w:del>
      </w:ins>
      <w:moveTo w:id="1891" w:author="Carla Martinez Machain" w:date="2024-01-02T20:03:00Z">
        <w:del w:id="1892" w:author="Brian Blankenship" w:date="2024-01-03T07:58:00Z">
          <w:r w:rsidRPr="00E94FC4" w:rsidDel="00C82AAA">
            <w:rPr>
              <w:sz w:val="22"/>
              <w:szCs w:val="22"/>
            </w:rPr>
            <w:delText>Assessing whether influence is a zero-sum or positive-sum game cannot be done in isolation, and Djibouti allows us to see</w:delText>
          </w:r>
        </w:del>
      </w:moveTo>
      <w:ins w:id="1893" w:author="Carla Martinez Machain" w:date="2024-01-02T20:16:00Z">
        <w:del w:id="1894" w:author="Brian Blankenship" w:date="2024-01-03T07:58:00Z">
          <w:r w:rsidR="009822AD" w:rsidDel="00C82AAA">
            <w:rPr>
              <w:sz w:val="22"/>
              <w:szCs w:val="22"/>
            </w:rPr>
            <w:delText>observe</w:delText>
          </w:r>
        </w:del>
      </w:ins>
      <w:moveTo w:id="1895" w:author="Carla Martinez Machain" w:date="2024-01-02T20:03:00Z">
        <w:del w:id="1896" w:author="Brian Blankenship" w:date="2024-01-03T07:58:00Z">
          <w:r w:rsidRPr="00E94FC4" w:rsidDel="00C82AAA">
            <w:rPr>
              <w:sz w:val="22"/>
              <w:szCs w:val="22"/>
            </w:rPr>
            <w:delText xml:space="preserve"> the direct competition between the two </w:delText>
          </w:r>
          <w:commentRangeStart w:id="1897"/>
          <w:r w:rsidRPr="00E94FC4" w:rsidDel="00C82AAA">
            <w:rPr>
              <w:sz w:val="22"/>
              <w:szCs w:val="22"/>
            </w:rPr>
            <w:delText>powers</w:delText>
          </w:r>
        </w:del>
      </w:moveTo>
      <w:commentRangeEnd w:id="1897"/>
      <w:del w:id="1898" w:author="Brian Blankenship" w:date="2024-01-03T07:58:00Z">
        <w:r w:rsidDel="00C82AAA">
          <w:rPr>
            <w:rStyle w:val="CommentReference"/>
          </w:rPr>
          <w:commentReference w:id="1897"/>
        </w:r>
      </w:del>
      <w:moveTo w:id="1899" w:author="Carla Martinez Machain" w:date="2024-01-02T20:03:00Z">
        <w:del w:id="1900" w:author="Brian Blankenship" w:date="2024-01-03T07:58:00Z">
          <w:r w:rsidRPr="00E94FC4" w:rsidDel="00C82AAA">
            <w:rPr>
              <w:sz w:val="22"/>
              <w:szCs w:val="22"/>
            </w:rPr>
            <w:delText xml:space="preserve">. </w:delText>
          </w:r>
          <w:commentRangeEnd w:id="1786"/>
          <w:r w:rsidDel="00C82AAA">
            <w:rPr>
              <w:rStyle w:val="CommentReference"/>
            </w:rPr>
            <w:commentReference w:id="1786"/>
          </w:r>
        </w:del>
      </w:moveTo>
      <w:commentRangeEnd w:id="1787"/>
      <w:del w:id="1901" w:author="Brian Blankenship" w:date="2024-01-03T07:58:00Z">
        <w:r w:rsidDel="00C82AAA">
          <w:rPr>
            <w:rStyle w:val="CommentReference"/>
          </w:rPr>
          <w:commentReference w:id="1787"/>
        </w:r>
      </w:del>
    </w:p>
    <w:moveToRangeEnd w:id="1785"/>
    <w:p w14:paraId="1E49AF78" w14:textId="49AC99E0" w:rsidR="001C5215" w:rsidRPr="00E94FC4" w:rsidDel="00C82AAA" w:rsidRDefault="001C5215">
      <w:pPr>
        <w:widowControl w:val="0"/>
        <w:spacing w:after="100" w:afterAutospacing="1" w:line="240" w:lineRule="auto"/>
        <w:ind w:firstLine="720"/>
        <w:contextualSpacing/>
        <w:jc w:val="both"/>
        <w:rPr>
          <w:ins w:id="1902" w:author="Carla Martinez Machain" w:date="2024-01-02T14:50:00Z"/>
          <w:del w:id="1903" w:author="Brian Blankenship" w:date="2024-01-03T07:58:00Z"/>
          <w:sz w:val="22"/>
          <w:szCs w:val="22"/>
        </w:rPr>
      </w:pPr>
    </w:p>
    <w:p w14:paraId="207A75AA" w14:textId="59DF58A6" w:rsidR="00004D62" w:rsidRPr="009C7436" w:rsidDel="00647AE5" w:rsidRDefault="00121C59">
      <w:pPr>
        <w:widowControl w:val="0"/>
        <w:spacing w:after="100" w:afterAutospacing="1" w:line="240" w:lineRule="auto"/>
        <w:ind w:firstLine="720"/>
        <w:contextualSpacing/>
        <w:jc w:val="both"/>
        <w:rPr>
          <w:del w:id="1904" w:author="Brian Blankenship" w:date="2023-12-03T16:09:00Z"/>
          <w:sz w:val="22"/>
          <w:szCs w:val="22"/>
        </w:rPr>
      </w:pPr>
      <w:ins w:id="1905" w:author="Michael Allen" w:date="2023-12-16T15:33:00Z">
        <w:del w:id="1906" w:author="Brian Blankenship" w:date="2024-01-03T07:58:00Z">
          <w:r w:rsidRPr="009C7436" w:rsidDel="00C82AAA">
            <w:rPr>
              <w:sz w:val="22"/>
              <w:szCs w:val="22"/>
            </w:rPr>
            <w:delText>on contact and soft power derive from the literature</w:delText>
          </w:r>
        </w:del>
      </w:ins>
      <w:ins w:id="1907" w:author="Michael Allen" w:date="2023-12-16T15:32:00Z">
        <w:del w:id="1908" w:author="Brian Blankenship" w:date="2024-01-03T07:58:00Z">
          <w:r w:rsidRPr="009C7436" w:rsidDel="00C82AAA">
            <w:rPr>
              <w:sz w:val="22"/>
              <w:szCs w:val="22"/>
            </w:rPr>
            <w:delText>also be true of military contact, with studies finding</w:delText>
          </w:r>
        </w:del>
      </w:ins>
      <w:ins w:id="1909" w:author="Michael Allen" w:date="2023-12-21T10:32:00Z">
        <w:del w:id="1910" w:author="Brian Blankenship" w:date="2024-01-03T07:58:00Z">
          <w:r w:rsidR="00FB260F" w:rsidRPr="008E43D4" w:rsidDel="00C82AAA">
            <w:rPr>
              <w:sz w:val="22"/>
              <w:szCs w:val="22"/>
            </w:rPr>
            <w:delText>We derivethe from thebasing and foreign aid literature</w:delText>
          </w:r>
        </w:del>
      </w:ins>
      <w:ins w:id="1911" w:author="Michael Allen" w:date="2023-12-16T15:33:00Z">
        <w:del w:id="1912" w:author="Brian Blankenship" w:date="2024-01-03T07:58:00Z">
          <w:r w:rsidRPr="009C7436" w:rsidDel="00C82AAA">
            <w:rPr>
              <w:sz w:val="22"/>
              <w:szCs w:val="22"/>
            </w:rPr>
            <w:delText>s,,,</w:delText>
          </w:r>
        </w:del>
      </w:ins>
      <w:bookmarkEnd w:id="1750"/>
      <w:del w:id="1913" w:author="Brian Blankenship" w:date="2023-12-03T16:09:00Z">
        <w:r w:rsidR="00004D62" w:rsidRPr="009C7436" w:rsidDel="00647AE5">
          <w:rPr>
            <w:sz w:val="22"/>
            <w:szCs w:val="22"/>
          </w:rPr>
          <w:delText>This project focuses on two sets of independent variables: economic versus social contact, and military versus non-military contact. We analyze their effects on two main outcome variables: public and elite perceptions of China and the United States, and support for hosting a foreign military presence from these countries. This project builds upon previous findings, which demonstrate that countries use financial incentives to garner public support for basing (Blankenship and Joyce 2020), and that social and economic contact with military personnel can both positively and negatively shape public perceptions of their presence (Allen et al. 2022).</w:delText>
        </w:r>
      </w:del>
    </w:p>
    <w:p w14:paraId="40232CCC" w14:textId="2B7DAE79" w:rsidR="00004D62" w:rsidRPr="009C7436" w:rsidDel="00647AE5" w:rsidRDefault="00004D62">
      <w:pPr>
        <w:widowControl w:val="0"/>
        <w:spacing w:after="100" w:afterAutospacing="1" w:line="240" w:lineRule="auto"/>
        <w:contextualSpacing/>
        <w:jc w:val="both"/>
        <w:rPr>
          <w:del w:id="1914" w:author="Brian Blankenship" w:date="2023-12-03T16:09:00Z"/>
          <w:sz w:val="22"/>
          <w:szCs w:val="22"/>
        </w:rPr>
      </w:pPr>
    </w:p>
    <w:p w14:paraId="255D6B9A" w14:textId="0F9B2549" w:rsidR="00D8087A" w:rsidRPr="009C7436" w:rsidDel="00647AE5" w:rsidRDefault="00D8087A">
      <w:pPr>
        <w:widowControl w:val="0"/>
        <w:spacing w:after="100" w:afterAutospacing="1" w:line="240" w:lineRule="auto"/>
        <w:contextualSpacing/>
        <w:jc w:val="both"/>
        <w:rPr>
          <w:del w:id="1915" w:author="Brian Blankenship" w:date="2023-12-03T16:09:00Z"/>
          <w:sz w:val="22"/>
          <w:szCs w:val="22"/>
        </w:rPr>
      </w:pPr>
    </w:p>
    <w:p w14:paraId="5B0D63E2" w14:textId="577842B9" w:rsidR="00D8087A" w:rsidRPr="009C7436" w:rsidDel="00647AE5" w:rsidRDefault="00CB1C30">
      <w:pPr>
        <w:widowControl w:val="0"/>
        <w:spacing w:after="100" w:afterAutospacing="1" w:line="240" w:lineRule="auto"/>
        <w:contextualSpacing/>
        <w:jc w:val="both"/>
        <w:rPr>
          <w:del w:id="1916" w:author="Brian Blankenship" w:date="2023-12-03T16:09:00Z"/>
          <w:sz w:val="22"/>
          <w:szCs w:val="22"/>
        </w:rPr>
      </w:pPr>
      <w:commentRangeStart w:id="1917"/>
      <w:del w:id="1918" w:author="Brian Blankenship" w:date="2023-12-03T16:09:00Z">
        <w:r w:rsidRPr="009C7436" w:rsidDel="00647AE5">
          <w:rPr>
            <w:sz w:val="22"/>
            <w:szCs w:val="22"/>
          </w:rPr>
          <w:delText>Predictions:</w:delText>
        </w:r>
        <w:commentRangeEnd w:id="1917"/>
        <w:r w:rsidR="000A6AF9" w:rsidRPr="009C7436" w:rsidDel="00647AE5">
          <w:rPr>
            <w:rStyle w:val="CommentReference"/>
            <w:sz w:val="22"/>
            <w:szCs w:val="22"/>
          </w:rPr>
          <w:commentReference w:id="1917"/>
        </w:r>
      </w:del>
    </w:p>
    <w:p w14:paraId="38B07677" w14:textId="328D397D" w:rsidR="009B2015" w:rsidRPr="009C7436" w:rsidDel="00647AE5" w:rsidRDefault="009B2015">
      <w:pPr>
        <w:pStyle w:val="ListParagraph"/>
        <w:widowControl w:val="0"/>
        <w:numPr>
          <w:ilvl w:val="0"/>
          <w:numId w:val="5"/>
        </w:numPr>
        <w:spacing w:after="100" w:afterAutospacing="1"/>
        <w:jc w:val="both"/>
        <w:rPr>
          <w:del w:id="1919" w:author="Brian Blankenship" w:date="2023-12-03T16:09:00Z"/>
          <w:rFonts w:ascii="Times New Roman" w:hAnsi="Times New Roman" w:cs="Times New Roman"/>
        </w:rPr>
      </w:pPr>
      <w:del w:id="1920" w:author="Brian Blankenship" w:date="2023-12-03T16:09:00Z">
        <w:r w:rsidRPr="008E43D4" w:rsidDel="00647AE5">
          <w:delText>[Something about military vs. non-military contact—perhaps the latter more likely to generate positive views?]</w:delText>
        </w:r>
      </w:del>
    </w:p>
    <w:p w14:paraId="4E68E8D9" w14:textId="20CF68FC" w:rsidR="009B2015" w:rsidRPr="009C7436" w:rsidDel="00647AE5" w:rsidRDefault="009B2015">
      <w:pPr>
        <w:pStyle w:val="ListParagraph"/>
        <w:widowControl w:val="0"/>
        <w:numPr>
          <w:ilvl w:val="0"/>
          <w:numId w:val="5"/>
        </w:numPr>
        <w:spacing w:after="100" w:afterAutospacing="1"/>
        <w:jc w:val="both"/>
        <w:rPr>
          <w:del w:id="1921" w:author="Brian Blankenship" w:date="2023-12-03T16:09:00Z"/>
          <w:rFonts w:ascii="Times New Roman" w:hAnsi="Times New Roman" w:cs="Times New Roman"/>
        </w:rPr>
      </w:pPr>
      <w:del w:id="1922" w:author="Brian Blankenship" w:date="2023-12-03T16:09:00Z">
        <w:r w:rsidRPr="008E43D4" w:rsidDel="00647AE5">
          <w:delText>[Something about economic vs. non-economic contact]</w:delText>
        </w:r>
      </w:del>
    </w:p>
    <w:p w14:paraId="15A75E3B" w14:textId="7C74420C" w:rsidR="00CB1C30" w:rsidRPr="009C7436" w:rsidDel="00647AE5" w:rsidRDefault="00CB1C30">
      <w:pPr>
        <w:pStyle w:val="ListParagraph"/>
        <w:widowControl w:val="0"/>
        <w:numPr>
          <w:ilvl w:val="0"/>
          <w:numId w:val="5"/>
        </w:numPr>
        <w:spacing w:after="100" w:afterAutospacing="1"/>
        <w:jc w:val="both"/>
        <w:rPr>
          <w:del w:id="1923" w:author="Brian Blankenship" w:date="2023-12-03T16:09:00Z"/>
          <w:rFonts w:ascii="Times New Roman" w:hAnsi="Times New Roman" w:cs="Times New Roman"/>
        </w:rPr>
      </w:pPr>
      <w:del w:id="1924" w:author="Brian Blankenship" w:date="2023-12-03T16:09:00Z">
        <w:r w:rsidRPr="008E43D4" w:rsidDel="00647AE5">
          <w:delText xml:space="preserve">Positive social and economic interactions </w:delText>
        </w:r>
        <w:r w:rsidR="00E6612C" w:rsidRPr="008E43D4" w:rsidDel="00647AE5">
          <w:delText xml:space="preserve">with citizens of one country </w:delText>
        </w:r>
        <w:r w:rsidRPr="008E43D4" w:rsidDel="00647AE5">
          <w:delText xml:space="preserve">will </w:delText>
        </w:r>
        <w:r w:rsidR="00E6612C" w:rsidRPr="008E43D4" w:rsidDel="00647AE5">
          <w:delText>increase positive views of that country.</w:delText>
        </w:r>
      </w:del>
    </w:p>
    <w:p w14:paraId="1C4B0805" w14:textId="63EBAF31" w:rsidR="00E6612C" w:rsidRPr="009C7436" w:rsidDel="00647AE5" w:rsidRDefault="00E6612C">
      <w:pPr>
        <w:pStyle w:val="ListParagraph"/>
        <w:widowControl w:val="0"/>
        <w:numPr>
          <w:ilvl w:val="0"/>
          <w:numId w:val="5"/>
        </w:numPr>
        <w:spacing w:after="100" w:afterAutospacing="1"/>
        <w:jc w:val="both"/>
        <w:rPr>
          <w:del w:id="1925" w:author="Brian Blankenship" w:date="2023-12-03T16:09:00Z"/>
          <w:rFonts w:ascii="Times New Roman" w:hAnsi="Times New Roman" w:cs="Times New Roman"/>
        </w:rPr>
      </w:pPr>
      <w:del w:id="1926" w:author="Brian Blankenship" w:date="2023-12-03T16:09:00Z">
        <w:r w:rsidRPr="008E43D4" w:rsidDel="00647AE5">
          <w:delText>Positive social and economic interactions with citizens of one country will increase support for hosting that country’s military.</w:delText>
        </w:r>
      </w:del>
    </w:p>
    <w:p w14:paraId="057F6FC0" w14:textId="3F30BD4F" w:rsidR="00E6612C" w:rsidRPr="009C7436" w:rsidDel="00647AE5" w:rsidRDefault="00E6612C">
      <w:pPr>
        <w:pStyle w:val="ListParagraph"/>
        <w:widowControl w:val="0"/>
        <w:numPr>
          <w:ilvl w:val="0"/>
          <w:numId w:val="5"/>
        </w:numPr>
        <w:spacing w:after="100" w:afterAutospacing="1"/>
        <w:jc w:val="both"/>
        <w:rPr>
          <w:del w:id="1927" w:author="Brian Blankenship" w:date="2023-12-03T16:09:00Z"/>
          <w:rFonts w:ascii="Times New Roman" w:hAnsi="Times New Roman" w:cs="Times New Roman"/>
        </w:rPr>
      </w:pPr>
      <w:del w:id="1928" w:author="Brian Blankenship" w:date="2023-12-03T16:09:00Z">
        <w:r w:rsidRPr="008E43D4" w:rsidDel="00647AE5">
          <w:delText>Positive social and economic interactions with citizens of one country will decrease support for hosting other countries’ militaries.</w:delText>
        </w:r>
      </w:del>
    </w:p>
    <w:p w14:paraId="42AD3ACE" w14:textId="22295449" w:rsidR="00E6612C" w:rsidRPr="009C7436" w:rsidDel="00647AE5" w:rsidRDefault="00E6612C">
      <w:pPr>
        <w:pStyle w:val="ListParagraph"/>
        <w:widowControl w:val="0"/>
        <w:numPr>
          <w:ilvl w:val="0"/>
          <w:numId w:val="5"/>
        </w:numPr>
        <w:spacing w:after="100" w:afterAutospacing="1"/>
        <w:jc w:val="both"/>
        <w:rPr>
          <w:del w:id="1929" w:author="Brian Blankenship" w:date="2023-12-03T16:09:00Z"/>
          <w:rFonts w:ascii="Times New Roman" w:hAnsi="Times New Roman" w:cs="Times New Roman"/>
        </w:rPr>
      </w:pPr>
      <w:del w:id="1930" w:author="Brian Blankenship" w:date="2023-12-03T16:09:00Z">
        <w:r w:rsidRPr="008E43D4" w:rsidDel="00647AE5">
          <w:delText>Negative social and economic interactions with citizens of one country will increase negative views of that country.</w:delText>
        </w:r>
      </w:del>
    </w:p>
    <w:p w14:paraId="0AB5CD3A" w14:textId="22E5C30C" w:rsidR="00E6612C" w:rsidRPr="009C7436" w:rsidDel="00647AE5" w:rsidRDefault="00E6612C">
      <w:pPr>
        <w:pStyle w:val="ListParagraph"/>
        <w:widowControl w:val="0"/>
        <w:numPr>
          <w:ilvl w:val="0"/>
          <w:numId w:val="5"/>
        </w:numPr>
        <w:spacing w:after="100" w:afterAutospacing="1"/>
        <w:jc w:val="both"/>
        <w:rPr>
          <w:del w:id="1931" w:author="Brian Blankenship" w:date="2023-12-03T16:09:00Z"/>
          <w:rFonts w:ascii="Times New Roman" w:hAnsi="Times New Roman" w:cs="Times New Roman"/>
        </w:rPr>
      </w:pPr>
      <w:del w:id="1932" w:author="Brian Blankenship" w:date="2023-12-03T16:09:00Z">
        <w:r w:rsidRPr="008E43D4" w:rsidDel="00647AE5">
          <w:delText>Negative social and economic interactions with citizens of one country will decrease support for hosting that country’s military.</w:delText>
        </w:r>
      </w:del>
    </w:p>
    <w:p w14:paraId="287CB340" w14:textId="0FBE2C96" w:rsidR="00D8087A" w:rsidRPr="009C7436" w:rsidDel="00647AE5" w:rsidRDefault="00D8087A">
      <w:pPr>
        <w:widowControl w:val="0"/>
        <w:spacing w:after="100" w:afterAutospacing="1" w:line="240" w:lineRule="auto"/>
        <w:contextualSpacing/>
        <w:jc w:val="both"/>
        <w:rPr>
          <w:del w:id="1933" w:author="Brian Blankenship" w:date="2023-12-03T16:09:00Z"/>
          <w:sz w:val="22"/>
          <w:szCs w:val="22"/>
        </w:rPr>
      </w:pPr>
    </w:p>
    <w:p w14:paraId="6DEF4183" w14:textId="32FF6AA2" w:rsidR="00D8087A" w:rsidRPr="009C7436" w:rsidDel="00647AE5" w:rsidRDefault="00D8087A">
      <w:pPr>
        <w:widowControl w:val="0"/>
        <w:spacing w:after="100" w:afterAutospacing="1" w:line="240" w:lineRule="auto"/>
        <w:contextualSpacing/>
        <w:jc w:val="both"/>
        <w:rPr>
          <w:del w:id="1934" w:author="Brian Blankenship" w:date="2023-12-03T16:09:00Z"/>
          <w:sz w:val="22"/>
          <w:szCs w:val="22"/>
        </w:rPr>
      </w:pPr>
    </w:p>
    <w:p w14:paraId="3CA3D2E2" w14:textId="6E58F441" w:rsidR="00D8087A" w:rsidRPr="009C7436" w:rsidDel="00647AE5" w:rsidRDefault="00D8087A">
      <w:pPr>
        <w:widowControl w:val="0"/>
        <w:spacing w:after="100" w:afterAutospacing="1" w:line="240" w:lineRule="auto"/>
        <w:contextualSpacing/>
        <w:jc w:val="both"/>
        <w:rPr>
          <w:del w:id="1935" w:author="Brian Blankenship" w:date="2023-12-03T16:09:00Z"/>
          <w:sz w:val="22"/>
          <w:szCs w:val="22"/>
        </w:rPr>
      </w:pPr>
    </w:p>
    <w:p w14:paraId="21F7FEF5" w14:textId="470DA50A" w:rsidR="00C145EE" w:rsidRPr="009C7436" w:rsidDel="00BD4C6D" w:rsidRDefault="00C145EE">
      <w:pPr>
        <w:widowControl w:val="0"/>
        <w:spacing w:after="100" w:afterAutospacing="1" w:line="240" w:lineRule="auto"/>
        <w:contextualSpacing/>
        <w:jc w:val="both"/>
        <w:rPr>
          <w:ins w:id="1936" w:author="Michael Allen" w:date="2023-11-13T11:08:00Z"/>
          <w:del w:id="1937" w:author="Brian Blankenship" w:date="2024-01-09T09:34:00Z"/>
          <w:b/>
          <w:bCs/>
          <w:sz w:val="22"/>
          <w:szCs w:val="22"/>
        </w:rPr>
      </w:pPr>
      <w:ins w:id="1938" w:author="Michael Allen" w:date="2023-11-13T11:06:00Z">
        <w:del w:id="1939" w:author="Brian Blankenship" w:date="2024-01-03T07:59:00Z">
          <w:r w:rsidRPr="009C7436" w:rsidDel="00C82AAA">
            <w:rPr>
              <w:b/>
              <w:bCs/>
              <w:sz w:val="22"/>
              <w:szCs w:val="22"/>
            </w:rPr>
            <w:delText>3</w:delText>
          </w:r>
        </w:del>
        <w:del w:id="1940" w:author="Brian Blankenship" w:date="2024-01-09T09:34:00Z">
          <w:r w:rsidRPr="009C7436" w:rsidDel="00BD4C6D">
            <w:rPr>
              <w:b/>
              <w:bCs/>
              <w:sz w:val="22"/>
              <w:szCs w:val="22"/>
            </w:rPr>
            <w:delText>.</w:delText>
          </w:r>
        </w:del>
      </w:ins>
      <w:ins w:id="1941" w:author="Michael Allen" w:date="2023-11-13T11:07:00Z">
        <w:del w:id="1942" w:author="Brian Blankenship" w:date="2024-01-09T09:34:00Z">
          <w:r w:rsidRPr="009C7436" w:rsidDel="00BD4C6D">
            <w:rPr>
              <w:b/>
              <w:bCs/>
              <w:sz w:val="22"/>
              <w:szCs w:val="22"/>
            </w:rPr>
            <w:delText xml:space="preserve"> Preliminary Fin</w:delText>
          </w:r>
          <w:commentRangeStart w:id="1943"/>
          <w:r w:rsidRPr="009C7436" w:rsidDel="00BD4C6D">
            <w:rPr>
              <w:b/>
              <w:bCs/>
              <w:sz w:val="22"/>
              <w:szCs w:val="22"/>
            </w:rPr>
            <w:delText>dings</w:delText>
          </w:r>
        </w:del>
      </w:ins>
      <w:commentRangeEnd w:id="1943"/>
      <w:ins w:id="1944" w:author="Michael Allen" w:date="2024-01-07T20:06:00Z">
        <w:del w:id="1945" w:author="Brian Blankenship" w:date="2024-01-09T09:34:00Z">
          <w:r w:rsidR="00B96DF1" w:rsidDel="00BD4C6D">
            <w:rPr>
              <w:rStyle w:val="CommentReference"/>
            </w:rPr>
            <w:commentReference w:id="1943"/>
          </w:r>
        </w:del>
      </w:ins>
    </w:p>
    <w:p w14:paraId="0C9EF0D0" w14:textId="718145C0" w:rsidR="00C145EE" w:rsidRPr="009C7436" w:rsidDel="00BD4C6D" w:rsidRDefault="00C145EE" w:rsidP="003B4E9D">
      <w:pPr>
        <w:widowControl w:val="0"/>
        <w:spacing w:after="100" w:afterAutospacing="1" w:line="240" w:lineRule="auto"/>
        <w:contextualSpacing/>
        <w:jc w:val="both"/>
        <w:rPr>
          <w:ins w:id="1946" w:author="Michael Allen" w:date="2023-11-13T11:08:00Z"/>
          <w:del w:id="1947" w:author="Brian Blankenship" w:date="2024-01-09T09:34:00Z"/>
          <w:b/>
          <w:bCs/>
          <w:sz w:val="22"/>
          <w:szCs w:val="22"/>
        </w:rPr>
      </w:pPr>
    </w:p>
    <w:p w14:paraId="507F7CDC" w14:textId="0131C285" w:rsidR="00C145EE" w:rsidRPr="009C7436" w:rsidDel="00BD4C6D" w:rsidRDefault="00C145EE" w:rsidP="003B4E9D">
      <w:pPr>
        <w:widowControl w:val="0"/>
        <w:spacing w:after="100" w:afterAutospacing="1" w:line="240" w:lineRule="auto"/>
        <w:contextualSpacing/>
        <w:jc w:val="both"/>
        <w:rPr>
          <w:ins w:id="1948" w:author="Michael Allen" w:date="2023-11-13T11:20:00Z"/>
          <w:del w:id="1949" w:author="Brian Blankenship" w:date="2024-01-09T09:34:00Z"/>
          <w:bCs/>
          <w:sz w:val="22"/>
          <w:szCs w:val="22"/>
        </w:rPr>
      </w:pPr>
      <w:ins w:id="1950" w:author="Michael Allen" w:date="2023-11-13T11:08:00Z">
        <w:del w:id="1951" w:author="Brian Blankenship" w:date="2024-01-09T09:34:00Z">
          <w:r w:rsidRPr="009C7436" w:rsidDel="00BD4C6D">
            <w:rPr>
              <w:bCs/>
              <w:sz w:val="22"/>
              <w:szCs w:val="22"/>
            </w:rPr>
            <w:delText xml:space="preserve">In </w:delText>
          </w:r>
        </w:del>
      </w:ins>
      <w:ins w:id="1952" w:author="Michael Allen" w:date="2023-11-13T11:09:00Z">
        <w:del w:id="1953" w:author="Brian Blankenship" w:date="2024-01-09T09:34:00Z">
          <w:r w:rsidRPr="009C7436" w:rsidDel="00BD4C6D">
            <w:rPr>
              <w:bCs/>
              <w:sz w:val="22"/>
              <w:szCs w:val="22"/>
            </w:rPr>
            <w:delText>September 2023</w:delText>
          </w:r>
        </w:del>
      </w:ins>
      <w:ins w:id="1954" w:author="Michael Allen" w:date="2023-11-13T11:08:00Z">
        <w:del w:id="1955" w:author="Brian Blankenship" w:date="2024-01-09T09:34:00Z">
          <w:r w:rsidRPr="009C7436" w:rsidDel="00BD4C6D">
            <w:rPr>
              <w:bCs/>
              <w:sz w:val="22"/>
              <w:szCs w:val="22"/>
            </w:rPr>
            <w:delText>,  we developed and deployed a preliminary survey</w:delText>
          </w:r>
        </w:del>
      </w:ins>
      <w:ins w:id="1956" w:author="Michael Allen" w:date="2023-11-13T11:09:00Z">
        <w:del w:id="1957" w:author="Brian Blankenship" w:date="2024-01-09T09:34:00Z">
          <w:r w:rsidRPr="009C7436" w:rsidDel="00BD4C6D">
            <w:rPr>
              <w:bCs/>
              <w:sz w:val="22"/>
              <w:szCs w:val="22"/>
            </w:rPr>
            <w:delText xml:space="preserve"> to test</w:delText>
          </w:r>
        </w:del>
      </w:ins>
      <w:ins w:id="1958" w:author="Michael Flynn" w:date="2024-01-04T10:43:00Z">
        <w:del w:id="1959" w:author="Brian Blankenship" w:date="2024-01-09T09:34:00Z">
          <w:r w:rsidR="0022203D" w:rsidDel="00BD4C6D">
            <w:rPr>
              <w:bCs/>
              <w:sz w:val="22"/>
              <w:szCs w:val="22"/>
            </w:rPr>
            <w:delText>assess</w:delText>
          </w:r>
        </w:del>
      </w:ins>
      <w:ins w:id="1960" w:author="Michael Allen" w:date="2023-11-13T11:09:00Z">
        <w:del w:id="1961" w:author="Brian Blankenship" w:date="2024-01-09T09:34:00Z">
          <w:r w:rsidRPr="009C7436" w:rsidDel="00BD4C6D">
            <w:rPr>
              <w:bCs/>
              <w:sz w:val="22"/>
              <w:szCs w:val="22"/>
            </w:rPr>
            <w:delText xml:space="preserve"> </w:delText>
          </w:r>
        </w:del>
      </w:ins>
      <w:ins w:id="1962" w:author="Michael Allen" w:date="2023-12-16T15:33:00Z">
        <w:del w:id="1963" w:author="Brian Blankenship" w:date="2024-01-09T09:34:00Z">
          <w:r w:rsidR="00121C59" w:rsidRPr="009C7436" w:rsidDel="00BD4C6D">
            <w:rPr>
              <w:bCs/>
              <w:sz w:val="22"/>
              <w:szCs w:val="22"/>
            </w:rPr>
            <w:delText>the feasibility of our survey instrument</w:delText>
          </w:r>
        </w:del>
      </w:ins>
      <w:ins w:id="1964" w:author="Michael Allen" w:date="2023-11-13T11:09:00Z">
        <w:del w:id="1965" w:author="Brian Blankenship" w:date="2024-01-09T09:34:00Z">
          <w:r w:rsidRPr="009C7436" w:rsidDel="00BD4C6D">
            <w:rPr>
              <w:bCs/>
              <w:sz w:val="22"/>
              <w:szCs w:val="22"/>
            </w:rPr>
            <w:delText xml:space="preserve"> and collect initial results related to our theoretical concept of interest. </w:delText>
          </w:r>
        </w:del>
      </w:ins>
      <w:ins w:id="1966" w:author="Michael Allen" w:date="2024-01-07T20:14:00Z">
        <w:del w:id="1967" w:author="Brian Blankenship" w:date="2024-01-09T09:34:00Z">
          <w:r w:rsidR="000F2C23" w:rsidDel="00BD4C6D">
            <w:rPr>
              <w:bCs/>
              <w:sz w:val="22"/>
              <w:szCs w:val="22"/>
            </w:rPr>
            <w:delText>Due to budget constraints, we limited the pilot survey in theoretical scope and sample size</w:delText>
          </w:r>
        </w:del>
      </w:ins>
      <w:ins w:id="1968" w:author="Michael Flynn" w:date="2024-01-04T10:43:00Z">
        <w:del w:id="1969" w:author="Brian Blankenship" w:date="2024-01-09T09:34:00Z">
          <w:r w:rsidR="002F0AC3" w:rsidDel="00BD4C6D">
            <w:rPr>
              <w:bCs/>
              <w:sz w:val="22"/>
              <w:szCs w:val="22"/>
            </w:rPr>
            <w:delText>scope and size</w:delText>
          </w:r>
        </w:del>
      </w:ins>
      <w:ins w:id="1970" w:author="Michael Allen" w:date="2023-11-13T11:10:00Z">
        <w:del w:id="1971" w:author="Brian Blankenship" w:date="2024-01-09T09:34:00Z">
          <w:r w:rsidRPr="009C7436" w:rsidDel="00BD4C6D">
            <w:rPr>
              <w:bCs/>
              <w:sz w:val="22"/>
              <w:szCs w:val="22"/>
            </w:rPr>
            <w:delText xml:space="preserve"> and it </w:delText>
          </w:r>
        </w:del>
      </w:ins>
      <w:ins w:id="1972" w:author="Michael Allen" w:date="2023-12-16T15:34:00Z">
        <w:del w:id="1973" w:author="Brian Blankenship" w:date="2024-01-09T09:34:00Z">
          <w:r w:rsidR="00121C59" w:rsidRPr="009C7436" w:rsidDel="00BD4C6D">
            <w:rPr>
              <w:bCs/>
              <w:sz w:val="22"/>
              <w:szCs w:val="22"/>
            </w:rPr>
            <w:delText>is</w:delText>
          </w:r>
        </w:del>
      </w:ins>
      <w:ins w:id="1974" w:author="Michael Allen" w:date="2023-11-13T11:10:00Z">
        <w:del w:id="1975" w:author="Brian Blankenship" w:date="2024-01-09T09:34:00Z">
          <w:r w:rsidRPr="009C7436" w:rsidDel="00BD4C6D">
            <w:rPr>
              <w:bCs/>
              <w:sz w:val="22"/>
              <w:szCs w:val="22"/>
            </w:rPr>
            <w:delText xml:space="preserve"> an initial test.</w:delText>
          </w:r>
        </w:del>
      </w:ins>
      <w:ins w:id="1976" w:author="Michael Allen" w:date="2023-11-13T11:11:00Z">
        <w:del w:id="1977" w:author="Brian Blankenship" w:date="2024-01-09T09:34:00Z">
          <w:r w:rsidRPr="009C7436" w:rsidDel="00BD4C6D">
            <w:rPr>
              <w:bCs/>
              <w:sz w:val="22"/>
              <w:szCs w:val="22"/>
            </w:rPr>
            <w:delText xml:space="preserve"> We deployed</w:delText>
          </w:r>
        </w:del>
      </w:ins>
      <w:ins w:id="1978" w:author="Michael Allen" w:date="2023-11-13T11:15:00Z">
        <w:del w:id="1979" w:author="Brian Blankenship" w:date="2024-01-09T09:34:00Z">
          <w:r w:rsidRPr="009C7436" w:rsidDel="00BD4C6D">
            <w:rPr>
              <w:bCs/>
              <w:sz w:val="22"/>
              <w:szCs w:val="22"/>
            </w:rPr>
            <w:delText xml:space="preserve"> the survey in English and Swahili to 1</w:delText>
          </w:r>
        </w:del>
      </w:ins>
      <w:ins w:id="1980" w:author="Michael Flynn" w:date="2024-01-04T10:43:00Z">
        <w:del w:id="1981" w:author="Brian Blankenship" w:date="2024-01-09T09:34:00Z">
          <w:r w:rsidR="006012A1" w:rsidDel="00BD4C6D">
            <w:rPr>
              <w:bCs/>
              <w:sz w:val="22"/>
              <w:szCs w:val="22"/>
            </w:rPr>
            <w:delText>,</w:delText>
          </w:r>
        </w:del>
      </w:ins>
      <w:ins w:id="1982" w:author="Michael Allen" w:date="2023-11-13T11:15:00Z">
        <w:del w:id="1983" w:author="Brian Blankenship" w:date="2024-01-09T09:34:00Z">
          <w:r w:rsidRPr="009C7436" w:rsidDel="00BD4C6D">
            <w:rPr>
              <w:bCs/>
              <w:sz w:val="22"/>
              <w:szCs w:val="22"/>
            </w:rPr>
            <w:delText xml:space="preserve">023 Kenyans via cellphone. The survey contained </w:delText>
          </w:r>
        </w:del>
      </w:ins>
      <w:commentRangeStart w:id="1984"/>
      <w:ins w:id="1985" w:author="Michael Allen" w:date="2023-11-13T11:16:00Z">
        <w:del w:id="1986" w:author="Brian Blankenship" w:date="2024-01-09T09:34:00Z">
          <w:r w:rsidRPr="009C7436" w:rsidDel="00BD4C6D">
            <w:rPr>
              <w:bCs/>
              <w:sz w:val="22"/>
              <w:szCs w:val="22"/>
            </w:rPr>
            <w:delText>25</w:delText>
          </w:r>
          <w:commentRangeEnd w:id="1984"/>
          <w:r w:rsidRPr="009C7436" w:rsidDel="00BD4C6D">
            <w:rPr>
              <w:rStyle w:val="CommentReference"/>
              <w:sz w:val="22"/>
              <w:szCs w:val="22"/>
            </w:rPr>
            <w:commentReference w:id="1984"/>
          </w:r>
          <w:r w:rsidRPr="009C7436" w:rsidDel="00BD4C6D">
            <w:rPr>
              <w:bCs/>
              <w:sz w:val="22"/>
              <w:szCs w:val="22"/>
            </w:rPr>
            <w:delText xml:space="preserve"> </w:delText>
          </w:r>
        </w:del>
      </w:ins>
      <w:ins w:id="1987" w:author="Carla Martinez Machain" w:date="2024-01-08T14:42:00Z">
        <w:del w:id="1988" w:author="Brian Blankenship" w:date="2024-01-09T09:34:00Z">
          <w:r w:rsidR="00CF5202" w:rsidDel="00BD4C6D">
            <w:rPr>
              <w:bCs/>
              <w:sz w:val="22"/>
              <w:szCs w:val="22"/>
            </w:rPr>
            <w:delText xml:space="preserve">8 </w:delText>
          </w:r>
        </w:del>
      </w:ins>
      <w:ins w:id="1989" w:author="Michael Allen" w:date="2023-11-13T11:16:00Z">
        <w:del w:id="1990" w:author="Brian Blankenship" w:date="2024-01-09T09:34:00Z">
          <w:r w:rsidRPr="009C7436" w:rsidDel="00BD4C6D">
            <w:rPr>
              <w:bCs/>
              <w:sz w:val="22"/>
              <w:szCs w:val="22"/>
            </w:rPr>
            <w:delText xml:space="preserve">questions </w:delText>
          </w:r>
        </w:del>
      </w:ins>
      <w:ins w:id="1991" w:author="Michael Allen" w:date="2023-11-13T11:18:00Z">
        <w:del w:id="1992" w:author="Brian Blankenship" w:date="2024-01-09T09:34:00Z">
          <w:r w:rsidRPr="009C7436" w:rsidDel="00BD4C6D">
            <w:rPr>
              <w:bCs/>
              <w:sz w:val="22"/>
              <w:szCs w:val="22"/>
            </w:rPr>
            <w:delText>about</w:delText>
          </w:r>
        </w:del>
      </w:ins>
      <w:ins w:id="1993" w:author="Michael Allen" w:date="2023-11-13T11:16:00Z">
        <w:del w:id="1994" w:author="Brian Blankenship" w:date="2024-01-09T09:34:00Z">
          <w:r w:rsidRPr="009C7436" w:rsidDel="00BD4C6D">
            <w:rPr>
              <w:bCs/>
              <w:sz w:val="22"/>
              <w:szCs w:val="22"/>
            </w:rPr>
            <w:delText xml:space="preserve"> demographics and topics related to our hypotheses. </w:delText>
          </w:r>
        </w:del>
      </w:ins>
      <w:ins w:id="1995" w:author="Michael Allen" w:date="2023-11-13T11:17:00Z">
        <w:del w:id="1996" w:author="Brian Blankenship" w:date="2024-01-09T09:34:00Z">
          <w:r w:rsidRPr="009C7436" w:rsidDel="00BD4C6D">
            <w:rPr>
              <w:bCs/>
              <w:sz w:val="22"/>
              <w:szCs w:val="22"/>
            </w:rPr>
            <w:delText>Specifically,</w:delText>
          </w:r>
        </w:del>
      </w:ins>
      <w:ins w:id="1997" w:author="Michael Flynn" w:date="2024-01-08T13:22:00Z">
        <w:del w:id="1998" w:author="Brian Blankenship" w:date="2024-01-09T09:34:00Z">
          <w:r w:rsidR="00600D64" w:rsidDel="00BD4C6D">
            <w:rPr>
              <w:bCs/>
              <w:sz w:val="22"/>
              <w:szCs w:val="22"/>
            </w:rPr>
            <w:delText xml:space="preserve"> </w:delText>
          </w:r>
        </w:del>
      </w:ins>
      <w:ins w:id="1999" w:author="Michael Allen" w:date="2023-11-13T11:17:00Z">
        <w:del w:id="2000" w:author="Brian Blankenship" w:date="2024-01-09T09:34:00Z">
          <w:r w:rsidRPr="009C7436" w:rsidDel="00BD4C6D">
            <w:rPr>
              <w:bCs/>
              <w:sz w:val="22"/>
              <w:szCs w:val="22"/>
            </w:rPr>
            <w:delText xml:space="preserve"> w</w:delText>
          </w:r>
        </w:del>
      </w:ins>
      <w:ins w:id="2001" w:author="Michael Flynn" w:date="2024-01-08T13:22:00Z">
        <w:del w:id="2002" w:author="Brian Blankenship" w:date="2024-01-09T09:34:00Z">
          <w:r w:rsidR="00600D64" w:rsidDel="00BD4C6D">
            <w:rPr>
              <w:bCs/>
              <w:sz w:val="22"/>
              <w:szCs w:val="22"/>
            </w:rPr>
            <w:delText>W</w:delText>
          </w:r>
        </w:del>
      </w:ins>
      <w:ins w:id="2003" w:author="Michael Allen" w:date="2023-11-13T11:17:00Z">
        <w:del w:id="2004" w:author="Brian Blankenship" w:date="2024-01-09T09:34:00Z">
          <w:r w:rsidRPr="009C7436" w:rsidDel="00BD4C6D">
            <w:rPr>
              <w:bCs/>
              <w:sz w:val="22"/>
              <w:szCs w:val="22"/>
            </w:rPr>
            <w:delText>e asked questions related to both perceived and behavioral indicators of U.S. and Chinese influence by the respond</w:delText>
          </w:r>
        </w:del>
      </w:ins>
      <w:ins w:id="2005" w:author="Michael Allen" w:date="2023-11-13T11:18:00Z">
        <w:del w:id="2006" w:author="Brian Blankenship" w:date="2024-01-09T09:34:00Z">
          <w:r w:rsidRPr="009C7436" w:rsidDel="00BD4C6D">
            <w:rPr>
              <w:bCs/>
              <w:sz w:val="22"/>
              <w:szCs w:val="22"/>
            </w:rPr>
            <w:delText>e</w:delText>
          </w:r>
        </w:del>
      </w:ins>
      <w:ins w:id="2007" w:author="Michael Allen" w:date="2023-11-13T11:17:00Z">
        <w:del w:id="2008" w:author="Brian Blankenship" w:date="2024-01-09T09:34:00Z">
          <w:r w:rsidRPr="009C7436" w:rsidDel="00BD4C6D">
            <w:rPr>
              <w:bCs/>
              <w:sz w:val="22"/>
              <w:szCs w:val="22"/>
            </w:rPr>
            <w:delText>nt</w:delText>
          </w:r>
        </w:del>
      </w:ins>
      <w:ins w:id="2009" w:author="Michael Allen" w:date="2023-11-13T11:18:00Z">
        <w:del w:id="2010" w:author="Brian Blankenship" w:date="2024-01-09T09:34:00Z">
          <w:r w:rsidRPr="009C7436" w:rsidDel="00BD4C6D">
            <w:rPr>
              <w:bCs/>
              <w:sz w:val="22"/>
              <w:szCs w:val="22"/>
            </w:rPr>
            <w:delText>s</w:delText>
          </w:r>
        </w:del>
      </w:ins>
      <w:ins w:id="2011" w:author="Michael Allen" w:date="2023-11-13T11:17:00Z">
        <w:del w:id="2012" w:author="Brian Blankenship" w:date="2024-01-09T09:34:00Z">
          <w:r w:rsidRPr="009C7436" w:rsidDel="00BD4C6D">
            <w:rPr>
              <w:bCs/>
              <w:sz w:val="22"/>
              <w:szCs w:val="22"/>
            </w:rPr>
            <w:delText xml:space="preserve"> a</w:delText>
          </w:r>
        </w:del>
      </w:ins>
      <w:ins w:id="2013" w:author="Michael Allen" w:date="2023-11-13T11:18:00Z">
        <w:del w:id="2014" w:author="Brian Blankenship" w:date="2024-01-09T09:34:00Z">
          <w:r w:rsidRPr="009C7436" w:rsidDel="00BD4C6D">
            <w:rPr>
              <w:bCs/>
              <w:sz w:val="22"/>
              <w:szCs w:val="22"/>
            </w:rPr>
            <w:delText>nd</w:delText>
          </w:r>
        </w:del>
      </w:ins>
      <w:ins w:id="2015" w:author="Michael Allen" w:date="2023-11-13T11:17:00Z">
        <w:del w:id="2016" w:author="Brian Blankenship" w:date="2024-01-09T09:34:00Z">
          <w:r w:rsidRPr="009C7436" w:rsidDel="00BD4C6D">
            <w:rPr>
              <w:bCs/>
              <w:sz w:val="22"/>
              <w:szCs w:val="22"/>
            </w:rPr>
            <w:delText xml:space="preserve"> how they perceived both actors. In addition to looking at great power influence, we also included co</w:delText>
          </w:r>
        </w:del>
      </w:ins>
      <w:ins w:id="2017" w:author="Michael Allen" w:date="2023-11-13T11:18:00Z">
        <w:del w:id="2018" w:author="Brian Blankenship" w:date="2024-01-09T09:34:00Z">
          <w:r w:rsidRPr="009C7436" w:rsidDel="00BD4C6D">
            <w:rPr>
              <w:bCs/>
              <w:sz w:val="22"/>
              <w:szCs w:val="22"/>
            </w:rPr>
            <w:delText xml:space="preserve">ntrol questions to measure that influence versus influence by other regional and colonial actors. </w:delText>
          </w:r>
        </w:del>
      </w:ins>
      <w:ins w:id="2019" w:author="Michael Allen" w:date="2023-11-13T11:20:00Z">
        <w:del w:id="2020" w:author="Brian Blankenship" w:date="2024-01-09T09:34:00Z">
          <w:r w:rsidRPr="009C7436" w:rsidDel="00BD4C6D">
            <w:rPr>
              <w:bCs/>
              <w:sz w:val="22"/>
              <w:szCs w:val="22"/>
            </w:rPr>
            <w:delText xml:space="preserve">We collected the full sample over </w:delText>
          </w:r>
        </w:del>
      </w:ins>
      <w:ins w:id="2021" w:author="Michael Allen" w:date="2023-11-13T11:24:00Z">
        <w:del w:id="2022" w:author="Brian Blankenship" w:date="2024-01-09T09:34:00Z">
          <w:r w:rsidR="00CE0D69" w:rsidRPr="009C7436" w:rsidDel="00BD4C6D">
            <w:rPr>
              <w:bCs/>
              <w:sz w:val="22"/>
              <w:szCs w:val="22"/>
            </w:rPr>
            <w:delText>six days</w:delText>
          </w:r>
        </w:del>
      </w:ins>
      <w:ins w:id="2023" w:author="Michael Allen" w:date="2023-11-13T11:20:00Z">
        <w:del w:id="2024" w:author="Brian Blankenship" w:date="2024-01-09T09:34:00Z">
          <w:r w:rsidRPr="009C7436" w:rsidDel="00BD4C6D">
            <w:rPr>
              <w:bCs/>
              <w:sz w:val="22"/>
              <w:szCs w:val="22"/>
            </w:rPr>
            <w:delText xml:space="preserve">. </w:delText>
          </w:r>
        </w:del>
      </w:ins>
    </w:p>
    <w:p w14:paraId="7A9638A4" w14:textId="212EE775" w:rsidR="00C145EE" w:rsidDel="00BD4C6D" w:rsidRDefault="00C145EE" w:rsidP="003B4E9D">
      <w:pPr>
        <w:widowControl w:val="0"/>
        <w:spacing w:after="100" w:afterAutospacing="1" w:line="240" w:lineRule="auto"/>
        <w:contextualSpacing/>
        <w:jc w:val="both"/>
        <w:rPr>
          <w:ins w:id="2025" w:author="Michael Flynn" w:date="2024-01-05T14:17:00Z"/>
          <w:del w:id="2026" w:author="Brian Blankenship" w:date="2024-01-09T09:36:00Z"/>
          <w:bCs/>
          <w:sz w:val="22"/>
          <w:szCs w:val="22"/>
        </w:rPr>
      </w:pPr>
      <w:ins w:id="2027" w:author="Michael Allen" w:date="2023-11-13T11:20:00Z">
        <w:del w:id="2028" w:author="Brian Blankenship" w:date="2024-01-09T09:35:00Z">
          <w:r w:rsidRPr="009C7436" w:rsidDel="00BD4C6D">
            <w:rPr>
              <w:bCs/>
              <w:sz w:val="22"/>
              <w:szCs w:val="22"/>
            </w:rPr>
            <w:tab/>
            <w:delText xml:space="preserve">The initial sample </w:delText>
          </w:r>
        </w:del>
      </w:ins>
      <w:ins w:id="2029" w:author="Michael Allen" w:date="2023-11-13T11:21:00Z">
        <w:del w:id="2030" w:author="Brian Blankenship" w:date="2024-01-09T09:35:00Z">
          <w:r w:rsidRPr="009C7436" w:rsidDel="00BD4C6D">
            <w:rPr>
              <w:bCs/>
              <w:sz w:val="22"/>
              <w:szCs w:val="22"/>
            </w:rPr>
            <w:delText>contained useful distributional characteristics</w:delText>
          </w:r>
        </w:del>
      </w:ins>
      <w:ins w:id="2031" w:author="Michael Flynn" w:date="2024-01-08T13:23:00Z">
        <w:del w:id="2032" w:author="Brian Blankenship" w:date="2024-01-09T09:35:00Z">
          <w:r w:rsidR="00600D64" w:rsidDel="00BD4C6D">
            <w:rPr>
              <w:bCs/>
              <w:sz w:val="22"/>
              <w:szCs w:val="22"/>
            </w:rPr>
            <w:delText>information</w:delText>
          </w:r>
        </w:del>
      </w:ins>
      <w:ins w:id="2033" w:author="Michael Allen" w:date="2023-11-13T11:21:00Z">
        <w:del w:id="2034" w:author="Brian Blankenship" w:date="2024-01-09T09:35:00Z">
          <w:r w:rsidRPr="009C7436" w:rsidDel="00BD4C6D">
            <w:rPr>
              <w:bCs/>
              <w:sz w:val="22"/>
              <w:szCs w:val="22"/>
            </w:rPr>
            <w:delText xml:space="preserve">. First, </w:delText>
          </w:r>
        </w:del>
      </w:ins>
      <w:ins w:id="2035" w:author="Michael Flynn" w:date="2024-01-05T14:09:00Z">
        <w:del w:id="2036" w:author="Brian Blankenship" w:date="2024-01-09T09:35:00Z">
          <w:r w:rsidR="001B2E3D" w:rsidDel="00BD4C6D">
            <w:rPr>
              <w:bCs/>
              <w:sz w:val="22"/>
              <w:szCs w:val="22"/>
            </w:rPr>
            <w:delText>respondents skewed younger—</w:delText>
          </w:r>
        </w:del>
      </w:ins>
      <w:ins w:id="2037" w:author="Michael Allen" w:date="2023-11-13T11:24:00Z">
        <w:del w:id="2038" w:author="Brian Blankenship" w:date="2024-01-09T09:35:00Z">
          <w:r w:rsidR="00CE0D69" w:rsidRPr="009C7436" w:rsidDel="00BD4C6D">
            <w:rPr>
              <w:bCs/>
              <w:sz w:val="22"/>
              <w:szCs w:val="22"/>
            </w:rPr>
            <w:delText>most</w:delText>
          </w:r>
        </w:del>
      </w:ins>
      <w:ins w:id="2039" w:author="Michael Allen" w:date="2023-11-13T11:21:00Z">
        <w:del w:id="2040" w:author="Brian Blankenship" w:date="2024-01-09T09:35:00Z">
          <w:r w:rsidRPr="009C7436" w:rsidDel="00BD4C6D">
            <w:rPr>
              <w:bCs/>
              <w:sz w:val="22"/>
              <w:szCs w:val="22"/>
            </w:rPr>
            <w:delText xml:space="preserve"> respond</w:delText>
          </w:r>
        </w:del>
      </w:ins>
      <w:ins w:id="2041" w:author="Michael Allen" w:date="2023-11-13T11:24:00Z">
        <w:del w:id="2042" w:author="Brian Blankenship" w:date="2024-01-09T09:35:00Z">
          <w:r w:rsidRPr="009C7436" w:rsidDel="00BD4C6D">
            <w:rPr>
              <w:bCs/>
              <w:sz w:val="22"/>
              <w:szCs w:val="22"/>
            </w:rPr>
            <w:delText>ents</w:delText>
          </w:r>
        </w:del>
      </w:ins>
      <w:ins w:id="2043" w:author="Michael Flynn" w:date="2024-01-05T14:09:00Z">
        <w:del w:id="2044" w:author="Brian Blankenship" w:date="2024-01-09T09:35:00Z">
          <w:r w:rsidR="001B2E3D" w:rsidDel="00BD4C6D">
            <w:rPr>
              <w:bCs/>
              <w:sz w:val="22"/>
              <w:szCs w:val="22"/>
            </w:rPr>
            <w:delText>t</w:delText>
          </w:r>
        </w:del>
      </w:ins>
      <w:ins w:id="2045" w:author="Michael Allen" w:date="2023-11-13T11:24:00Z">
        <w:del w:id="2046" w:author="Brian Blankenship" w:date="2024-01-09T09:35:00Z">
          <w:r w:rsidRPr="009C7436" w:rsidDel="00BD4C6D">
            <w:rPr>
              <w:bCs/>
              <w:sz w:val="22"/>
              <w:szCs w:val="22"/>
            </w:rPr>
            <w:delText xml:space="preserve"> were in the 20</w:delText>
          </w:r>
        </w:del>
      </w:ins>
      <w:ins w:id="2047" w:author="Michael Flynn" w:date="2023-12-19T11:12:00Z">
        <w:del w:id="2048" w:author="Brian Blankenship" w:date="2024-01-09T09:35:00Z">
          <w:r w:rsidR="00515418" w:rsidRPr="008E43D4" w:rsidDel="00BD4C6D">
            <w:rPr>
              <w:bCs/>
              <w:sz w:val="22"/>
              <w:szCs w:val="22"/>
            </w:rPr>
            <w:delText>–</w:delText>
          </w:r>
        </w:del>
      </w:ins>
      <w:ins w:id="2049" w:author="Michael Allen" w:date="2023-11-13T11:24:00Z">
        <w:del w:id="2050" w:author="Brian Blankenship" w:date="2024-01-09T09:35:00Z">
          <w:r w:rsidRPr="009C7436" w:rsidDel="00BD4C6D">
            <w:rPr>
              <w:bCs/>
              <w:sz w:val="22"/>
              <w:szCs w:val="22"/>
            </w:rPr>
            <w:delText>-29 age bracket, while the next two largest groups were in</w:delText>
          </w:r>
        </w:del>
      </w:ins>
      <w:ins w:id="2051" w:author="Michael Allen" w:date="2023-11-13T11:21:00Z">
        <w:del w:id="2052" w:author="Brian Blankenship" w:date="2024-01-09T09:35:00Z">
          <w:r w:rsidRPr="009C7436" w:rsidDel="00BD4C6D">
            <w:rPr>
              <w:bCs/>
              <w:sz w:val="22"/>
              <w:szCs w:val="22"/>
            </w:rPr>
            <w:delText xml:space="preserve"> the subsequent 10-year brackets.</w:delText>
          </w:r>
        </w:del>
      </w:ins>
      <w:ins w:id="2053" w:author="Michael Flynn" w:date="2024-01-05T14:10:00Z">
        <w:del w:id="2054" w:author="Brian Blankenship" w:date="2024-01-09T09:35:00Z">
          <w:r w:rsidR="00580F48" w:rsidDel="00BD4C6D">
            <w:rPr>
              <w:bCs/>
              <w:sz w:val="22"/>
              <w:szCs w:val="22"/>
            </w:rPr>
            <w:delText>fell into the 30–39 bracket.</w:delText>
          </w:r>
        </w:del>
      </w:ins>
      <w:ins w:id="2055" w:author="Michael Allen" w:date="2023-11-13T11:21:00Z">
        <w:del w:id="2056" w:author="Brian Blankenship" w:date="2024-01-09T09:35:00Z">
          <w:r w:rsidRPr="009C7436" w:rsidDel="00BD4C6D">
            <w:rPr>
              <w:bCs/>
              <w:sz w:val="22"/>
              <w:szCs w:val="22"/>
            </w:rPr>
            <w:delText xml:space="preserve"> </w:delText>
          </w:r>
        </w:del>
      </w:ins>
      <w:ins w:id="2057" w:author="Michael Allen" w:date="2023-11-13T11:22:00Z">
        <w:del w:id="2058" w:author="Brian Blankenship" w:date="2024-01-09T09:35:00Z">
          <w:r w:rsidRPr="009C7436" w:rsidDel="00BD4C6D">
            <w:rPr>
              <w:bCs/>
              <w:sz w:val="22"/>
              <w:szCs w:val="22"/>
            </w:rPr>
            <w:delText>The full sample ranged from 18</w:delText>
          </w:r>
        </w:del>
      </w:ins>
      <w:ins w:id="2059" w:author="Michael Flynn" w:date="2023-12-19T11:12:00Z">
        <w:del w:id="2060" w:author="Brian Blankenship" w:date="2024-01-09T09:35:00Z">
          <w:r w:rsidR="00515418" w:rsidRPr="008E43D4" w:rsidDel="00BD4C6D">
            <w:rPr>
              <w:bCs/>
              <w:sz w:val="22"/>
              <w:szCs w:val="22"/>
            </w:rPr>
            <w:delText>–</w:delText>
          </w:r>
        </w:del>
      </w:ins>
      <w:ins w:id="2061" w:author="Michael Allen" w:date="2023-11-13T11:22:00Z">
        <w:del w:id="2062" w:author="Brian Blankenship" w:date="2024-01-09T09:35:00Z">
          <w:r w:rsidRPr="009C7436" w:rsidDel="00BD4C6D">
            <w:rPr>
              <w:bCs/>
              <w:sz w:val="22"/>
              <w:szCs w:val="22"/>
            </w:rPr>
            <w:delText>-69</w:delText>
          </w:r>
        </w:del>
      </w:ins>
      <w:ins w:id="2063" w:author="Michael Flynn" w:date="2024-01-05T14:17:00Z">
        <w:del w:id="2064" w:author="Brian Blankenship" w:date="2024-01-09T09:35:00Z">
          <w:r w:rsidR="00AD75AA" w:rsidDel="00BD4C6D">
            <w:rPr>
              <w:bCs/>
              <w:sz w:val="22"/>
              <w:szCs w:val="22"/>
            </w:rPr>
            <w:delText xml:space="preserve"> with 80% of respondents</w:delText>
          </w:r>
          <w:r w:rsidR="00A43019" w:rsidDel="00BD4C6D">
            <w:rPr>
              <w:bCs/>
              <w:sz w:val="22"/>
              <w:szCs w:val="22"/>
            </w:rPr>
            <w:delText xml:space="preserve"> aged</w:delText>
          </w:r>
          <w:r w:rsidR="00AD75AA" w:rsidDel="00BD4C6D">
            <w:rPr>
              <w:bCs/>
              <w:sz w:val="22"/>
              <w:szCs w:val="22"/>
            </w:rPr>
            <w:delText xml:space="preserve"> 39 or younger</w:delText>
          </w:r>
        </w:del>
      </w:ins>
      <w:ins w:id="2065" w:author="Michael Allen" w:date="2023-11-13T11:22:00Z">
        <w:del w:id="2066" w:author="Brian Blankenship" w:date="2024-01-09T09:35:00Z">
          <w:r w:rsidRPr="009C7436" w:rsidDel="00BD4C6D">
            <w:rPr>
              <w:bCs/>
              <w:sz w:val="22"/>
              <w:szCs w:val="22"/>
            </w:rPr>
            <w:delText xml:space="preserve">. Purposefully, we over-sampled Mombasa due to its size and possibility for international influence. </w:delText>
          </w:r>
        </w:del>
      </w:ins>
      <w:ins w:id="2067" w:author="Michael Allen" w:date="2023-11-13T11:23:00Z">
        <w:del w:id="2068" w:author="Brian Blankenship" w:date="2024-01-09T09:35:00Z">
          <w:r w:rsidRPr="009C7436" w:rsidDel="00BD4C6D">
            <w:rPr>
              <w:bCs/>
              <w:sz w:val="22"/>
              <w:szCs w:val="22"/>
            </w:rPr>
            <w:delText>Half of the responses came from Mombas</w:delText>
          </w:r>
        </w:del>
      </w:ins>
      <w:ins w:id="2069" w:author="Michael Allen" w:date="2023-11-13T11:24:00Z">
        <w:del w:id="2070" w:author="Brian Blankenship" w:date="2024-01-09T09:35:00Z">
          <w:r w:rsidRPr="009C7436" w:rsidDel="00BD4C6D">
            <w:rPr>
              <w:bCs/>
              <w:sz w:val="22"/>
              <w:szCs w:val="22"/>
            </w:rPr>
            <w:delText>a</w:delText>
          </w:r>
        </w:del>
      </w:ins>
      <w:ins w:id="2071" w:author="Michael Allen" w:date="2023-11-13T11:23:00Z">
        <w:del w:id="2072" w:author="Brian Blankenship" w:date="2024-01-09T09:35:00Z">
          <w:r w:rsidRPr="009C7436" w:rsidDel="00BD4C6D">
            <w:rPr>
              <w:bCs/>
              <w:sz w:val="22"/>
              <w:szCs w:val="22"/>
            </w:rPr>
            <w:delText>. The sample slightly skewed M</w:delText>
          </w:r>
        </w:del>
      </w:ins>
      <w:ins w:id="2073" w:author="Joyce, Renanah Miles" w:date="2024-01-05T19:39:00Z">
        <w:del w:id="2074" w:author="Brian Blankenship" w:date="2024-01-09T09:35:00Z">
          <w:r w:rsidR="004E30E2" w:rsidDel="00BD4C6D">
            <w:rPr>
              <w:bCs/>
              <w:sz w:val="22"/>
              <w:szCs w:val="22"/>
            </w:rPr>
            <w:delText>m</w:delText>
          </w:r>
        </w:del>
      </w:ins>
      <w:ins w:id="2075" w:author="Michael Allen" w:date="2023-11-13T11:23:00Z">
        <w:del w:id="2076" w:author="Brian Blankenship" w:date="2024-01-09T09:35:00Z">
          <w:r w:rsidRPr="009C7436" w:rsidDel="00BD4C6D">
            <w:rPr>
              <w:bCs/>
              <w:sz w:val="22"/>
              <w:szCs w:val="22"/>
            </w:rPr>
            <w:delText>ale and, while most people reported their primary language being Swahili, most respond</w:delText>
          </w:r>
        </w:del>
      </w:ins>
      <w:ins w:id="2077" w:author="Michael Allen" w:date="2023-11-13T11:24:00Z">
        <w:del w:id="2078" w:author="Brian Blankenship" w:date="2024-01-09T09:35:00Z">
          <w:r w:rsidRPr="009C7436" w:rsidDel="00BD4C6D">
            <w:rPr>
              <w:bCs/>
              <w:sz w:val="22"/>
              <w:szCs w:val="22"/>
            </w:rPr>
            <w:delText>e</w:delText>
          </w:r>
        </w:del>
      </w:ins>
      <w:ins w:id="2079" w:author="Michael Allen" w:date="2023-11-13T11:23:00Z">
        <w:del w:id="2080" w:author="Brian Blankenship" w:date="2024-01-09T09:35:00Z">
          <w:r w:rsidRPr="009C7436" w:rsidDel="00BD4C6D">
            <w:rPr>
              <w:bCs/>
              <w:sz w:val="22"/>
              <w:szCs w:val="22"/>
            </w:rPr>
            <w:delText xml:space="preserve">nts opted to take the survey in </w:delText>
          </w:r>
        </w:del>
      </w:ins>
      <w:ins w:id="2081" w:author="Michael Allen" w:date="2023-11-13T11:24:00Z">
        <w:del w:id="2082" w:author="Brian Blankenship" w:date="2024-01-09T09:35:00Z">
          <w:r w:rsidRPr="009C7436" w:rsidDel="00BD4C6D">
            <w:rPr>
              <w:bCs/>
              <w:sz w:val="22"/>
              <w:szCs w:val="22"/>
            </w:rPr>
            <w:delText>English.</w:delText>
          </w:r>
        </w:del>
      </w:ins>
    </w:p>
    <w:p w14:paraId="0422240A" w14:textId="07D4E421" w:rsidR="00632157" w:rsidDel="00BD4C6D" w:rsidRDefault="002D1179">
      <w:pPr>
        <w:widowControl w:val="0"/>
        <w:spacing w:after="100" w:afterAutospacing="1" w:line="240" w:lineRule="auto"/>
        <w:contextualSpacing/>
        <w:jc w:val="both"/>
        <w:rPr>
          <w:ins w:id="2083" w:author="Michael Flynn" w:date="2024-01-05T15:10:00Z"/>
          <w:del w:id="2084" w:author="Brian Blankenship" w:date="2024-01-09T09:35:00Z"/>
          <w:bCs/>
          <w:sz w:val="22"/>
          <w:szCs w:val="22"/>
        </w:rPr>
      </w:pPr>
      <w:ins w:id="2085" w:author="Michael Flynn" w:date="2024-01-05T14:18:00Z">
        <w:del w:id="2086" w:author="Brian Blankenship" w:date="2024-01-09T09:35:00Z">
          <w:r w:rsidDel="00BD4C6D">
            <w:rPr>
              <w:bCs/>
              <w:sz w:val="22"/>
              <w:szCs w:val="22"/>
            </w:rPr>
            <w:tab/>
          </w:r>
        </w:del>
      </w:ins>
      <w:ins w:id="2087" w:author="Michael Flynn" w:date="2024-01-05T14:25:00Z">
        <w:del w:id="2088" w:author="Brian Blankenship" w:date="2024-01-09T09:35:00Z">
          <w:r w:rsidR="00C72DAA" w:rsidDel="00BD4C6D">
            <w:rPr>
              <w:bCs/>
              <w:sz w:val="22"/>
              <w:szCs w:val="22"/>
            </w:rPr>
            <w:delText>The preliminary results point to some interesting dynamics. 40% of respondents view China as having both “A lot” of influence and “Somewhat positive” or “Very positive” influe</w:delText>
          </w:r>
        </w:del>
      </w:ins>
      <w:ins w:id="2089" w:author="Michael Flynn" w:date="2024-01-05T14:26:00Z">
        <w:del w:id="2090" w:author="Brian Blankenship" w:date="2024-01-09T09:35:00Z">
          <w:r w:rsidR="00C72DAA" w:rsidDel="00BD4C6D">
            <w:rPr>
              <w:bCs/>
              <w:sz w:val="22"/>
              <w:szCs w:val="22"/>
            </w:rPr>
            <w:delText xml:space="preserve">nce. </w:delText>
          </w:r>
        </w:del>
      </w:ins>
      <w:ins w:id="2091" w:author="Michael Flynn" w:date="2024-01-05T14:31:00Z">
        <w:del w:id="2092" w:author="Brian Blankenship" w:date="2024-01-09T09:35:00Z">
          <w:r w:rsidR="00C126A1" w:rsidDel="00BD4C6D">
            <w:rPr>
              <w:bCs/>
              <w:sz w:val="22"/>
              <w:szCs w:val="22"/>
            </w:rPr>
            <w:delText xml:space="preserve">Similarly, around 44% of respondents view the U.S. </w:delText>
          </w:r>
        </w:del>
      </w:ins>
      <w:ins w:id="2093" w:author="Joyce, Renanah Miles" w:date="2024-01-05T19:41:00Z">
        <w:del w:id="2094" w:author="Brian Blankenship" w:date="2024-01-09T09:35:00Z">
          <w:r w:rsidR="004E30E2" w:rsidDel="00BD4C6D">
            <w:rPr>
              <w:bCs/>
              <w:sz w:val="22"/>
              <w:szCs w:val="22"/>
            </w:rPr>
            <w:delText xml:space="preserve">United States </w:delText>
          </w:r>
        </w:del>
      </w:ins>
      <w:ins w:id="2095" w:author="Michael Flynn" w:date="2024-01-05T14:31:00Z">
        <w:del w:id="2096" w:author="Brian Blankenship" w:date="2024-01-09T09:35:00Z">
          <w:r w:rsidR="00C126A1" w:rsidDel="00BD4C6D">
            <w:rPr>
              <w:bCs/>
              <w:sz w:val="22"/>
              <w:szCs w:val="22"/>
            </w:rPr>
            <w:delText xml:space="preserve">as having “A lot” of influence in </w:delText>
          </w:r>
          <w:r w:rsidR="005F2B55" w:rsidDel="00BD4C6D">
            <w:rPr>
              <w:bCs/>
              <w:sz w:val="22"/>
              <w:szCs w:val="22"/>
            </w:rPr>
            <w:delText>Kenya, and view that influence as “Somewhat positive” or “Very positive</w:delText>
          </w:r>
        </w:del>
      </w:ins>
      <w:ins w:id="2097" w:author="Joyce, Renanah Miles" w:date="2024-01-05T19:43:00Z">
        <w:del w:id="2098" w:author="Brian Blankenship" w:date="2024-01-09T09:35:00Z">
          <w:r w:rsidR="004E30E2" w:rsidDel="00BD4C6D">
            <w:rPr>
              <w:bCs/>
              <w:sz w:val="22"/>
              <w:szCs w:val="22"/>
            </w:rPr>
            <w:delText>.</w:delText>
          </w:r>
        </w:del>
      </w:ins>
      <w:ins w:id="2099" w:author="Michael Flynn" w:date="2024-01-05T14:31:00Z">
        <w:del w:id="2100" w:author="Brian Blankenship" w:date="2024-01-09T09:35:00Z">
          <w:r w:rsidR="005F2B55" w:rsidDel="00BD4C6D">
            <w:rPr>
              <w:bCs/>
              <w:sz w:val="22"/>
              <w:szCs w:val="22"/>
            </w:rPr>
            <w:delText xml:space="preserve">” </w:delText>
          </w:r>
        </w:del>
      </w:ins>
      <w:ins w:id="2101" w:author="Michael Flynn" w:date="2024-01-05T14:51:00Z">
        <w:del w:id="2102" w:author="Brian Blankenship" w:date="2024-01-09T09:35:00Z">
          <w:r w:rsidR="00FE4A32" w:rsidDel="00BD4C6D">
            <w:rPr>
              <w:bCs/>
              <w:sz w:val="22"/>
              <w:szCs w:val="22"/>
            </w:rPr>
            <w:delText xml:space="preserve">Regarding military deployments, </w:delText>
          </w:r>
        </w:del>
      </w:ins>
      <w:ins w:id="2103" w:author="Michael Flynn" w:date="2024-01-05T14:52:00Z">
        <w:del w:id="2104" w:author="Brian Blankenship" w:date="2024-01-09T09:35:00Z">
          <w:r w:rsidR="00EE4A2D" w:rsidDel="00BD4C6D">
            <w:rPr>
              <w:bCs/>
              <w:sz w:val="22"/>
              <w:szCs w:val="22"/>
            </w:rPr>
            <w:delText xml:space="preserve">only 20% of Kenya respondents </w:delText>
          </w:r>
        </w:del>
        <w:del w:id="2105" w:author="Brian Blankenship" w:date="2024-01-09T07:52:00Z">
          <w:r w:rsidR="00EE4A2D" w:rsidDel="008E7EF4">
            <w:rPr>
              <w:bCs/>
              <w:sz w:val="22"/>
              <w:szCs w:val="22"/>
            </w:rPr>
            <w:delText>were aware</w:delText>
          </w:r>
        </w:del>
        <w:del w:id="2106" w:author="Brian Blankenship" w:date="2024-01-09T09:35:00Z">
          <w:r w:rsidR="00EE4A2D" w:rsidDel="00BD4C6D">
            <w:rPr>
              <w:bCs/>
              <w:sz w:val="22"/>
              <w:szCs w:val="22"/>
            </w:rPr>
            <w:delText xml:space="preserve"> that China has military personnel operating in Kenya, compared with 72% of respo</w:delText>
          </w:r>
        </w:del>
        <w:del w:id="2107" w:author="Brian Blankenship" w:date="2024-01-09T07:52:00Z">
          <w:r w:rsidR="00EE4A2D" w:rsidDel="008E7EF4">
            <w:rPr>
              <w:bCs/>
              <w:sz w:val="22"/>
              <w:szCs w:val="22"/>
            </w:rPr>
            <w:delText>dnents</w:delText>
          </w:r>
        </w:del>
        <w:del w:id="2108" w:author="Brian Blankenship" w:date="2024-01-09T09:35:00Z">
          <w:r w:rsidR="00EE4A2D" w:rsidDel="00BD4C6D">
            <w:rPr>
              <w:bCs/>
              <w:sz w:val="22"/>
              <w:szCs w:val="22"/>
            </w:rPr>
            <w:delText xml:space="preserve"> who corre</w:delText>
          </w:r>
        </w:del>
      </w:ins>
      <w:ins w:id="2109" w:author="Michael Flynn" w:date="2024-01-05T14:53:00Z">
        <w:del w:id="2110" w:author="Brian Blankenship" w:date="2024-01-09T09:35:00Z">
          <w:r w:rsidR="00EE4A2D" w:rsidDel="00BD4C6D">
            <w:rPr>
              <w:bCs/>
              <w:sz w:val="22"/>
              <w:szCs w:val="22"/>
            </w:rPr>
            <w:delText>ctly responded that the U.S.</w:delText>
          </w:r>
        </w:del>
      </w:ins>
      <w:ins w:id="2111" w:author="Joyce, Renanah Miles" w:date="2024-01-05T19:41:00Z">
        <w:del w:id="2112" w:author="Brian Blankenship" w:date="2024-01-09T09:35:00Z">
          <w:r w:rsidR="004E30E2" w:rsidDel="00BD4C6D">
            <w:rPr>
              <w:bCs/>
              <w:sz w:val="22"/>
              <w:szCs w:val="22"/>
            </w:rPr>
            <w:delText>nited States</w:delText>
          </w:r>
        </w:del>
      </w:ins>
      <w:ins w:id="2113" w:author="Michael Flynn" w:date="2024-01-05T14:53:00Z">
        <w:del w:id="2114" w:author="Brian Blankenship" w:date="2024-01-09T09:35:00Z">
          <w:r w:rsidR="00EE4A2D" w:rsidDel="00BD4C6D">
            <w:rPr>
              <w:bCs/>
              <w:sz w:val="22"/>
              <w:szCs w:val="22"/>
            </w:rPr>
            <w:delText xml:space="preserve"> has military personnel deployed to Kenya. </w:delText>
          </w:r>
        </w:del>
      </w:ins>
      <w:ins w:id="2115" w:author="Michael Flynn" w:date="2024-01-05T15:01:00Z">
        <w:del w:id="2116" w:author="Brian Blankenship" w:date="2024-01-09T09:35:00Z">
          <w:r w:rsidR="00FA0610" w:rsidDel="00BD4C6D">
            <w:rPr>
              <w:bCs/>
              <w:sz w:val="22"/>
              <w:szCs w:val="22"/>
            </w:rPr>
            <w:delText xml:space="preserve">Of those </w:delText>
          </w:r>
        </w:del>
      </w:ins>
      <w:ins w:id="2117" w:author="Michael Flynn" w:date="2024-01-05T15:04:00Z">
        <w:del w:id="2118" w:author="Brian Blankenship" w:date="2024-01-09T09:35:00Z">
          <w:r w:rsidR="00C14A01" w:rsidDel="00BD4C6D">
            <w:rPr>
              <w:bCs/>
              <w:sz w:val="22"/>
              <w:szCs w:val="22"/>
            </w:rPr>
            <w:delText>who</w:delText>
          </w:r>
        </w:del>
      </w:ins>
      <w:ins w:id="2119" w:author="Michael Flynn" w:date="2024-01-05T15:05:00Z">
        <w:del w:id="2120" w:author="Brian Blankenship" w:date="2024-01-09T09:35:00Z">
          <w:r w:rsidR="00C14A01" w:rsidDel="00BD4C6D">
            <w:rPr>
              <w:bCs/>
              <w:sz w:val="22"/>
              <w:szCs w:val="22"/>
            </w:rPr>
            <w:delText xml:space="preserve"> correctly identified a Chinese military presence in Kenya, 63% viewed </w:delText>
          </w:r>
        </w:del>
      </w:ins>
      <w:ins w:id="2121" w:author="Michael Flynn" w:date="2024-01-05T15:07:00Z">
        <w:del w:id="2122" w:author="Brian Blankenship" w:date="2024-01-09T09:35:00Z">
          <w:r w:rsidR="00BF16A9" w:rsidDel="00BD4C6D">
            <w:rPr>
              <w:bCs/>
              <w:sz w:val="22"/>
              <w:szCs w:val="22"/>
            </w:rPr>
            <w:delText>that presence</w:delText>
          </w:r>
        </w:del>
      </w:ins>
      <w:ins w:id="2123" w:author="Michael Flynn" w:date="2024-01-05T15:08:00Z">
        <w:del w:id="2124" w:author="Brian Blankenship" w:date="2024-01-09T09:35:00Z">
          <w:r w:rsidR="00BF16A9" w:rsidDel="00BD4C6D">
            <w:rPr>
              <w:bCs/>
              <w:sz w:val="22"/>
              <w:szCs w:val="22"/>
            </w:rPr>
            <w:delText xml:space="preserve"> as</w:delText>
          </w:r>
        </w:del>
      </w:ins>
      <w:ins w:id="2125" w:author="Michael Flynn" w:date="2024-01-05T15:05:00Z">
        <w:del w:id="2126" w:author="Brian Blankenship" w:date="2024-01-09T09:35:00Z">
          <w:r w:rsidR="00C14A01" w:rsidDel="00BD4C6D">
            <w:rPr>
              <w:bCs/>
              <w:sz w:val="22"/>
              <w:szCs w:val="22"/>
            </w:rPr>
            <w:delText xml:space="preserve"> “Very positive” or “Somewhat positive</w:delText>
          </w:r>
        </w:del>
      </w:ins>
      <w:ins w:id="2127" w:author="Joyce, Renanah Miles" w:date="2024-01-05T19:44:00Z">
        <w:del w:id="2128" w:author="Brian Blankenship" w:date="2024-01-09T09:35:00Z">
          <w:r w:rsidR="004E30E2" w:rsidDel="00BD4C6D">
            <w:rPr>
              <w:bCs/>
              <w:sz w:val="22"/>
              <w:szCs w:val="22"/>
            </w:rPr>
            <w:delText>.”</w:delText>
          </w:r>
        </w:del>
      </w:ins>
      <w:ins w:id="2129" w:author="Michael Flynn" w:date="2024-01-05T15:05:00Z">
        <w:del w:id="2130" w:author="Brian Blankenship" w:date="2024-01-09T09:35:00Z">
          <w:r w:rsidR="001D4D6E" w:rsidDel="00BD4C6D">
            <w:rPr>
              <w:bCs/>
              <w:sz w:val="22"/>
              <w:szCs w:val="22"/>
            </w:rPr>
            <w:delText xml:space="preserve"> </w:delText>
          </w:r>
        </w:del>
      </w:ins>
      <w:ins w:id="2131" w:author="Michael Flynn" w:date="2024-01-05T15:09:00Z">
        <w:del w:id="2132" w:author="Brian Blankenship" w:date="2024-01-09T09:35:00Z">
          <w:r w:rsidR="00333FED" w:rsidDel="00BD4C6D">
            <w:rPr>
              <w:bCs/>
              <w:sz w:val="22"/>
              <w:szCs w:val="22"/>
            </w:rPr>
            <w:delText>Similarly, of those who correctly identified a U.S. military presence in Kenya, 70% viewed that presence favorably.</w:delText>
          </w:r>
        </w:del>
      </w:ins>
      <w:ins w:id="2133" w:author="Michael Flynn" w:date="2024-01-05T15:08:00Z">
        <w:del w:id="2134" w:author="Brian Blankenship" w:date="2024-01-09T09:35:00Z">
          <w:r w:rsidR="00333FED" w:rsidDel="00BD4C6D">
            <w:rPr>
              <w:bCs/>
              <w:sz w:val="22"/>
              <w:szCs w:val="22"/>
            </w:rPr>
            <w:delText xml:space="preserve"> </w:delText>
          </w:r>
        </w:del>
      </w:ins>
      <w:ins w:id="2135" w:author="Michael Flynn" w:date="2024-01-08T12:38:00Z">
        <w:del w:id="2136" w:author="Brian Blankenship" w:date="2024-01-09T09:35:00Z">
          <w:r w:rsidR="00EA2993" w:rsidDel="00BD4C6D">
            <w:rPr>
              <w:bCs/>
              <w:sz w:val="22"/>
              <w:szCs w:val="22"/>
            </w:rPr>
            <w:delText xml:space="preserve">Figure 1 shows the joint distribution of respondents’ answers to the questions about the presence of deployments and their evaluations of those deployments. </w:delText>
          </w:r>
        </w:del>
      </w:ins>
    </w:p>
    <w:p w14:paraId="3DC2DFDA" w14:textId="19F8FC60" w:rsidR="002D1179" w:rsidRPr="009C7436" w:rsidRDefault="00632157" w:rsidP="003B4E9D">
      <w:pPr>
        <w:widowControl w:val="0"/>
        <w:spacing w:after="100" w:afterAutospacing="1" w:line="240" w:lineRule="auto"/>
        <w:ind w:firstLine="720"/>
        <w:contextualSpacing/>
        <w:jc w:val="both"/>
        <w:rPr>
          <w:ins w:id="2137" w:author="Michael Allen" w:date="2023-11-13T11:10:00Z"/>
          <w:bCs/>
          <w:sz w:val="22"/>
          <w:szCs w:val="22"/>
        </w:rPr>
      </w:pPr>
      <w:ins w:id="2138" w:author="Michael Flynn" w:date="2024-01-05T15:10:00Z">
        <w:del w:id="2139" w:author="Michael Allen" w:date="2024-01-10T09:12:00Z">
          <w:r w:rsidDel="00480212">
            <w:rPr>
              <w:bCs/>
              <w:sz w:val="22"/>
              <w:szCs w:val="22"/>
            </w:rPr>
            <w:delText>Overall, t</w:delText>
          </w:r>
        </w:del>
      </w:ins>
      <w:ins w:id="2140" w:author="Michael Allen" w:date="2024-01-10T09:12:00Z">
        <w:r w:rsidR="00480212">
          <w:t>T</w:t>
        </w:r>
      </w:ins>
      <w:ins w:id="2141" w:author="Michael Flynn" w:date="2024-01-05T15:10:00Z">
        <w:r>
          <w:rPr>
            <w:bCs/>
            <w:sz w:val="22"/>
            <w:szCs w:val="22"/>
          </w:rPr>
          <w:t xml:space="preserve">hese preliminary results suggest that public views of these major powers are </w:t>
        </w:r>
        <w:r w:rsidR="00266EB7">
          <w:rPr>
            <w:bCs/>
            <w:sz w:val="22"/>
            <w:szCs w:val="22"/>
          </w:rPr>
          <w:t>comparable</w:t>
        </w:r>
        <w:del w:id="2142" w:author="Michael Allen" w:date="2024-01-10T08:51:00Z">
          <w:r w:rsidDel="002425B5">
            <w:rPr>
              <w:bCs/>
              <w:sz w:val="22"/>
              <w:szCs w:val="22"/>
            </w:rPr>
            <w:delText>,</w:delText>
          </w:r>
        </w:del>
        <w:r>
          <w:rPr>
            <w:bCs/>
            <w:sz w:val="22"/>
            <w:szCs w:val="22"/>
          </w:rPr>
          <w:t xml:space="preserve"> and potentially well-positioned for competitive influence campaigns.</w:t>
        </w:r>
        <w:r w:rsidR="00266EB7">
          <w:rPr>
            <w:bCs/>
            <w:sz w:val="22"/>
            <w:szCs w:val="22"/>
          </w:rPr>
          <w:t xml:space="preserve"> </w:t>
        </w:r>
      </w:ins>
      <w:ins w:id="2143" w:author="Michael Flynn" w:date="2024-01-05T15:11:00Z">
        <w:r w:rsidR="00266EB7">
          <w:rPr>
            <w:bCs/>
            <w:sz w:val="22"/>
            <w:szCs w:val="22"/>
          </w:rPr>
          <w:t xml:space="preserve">However, the </w:t>
        </w:r>
      </w:ins>
      <w:ins w:id="2144" w:author="Joyce, Renanah Miles" w:date="2024-01-05T19:42:00Z">
        <w:r w:rsidR="004E30E2">
          <w:rPr>
            <w:bCs/>
            <w:sz w:val="22"/>
            <w:szCs w:val="22"/>
          </w:rPr>
          <w:t>United States</w:t>
        </w:r>
      </w:ins>
      <w:ins w:id="2145" w:author="Michael Flynn" w:date="2024-01-05T15:11:00Z">
        <w:del w:id="2146" w:author="Joyce, Renanah Miles" w:date="2024-01-05T19:42:00Z">
          <w:r w:rsidR="00266EB7" w:rsidDel="004E30E2">
            <w:rPr>
              <w:bCs/>
              <w:sz w:val="22"/>
              <w:szCs w:val="22"/>
            </w:rPr>
            <w:delText>U.S.</w:delText>
          </w:r>
        </w:del>
        <w:r w:rsidR="00266EB7">
          <w:rPr>
            <w:bCs/>
            <w:sz w:val="22"/>
            <w:szCs w:val="22"/>
          </w:rPr>
          <w:t xml:space="preserve"> and China a</w:t>
        </w:r>
        <w:del w:id="2147" w:author="Michael Allen" w:date="2024-01-07T20:14:00Z">
          <w:r w:rsidR="00266EB7" w:rsidDel="000F2C23">
            <w:rPr>
              <w:bCs/>
              <w:sz w:val="22"/>
              <w:szCs w:val="22"/>
            </w:rPr>
            <w:delText>re also proceeding</w:delText>
          </w:r>
        </w:del>
      </w:ins>
      <w:ins w:id="2148" w:author="Michael Allen" w:date="2024-01-07T20:14:00Z">
        <w:r w:rsidR="000F2C23">
          <w:rPr>
            <w:bCs/>
            <w:sz w:val="22"/>
            <w:szCs w:val="22"/>
          </w:rPr>
          <w:t>lso proceed</w:t>
        </w:r>
      </w:ins>
      <w:ins w:id="2149" w:author="Michael Flynn" w:date="2024-01-05T15:11:00Z">
        <w:r w:rsidR="00266EB7">
          <w:rPr>
            <w:bCs/>
            <w:sz w:val="22"/>
            <w:szCs w:val="22"/>
          </w:rPr>
          <w:t xml:space="preserve"> from </w:t>
        </w:r>
        <w:del w:id="2150" w:author="Michael Allen" w:date="2024-01-10T09:12:00Z">
          <w:r w:rsidR="00266EB7" w:rsidDel="00480212">
            <w:rPr>
              <w:bCs/>
              <w:sz w:val="22"/>
              <w:szCs w:val="22"/>
            </w:rPr>
            <w:delText xml:space="preserve">very </w:delText>
          </w:r>
        </w:del>
        <w:r w:rsidR="00266EB7">
          <w:rPr>
            <w:bCs/>
            <w:sz w:val="22"/>
            <w:szCs w:val="22"/>
          </w:rPr>
          <w:t xml:space="preserve">different starting points. </w:t>
        </w:r>
      </w:ins>
      <w:ins w:id="2151" w:author="Michael Flynn" w:date="2024-01-05T14:53:00Z">
        <w:r w:rsidR="00BA676F">
          <w:rPr>
            <w:bCs/>
            <w:sz w:val="22"/>
            <w:szCs w:val="22"/>
          </w:rPr>
          <w:t>A</w:t>
        </w:r>
        <w:del w:id="2152" w:author="Joyce, Renanah Miles" w:date="2024-01-05T19:41:00Z">
          <w:r w:rsidR="00BA676F" w:rsidDel="004E30E2">
            <w:rPr>
              <w:bCs/>
              <w:sz w:val="22"/>
              <w:szCs w:val="22"/>
            </w:rPr>
            <w:delText xml:space="preserve">n October 2023 report from the </w:delText>
          </w:r>
        </w:del>
      </w:ins>
      <w:ins w:id="2153" w:author="Joyce, Renanah Miles" w:date="2024-01-05T19:41:00Z">
        <w:r w:rsidR="004E30E2">
          <w:rPr>
            <w:bCs/>
            <w:sz w:val="22"/>
            <w:szCs w:val="22"/>
          </w:rPr>
          <w:t xml:space="preserve"> 2023 </w:t>
        </w:r>
      </w:ins>
      <w:ins w:id="2154" w:author="Michael Flynn" w:date="2024-01-05T14:53:00Z">
        <w:r w:rsidR="00BA676F">
          <w:rPr>
            <w:bCs/>
            <w:sz w:val="22"/>
            <w:szCs w:val="22"/>
          </w:rPr>
          <w:t xml:space="preserve">U.S. Department of </w:t>
        </w:r>
      </w:ins>
      <w:ins w:id="2155" w:author="Michael Flynn" w:date="2024-01-05T14:54:00Z">
        <w:r w:rsidR="00BA676F">
          <w:rPr>
            <w:bCs/>
            <w:sz w:val="22"/>
            <w:szCs w:val="22"/>
          </w:rPr>
          <w:t xml:space="preserve">Defense </w:t>
        </w:r>
      </w:ins>
      <w:ins w:id="2156" w:author="Joyce, Renanah Miles" w:date="2024-01-05T19:41:00Z">
        <w:r w:rsidR="004E30E2">
          <w:rPr>
            <w:bCs/>
            <w:sz w:val="22"/>
            <w:szCs w:val="22"/>
          </w:rPr>
          <w:t xml:space="preserve">report </w:t>
        </w:r>
      </w:ins>
      <w:ins w:id="2157" w:author="Michael Flynn" w:date="2024-01-05T14:54:00Z">
        <w:r w:rsidR="00BA676F">
          <w:rPr>
            <w:bCs/>
            <w:sz w:val="22"/>
            <w:szCs w:val="22"/>
          </w:rPr>
          <w:t xml:space="preserve">notes that China’s People’s Liberation Army Strategic Support Force has a limited </w:t>
        </w:r>
      </w:ins>
      <w:ins w:id="2158" w:author="Michael Flynn" w:date="2024-01-05T14:55:00Z">
        <w:r w:rsidR="00BA676F">
          <w:rPr>
            <w:bCs/>
            <w:sz w:val="22"/>
            <w:szCs w:val="22"/>
          </w:rPr>
          <w:t>number of personnel operating in Kenya</w:t>
        </w:r>
      </w:ins>
      <w:ins w:id="2159" w:author="Michael Flynn" w:date="2024-01-05T15:11:00Z">
        <w:r w:rsidR="0043611D">
          <w:rPr>
            <w:bCs/>
            <w:sz w:val="22"/>
            <w:szCs w:val="22"/>
          </w:rPr>
          <w:t>, and expects China’s pursuit of basing access to continue to grow in</w:t>
        </w:r>
        <w:del w:id="2160" w:author="Joyce, Renanah Miles" w:date="2024-01-05T19:42:00Z">
          <w:r w:rsidR="0043611D" w:rsidDel="004E30E2">
            <w:rPr>
              <w:bCs/>
              <w:sz w:val="22"/>
              <w:szCs w:val="22"/>
            </w:rPr>
            <w:delText>to</w:delText>
          </w:r>
        </w:del>
        <w:r w:rsidR="0043611D">
          <w:rPr>
            <w:bCs/>
            <w:sz w:val="22"/>
            <w:szCs w:val="22"/>
          </w:rPr>
          <w:t xml:space="preserve"> the future</w:t>
        </w:r>
      </w:ins>
      <w:ins w:id="2161" w:author="Michael Flynn" w:date="2024-01-05T14:55:00Z">
        <w:r w:rsidR="00BA676F">
          <w:rPr>
            <w:bCs/>
            <w:sz w:val="22"/>
            <w:szCs w:val="22"/>
          </w:rPr>
          <w:t xml:space="preserve"> (</w:t>
        </w:r>
        <w:del w:id="2162" w:author="Joyce, Renanah Miles" w:date="2024-01-05T19:42:00Z">
          <w:r w:rsidR="00BA676F" w:rsidDel="004E30E2">
            <w:rPr>
              <w:bCs/>
              <w:sz w:val="22"/>
              <w:szCs w:val="22"/>
            </w:rPr>
            <w:delText>Department of Defense</w:delText>
          </w:r>
        </w:del>
      </w:ins>
      <w:ins w:id="2163" w:author="Joyce, Renanah Miles" w:date="2024-01-05T19:42:00Z">
        <w:r w:rsidR="004E30E2">
          <w:rPr>
            <w:bCs/>
            <w:sz w:val="22"/>
            <w:szCs w:val="22"/>
          </w:rPr>
          <w:t>DoD</w:t>
        </w:r>
      </w:ins>
      <w:ins w:id="2164" w:author="Michael Flynn" w:date="2024-01-05T14:55:00Z">
        <w:r w:rsidR="00BA676F">
          <w:rPr>
            <w:bCs/>
            <w:sz w:val="22"/>
            <w:szCs w:val="22"/>
          </w:rPr>
          <w:t xml:space="preserve"> 2023).</w:t>
        </w:r>
        <w:r w:rsidR="00C053CB">
          <w:rPr>
            <w:bCs/>
            <w:sz w:val="22"/>
            <w:szCs w:val="22"/>
          </w:rPr>
          <w:t xml:space="preserve"> </w:t>
        </w:r>
      </w:ins>
      <w:ins w:id="2165" w:author="Michael Flynn" w:date="2024-01-05T15:11:00Z">
        <w:r w:rsidR="005D532C">
          <w:rPr>
            <w:bCs/>
            <w:sz w:val="22"/>
            <w:szCs w:val="22"/>
          </w:rPr>
          <w:t xml:space="preserve">The </w:t>
        </w:r>
      </w:ins>
      <w:ins w:id="2166" w:author="Joyce, Renanah Miles" w:date="2024-01-05T19:42:00Z">
        <w:r w:rsidR="004E30E2">
          <w:rPr>
            <w:bCs/>
            <w:sz w:val="22"/>
            <w:szCs w:val="22"/>
          </w:rPr>
          <w:t xml:space="preserve">United States </w:t>
        </w:r>
      </w:ins>
      <w:ins w:id="2167" w:author="Michael Flynn" w:date="2024-01-05T15:11:00Z">
        <w:del w:id="2168" w:author="Joyce, Renanah Miles" w:date="2024-01-05T19:42:00Z">
          <w:r w:rsidR="005D532C" w:rsidDel="004E30E2">
            <w:rPr>
              <w:bCs/>
              <w:sz w:val="22"/>
              <w:szCs w:val="22"/>
            </w:rPr>
            <w:delText xml:space="preserve">U.S. </w:delText>
          </w:r>
        </w:del>
        <w:r w:rsidR="005D532C">
          <w:rPr>
            <w:bCs/>
            <w:sz w:val="22"/>
            <w:szCs w:val="22"/>
          </w:rPr>
          <w:t xml:space="preserve">has relatively high </w:t>
        </w:r>
        <w:del w:id="2169" w:author="Michael Allen" w:date="2024-01-07T20:14:00Z">
          <w:r w:rsidR="005D532C" w:rsidDel="000F2C23">
            <w:rPr>
              <w:bCs/>
              <w:sz w:val="22"/>
              <w:szCs w:val="22"/>
            </w:rPr>
            <w:delText>levels of favo</w:delText>
          </w:r>
        </w:del>
      </w:ins>
      <w:ins w:id="2170" w:author="Michael Flynn" w:date="2024-01-05T15:12:00Z">
        <w:del w:id="2171" w:author="Michael Allen" w:date="2024-01-07T20:14:00Z">
          <w:r w:rsidR="005D532C" w:rsidDel="000F2C23">
            <w:rPr>
              <w:bCs/>
              <w:sz w:val="22"/>
              <w:szCs w:val="22"/>
            </w:rPr>
            <w:delText>rability and has</w:delText>
          </w:r>
        </w:del>
      </w:ins>
      <w:ins w:id="2172" w:author="Michael Allen" w:date="2024-01-07T20:14:00Z">
        <w:r w:rsidR="000F2C23">
          <w:rPr>
            <w:bCs/>
            <w:sz w:val="22"/>
            <w:szCs w:val="22"/>
          </w:rPr>
          <w:t>favorability levels and</w:t>
        </w:r>
      </w:ins>
      <w:ins w:id="2173" w:author="Michael Flynn" w:date="2024-01-05T15:12:00Z">
        <w:r w:rsidR="005D532C">
          <w:rPr>
            <w:bCs/>
            <w:sz w:val="22"/>
            <w:szCs w:val="22"/>
          </w:rPr>
          <w:t xml:space="preserve"> a long track record of basing in foreign countries. </w:t>
        </w:r>
      </w:ins>
      <w:ins w:id="2174" w:author="Michael Flynn" w:date="2024-01-05T14:55:00Z">
        <w:r w:rsidR="00C053CB">
          <w:rPr>
            <w:bCs/>
            <w:sz w:val="22"/>
            <w:szCs w:val="22"/>
          </w:rPr>
          <w:t>Given its relatively small military footprin</w:t>
        </w:r>
      </w:ins>
      <w:ins w:id="2175" w:author="Michael Flynn" w:date="2024-01-05T14:56:00Z">
        <w:r w:rsidR="00C053CB">
          <w:rPr>
            <w:bCs/>
            <w:sz w:val="22"/>
            <w:szCs w:val="22"/>
          </w:rPr>
          <w:t>t to date, it remains to be seen if China can sustain such high levels of public approval as it expands the scope of its military</w:t>
        </w:r>
        <w:del w:id="2176" w:author="Michael Allen" w:date="2024-01-10T09:13:00Z">
          <w:r w:rsidR="00C053CB" w:rsidDel="00480212">
            <w:rPr>
              <w:bCs/>
              <w:sz w:val="22"/>
              <w:szCs w:val="22"/>
            </w:rPr>
            <w:delText xml:space="preserve"> </w:delText>
          </w:r>
        </w:del>
      </w:ins>
      <w:ins w:id="2177" w:author="Michael Allen" w:date="2024-01-10T09:13:00Z">
        <w:r w:rsidR="00480212">
          <w:rPr>
            <w:bCs/>
            <w:sz w:val="22"/>
            <w:szCs w:val="22"/>
          </w:rPr>
          <w:t>-</w:t>
        </w:r>
      </w:ins>
      <w:ins w:id="2178" w:author="Michael Flynn" w:date="2024-01-05T14:56:00Z">
        <w:r w:rsidR="00C053CB">
          <w:rPr>
            <w:bCs/>
            <w:sz w:val="22"/>
            <w:szCs w:val="22"/>
          </w:rPr>
          <w:t xml:space="preserve">basing activities. </w:t>
        </w:r>
      </w:ins>
      <w:ins w:id="2179" w:author="Michael Flynn" w:date="2024-01-05T15:12:00Z">
        <w:r w:rsidR="00C06527">
          <w:rPr>
            <w:bCs/>
            <w:sz w:val="22"/>
            <w:szCs w:val="22"/>
          </w:rPr>
          <w:t>Understanding the factors that shape public assessments of the costs and benefits of foreign basing will be key to understanding how this process will play out</w:t>
        </w:r>
        <w:r w:rsidR="00890654">
          <w:rPr>
            <w:bCs/>
            <w:sz w:val="22"/>
            <w:szCs w:val="22"/>
          </w:rPr>
          <w:t xml:space="preserve"> for the </w:t>
        </w:r>
      </w:ins>
      <w:ins w:id="2180" w:author="Joyce, Renanah Miles" w:date="2024-01-05T19:42:00Z">
        <w:r w:rsidR="004E30E2">
          <w:rPr>
            <w:bCs/>
            <w:sz w:val="22"/>
            <w:szCs w:val="22"/>
          </w:rPr>
          <w:t xml:space="preserve">United States </w:t>
        </w:r>
      </w:ins>
      <w:ins w:id="2181" w:author="Michael Flynn" w:date="2024-01-05T15:12:00Z">
        <w:del w:id="2182" w:author="Joyce, Renanah Miles" w:date="2024-01-05T19:42:00Z">
          <w:r w:rsidR="00890654" w:rsidDel="004E30E2">
            <w:rPr>
              <w:bCs/>
              <w:sz w:val="22"/>
              <w:szCs w:val="22"/>
            </w:rPr>
            <w:delText xml:space="preserve">U.S. </w:delText>
          </w:r>
        </w:del>
        <w:r w:rsidR="00890654">
          <w:rPr>
            <w:bCs/>
            <w:sz w:val="22"/>
            <w:szCs w:val="22"/>
          </w:rPr>
          <w:t>and China as they compete for access.</w:t>
        </w:r>
      </w:ins>
    </w:p>
    <w:p w14:paraId="10CB6651" w14:textId="77777777" w:rsidR="00C145EE" w:rsidRPr="009C7436" w:rsidRDefault="00C145EE" w:rsidP="003B4E9D">
      <w:pPr>
        <w:widowControl w:val="0"/>
        <w:spacing w:after="100" w:afterAutospacing="1" w:line="240" w:lineRule="auto"/>
        <w:contextualSpacing/>
        <w:jc w:val="both"/>
        <w:rPr>
          <w:ins w:id="2183" w:author="Michael Allen" w:date="2023-11-13T11:07:00Z"/>
          <w:bCs/>
          <w:sz w:val="22"/>
          <w:szCs w:val="22"/>
        </w:rPr>
      </w:pPr>
    </w:p>
    <w:p w14:paraId="2B8DD146" w14:textId="6D451321" w:rsidR="00D8087A" w:rsidRPr="009C7436" w:rsidRDefault="00D8087A" w:rsidP="003B4E9D">
      <w:pPr>
        <w:widowControl w:val="0"/>
        <w:spacing w:after="100" w:afterAutospacing="1" w:line="240" w:lineRule="auto"/>
        <w:contextualSpacing/>
        <w:jc w:val="both"/>
        <w:rPr>
          <w:b/>
          <w:bCs/>
          <w:sz w:val="22"/>
          <w:szCs w:val="22"/>
        </w:rPr>
      </w:pPr>
      <w:del w:id="2184" w:author="Michael Allen" w:date="2023-11-13T11:08:00Z">
        <w:r w:rsidRPr="009C7436" w:rsidDel="00C145EE">
          <w:rPr>
            <w:b/>
            <w:bCs/>
            <w:sz w:val="22"/>
            <w:szCs w:val="22"/>
          </w:rPr>
          <w:delText>3</w:delText>
        </w:r>
      </w:del>
      <w:ins w:id="2185" w:author="Michael Allen" w:date="2023-11-13T11:08:00Z">
        <w:del w:id="2186" w:author="Brian Blankenship" w:date="2024-01-03T07:59:00Z">
          <w:r w:rsidR="00C145EE" w:rsidRPr="009C7436" w:rsidDel="00C82AAA">
            <w:rPr>
              <w:b/>
              <w:bCs/>
              <w:sz w:val="22"/>
              <w:szCs w:val="22"/>
            </w:rPr>
            <w:delText>4</w:delText>
          </w:r>
        </w:del>
      </w:ins>
      <w:ins w:id="2187" w:author="Brian Blankenship" w:date="2024-01-03T07:59:00Z">
        <w:r w:rsidR="00C82AAA">
          <w:rPr>
            <w:b/>
            <w:bCs/>
            <w:sz w:val="22"/>
            <w:szCs w:val="22"/>
          </w:rPr>
          <w:t>5</w:t>
        </w:r>
      </w:ins>
      <w:r w:rsidRPr="009C7436">
        <w:rPr>
          <w:b/>
          <w:bCs/>
          <w:sz w:val="22"/>
          <w:szCs w:val="22"/>
        </w:rPr>
        <w:t xml:space="preserve">. Broader Impacts </w:t>
      </w:r>
    </w:p>
    <w:p w14:paraId="16C6B1C7" w14:textId="4B9C3EA3" w:rsidR="000A73D5" w:rsidRDefault="000A73D5">
      <w:pPr>
        <w:widowControl w:val="0"/>
        <w:spacing w:after="100" w:afterAutospacing="1" w:line="240" w:lineRule="auto"/>
        <w:contextualSpacing/>
        <w:jc w:val="both"/>
        <w:rPr>
          <w:ins w:id="2188" w:author="Michael Allen" w:date="2023-12-31T19:02:00Z"/>
          <w:sz w:val="22"/>
          <w:szCs w:val="22"/>
        </w:rPr>
      </w:pPr>
      <w:ins w:id="2189" w:author="Michael Allen" w:date="2023-12-31T19:02:00Z">
        <w:r>
          <w:rPr>
            <w:sz w:val="22"/>
            <w:szCs w:val="22"/>
          </w:rPr>
          <w:t>The project has several im</w:t>
        </w:r>
      </w:ins>
      <w:ins w:id="2190" w:author="Michael Allen" w:date="2024-01-10T08:56:00Z">
        <w:r w:rsidR="00480212">
          <w:rPr>
            <w:sz w:val="22"/>
            <w:szCs w:val="22"/>
          </w:rPr>
          <w:t>plic</w:t>
        </w:r>
      </w:ins>
      <w:ins w:id="2191" w:author="Michael Allen" w:date="2024-01-10T08:57:00Z">
        <w:r w:rsidR="00480212">
          <w:rPr>
            <w:sz w:val="22"/>
            <w:szCs w:val="22"/>
          </w:rPr>
          <w:t>ati</w:t>
        </w:r>
      </w:ins>
      <w:ins w:id="2192" w:author="Michael Allen" w:date="2024-01-10T08:56:00Z">
        <w:r w:rsidR="00480212">
          <w:rPr>
            <w:sz w:val="22"/>
            <w:szCs w:val="22"/>
          </w:rPr>
          <w:t>ons</w:t>
        </w:r>
      </w:ins>
      <w:ins w:id="2193" w:author="Michael Allen" w:date="2023-12-31T19:02:00Z">
        <w:r>
          <w:rPr>
            <w:sz w:val="22"/>
            <w:szCs w:val="22"/>
          </w:rPr>
          <w:t xml:space="preserve"> </w:t>
        </w:r>
      </w:ins>
      <w:ins w:id="2194" w:author="Michael Allen" w:date="2024-01-10T08:53:00Z">
        <w:r w:rsidR="00480212">
          <w:rPr>
            <w:sz w:val="22"/>
            <w:szCs w:val="22"/>
          </w:rPr>
          <w:t>for national security</w:t>
        </w:r>
      </w:ins>
      <w:ins w:id="2195" w:author="Michael Allen" w:date="2023-12-31T19:02:00Z">
        <w:r>
          <w:rPr>
            <w:sz w:val="22"/>
            <w:szCs w:val="22"/>
          </w:rPr>
          <w:t>. First, it enhances</w:t>
        </w:r>
      </w:ins>
      <w:ins w:id="2196" w:author="Michael Allen" w:date="2024-01-10T08:53:00Z">
        <w:r w:rsidR="00480212">
          <w:rPr>
            <w:sz w:val="22"/>
            <w:szCs w:val="22"/>
          </w:rPr>
          <w:t xml:space="preserve"> the</w:t>
        </w:r>
      </w:ins>
      <w:ins w:id="2197" w:author="Michael Allen" w:date="2023-12-31T19:02:00Z">
        <w:r>
          <w:rPr>
            <w:sz w:val="22"/>
            <w:szCs w:val="22"/>
          </w:rPr>
          <w:t xml:space="preserve"> understanding of </w:t>
        </w:r>
      </w:ins>
      <w:ins w:id="2198" w:author="Michael Allen" w:date="2024-01-10T08:54:00Z">
        <w:r w:rsidR="00480212">
          <w:rPr>
            <w:sz w:val="22"/>
            <w:szCs w:val="22"/>
          </w:rPr>
          <w:t xml:space="preserve">the </w:t>
        </w:r>
      </w:ins>
      <w:ins w:id="2199" w:author="Michael Allen" w:date="2023-12-31T19:02:00Z">
        <w:r>
          <w:rPr>
            <w:sz w:val="22"/>
            <w:szCs w:val="22"/>
          </w:rPr>
          <w:t>influence in the security domain</w:t>
        </w:r>
      </w:ins>
      <w:ins w:id="2200" w:author="Michael Allen" w:date="2024-01-10T08:53:00Z">
        <w:r w:rsidR="00480212">
          <w:rPr>
            <w:sz w:val="22"/>
            <w:szCs w:val="22"/>
          </w:rPr>
          <w:t xml:space="preserve"> by U.S. foreign policy decision</w:t>
        </w:r>
      </w:ins>
      <w:ins w:id="2201" w:author="Michael Allen" w:date="2024-01-10T08:54:00Z">
        <w:r w:rsidR="00480212">
          <w:rPr>
            <w:sz w:val="22"/>
            <w:szCs w:val="22"/>
          </w:rPr>
          <w:t>-makers</w:t>
        </w:r>
      </w:ins>
      <w:ins w:id="2202" w:author="Michael Allen" w:date="2023-12-31T19:02:00Z">
        <w:r>
          <w:rPr>
            <w:sz w:val="22"/>
            <w:szCs w:val="22"/>
          </w:rPr>
          <w:t xml:space="preserve">. How to get other people (or states) to do what one wants represents a central challenge in international security. While coercion—the threatened or limited use of force to persuade an adversary to do one’s bidding—is well-studied, soft power is much less understood. This project explores the interpersonal and economic underpinnings of influence, shedding light </w:t>
        </w:r>
      </w:ins>
      <w:ins w:id="2203" w:author="Michael Allen" w:date="2024-01-02T21:22:00Z">
        <w:r w:rsidR="00410398">
          <w:rPr>
            <w:sz w:val="22"/>
            <w:szCs w:val="22"/>
          </w:rPr>
          <w:t>on both the soft power sources of influence and</w:t>
        </w:r>
      </w:ins>
      <w:ins w:id="2204" w:author="Michael Allen" w:date="2023-12-31T19:02:00Z">
        <w:r>
          <w:rPr>
            <w:sz w:val="22"/>
            <w:szCs w:val="22"/>
          </w:rPr>
          <w:t xml:space="preserve"> their effects. More broadly, most studies of influence in international relations are dyadic, focusing on an influence-seeking state and a target. In practice, however, third-party states can undermine influence. Great powers regularly seek to acquire influence for themselves and deny it to their rivals. We move beyond dyadic conceptions of influence to </w:t>
        </w:r>
        <w:commentRangeStart w:id="2205"/>
        <w:commentRangeStart w:id="2206"/>
        <w:r>
          <w:rPr>
            <w:sz w:val="22"/>
            <w:szCs w:val="22"/>
          </w:rPr>
          <w:t>explore the effects of multiple influence-seekers on public and elite opinion in host states</w:t>
        </w:r>
      </w:ins>
      <w:ins w:id="2207" w:author="Brian Blankenship" w:date="2024-01-01T11:02:00Z">
        <w:del w:id="2208" w:author="Michael Allen" w:date="2024-01-02T21:22:00Z">
          <w:r w:rsidR="003016BB" w:rsidDel="00410398">
            <w:rPr>
              <w:sz w:val="22"/>
              <w:szCs w:val="22"/>
            </w:rPr>
            <w:delText>, doing so</w:delText>
          </w:r>
        </w:del>
        <w:r w:rsidR="003016BB">
          <w:rPr>
            <w:sz w:val="22"/>
            <w:szCs w:val="22"/>
          </w:rPr>
          <w:t xml:space="preserve"> by comparing the </w:t>
        </w:r>
      </w:ins>
      <w:ins w:id="2209" w:author="Brian Blankenship" w:date="2024-01-01T11:03:00Z">
        <w:r w:rsidR="003016BB">
          <w:rPr>
            <w:sz w:val="22"/>
            <w:szCs w:val="22"/>
          </w:rPr>
          <w:lastRenderedPageBreak/>
          <w:t>effects of exposure to economic benefits from and contact with U.S. and Chinese citizens</w:t>
        </w:r>
        <w:del w:id="2210" w:author="Michael Allen" w:date="2024-01-10T08:57:00Z">
          <w:r w:rsidR="003016BB" w:rsidDel="00480212">
            <w:rPr>
              <w:sz w:val="22"/>
              <w:szCs w:val="22"/>
            </w:rPr>
            <w:delText>, especially military personnel</w:delText>
          </w:r>
        </w:del>
      </w:ins>
      <w:ins w:id="2211" w:author="Michael Allen" w:date="2023-12-31T19:02:00Z">
        <w:r>
          <w:rPr>
            <w:sz w:val="22"/>
            <w:szCs w:val="22"/>
          </w:rPr>
          <w:t>.</w:t>
        </w:r>
        <w:commentRangeEnd w:id="2205"/>
        <w:r>
          <w:rPr>
            <w:rStyle w:val="CommentReference"/>
          </w:rPr>
          <w:commentReference w:id="2205"/>
        </w:r>
      </w:ins>
      <w:commentRangeEnd w:id="2206"/>
      <w:r w:rsidR="003016BB">
        <w:rPr>
          <w:rStyle w:val="CommentReference"/>
        </w:rPr>
        <w:commentReference w:id="2206"/>
      </w:r>
    </w:p>
    <w:p w14:paraId="5F9ECEC2" w14:textId="1BEF5113" w:rsidR="000A73D5" w:rsidRDefault="000A73D5">
      <w:pPr>
        <w:widowControl w:val="0"/>
        <w:spacing w:after="100" w:afterAutospacing="1" w:line="240" w:lineRule="auto"/>
        <w:contextualSpacing/>
        <w:jc w:val="both"/>
        <w:rPr>
          <w:ins w:id="2212" w:author="Michael Allen" w:date="2023-12-31T19:02:00Z"/>
          <w:sz w:val="22"/>
          <w:szCs w:val="22"/>
        </w:rPr>
      </w:pPr>
      <w:ins w:id="2213" w:author="Michael Allen" w:date="2023-12-31T19:02:00Z">
        <w:r>
          <w:rPr>
            <w:sz w:val="22"/>
            <w:szCs w:val="22"/>
          </w:rPr>
          <w:tab/>
          <w:t xml:space="preserve">Second, this project enhances </w:t>
        </w:r>
      </w:ins>
      <w:ins w:id="2214" w:author="Michael Allen" w:date="2024-01-02T21:22:00Z">
        <w:r w:rsidR="00410398">
          <w:rPr>
            <w:sz w:val="22"/>
            <w:szCs w:val="22"/>
          </w:rPr>
          <w:t xml:space="preserve">the </w:t>
        </w:r>
      </w:ins>
      <w:ins w:id="2215" w:author="Michael Allen" w:date="2023-12-31T19:02:00Z">
        <w:r>
          <w:rPr>
            <w:sz w:val="22"/>
            <w:szCs w:val="22"/>
          </w:rPr>
          <w:t xml:space="preserve">understanding of sovereign bargaining over basing access. In the </w:t>
        </w:r>
        <w:del w:id="2216" w:author="Brian Blankenship" w:date="2024-01-01T11:09:00Z">
          <w:r w:rsidDel="003016BB">
            <w:rPr>
              <w:sz w:val="22"/>
              <w:szCs w:val="22"/>
            </w:rPr>
            <w:delText>21</w:delText>
          </w:r>
          <w:r w:rsidRPr="00E94FC4" w:rsidDel="003016BB">
            <w:rPr>
              <w:sz w:val="22"/>
              <w:szCs w:val="22"/>
              <w:vertAlign w:val="superscript"/>
            </w:rPr>
            <w:delText>st</w:delText>
          </w:r>
          <w:r w:rsidDel="003016BB">
            <w:rPr>
              <w:sz w:val="22"/>
              <w:szCs w:val="22"/>
            </w:rPr>
            <w:delText xml:space="preserve"> </w:delText>
          </w:r>
        </w:del>
      </w:ins>
      <w:ins w:id="2217" w:author="Brian Blankenship" w:date="2024-01-01T11:09:00Z">
        <w:r w:rsidR="003016BB">
          <w:rPr>
            <w:sz w:val="22"/>
            <w:szCs w:val="22"/>
          </w:rPr>
          <w:t xml:space="preserve">twenty-first </w:t>
        </w:r>
      </w:ins>
      <w:ins w:id="2218" w:author="Michael Allen" w:date="2023-12-31T19:02:00Z">
        <w:r>
          <w:rPr>
            <w:sz w:val="22"/>
            <w:szCs w:val="22"/>
          </w:rPr>
          <w:t xml:space="preserve">century, a common way that states acquire basing access is to pay for </w:t>
        </w:r>
      </w:ins>
      <w:ins w:id="2219" w:author="Carla Martinez Machain" w:date="2024-01-08T14:51:00Z">
        <w:r w:rsidR="00595F78">
          <w:rPr>
            <w:sz w:val="22"/>
            <w:szCs w:val="22"/>
          </w:rPr>
          <w:t>them</w:t>
        </w:r>
      </w:ins>
      <w:ins w:id="2220" w:author="Michael Allen" w:date="2023-12-31T19:02:00Z">
        <w:del w:id="2221" w:author="Carla Martinez Machain" w:date="2024-01-08T14:51:00Z">
          <w:r w:rsidDel="00595F78">
            <w:rPr>
              <w:sz w:val="22"/>
              <w:szCs w:val="22"/>
            </w:rPr>
            <w:delText>it</w:delText>
          </w:r>
        </w:del>
        <w:r>
          <w:rPr>
            <w:sz w:val="22"/>
            <w:szCs w:val="22"/>
          </w:rPr>
          <w:t>. Yet</w:t>
        </w:r>
      </w:ins>
      <w:ins w:id="2222" w:author="Michael Allen" w:date="2024-01-02T21:22:00Z">
        <w:r w:rsidR="00410398">
          <w:rPr>
            <w:sz w:val="22"/>
            <w:szCs w:val="22"/>
          </w:rPr>
          <w:t>,</w:t>
        </w:r>
      </w:ins>
      <w:ins w:id="2223" w:author="Michael Allen" w:date="2023-12-31T19:02:00Z">
        <w:r>
          <w:rPr>
            <w:sz w:val="22"/>
            <w:szCs w:val="22"/>
          </w:rPr>
          <w:t xml:space="preserve"> to date</w:t>
        </w:r>
      </w:ins>
      <w:ins w:id="2224" w:author="Michael Allen" w:date="2024-01-02T21:22:00Z">
        <w:r w:rsidR="00410398">
          <w:rPr>
            <w:sz w:val="22"/>
            <w:szCs w:val="22"/>
          </w:rPr>
          <w:t>,</w:t>
        </w:r>
      </w:ins>
      <w:ins w:id="2225" w:author="Michael Allen" w:date="2023-12-31T19:02:00Z">
        <w:r>
          <w:rPr>
            <w:sz w:val="22"/>
            <w:szCs w:val="22"/>
          </w:rPr>
          <w:t xml:space="preserve"> there is little work on the economic drivers of basing. </w:t>
        </w:r>
      </w:ins>
      <w:ins w:id="2226" w:author="Carla Martinez Machain" w:date="2024-01-08T14:52:00Z">
        <w:r w:rsidR="00595F78">
          <w:rPr>
            <w:sz w:val="22"/>
            <w:szCs w:val="22"/>
          </w:rPr>
          <w:t>By c</w:t>
        </w:r>
        <w:del w:id="2227" w:author="Michael Allen" w:date="2024-01-10T08:51:00Z">
          <w:r w:rsidR="00595F78" w:rsidDel="002425B5">
            <w:rPr>
              <w:sz w:val="22"/>
              <w:szCs w:val="22"/>
            </w:rPr>
            <w:delText>arrying out interviews with elites alongside mass public surveys, t</w:delText>
          </w:r>
        </w:del>
      </w:ins>
      <w:ins w:id="2228" w:author="Michael Allen" w:date="2024-01-10T08:51:00Z">
        <w:r w:rsidR="002425B5">
          <w:rPr>
            <w:sz w:val="22"/>
            <w:szCs w:val="22"/>
          </w:rPr>
          <w:t>onducting interviews with elites alongside mass public surveys, this project provides new data and theory on how</w:t>
        </w:r>
      </w:ins>
      <w:commentRangeStart w:id="2229"/>
      <w:commentRangeStart w:id="2230"/>
      <w:ins w:id="2231" w:author="Michael Allen" w:date="2023-12-31T19:02:00Z">
        <w:r>
          <w:rPr>
            <w:sz w:val="22"/>
            <w:szCs w:val="22"/>
          </w:rPr>
          <w:t xml:space="preserve"> states buy access,</w:t>
        </w:r>
        <w:commentRangeEnd w:id="2229"/>
        <w:r>
          <w:rPr>
            <w:rStyle w:val="CommentReference"/>
          </w:rPr>
          <w:commentReference w:id="2229"/>
        </w:r>
      </w:ins>
      <w:commentRangeEnd w:id="2230"/>
      <w:r w:rsidR="00595F78">
        <w:rPr>
          <w:rStyle w:val="CommentReference"/>
        </w:rPr>
        <w:commentReference w:id="2230"/>
      </w:r>
      <w:ins w:id="2232" w:author="Michael Allen" w:date="2023-12-31T19:02:00Z">
        <w:r>
          <w:rPr>
            <w:sz w:val="22"/>
            <w:szCs w:val="22"/>
          </w:rPr>
          <w:t xml:space="preserve"> contrasting base rents paid into regime coffers with economic incentives distributed into host societies. Importantly, this work </w:t>
        </w:r>
      </w:ins>
      <w:ins w:id="2233" w:author="Michael Allen" w:date="2024-01-10T08:54:00Z">
        <w:r w:rsidR="00480212">
          <w:rPr>
            <w:sz w:val="22"/>
            <w:szCs w:val="22"/>
          </w:rPr>
          <w:t xml:space="preserve">measures </w:t>
        </w:r>
      </w:ins>
      <w:commentRangeStart w:id="2234"/>
      <w:commentRangeStart w:id="2235"/>
      <w:ins w:id="2236" w:author="Michael Allen" w:date="2023-12-31T19:02:00Z">
        <w:r>
          <w:rPr>
            <w:sz w:val="22"/>
            <w:szCs w:val="22"/>
          </w:rPr>
          <w:t xml:space="preserve">the economic impact of basing on </w:t>
        </w:r>
      </w:ins>
      <w:ins w:id="2237" w:author="Brian Blankenship" w:date="2024-01-01T11:04:00Z">
        <w:r w:rsidR="003016BB">
          <w:rPr>
            <w:sz w:val="22"/>
            <w:szCs w:val="22"/>
          </w:rPr>
          <w:t xml:space="preserve">host population </w:t>
        </w:r>
      </w:ins>
      <w:ins w:id="2238" w:author="Michael Allen" w:date="2023-12-31T19:02:00Z">
        <w:del w:id="2239" w:author="Brian Blankenship" w:date="2024-01-01T11:04:00Z">
          <w:r w:rsidDel="003016BB">
            <w:rPr>
              <w:sz w:val="22"/>
              <w:szCs w:val="22"/>
            </w:rPr>
            <w:delText>host societies</w:delText>
          </w:r>
        </w:del>
      </w:ins>
      <w:ins w:id="2240" w:author="Brian Blankenship" w:date="2024-01-01T11:04:00Z">
        <w:r w:rsidR="003016BB">
          <w:rPr>
            <w:sz w:val="22"/>
            <w:szCs w:val="22"/>
          </w:rPr>
          <w:t>perceptions of basing countries</w:t>
        </w:r>
      </w:ins>
      <w:ins w:id="2241" w:author="Michael Allen" w:date="2023-12-31T19:02:00Z">
        <w:r>
          <w:rPr>
            <w:sz w:val="22"/>
            <w:szCs w:val="22"/>
          </w:rPr>
          <w:t>—a question with theoretical and real-world implications for lower</w:t>
        </w:r>
      </w:ins>
      <w:ins w:id="2242" w:author="Michael Allen" w:date="2024-01-10T08:55:00Z">
        <w:r w:rsidR="00480212">
          <w:rPr>
            <w:sz w:val="22"/>
            <w:szCs w:val="22"/>
          </w:rPr>
          <w:t>-</w:t>
        </w:r>
      </w:ins>
      <w:ins w:id="2243" w:author="Michael Allen" w:date="2023-12-31T19:02:00Z">
        <w:r>
          <w:rPr>
            <w:sz w:val="22"/>
            <w:szCs w:val="22"/>
          </w:rPr>
          <w:t>income states where bases may have an outsized economic impact</w:t>
        </w:r>
      </w:ins>
      <w:ins w:id="2244" w:author="Michael Allen" w:date="2024-01-10T08:55:00Z">
        <w:r w:rsidR="00480212">
          <w:rPr>
            <w:sz w:val="22"/>
            <w:szCs w:val="22"/>
          </w:rPr>
          <w:t xml:space="preserve"> as well as for decision-makers in the U.S. deciding on military access strategies</w:t>
        </w:r>
      </w:ins>
      <w:ins w:id="2245" w:author="Michael Allen" w:date="2023-12-31T19:02:00Z">
        <w:r>
          <w:rPr>
            <w:sz w:val="22"/>
            <w:szCs w:val="22"/>
          </w:rPr>
          <w:t>.</w:t>
        </w:r>
        <w:commentRangeEnd w:id="2234"/>
        <w:r>
          <w:rPr>
            <w:rStyle w:val="CommentReference"/>
          </w:rPr>
          <w:commentReference w:id="2234"/>
        </w:r>
      </w:ins>
      <w:commentRangeEnd w:id="2235"/>
      <w:r w:rsidR="003016BB">
        <w:rPr>
          <w:rStyle w:val="CommentReference"/>
        </w:rPr>
        <w:commentReference w:id="2235"/>
      </w:r>
    </w:p>
    <w:p w14:paraId="6A6ED828" w14:textId="2B10B4A6" w:rsidR="000A73D5" w:rsidRDefault="000A73D5">
      <w:pPr>
        <w:widowControl w:val="0"/>
        <w:spacing w:after="100" w:afterAutospacing="1" w:line="240" w:lineRule="auto"/>
        <w:contextualSpacing/>
        <w:jc w:val="both"/>
        <w:rPr>
          <w:ins w:id="2246" w:author="Michael Allen" w:date="2023-12-31T19:02:00Z"/>
          <w:sz w:val="22"/>
          <w:szCs w:val="22"/>
        </w:rPr>
      </w:pPr>
      <w:ins w:id="2247" w:author="Michael Allen" w:date="2023-12-31T19:02:00Z">
        <w:r>
          <w:rPr>
            <w:sz w:val="22"/>
            <w:szCs w:val="22"/>
          </w:rPr>
          <w:tab/>
          <w:t>Additionally, this project has implications for U</w:t>
        </w:r>
      </w:ins>
      <w:ins w:id="2248" w:author="Michael Flynn" w:date="2024-01-04T10:47:00Z">
        <w:r w:rsidR="005C04F9">
          <w:rPr>
            <w:sz w:val="22"/>
            <w:szCs w:val="22"/>
          </w:rPr>
          <w:t>.</w:t>
        </w:r>
      </w:ins>
      <w:ins w:id="2249" w:author="Michael Allen" w:date="2023-12-31T19:02:00Z">
        <w:r>
          <w:rPr>
            <w:sz w:val="22"/>
            <w:szCs w:val="22"/>
          </w:rPr>
          <w:t>S</w:t>
        </w:r>
      </w:ins>
      <w:ins w:id="2250" w:author="Michael Flynn" w:date="2024-01-04T10:47:00Z">
        <w:r w:rsidR="005C04F9">
          <w:rPr>
            <w:sz w:val="22"/>
            <w:szCs w:val="22"/>
          </w:rPr>
          <w:t>.</w:t>
        </w:r>
      </w:ins>
      <w:ins w:id="2251" w:author="Michael Allen" w:date="2023-12-31T19:02:00Z">
        <w:r>
          <w:rPr>
            <w:sz w:val="22"/>
            <w:szCs w:val="22"/>
          </w:rPr>
          <w:t xml:space="preserve"> national security policymakers a</w:t>
        </w:r>
      </w:ins>
      <w:ins w:id="2252" w:author="Michael Allen" w:date="2024-01-10T08:51:00Z">
        <w:r w:rsidR="002425B5">
          <w:rPr>
            <w:sz w:val="22"/>
            <w:szCs w:val="22"/>
          </w:rPr>
          <w:t>nd</w:t>
        </w:r>
      </w:ins>
      <w:ins w:id="2253" w:author="Michael Allen" w:date="2023-12-31T19:02:00Z">
        <w:r>
          <w:rPr>
            <w:sz w:val="22"/>
            <w:szCs w:val="22"/>
          </w:rPr>
          <w:t xml:space="preserve"> policymakers in base host countries. First, U</w:t>
        </w:r>
      </w:ins>
      <w:ins w:id="2254" w:author="Michael Flynn" w:date="2024-01-04T10:47:00Z">
        <w:r w:rsidR="007828A0">
          <w:rPr>
            <w:sz w:val="22"/>
            <w:szCs w:val="22"/>
          </w:rPr>
          <w:t>.</w:t>
        </w:r>
      </w:ins>
      <w:ins w:id="2255" w:author="Michael Allen" w:date="2023-12-31T19:02:00Z">
        <w:r>
          <w:rPr>
            <w:sz w:val="22"/>
            <w:szCs w:val="22"/>
          </w:rPr>
          <w:t>S</w:t>
        </w:r>
      </w:ins>
      <w:ins w:id="2256" w:author="Michael Flynn" w:date="2024-01-04T10:47:00Z">
        <w:r w:rsidR="007828A0">
          <w:rPr>
            <w:sz w:val="22"/>
            <w:szCs w:val="22"/>
          </w:rPr>
          <w:t>.</w:t>
        </w:r>
      </w:ins>
      <w:ins w:id="2257" w:author="Michael Allen" w:date="2023-12-31T19:02:00Z">
        <w:r>
          <w:rPr>
            <w:sz w:val="22"/>
            <w:szCs w:val="22"/>
          </w:rPr>
          <w:t xml:space="preserve"> national security policymakers openly perceive China’s growing economic reach as a potential threat to </w:t>
        </w:r>
        <w:del w:id="2258" w:author="Michael Flynn" w:date="2024-01-04T10:47:00Z">
          <w:r w:rsidDel="009C4CAF">
            <w:rPr>
              <w:sz w:val="22"/>
              <w:szCs w:val="22"/>
            </w:rPr>
            <w:delText>US</w:delText>
          </w:r>
        </w:del>
      </w:ins>
      <w:ins w:id="2259" w:author="Michael Flynn" w:date="2024-01-04T10:47:00Z">
        <w:r w:rsidR="009C4CAF">
          <w:rPr>
            <w:sz w:val="22"/>
            <w:szCs w:val="22"/>
          </w:rPr>
          <w:t>U.S.</w:t>
        </w:r>
      </w:ins>
      <w:ins w:id="2260" w:author="Michael Allen" w:date="2023-12-31T19:02:00Z">
        <w:r>
          <w:rPr>
            <w:sz w:val="22"/>
            <w:szCs w:val="22"/>
          </w:rPr>
          <w:t xml:space="preserve"> influence and access. Yet, unanswered questions remain as China’s investments in other countries have grown. For example, are these investments perceived by receiving populations as exploitative, or does contact with Chinese people and Chinese money increase goodwill? And, crucially</w:t>
        </w:r>
        <w:commentRangeStart w:id="2261"/>
        <w:commentRangeStart w:id="2262"/>
        <w:r>
          <w:rPr>
            <w:sz w:val="22"/>
            <w:szCs w:val="22"/>
          </w:rPr>
          <w:t xml:space="preserve">, does this goodwill come at the expense of </w:t>
        </w:r>
        <w:del w:id="2263" w:author="Michael Flynn" w:date="2024-01-04T10:47:00Z">
          <w:r w:rsidDel="009C4CAF">
            <w:rPr>
              <w:sz w:val="22"/>
              <w:szCs w:val="22"/>
            </w:rPr>
            <w:delText>US</w:delText>
          </w:r>
        </w:del>
      </w:ins>
      <w:ins w:id="2264" w:author="Michael Flynn" w:date="2024-01-04T10:47:00Z">
        <w:r w:rsidR="009C4CAF">
          <w:rPr>
            <w:sz w:val="22"/>
            <w:szCs w:val="22"/>
          </w:rPr>
          <w:t>U.S.</w:t>
        </w:r>
      </w:ins>
      <w:ins w:id="2265" w:author="Michael Allen" w:date="2023-12-31T19:02:00Z">
        <w:r>
          <w:rPr>
            <w:sz w:val="22"/>
            <w:szCs w:val="22"/>
          </w:rPr>
          <w:t xml:space="preserve"> access in those same countries?</w:t>
        </w:r>
      </w:ins>
      <w:ins w:id="2266" w:author="Brian Blankenship" w:date="2024-01-01T11:05:00Z">
        <w:r w:rsidR="003016BB">
          <w:rPr>
            <w:sz w:val="22"/>
            <w:szCs w:val="22"/>
          </w:rPr>
          <w:t xml:space="preserve"> As explained in the following section, </w:t>
        </w:r>
      </w:ins>
      <w:ins w:id="2267" w:author="Brian Blankenship" w:date="2024-01-01T11:06:00Z">
        <w:r w:rsidR="003016BB">
          <w:rPr>
            <w:sz w:val="22"/>
            <w:szCs w:val="22"/>
          </w:rPr>
          <w:t xml:space="preserve">our surveys and interviews will allow us to explore whether individuals </w:t>
        </w:r>
      </w:ins>
      <w:ins w:id="2268" w:author="Brian Blankenship" w:date="2024-01-01T11:07:00Z">
        <w:r w:rsidR="003016BB">
          <w:rPr>
            <w:sz w:val="22"/>
            <w:szCs w:val="22"/>
          </w:rPr>
          <w:t>w</w:t>
        </w:r>
        <w:del w:id="2269" w:author="Michael Allen" w:date="2024-01-02T21:22:00Z">
          <w:r w:rsidR="003016BB" w:rsidDel="00410398">
            <w:rPr>
              <w:sz w:val="22"/>
              <w:szCs w:val="22"/>
            </w:rPr>
            <w:delText>ho have</w:delText>
          </w:r>
        </w:del>
      </w:ins>
      <w:ins w:id="2270" w:author="Michael Allen" w:date="2024-01-02T21:22:00Z">
        <w:r w:rsidR="00410398">
          <w:rPr>
            <w:sz w:val="22"/>
            <w:szCs w:val="22"/>
          </w:rPr>
          <w:t>ith</w:t>
        </w:r>
      </w:ins>
      <w:ins w:id="2271" w:author="Brian Blankenship" w:date="2024-01-01T11:07:00Z">
        <w:r w:rsidR="003016BB">
          <w:rPr>
            <w:sz w:val="22"/>
            <w:szCs w:val="22"/>
          </w:rPr>
          <w:t xml:space="preserve"> more goodwill toward, </w:t>
        </w:r>
      </w:ins>
      <w:ins w:id="2272" w:author="Carla Martinez Machain" w:date="2024-01-08T14:54:00Z">
        <w:r w:rsidR="00595F78">
          <w:rPr>
            <w:sz w:val="22"/>
            <w:szCs w:val="22"/>
          </w:rPr>
          <w:t xml:space="preserve">who </w:t>
        </w:r>
      </w:ins>
      <w:ins w:id="2273" w:author="Brian Blankenship" w:date="2024-01-01T11:07:00Z">
        <w:r w:rsidR="003016BB">
          <w:rPr>
            <w:sz w:val="22"/>
            <w:szCs w:val="22"/>
          </w:rPr>
          <w:t xml:space="preserve">are </w:t>
        </w:r>
      </w:ins>
      <w:ins w:id="2274" w:author="Brian Blankenship" w:date="2024-01-01T11:06:00Z">
        <w:r w:rsidR="003016BB">
          <w:rPr>
            <w:sz w:val="22"/>
            <w:szCs w:val="22"/>
          </w:rPr>
          <w:t>exposed to positive interactions with</w:t>
        </w:r>
      </w:ins>
      <w:ins w:id="2275" w:author="Brian Blankenship" w:date="2024-01-01T11:07:00Z">
        <w:r w:rsidR="003016BB">
          <w:rPr>
            <w:sz w:val="22"/>
            <w:szCs w:val="22"/>
          </w:rPr>
          <w:t>,</w:t>
        </w:r>
      </w:ins>
      <w:ins w:id="2276" w:author="Brian Blankenship" w:date="2024-01-01T11:06:00Z">
        <w:r w:rsidR="003016BB">
          <w:rPr>
            <w:sz w:val="22"/>
            <w:szCs w:val="22"/>
          </w:rPr>
          <w:t xml:space="preserve"> and</w:t>
        </w:r>
      </w:ins>
      <w:ins w:id="2277" w:author="Carla Martinez Machain" w:date="2024-01-08T14:54:00Z">
        <w:r w:rsidR="00595F78">
          <w:rPr>
            <w:sz w:val="22"/>
            <w:szCs w:val="22"/>
          </w:rPr>
          <w:t xml:space="preserve"> who</w:t>
        </w:r>
      </w:ins>
      <w:ins w:id="2278" w:author="Brian Blankenship" w:date="2024-01-01T11:07:00Z">
        <w:r w:rsidR="003016BB">
          <w:rPr>
            <w:sz w:val="22"/>
            <w:szCs w:val="22"/>
          </w:rPr>
          <w:t xml:space="preserve"> derive</w:t>
        </w:r>
      </w:ins>
      <w:ins w:id="2279" w:author="Brian Blankenship" w:date="2024-01-01T11:06:00Z">
        <w:r w:rsidR="003016BB">
          <w:rPr>
            <w:sz w:val="22"/>
            <w:szCs w:val="22"/>
          </w:rPr>
          <w:t xml:space="preserve"> economic benefits from</w:t>
        </w:r>
      </w:ins>
      <w:ins w:id="2280" w:author="Brian Blankenship" w:date="2024-01-01T11:10:00Z">
        <w:r w:rsidR="003016BB">
          <w:rPr>
            <w:sz w:val="22"/>
            <w:szCs w:val="22"/>
          </w:rPr>
          <w:t xml:space="preserve"> China are </w:t>
        </w:r>
      </w:ins>
      <w:ins w:id="2281" w:author="Brian Blankenship" w:date="2024-01-01T11:06:00Z">
        <w:r w:rsidR="003016BB">
          <w:rPr>
            <w:sz w:val="22"/>
            <w:szCs w:val="22"/>
          </w:rPr>
          <w:t>less lik</w:t>
        </w:r>
      </w:ins>
      <w:ins w:id="2282" w:author="Brian Blankenship" w:date="2024-01-01T11:07:00Z">
        <w:r w:rsidR="003016BB">
          <w:rPr>
            <w:sz w:val="22"/>
            <w:szCs w:val="22"/>
          </w:rPr>
          <w:t xml:space="preserve">ely to support hosting </w:t>
        </w:r>
      </w:ins>
      <w:ins w:id="2283" w:author="Brian Blankenship" w:date="2024-01-01T11:10:00Z">
        <w:r w:rsidR="003016BB">
          <w:rPr>
            <w:sz w:val="22"/>
            <w:szCs w:val="22"/>
          </w:rPr>
          <w:t>the U.S. military</w:t>
        </w:r>
      </w:ins>
      <w:ins w:id="2284" w:author="Brian Blankenship" w:date="2024-01-01T11:07:00Z">
        <w:r w:rsidR="003016BB">
          <w:rPr>
            <w:sz w:val="22"/>
            <w:szCs w:val="22"/>
          </w:rPr>
          <w:t xml:space="preserve">. </w:t>
        </w:r>
      </w:ins>
      <w:ins w:id="2285" w:author="Michael Allen" w:date="2023-12-31T19:02:00Z">
        <w:del w:id="2286" w:author="Brian Blankenship" w:date="2024-01-01T11:07:00Z">
          <w:r w:rsidDel="003016BB">
            <w:rPr>
              <w:sz w:val="22"/>
              <w:szCs w:val="22"/>
            </w:rPr>
            <w:delText xml:space="preserve"> </w:delText>
          </w:r>
        </w:del>
        <w:commentRangeEnd w:id="2261"/>
        <w:r>
          <w:rPr>
            <w:rStyle w:val="CommentReference"/>
          </w:rPr>
          <w:commentReference w:id="2261"/>
        </w:r>
      </w:ins>
      <w:commentRangeEnd w:id="2262"/>
      <w:r w:rsidR="003016BB">
        <w:rPr>
          <w:rStyle w:val="CommentReference"/>
        </w:rPr>
        <w:commentReference w:id="2262"/>
      </w:r>
      <w:ins w:id="2287" w:author="Michael Allen" w:date="2023-12-31T19:02:00Z">
        <w:r>
          <w:rPr>
            <w:sz w:val="22"/>
            <w:szCs w:val="22"/>
          </w:rPr>
          <w:t xml:space="preserve">This project will </w:t>
        </w:r>
      </w:ins>
      <w:ins w:id="2288" w:author="Brian Blankenship" w:date="2024-01-01T11:07:00Z">
        <w:r w:rsidR="003016BB">
          <w:rPr>
            <w:sz w:val="22"/>
            <w:szCs w:val="22"/>
          </w:rPr>
          <w:t xml:space="preserve">thus </w:t>
        </w:r>
      </w:ins>
      <w:ins w:id="2289" w:author="Michael Allen" w:date="2023-12-31T19:02:00Z">
        <w:r>
          <w:rPr>
            <w:sz w:val="22"/>
            <w:szCs w:val="22"/>
          </w:rPr>
          <w:t xml:space="preserve">provide micro-level data </w:t>
        </w:r>
      </w:ins>
      <w:ins w:id="2290" w:author="Michael Allen" w:date="2024-01-02T21:22:00Z">
        <w:r w:rsidR="00410398">
          <w:rPr>
            <w:sz w:val="22"/>
            <w:szCs w:val="22"/>
          </w:rPr>
          <w:t>enabling policymakers to assess these</w:t>
        </w:r>
      </w:ins>
      <w:ins w:id="2291" w:author="Michael Allen" w:date="2023-12-31T19:02:00Z">
        <w:r>
          <w:rPr>
            <w:sz w:val="22"/>
            <w:szCs w:val="22"/>
          </w:rPr>
          <w:t xml:space="preserve"> questions.</w:t>
        </w:r>
        <w:del w:id="2292" w:author="Brian Blankenship" w:date="2024-01-13T16:46:00Z">
          <w:r w:rsidDel="006F5A7A">
            <w:rPr>
              <w:sz w:val="22"/>
              <w:szCs w:val="22"/>
            </w:rPr>
            <w:tab/>
          </w:r>
        </w:del>
      </w:ins>
    </w:p>
    <w:p w14:paraId="39675970" w14:textId="55E29627" w:rsidR="000A73D5" w:rsidDel="00F763D7" w:rsidRDefault="000A73D5">
      <w:pPr>
        <w:widowControl w:val="0"/>
        <w:spacing w:after="100" w:afterAutospacing="1" w:line="240" w:lineRule="auto"/>
        <w:contextualSpacing/>
        <w:jc w:val="both"/>
        <w:rPr>
          <w:ins w:id="2293" w:author="Brian Blankenship" w:date="2024-01-01T13:35:00Z"/>
          <w:del w:id="2294" w:author="Joyce, Renanah Miles" w:date="2024-01-10T08:13:00Z"/>
          <w:sz w:val="22"/>
          <w:szCs w:val="22"/>
        </w:rPr>
      </w:pPr>
      <w:ins w:id="2295" w:author="Michael Allen" w:date="2023-12-31T19:02:00Z">
        <w:r>
          <w:rPr>
            <w:sz w:val="22"/>
            <w:szCs w:val="22"/>
          </w:rPr>
          <w:tab/>
          <w:t xml:space="preserve">Second, by </w:t>
        </w:r>
        <w:del w:id="2296" w:author="Michael Flynn" w:date="2024-01-08T13:12:00Z">
          <w:r w:rsidDel="00C70049">
            <w:rPr>
              <w:sz w:val="22"/>
              <w:szCs w:val="22"/>
            </w:rPr>
            <w:delText>shedding light on</w:delText>
          </w:r>
        </w:del>
      </w:ins>
      <w:ins w:id="2297" w:author="Michael Flynn" w:date="2024-01-08T13:12:00Z">
        <w:r w:rsidR="00C70049">
          <w:rPr>
            <w:sz w:val="22"/>
            <w:szCs w:val="22"/>
          </w:rPr>
          <w:t>exploring</w:t>
        </w:r>
      </w:ins>
      <w:ins w:id="2298" w:author="Michael Allen" w:date="2023-12-31T19:02:00Z">
        <w:r>
          <w:rPr>
            <w:sz w:val="22"/>
            <w:szCs w:val="22"/>
          </w:rPr>
          <w:t xml:space="preserve"> the interactions </w:t>
        </w:r>
        <w:commentRangeStart w:id="2299"/>
        <w:r>
          <w:rPr>
            <w:sz w:val="22"/>
            <w:szCs w:val="22"/>
          </w:rPr>
          <w:t xml:space="preserve">and benefits that host populations derive from contact with </w:t>
        </w:r>
        <w:del w:id="2300" w:author="Michael Flynn" w:date="2024-01-08T13:12:00Z">
          <w:r w:rsidDel="004C70AB">
            <w:rPr>
              <w:sz w:val="22"/>
              <w:szCs w:val="22"/>
            </w:rPr>
            <w:delText>sending</w:delText>
          </w:r>
        </w:del>
      </w:ins>
      <w:ins w:id="2301" w:author="Michael Flynn" w:date="2024-01-08T13:12:00Z">
        <w:r w:rsidR="004C70AB">
          <w:rPr>
            <w:sz w:val="22"/>
            <w:szCs w:val="22"/>
          </w:rPr>
          <w:t>deploying</w:t>
        </w:r>
      </w:ins>
      <w:ins w:id="2302" w:author="Michael Allen" w:date="2023-12-31T19:02:00Z">
        <w:r>
          <w:rPr>
            <w:sz w:val="22"/>
            <w:szCs w:val="22"/>
          </w:rPr>
          <w:t xml:space="preserve"> states, this project provides evidence that may increase the agency of host governments, </w:t>
        </w:r>
        <w:del w:id="2303" w:author="Michael Flynn" w:date="2024-01-08T13:13:00Z">
          <w:r w:rsidDel="00552A8E">
            <w:rPr>
              <w:sz w:val="22"/>
              <w:szCs w:val="22"/>
            </w:rPr>
            <w:delText>allowing them to pursue</w:delText>
          </w:r>
        </w:del>
      </w:ins>
      <w:ins w:id="2304" w:author="Michael Flynn" w:date="2024-01-08T13:13:00Z">
        <w:r w:rsidR="00552A8E">
          <w:rPr>
            <w:sz w:val="22"/>
            <w:szCs w:val="22"/>
          </w:rPr>
          <w:t>facilitating</w:t>
        </w:r>
      </w:ins>
      <w:ins w:id="2305" w:author="Michael Allen" w:date="2023-12-31T19:02:00Z">
        <w:r>
          <w:rPr>
            <w:sz w:val="22"/>
            <w:szCs w:val="22"/>
          </w:rPr>
          <w:t xml:space="preserve"> more tailored arrangements with sending states that better serve the needs of host populations. </w:t>
        </w:r>
        <w:commentRangeEnd w:id="2299"/>
        <w:r>
          <w:rPr>
            <w:rStyle w:val="CommentReference"/>
          </w:rPr>
          <w:commentReference w:id="2299"/>
        </w:r>
      </w:ins>
    </w:p>
    <w:p w14:paraId="791C1138" w14:textId="79EA7D45" w:rsidR="009D6B89" w:rsidRDefault="009D6B89">
      <w:pPr>
        <w:widowControl w:val="0"/>
        <w:spacing w:after="100" w:afterAutospacing="1" w:line="240" w:lineRule="auto"/>
        <w:contextualSpacing/>
        <w:jc w:val="both"/>
        <w:rPr>
          <w:ins w:id="2306" w:author="Michael Allen" w:date="2023-12-31T19:02:00Z"/>
          <w:sz w:val="22"/>
          <w:szCs w:val="22"/>
        </w:rPr>
      </w:pPr>
      <w:ins w:id="2307" w:author="Brian Blankenship" w:date="2024-01-01T13:35:00Z">
        <w:del w:id="2308" w:author="Joyce, Renanah Miles" w:date="2024-01-10T08:13:00Z">
          <w:r w:rsidDel="00F763D7">
            <w:rPr>
              <w:sz w:val="22"/>
              <w:szCs w:val="22"/>
            </w:rPr>
            <w:tab/>
          </w:r>
        </w:del>
        <w:r>
          <w:rPr>
            <w:sz w:val="22"/>
            <w:szCs w:val="22"/>
          </w:rPr>
          <w:t>Third, t</w:t>
        </w:r>
        <w:r w:rsidRPr="009D6B89">
          <w:rPr>
            <w:sz w:val="22"/>
            <w:szCs w:val="22"/>
          </w:rPr>
          <w:t xml:space="preserve">he U.S. basing network is fundamental to its ability to project power abroad, yet it </w:t>
        </w:r>
        <w:del w:id="2309" w:author="Michael Allen" w:date="2024-01-02T21:22:00Z">
          <w:r w:rsidRPr="009D6B89" w:rsidDel="00410398">
            <w:rPr>
              <w:sz w:val="22"/>
              <w:szCs w:val="22"/>
            </w:rPr>
            <w:delText>crucially relies on the consent of host governments</w:delText>
          </w:r>
        </w:del>
      </w:ins>
      <w:ins w:id="2310" w:author="Michael Allen" w:date="2024-01-02T21:22:00Z">
        <w:r w:rsidR="00410398">
          <w:rPr>
            <w:sz w:val="22"/>
            <w:szCs w:val="22"/>
          </w:rPr>
          <w:t>relies on host governments</w:t>
        </w:r>
        <w:del w:id="2311" w:author="Brian Blankenship" w:date="2024-01-09T07:55:00Z">
          <w:r w:rsidR="00410398" w:rsidDel="008E7EF4">
            <w:rPr>
              <w:sz w:val="22"/>
              <w:szCs w:val="22"/>
            </w:rPr>
            <w:delText>'</w:delText>
          </w:r>
        </w:del>
      </w:ins>
      <w:ins w:id="2312" w:author="Brian Blankenship" w:date="2024-01-09T07:55:00Z">
        <w:r w:rsidR="008E7EF4">
          <w:rPr>
            <w:sz w:val="22"/>
            <w:szCs w:val="22"/>
          </w:rPr>
          <w:t>’</w:t>
        </w:r>
      </w:ins>
      <w:ins w:id="2313" w:author="Michael Allen" w:date="2024-01-02T21:22:00Z">
        <w:r w:rsidR="00410398">
          <w:rPr>
            <w:sz w:val="22"/>
            <w:szCs w:val="22"/>
          </w:rPr>
          <w:t xml:space="preserve"> consent</w:t>
        </w:r>
      </w:ins>
      <w:ins w:id="2314" w:author="Brian Blankenship" w:date="2024-01-01T13:35:00Z">
        <w:r w:rsidRPr="009D6B89">
          <w:rPr>
            <w:sz w:val="22"/>
            <w:szCs w:val="22"/>
          </w:rPr>
          <w:t xml:space="preserve">. That consent is more difficult, in turn, when the government faces popular opposition to hosting foreign bases. Thus, maintaining support and goodwill among host governments and their populations is </w:t>
        </w:r>
        <w:del w:id="2315" w:author="Michael Allen" w:date="2024-01-02T21:23:00Z">
          <w:r w:rsidRPr="009D6B89" w:rsidDel="00410398">
            <w:rPr>
              <w:sz w:val="22"/>
              <w:szCs w:val="22"/>
            </w:rPr>
            <w:delText>a critical aspect of</w:delText>
          </w:r>
        </w:del>
      </w:ins>
      <w:ins w:id="2316" w:author="Michael Allen" w:date="2024-01-02T21:23:00Z">
        <w:r w:rsidR="00410398">
          <w:rPr>
            <w:sz w:val="22"/>
            <w:szCs w:val="22"/>
          </w:rPr>
          <w:t>critical to</w:t>
        </w:r>
      </w:ins>
      <w:ins w:id="2317" w:author="Brian Blankenship" w:date="2024-01-01T13:35:00Z">
        <w:r w:rsidRPr="009D6B89">
          <w:rPr>
            <w:sz w:val="22"/>
            <w:szCs w:val="22"/>
          </w:rPr>
          <w:t xml:space="preserve"> U.S. foreign policy. Our findings, in turn, will shed light on the factors that shape that support, allowing decision-makers to make informed policy.</w:t>
        </w:r>
      </w:ins>
    </w:p>
    <w:p w14:paraId="4CDEEE89" w14:textId="00585377" w:rsidR="000A73D5" w:rsidRPr="00E94FC4" w:rsidRDefault="000A73D5">
      <w:pPr>
        <w:widowControl w:val="0"/>
        <w:spacing w:after="100" w:afterAutospacing="1" w:line="240" w:lineRule="auto"/>
        <w:contextualSpacing/>
        <w:jc w:val="both"/>
        <w:rPr>
          <w:ins w:id="2318" w:author="Michael Allen" w:date="2023-12-31T19:02:00Z"/>
          <w:sz w:val="22"/>
          <w:szCs w:val="22"/>
        </w:rPr>
      </w:pPr>
      <w:ins w:id="2319" w:author="Michael Allen" w:date="2023-12-31T19:02:00Z">
        <w:r>
          <w:rPr>
            <w:sz w:val="22"/>
            <w:szCs w:val="22"/>
          </w:rPr>
          <w:tab/>
        </w:r>
        <w:commentRangeStart w:id="2320"/>
        <w:commentRangeStart w:id="2321"/>
        <w:r>
          <w:rPr>
            <w:sz w:val="22"/>
            <w:szCs w:val="22"/>
          </w:rPr>
          <w:t xml:space="preserve">Finally, this project will </w:t>
        </w:r>
      </w:ins>
      <w:ins w:id="2322" w:author="Michael Allen" w:date="2024-01-10T08:56:00Z">
        <w:r w:rsidR="00480212">
          <w:rPr>
            <w:sz w:val="22"/>
            <w:szCs w:val="22"/>
          </w:rPr>
          <w:t>impact</w:t>
        </w:r>
      </w:ins>
      <w:ins w:id="2323" w:author="Michael Allen" w:date="2023-12-31T19:02:00Z">
        <w:r>
          <w:rPr>
            <w:sz w:val="22"/>
            <w:szCs w:val="22"/>
          </w:rPr>
          <w:t xml:space="preserve"> our campuses, providing educational opportunities for diverse student bodies. </w:t>
        </w:r>
        <w:commentRangeEnd w:id="2320"/>
        <w:r>
          <w:rPr>
            <w:rStyle w:val="CommentReference"/>
          </w:rPr>
          <w:commentReference w:id="2320"/>
        </w:r>
        <w:r>
          <w:rPr>
            <w:sz w:val="22"/>
            <w:szCs w:val="22"/>
          </w:rPr>
          <w:t xml:space="preserve">The project includes a </w:t>
        </w:r>
        <w:commentRangeStart w:id="2324"/>
        <w:r>
          <w:rPr>
            <w:sz w:val="22"/>
            <w:szCs w:val="22"/>
          </w:rPr>
          <w:t>mentoring plan for a</w:t>
        </w:r>
      </w:ins>
      <w:ins w:id="2325" w:author="Brian Blankenship" w:date="2024-01-01T11:01:00Z">
        <w:r w:rsidR="003016BB">
          <w:rPr>
            <w:sz w:val="22"/>
            <w:szCs w:val="22"/>
          </w:rPr>
          <w:t>n undergradua</w:t>
        </w:r>
      </w:ins>
      <w:ins w:id="2326" w:author="Brian Blankenship" w:date="2024-01-01T11:02:00Z">
        <w:r w:rsidR="003016BB">
          <w:rPr>
            <w:sz w:val="22"/>
            <w:szCs w:val="22"/>
          </w:rPr>
          <w:t xml:space="preserve">te </w:t>
        </w:r>
      </w:ins>
      <w:ins w:id="2327" w:author="Michael Allen" w:date="2023-12-31T19:02:00Z">
        <w:del w:id="2328" w:author="Brian Blankenship" w:date="2024-01-01T11:01:00Z">
          <w:r w:rsidDel="003016BB">
            <w:rPr>
              <w:sz w:val="22"/>
              <w:szCs w:val="22"/>
            </w:rPr>
            <w:delText xml:space="preserve"> </w:delText>
          </w:r>
        </w:del>
        <w:r>
          <w:rPr>
            <w:sz w:val="22"/>
            <w:szCs w:val="22"/>
          </w:rPr>
          <w:t>research assistant</w:t>
        </w:r>
        <w:commentRangeEnd w:id="2324"/>
        <w:r>
          <w:rPr>
            <w:rStyle w:val="CommentReference"/>
          </w:rPr>
          <w:commentReference w:id="2324"/>
        </w:r>
        <w:r>
          <w:rPr>
            <w:sz w:val="22"/>
            <w:szCs w:val="22"/>
          </w:rPr>
          <w:t>, who will learn the tools and techniques of survey and interview research.</w:t>
        </w:r>
      </w:ins>
      <w:ins w:id="2329" w:author="Carla Martinez Machain" w:date="2024-01-09T17:33:00Z">
        <w:r w:rsidR="0019626B">
          <w:rPr>
            <w:sz w:val="22"/>
            <w:szCs w:val="22"/>
          </w:rPr>
          <w:t xml:space="preserve"> Within our research team, Martínez Machain has experience in the active mentoring of women, particularly from underrepresented groups</w:t>
        </w:r>
      </w:ins>
      <w:ins w:id="2330" w:author="Carla Martinez Machain" w:date="2024-01-09T17:34:00Z">
        <w:r w:rsidR="0019626B">
          <w:rPr>
            <w:sz w:val="22"/>
            <w:szCs w:val="22"/>
          </w:rPr>
          <w:t xml:space="preserve">, in part through the Pay It Forward initiative at </w:t>
        </w:r>
      </w:ins>
      <w:ins w:id="2331" w:author="Brian Blankenship" w:date="2024-01-13T16:46:00Z">
        <w:r w:rsidR="006F5A7A">
          <w:rPr>
            <w:sz w:val="22"/>
            <w:szCs w:val="22"/>
          </w:rPr>
          <w:t>the International Studies Association</w:t>
        </w:r>
      </w:ins>
      <w:ins w:id="2332" w:author="Carla Martinez Machain" w:date="2024-01-09T17:34:00Z">
        <w:del w:id="2333" w:author="Brian Blankenship" w:date="2024-01-13T16:46:00Z">
          <w:r w:rsidR="0019626B" w:rsidDel="006F5A7A">
            <w:rPr>
              <w:sz w:val="22"/>
              <w:szCs w:val="22"/>
            </w:rPr>
            <w:delText>ISA.</w:delText>
          </w:r>
        </w:del>
      </w:ins>
      <w:ins w:id="2334" w:author="Brian Blankenship" w:date="2024-01-13T16:46:00Z">
        <w:r w:rsidR="006F5A7A">
          <w:rPr>
            <w:sz w:val="22"/>
            <w:szCs w:val="22"/>
          </w:rPr>
          <w:t>.</w:t>
        </w:r>
      </w:ins>
      <w:ins w:id="2335" w:author="Carla Martinez Machain" w:date="2024-01-05T21:59:00Z">
        <w:r w:rsidR="001C5B28">
          <w:rPr>
            <w:sz w:val="22"/>
            <w:szCs w:val="22"/>
          </w:rPr>
          <w:t xml:space="preserve"> O</w:t>
        </w:r>
        <w:r w:rsidR="001C5B28" w:rsidRPr="003B27DA">
          <w:rPr>
            <w:sz w:val="22"/>
            <w:szCs w:val="22"/>
          </w:rPr>
          <w:t>ur recruitment of a research assistant</w:t>
        </w:r>
        <w:r w:rsidR="001C5B28">
          <w:rPr>
            <w:sz w:val="22"/>
            <w:szCs w:val="22"/>
          </w:rPr>
          <w:t xml:space="preserve"> from the University of Miami,</w:t>
        </w:r>
        <w:r w:rsidR="001C5B28" w:rsidRPr="00AA4D51">
          <w:rPr>
            <w:sz w:val="22"/>
            <w:szCs w:val="22"/>
          </w:rPr>
          <w:t xml:space="preserve"> </w:t>
        </w:r>
        <w:r w:rsidR="001C5B28">
          <w:rPr>
            <w:sz w:val="22"/>
            <w:szCs w:val="22"/>
          </w:rPr>
          <w:t>a Hispanic-Serving Institution,</w:t>
        </w:r>
        <w:r w:rsidR="001C5B28" w:rsidRPr="003B27DA">
          <w:rPr>
            <w:sz w:val="22"/>
            <w:szCs w:val="22"/>
          </w:rPr>
          <w:t xml:space="preserve"> will target NSF</w:t>
        </w:r>
        <w:r w:rsidR="001C5B28">
          <w:rPr>
            <w:sz w:val="22"/>
            <w:szCs w:val="22"/>
          </w:rPr>
          <w:t>-</w:t>
        </w:r>
        <w:r w:rsidR="001C5B28" w:rsidRPr="003B27DA">
          <w:rPr>
            <w:sz w:val="22"/>
            <w:szCs w:val="22"/>
          </w:rPr>
          <w:t xml:space="preserve">defined groups of underrepresentation in the sciences by advertising </w:t>
        </w:r>
        <w:r w:rsidR="001C5B28">
          <w:rPr>
            <w:sz w:val="22"/>
            <w:szCs w:val="22"/>
          </w:rPr>
          <w:t>investigators</w:t>
        </w:r>
        <w:r w:rsidR="001C5B28" w:rsidRPr="003B27DA">
          <w:rPr>
            <w:sz w:val="22"/>
            <w:szCs w:val="22"/>
          </w:rPr>
          <w:t xml:space="preserve"> will take such status into primary consideration when hiring for the position.</w:t>
        </w:r>
      </w:ins>
      <w:ins w:id="2336" w:author="Carla Martinez Machain" w:date="2024-01-05T22:00:00Z">
        <w:r w:rsidR="001C5B28">
          <w:rPr>
            <w:sz w:val="22"/>
            <w:szCs w:val="22"/>
          </w:rPr>
          <w:t xml:space="preserve"> </w:t>
        </w:r>
      </w:ins>
      <w:ins w:id="2337" w:author="Michael Allen" w:date="2023-12-31T19:02:00Z">
        <w:del w:id="2338" w:author="Carla Martinez Machain" w:date="2024-01-05T22:02:00Z">
          <w:r w:rsidDel="001C5B28">
            <w:rPr>
              <w:sz w:val="22"/>
              <w:szCs w:val="22"/>
            </w:rPr>
            <w:delText xml:space="preserve"> </w:delText>
          </w:r>
        </w:del>
        <w:r>
          <w:rPr>
            <w:sz w:val="22"/>
            <w:szCs w:val="22"/>
          </w:rPr>
          <w:t>Moreover, we will use this project</w:t>
        </w:r>
      </w:ins>
      <w:ins w:id="2339" w:author="Carla Martinez Machain" w:date="2024-01-05T22:01:00Z">
        <w:r w:rsidR="001C5B28">
          <w:rPr>
            <w:sz w:val="22"/>
            <w:szCs w:val="22"/>
          </w:rPr>
          <w:t xml:space="preserve"> </w:t>
        </w:r>
        <w:r w:rsidR="001C5B28" w:rsidRPr="003B27DA">
          <w:rPr>
            <w:sz w:val="22"/>
            <w:szCs w:val="22"/>
          </w:rPr>
          <w:t xml:space="preserve">to host two events on </w:t>
        </w:r>
        <w:commentRangeStart w:id="2340"/>
        <w:commentRangeStart w:id="2341"/>
        <w:r w:rsidR="001C5B28">
          <w:rPr>
            <w:sz w:val="22"/>
            <w:szCs w:val="22"/>
          </w:rPr>
          <w:t>the University of Miami</w:t>
        </w:r>
        <w:r w:rsidR="001C5B28" w:rsidRPr="003B27DA">
          <w:rPr>
            <w:sz w:val="22"/>
            <w:szCs w:val="22"/>
          </w:rPr>
          <w:t xml:space="preserve"> </w:t>
        </w:r>
        <w:commentRangeEnd w:id="2340"/>
        <w:r w:rsidR="001C5B28" w:rsidRPr="003B27DA">
          <w:rPr>
            <w:rStyle w:val="CommentReference"/>
          </w:rPr>
          <w:commentReference w:id="2340"/>
        </w:r>
        <w:commentRangeEnd w:id="2341"/>
        <w:r w:rsidR="001C5B28">
          <w:rPr>
            <w:rStyle w:val="CommentReference"/>
          </w:rPr>
          <w:commentReference w:id="2341"/>
        </w:r>
        <w:r w:rsidR="001C5B28" w:rsidRPr="003B27DA">
          <w:rPr>
            <w:sz w:val="22"/>
            <w:szCs w:val="22"/>
          </w:rPr>
          <w:t xml:space="preserve">campus: a </w:t>
        </w:r>
        <w:r w:rsidR="001C5B28">
          <w:rPr>
            <w:sz w:val="22"/>
            <w:szCs w:val="22"/>
          </w:rPr>
          <w:t xml:space="preserve">graduate and undergraduate </w:t>
        </w:r>
        <w:r w:rsidR="001C5B28" w:rsidRPr="003B27DA">
          <w:rPr>
            <w:sz w:val="22"/>
            <w:szCs w:val="22"/>
          </w:rPr>
          <w:t xml:space="preserve">workshop on experimental design in surveys that will use our research to exemplify meaningful </w:t>
        </w:r>
        <w:r w:rsidR="001C5B28">
          <w:rPr>
            <w:sz w:val="22"/>
            <w:szCs w:val="22"/>
          </w:rPr>
          <w:t xml:space="preserve">causal survey </w:t>
        </w:r>
        <w:r w:rsidR="001C5B28" w:rsidRPr="003B27DA">
          <w:rPr>
            <w:sz w:val="22"/>
            <w:szCs w:val="22"/>
          </w:rPr>
          <w:t xml:space="preserve">data and a research presentation for the general </w:t>
        </w:r>
        <w:r w:rsidR="001C5B28">
          <w:rPr>
            <w:sz w:val="22"/>
            <w:szCs w:val="22"/>
          </w:rPr>
          <w:t xml:space="preserve">political science and public policy </w:t>
        </w:r>
        <w:r w:rsidR="001C5B28" w:rsidRPr="003B27DA">
          <w:rPr>
            <w:sz w:val="22"/>
            <w:szCs w:val="22"/>
          </w:rPr>
          <w:t>community that helps to disseminate our results, lessons learn</w:t>
        </w:r>
        <w:r w:rsidR="001C5B28">
          <w:rPr>
            <w:sz w:val="22"/>
            <w:szCs w:val="22"/>
          </w:rPr>
          <w:t>ed</w:t>
        </w:r>
        <w:r w:rsidR="001C5B28" w:rsidRPr="003B27DA">
          <w:rPr>
            <w:sz w:val="22"/>
            <w:szCs w:val="22"/>
          </w:rPr>
          <w:t xml:space="preserve">, and methodological insight for the community. </w:t>
        </w:r>
      </w:ins>
      <w:ins w:id="2342" w:author="Carla Martinez Machain" w:date="2024-01-05T22:02:00Z">
        <w:r w:rsidR="001C5B28">
          <w:rPr>
            <w:sz w:val="22"/>
            <w:szCs w:val="22"/>
          </w:rPr>
          <w:t xml:space="preserve">We will thus aim to, through undergraduate student training, diversify the future workforce in the area of security studies. </w:t>
        </w:r>
      </w:ins>
      <w:ins w:id="2343" w:author="Michael Allen" w:date="2023-12-31T19:02:00Z">
        <w:r>
          <w:rPr>
            <w:sz w:val="22"/>
            <w:szCs w:val="22"/>
          </w:rPr>
          <w:t xml:space="preserve"> </w:t>
        </w:r>
        <w:del w:id="2344" w:author="Carla Martinez Machain" w:date="2024-01-05T22:01:00Z">
          <w:r w:rsidDel="001C5B28">
            <w:rPr>
              <w:sz w:val="22"/>
              <w:szCs w:val="22"/>
            </w:rPr>
            <w:delText xml:space="preserve">to host several teaching events on our respective campuses, including a methodological workshop on experimental design in surveys and research presentations for the general community to disseminate our results, lessons learned, and methodological insights. </w:delText>
          </w:r>
          <w:commentRangeEnd w:id="2321"/>
          <w:r w:rsidDel="001C5B28">
            <w:rPr>
              <w:rStyle w:val="CommentReference"/>
            </w:rPr>
            <w:commentReference w:id="2321"/>
          </w:r>
        </w:del>
      </w:ins>
    </w:p>
    <w:p w14:paraId="7E480BDC" w14:textId="77777777" w:rsidR="00D8087A" w:rsidRPr="009C7436" w:rsidRDefault="00D8087A">
      <w:pPr>
        <w:widowControl w:val="0"/>
        <w:spacing w:after="100" w:afterAutospacing="1" w:line="240" w:lineRule="auto"/>
        <w:contextualSpacing/>
        <w:jc w:val="both"/>
        <w:rPr>
          <w:sz w:val="22"/>
          <w:szCs w:val="22"/>
        </w:rPr>
      </w:pPr>
    </w:p>
    <w:p w14:paraId="6E0041A7" w14:textId="0193A183" w:rsidR="00D8087A" w:rsidRPr="009C7436" w:rsidRDefault="00D8087A">
      <w:pPr>
        <w:widowControl w:val="0"/>
        <w:spacing w:after="100" w:afterAutospacing="1" w:line="240" w:lineRule="auto"/>
        <w:contextualSpacing/>
        <w:jc w:val="both"/>
        <w:rPr>
          <w:b/>
          <w:bCs/>
          <w:sz w:val="22"/>
          <w:szCs w:val="22"/>
        </w:rPr>
      </w:pPr>
      <w:del w:id="2345" w:author="Michael Allen" w:date="2023-11-13T11:08:00Z">
        <w:r w:rsidRPr="009C7436" w:rsidDel="00C145EE">
          <w:rPr>
            <w:b/>
            <w:bCs/>
            <w:sz w:val="22"/>
            <w:szCs w:val="22"/>
          </w:rPr>
          <w:delText>4</w:delText>
        </w:r>
      </w:del>
      <w:ins w:id="2346" w:author="Michael Allen" w:date="2023-11-13T11:08:00Z">
        <w:del w:id="2347" w:author="Brian Blankenship" w:date="2024-01-03T07:59:00Z">
          <w:r w:rsidR="00C145EE" w:rsidRPr="009C7436" w:rsidDel="00C82AAA">
            <w:rPr>
              <w:b/>
              <w:bCs/>
              <w:sz w:val="22"/>
              <w:szCs w:val="22"/>
            </w:rPr>
            <w:delText>5</w:delText>
          </w:r>
        </w:del>
      </w:ins>
      <w:ins w:id="2348" w:author="Brian Blankenship" w:date="2024-01-03T07:59:00Z">
        <w:r w:rsidR="00C82AAA">
          <w:rPr>
            <w:b/>
            <w:bCs/>
            <w:sz w:val="22"/>
            <w:szCs w:val="22"/>
          </w:rPr>
          <w:t>6</w:t>
        </w:r>
      </w:ins>
      <w:r w:rsidRPr="009C7436">
        <w:rPr>
          <w:b/>
          <w:bCs/>
          <w:sz w:val="22"/>
          <w:szCs w:val="22"/>
        </w:rPr>
        <w:t xml:space="preserve">. Technical Plan and Methodology </w:t>
      </w:r>
    </w:p>
    <w:p w14:paraId="1CB944F8" w14:textId="77777777" w:rsidR="002F4FCA" w:rsidRDefault="000A73D5">
      <w:pPr>
        <w:widowControl w:val="0"/>
        <w:spacing w:after="100" w:afterAutospacing="1" w:line="240" w:lineRule="auto"/>
        <w:ind w:firstLine="720"/>
        <w:contextualSpacing/>
        <w:jc w:val="both"/>
        <w:rPr>
          <w:ins w:id="2349" w:author="Michael Flynn" w:date="2024-01-05T09:58:00Z"/>
          <w:sz w:val="22"/>
          <w:szCs w:val="22"/>
        </w:rPr>
      </w:pPr>
      <w:ins w:id="2350" w:author="Michael Allen" w:date="2023-12-31T19:02:00Z">
        <w:r w:rsidRPr="00E94FC4">
          <w:rPr>
            <w:sz w:val="22"/>
            <w:szCs w:val="22"/>
          </w:rPr>
          <w:t>The project follows a two-pronged approach to understanding the phenomena of interest and follows our previous research strategy (</w:t>
        </w:r>
      </w:ins>
      <w:ins w:id="2351" w:author="Brian Blankenship" w:date="2024-01-01T12:50:00Z">
        <w:del w:id="2352" w:author="Michael Flynn" w:date="2024-01-04T10:24:00Z">
          <w:r w:rsidR="00BE132B" w:rsidDel="00AF73FD">
            <w:rPr>
              <w:sz w:val="22"/>
              <w:szCs w:val="22"/>
            </w:rPr>
            <w:delText>Martinez Machain</w:delText>
          </w:r>
        </w:del>
      </w:ins>
      <w:ins w:id="2353" w:author="Michael Flynn" w:date="2024-01-04T10:24:00Z">
        <w:r w:rsidR="00AF73FD">
          <w:rPr>
            <w:sz w:val="22"/>
            <w:szCs w:val="22"/>
          </w:rPr>
          <w:t>Allen</w:t>
        </w:r>
      </w:ins>
      <w:ins w:id="2354" w:author="Brian Blankenship" w:date="2024-01-01T12:50:00Z">
        <w:r w:rsidR="00BE132B">
          <w:rPr>
            <w:sz w:val="22"/>
            <w:szCs w:val="22"/>
          </w:rPr>
          <w:t xml:space="preserve"> et al. 2022</w:t>
        </w:r>
      </w:ins>
      <w:ins w:id="2355" w:author="Michael Allen" w:date="2023-12-31T19:02:00Z">
        <w:del w:id="2356" w:author="Brian Blankenship" w:date="2024-01-01T12:50:00Z">
          <w:r w:rsidRPr="00E94FC4" w:rsidDel="00BE132B">
            <w:rPr>
              <w:sz w:val="22"/>
              <w:szCs w:val="22"/>
            </w:rPr>
            <w:delText>Allen et al., 2022</w:delText>
          </w:r>
        </w:del>
        <w:r w:rsidRPr="00E94FC4">
          <w:rPr>
            <w:sz w:val="22"/>
            <w:szCs w:val="22"/>
          </w:rPr>
          <w:t xml:space="preserve">). The first strategy to assess influence and perception within the states of interest is to conduct large-scale </w:t>
        </w:r>
      </w:ins>
      <w:ins w:id="2357" w:author="Michael Flynn" w:date="2024-01-05T09:45:00Z">
        <w:r w:rsidR="0014018B">
          <w:rPr>
            <w:sz w:val="22"/>
            <w:szCs w:val="22"/>
          </w:rPr>
          <w:t xml:space="preserve">public opinion </w:t>
        </w:r>
      </w:ins>
      <w:ins w:id="2358" w:author="Michael Allen" w:date="2023-12-31T19:02:00Z">
        <w:r w:rsidRPr="00E94FC4">
          <w:rPr>
            <w:sz w:val="22"/>
            <w:szCs w:val="22"/>
          </w:rPr>
          <w:t>surveys</w:t>
        </w:r>
      </w:ins>
      <w:ins w:id="2359" w:author="Michael Flynn" w:date="2024-01-05T09:45:00Z">
        <w:r w:rsidR="0014018B">
          <w:rPr>
            <w:sz w:val="22"/>
            <w:szCs w:val="22"/>
          </w:rPr>
          <w:t xml:space="preserve"> in the selected countries</w:t>
        </w:r>
      </w:ins>
      <w:ins w:id="2360" w:author="Michael Allen" w:date="2023-12-31T19:02:00Z">
        <w:r w:rsidRPr="00E94FC4">
          <w:rPr>
            <w:sz w:val="22"/>
            <w:szCs w:val="22"/>
          </w:rPr>
          <w:t xml:space="preserve">. We will deploy </w:t>
        </w:r>
        <w:commentRangeStart w:id="2361"/>
        <w:commentRangeStart w:id="2362"/>
        <w:commentRangeStart w:id="2363"/>
        <w:commentRangeStart w:id="2364"/>
        <w:r w:rsidRPr="00E94FC4">
          <w:rPr>
            <w:sz w:val="22"/>
            <w:szCs w:val="22"/>
          </w:rPr>
          <w:t>a survey</w:t>
        </w:r>
      </w:ins>
      <w:ins w:id="2365" w:author="Brian Blankenship" w:date="2024-01-03T08:01:00Z">
        <w:r w:rsidR="00C82AAA">
          <w:rPr>
            <w:sz w:val="22"/>
            <w:szCs w:val="22"/>
          </w:rPr>
          <w:t xml:space="preserve"> </w:t>
        </w:r>
      </w:ins>
      <w:ins w:id="2366" w:author="Michael Allen" w:date="2023-12-31T19:02:00Z">
        <w:del w:id="2367" w:author="Carla Martinez Machain" w:date="2024-01-02T20:23:00Z">
          <w:r w:rsidRPr="00E94FC4" w:rsidDel="00CE7069">
            <w:rPr>
              <w:sz w:val="22"/>
              <w:szCs w:val="22"/>
            </w:rPr>
            <w:delText xml:space="preserve"> </w:delText>
          </w:r>
          <w:commentRangeEnd w:id="2361"/>
          <w:r w:rsidDel="00CE7069">
            <w:rPr>
              <w:rStyle w:val="CommentReference"/>
            </w:rPr>
            <w:commentReference w:id="2361"/>
          </w:r>
        </w:del>
      </w:ins>
      <w:commentRangeEnd w:id="2362"/>
      <w:ins w:id="2368" w:author="Michael Allen" w:date="2023-12-31T19:07:00Z">
        <w:del w:id="2369" w:author="Carla Martinez Machain" w:date="2024-01-02T20:23:00Z">
          <w:r w:rsidDel="00CE7069">
            <w:rPr>
              <w:rStyle w:val="CommentReference"/>
            </w:rPr>
            <w:commentReference w:id="2362"/>
          </w:r>
        </w:del>
      </w:ins>
      <w:commentRangeEnd w:id="2363"/>
      <w:ins w:id="2370" w:author="Michael Allen" w:date="2023-12-31T19:08:00Z">
        <w:del w:id="2371" w:author="Carla Martinez Machain" w:date="2024-01-02T20:23:00Z">
          <w:r w:rsidDel="00CE7069">
            <w:rPr>
              <w:rStyle w:val="CommentReference"/>
            </w:rPr>
            <w:commentReference w:id="2363"/>
          </w:r>
        </w:del>
      </w:ins>
      <w:commentRangeEnd w:id="2364"/>
      <w:del w:id="2372" w:author="Carla Martinez Machain" w:date="2024-01-02T20:23:00Z">
        <w:r w:rsidR="00B7395B" w:rsidDel="00CE7069">
          <w:rPr>
            <w:rStyle w:val="CommentReference"/>
          </w:rPr>
          <w:commentReference w:id="2364"/>
        </w:r>
      </w:del>
      <w:ins w:id="2373" w:author="Michael Allen" w:date="2023-12-31T19:02:00Z">
        <w:r w:rsidRPr="00E94FC4">
          <w:rPr>
            <w:sz w:val="22"/>
            <w:szCs w:val="22"/>
          </w:rPr>
          <w:t xml:space="preserve">to </w:t>
        </w:r>
      </w:ins>
      <w:ins w:id="2374" w:author="Michael Allen" w:date="2023-12-31T19:03:00Z">
        <w:r>
          <w:rPr>
            <w:sz w:val="22"/>
            <w:szCs w:val="22"/>
          </w:rPr>
          <w:t>1,000</w:t>
        </w:r>
      </w:ins>
      <w:commentRangeStart w:id="2375"/>
      <w:commentRangeStart w:id="2376"/>
      <w:ins w:id="2377" w:author="Michael Allen" w:date="2023-12-31T19:02:00Z">
        <w:r w:rsidRPr="00E94FC4">
          <w:rPr>
            <w:sz w:val="22"/>
            <w:szCs w:val="22"/>
          </w:rPr>
          <w:t xml:space="preserve"> </w:t>
        </w:r>
        <w:commentRangeEnd w:id="2375"/>
        <w:r>
          <w:rPr>
            <w:rStyle w:val="CommentReference"/>
          </w:rPr>
          <w:commentReference w:id="2375"/>
        </w:r>
      </w:ins>
      <w:commentRangeEnd w:id="2376"/>
      <w:ins w:id="2378" w:author="Michael Allen" w:date="2023-12-31T19:07:00Z">
        <w:r>
          <w:rPr>
            <w:rStyle w:val="CommentReference"/>
          </w:rPr>
          <w:commentReference w:id="2376"/>
        </w:r>
      </w:ins>
      <w:ins w:id="2379" w:author="Michael Allen" w:date="2023-12-31T19:02:00Z">
        <w:r w:rsidRPr="00E94FC4">
          <w:rPr>
            <w:sz w:val="22"/>
            <w:szCs w:val="22"/>
          </w:rPr>
          <w:t xml:space="preserve">people </w:t>
        </w:r>
        <w:del w:id="2380" w:author="Carla Martinez Machain" w:date="2024-01-02T14:34:00Z">
          <w:r w:rsidRPr="00E94FC4" w:rsidDel="008F725D">
            <w:rPr>
              <w:sz w:val="22"/>
              <w:szCs w:val="22"/>
            </w:rPr>
            <w:delText>in</w:delText>
          </w:r>
        </w:del>
      </w:ins>
      <w:ins w:id="2381" w:author="Carla Martinez Machain" w:date="2024-01-02T14:32:00Z">
        <w:r w:rsidR="008F725D">
          <w:rPr>
            <w:sz w:val="22"/>
            <w:szCs w:val="22"/>
          </w:rPr>
          <w:t xml:space="preserve">each </w:t>
        </w:r>
      </w:ins>
      <w:ins w:id="2382" w:author="Carla Martinez Machain" w:date="2024-01-02T14:34:00Z">
        <w:r w:rsidR="008F725D">
          <w:rPr>
            <w:sz w:val="22"/>
            <w:szCs w:val="22"/>
          </w:rPr>
          <w:t>in</w:t>
        </w:r>
      </w:ins>
      <w:ins w:id="2383" w:author="Michael Allen" w:date="2023-12-31T19:02:00Z">
        <w:r w:rsidRPr="00E94FC4">
          <w:rPr>
            <w:sz w:val="22"/>
            <w:szCs w:val="22"/>
          </w:rPr>
          <w:t xml:space="preserve"> </w:t>
        </w:r>
        <w:del w:id="2384" w:author="Carla Martinez Machain" w:date="2024-01-02T14:33:00Z">
          <w:r w:rsidRPr="00E94FC4" w:rsidDel="008F725D">
            <w:rPr>
              <w:sz w:val="22"/>
              <w:szCs w:val="22"/>
            </w:rPr>
            <w:delText>Cambodia</w:delText>
          </w:r>
        </w:del>
      </w:ins>
      <w:ins w:id="2385" w:author="Carla Martinez Machain" w:date="2024-01-02T14:33:00Z">
        <w:r w:rsidR="008F725D">
          <w:rPr>
            <w:sz w:val="22"/>
            <w:szCs w:val="22"/>
          </w:rPr>
          <w:t>Kenya</w:t>
        </w:r>
      </w:ins>
      <w:ins w:id="2386" w:author="Michael Allen" w:date="2023-12-31T19:02:00Z">
        <w:r w:rsidRPr="00E94FC4">
          <w:rPr>
            <w:sz w:val="22"/>
            <w:szCs w:val="22"/>
          </w:rPr>
          <w:t xml:space="preserve"> and Djibouti through </w:t>
        </w:r>
      </w:ins>
      <w:ins w:id="2387" w:author="Carla Martinez Machain" w:date="2024-01-02T14:33:00Z">
        <w:r w:rsidR="008F725D">
          <w:rPr>
            <w:sz w:val="22"/>
            <w:szCs w:val="22"/>
          </w:rPr>
          <w:t xml:space="preserve">live phone calls </w:t>
        </w:r>
      </w:ins>
      <w:ins w:id="2388" w:author="Michael Allen" w:date="2023-12-31T19:02:00Z">
        <w:del w:id="2389" w:author="Carla Martinez Machain" w:date="2024-01-02T14:33:00Z">
          <w:r w:rsidRPr="00E94FC4" w:rsidDel="008F725D">
            <w:rPr>
              <w:sz w:val="22"/>
              <w:szCs w:val="22"/>
            </w:rPr>
            <w:delText xml:space="preserve">cell phone text messages </w:delText>
          </w:r>
        </w:del>
        <w:r w:rsidRPr="00E94FC4">
          <w:rPr>
            <w:sz w:val="22"/>
            <w:szCs w:val="22"/>
          </w:rPr>
          <w:t>(</w:t>
        </w:r>
        <w:del w:id="2390" w:author="Carla Martinez Machain" w:date="2024-01-02T14:33:00Z">
          <w:r w:rsidRPr="00E94FC4" w:rsidDel="008F725D">
            <w:rPr>
              <w:sz w:val="22"/>
              <w:szCs w:val="22"/>
            </w:rPr>
            <w:delText>Short Messaging Service/SMS</w:delText>
          </w:r>
        </w:del>
      </w:ins>
      <w:ins w:id="2391" w:author="Carla Martinez Machain" w:date="2024-01-02T14:33:00Z">
        <w:r w:rsidR="008F725D">
          <w:rPr>
            <w:sz w:val="22"/>
            <w:szCs w:val="22"/>
          </w:rPr>
          <w:t>CATI</w:t>
        </w:r>
      </w:ins>
      <w:ins w:id="2392" w:author="Michael Allen" w:date="2023-12-31T19:02:00Z">
        <w:r w:rsidRPr="00E94FC4">
          <w:rPr>
            <w:sz w:val="22"/>
            <w:szCs w:val="22"/>
          </w:rPr>
          <w:t>).</w:t>
        </w:r>
      </w:ins>
      <w:ins w:id="2393" w:author="Carla Martinez Machain" w:date="2024-01-02T14:34:00Z">
        <w:r w:rsidR="008F725D">
          <w:rPr>
            <w:sz w:val="22"/>
            <w:szCs w:val="22"/>
          </w:rPr>
          <w:t xml:space="preserve"> An additional 1,000 will be surveyed through face-to-face (C</w:t>
        </w:r>
      </w:ins>
      <w:ins w:id="2394" w:author="Carla Martinez Machain" w:date="2024-01-02T14:35:00Z">
        <w:r w:rsidR="008F725D">
          <w:rPr>
            <w:sz w:val="22"/>
            <w:szCs w:val="22"/>
          </w:rPr>
          <w:t xml:space="preserve">API) surveys in Cambodia, as this is the survey mode </w:t>
        </w:r>
      </w:ins>
      <w:ins w:id="2395" w:author="Carla Martinez Machain" w:date="2024-01-02T14:36:00Z">
        <w:r w:rsidR="008F725D">
          <w:rPr>
            <w:sz w:val="22"/>
            <w:szCs w:val="22"/>
          </w:rPr>
          <w:t>rec</w:t>
        </w:r>
      </w:ins>
      <w:ins w:id="2396" w:author="Carla Martinez Machain" w:date="2024-01-02T14:37:00Z">
        <w:r w:rsidR="008F725D">
          <w:rPr>
            <w:sz w:val="22"/>
            <w:szCs w:val="22"/>
          </w:rPr>
          <w:t xml:space="preserve">ommended for Cambodia by </w:t>
        </w:r>
      </w:ins>
      <w:ins w:id="2397" w:author="Carla Martinez Machain" w:date="2024-01-02T14:36:00Z">
        <w:r w:rsidR="008F725D">
          <w:rPr>
            <w:sz w:val="22"/>
            <w:szCs w:val="22"/>
          </w:rPr>
          <w:t>the survey firm we are planning to contract with.</w:t>
        </w:r>
      </w:ins>
      <w:ins w:id="2398" w:author="Michael Allen" w:date="2023-12-31T19:02:00Z">
        <w:r w:rsidRPr="00E94FC4">
          <w:rPr>
            <w:sz w:val="22"/>
            <w:szCs w:val="22"/>
          </w:rPr>
          <w:t xml:space="preserve"> </w:t>
        </w:r>
      </w:ins>
      <w:ins w:id="2399" w:author="Michael Allen" w:date="2023-12-31T19:03:00Z">
        <w:r>
          <w:rPr>
            <w:sz w:val="22"/>
            <w:szCs w:val="22"/>
          </w:rPr>
          <w:t xml:space="preserve">This </w:t>
        </w:r>
      </w:ins>
      <w:ins w:id="2400" w:author="Michael Flynn" w:date="2024-01-05T09:46:00Z">
        <w:r w:rsidR="00D53029">
          <w:rPr>
            <w:sz w:val="22"/>
            <w:szCs w:val="22"/>
          </w:rPr>
          <w:t xml:space="preserve">gives us a </w:t>
        </w:r>
      </w:ins>
      <w:ins w:id="2401" w:author="Michael Flynn" w:date="2024-01-05T09:47:00Z">
        <w:r w:rsidR="00D53029">
          <w:rPr>
            <w:sz w:val="22"/>
            <w:szCs w:val="22"/>
          </w:rPr>
          <w:t xml:space="preserve">combined </w:t>
        </w:r>
      </w:ins>
      <w:ins w:id="2402" w:author="Michael Allen" w:date="2023-12-31T19:03:00Z">
        <w:r>
          <w:rPr>
            <w:sz w:val="22"/>
            <w:szCs w:val="22"/>
          </w:rPr>
          <w:t>sample size</w:t>
        </w:r>
      </w:ins>
      <w:ins w:id="2403" w:author="Michael Flynn" w:date="2024-01-05T09:47:00Z">
        <w:r w:rsidR="00D53029">
          <w:rPr>
            <w:sz w:val="22"/>
            <w:szCs w:val="22"/>
          </w:rPr>
          <w:t xml:space="preserve"> of 3,000 respondents, which</w:t>
        </w:r>
      </w:ins>
      <w:ins w:id="2404" w:author="Michael Allen" w:date="2023-12-31T19:03:00Z">
        <w:r>
          <w:rPr>
            <w:sz w:val="22"/>
            <w:szCs w:val="22"/>
          </w:rPr>
          <w:t xml:space="preserve"> is sufficient to give us </w:t>
        </w:r>
      </w:ins>
      <w:ins w:id="2405" w:author="Michael Allen" w:date="2023-12-31T19:04:00Z">
        <w:r>
          <w:rPr>
            <w:sz w:val="22"/>
            <w:szCs w:val="22"/>
          </w:rPr>
          <w:t xml:space="preserve">variation within the responses for data analysis while also </w:t>
        </w:r>
      </w:ins>
      <w:ins w:id="2406" w:author="Michael Flynn" w:date="2024-01-05T09:48:00Z">
        <w:r w:rsidR="007D731D">
          <w:rPr>
            <w:sz w:val="22"/>
            <w:szCs w:val="22"/>
          </w:rPr>
          <w:t>providing a basis for</w:t>
        </w:r>
        <w:r w:rsidR="0019528D">
          <w:rPr>
            <w:sz w:val="22"/>
            <w:szCs w:val="22"/>
          </w:rPr>
          <w:t xml:space="preserve"> </w:t>
        </w:r>
      </w:ins>
      <w:ins w:id="2407" w:author="Michael Allen" w:date="2023-12-31T19:04:00Z">
        <w:del w:id="2408" w:author="Michael Flynn" w:date="2024-01-05T09:48:00Z">
          <w:r w:rsidDel="0019528D">
            <w:rPr>
              <w:sz w:val="22"/>
              <w:szCs w:val="22"/>
            </w:rPr>
            <w:delText xml:space="preserve">matching </w:delText>
          </w:r>
        </w:del>
        <w:r>
          <w:rPr>
            <w:sz w:val="22"/>
            <w:szCs w:val="22"/>
          </w:rPr>
          <w:t>representation ac</w:t>
        </w:r>
      </w:ins>
      <w:ins w:id="2409" w:author="Michael Allen" w:date="2023-12-31T19:06:00Z">
        <w:r>
          <w:rPr>
            <w:sz w:val="22"/>
            <w:szCs w:val="22"/>
          </w:rPr>
          <w:t>ro</w:t>
        </w:r>
      </w:ins>
      <w:ins w:id="2410" w:author="Michael Allen" w:date="2023-12-31T19:04:00Z">
        <w:r>
          <w:rPr>
            <w:sz w:val="22"/>
            <w:szCs w:val="22"/>
          </w:rPr>
          <w:t>ss geography, income, and gender</w:t>
        </w:r>
      </w:ins>
      <w:ins w:id="2411" w:author="Michael Flynn" w:date="2024-01-05T09:49:00Z">
        <w:r w:rsidR="00D53C7B">
          <w:rPr>
            <w:sz w:val="22"/>
            <w:szCs w:val="22"/>
          </w:rPr>
          <w:t xml:space="preserve"> within surveyed countries</w:t>
        </w:r>
      </w:ins>
      <w:ins w:id="2412" w:author="Michael Allen" w:date="2023-12-31T19:04:00Z">
        <w:r>
          <w:rPr>
            <w:sz w:val="22"/>
            <w:szCs w:val="22"/>
          </w:rPr>
          <w:t>.</w:t>
        </w:r>
      </w:ins>
      <w:ins w:id="2413" w:author="Carla Martinez Machain" w:date="2024-01-02T14:38:00Z">
        <w:r w:rsidR="008F725D">
          <w:rPr>
            <w:sz w:val="22"/>
            <w:szCs w:val="22"/>
          </w:rPr>
          <w:t xml:space="preserve"> </w:t>
        </w:r>
      </w:ins>
    </w:p>
    <w:p w14:paraId="2A6E8CA4" w14:textId="08148A72" w:rsidR="000A73D5" w:rsidRPr="00E94FC4" w:rsidRDefault="00043EDA">
      <w:pPr>
        <w:widowControl w:val="0"/>
        <w:spacing w:after="100" w:afterAutospacing="1" w:line="240" w:lineRule="auto"/>
        <w:ind w:firstLine="720"/>
        <w:contextualSpacing/>
        <w:jc w:val="both"/>
        <w:rPr>
          <w:ins w:id="2414" w:author="Michael Allen" w:date="2023-12-31T19:02:00Z"/>
          <w:sz w:val="22"/>
          <w:szCs w:val="22"/>
        </w:rPr>
      </w:pPr>
      <w:ins w:id="2415" w:author="Michael Flynn" w:date="2024-01-05T10:00:00Z">
        <w:r>
          <w:rPr>
            <w:sz w:val="22"/>
            <w:szCs w:val="22"/>
          </w:rPr>
          <w:lastRenderedPageBreak/>
          <w:t xml:space="preserve">Given substantial disparities in population distributions within the </w:t>
        </w:r>
        <w:r w:rsidR="008F02FA">
          <w:rPr>
            <w:sz w:val="22"/>
            <w:szCs w:val="22"/>
          </w:rPr>
          <w:t>selected</w:t>
        </w:r>
        <w:r>
          <w:rPr>
            <w:sz w:val="22"/>
            <w:szCs w:val="22"/>
          </w:rPr>
          <w:t xml:space="preserve"> states, w</w:t>
        </w:r>
      </w:ins>
      <w:ins w:id="2416" w:author="Michael Flynn" w:date="2024-01-05T09:58:00Z">
        <w:r w:rsidR="002F4FCA">
          <w:rPr>
            <w:sz w:val="22"/>
            <w:szCs w:val="22"/>
          </w:rPr>
          <w:t xml:space="preserve">e will set a </w:t>
        </w:r>
      </w:ins>
      <w:ins w:id="2417" w:author="Michael Flynn" w:date="2024-01-05T09:59:00Z">
        <w:r w:rsidR="002F4FCA">
          <w:rPr>
            <w:sz w:val="22"/>
            <w:szCs w:val="22"/>
          </w:rPr>
          <w:t xml:space="preserve">geographic quota on each country to ensure we have sufficient data to draw inferences in </w:t>
        </w:r>
      </w:ins>
      <w:ins w:id="2418" w:author="Michael Flynn" w:date="2024-01-05T10:03:00Z">
        <w:r w:rsidR="007D69C7">
          <w:rPr>
            <w:sz w:val="22"/>
            <w:szCs w:val="22"/>
          </w:rPr>
          <w:t xml:space="preserve">both </w:t>
        </w:r>
      </w:ins>
      <w:ins w:id="2419" w:author="Michael Flynn" w:date="2024-01-05T09:59:00Z">
        <w:r w:rsidR="002F4FCA">
          <w:rPr>
            <w:sz w:val="22"/>
            <w:szCs w:val="22"/>
          </w:rPr>
          <w:t xml:space="preserve">geographic regions </w:t>
        </w:r>
        <w:del w:id="2420" w:author="Michael Allen" w:date="2024-01-07T20:14:00Z">
          <w:r w:rsidR="002F4FCA" w:rsidDel="000F2C23">
            <w:rPr>
              <w:sz w:val="22"/>
              <w:szCs w:val="22"/>
            </w:rPr>
            <w:delText>that are proximate to existing military installations and</w:delText>
          </w:r>
        </w:del>
      </w:ins>
      <w:ins w:id="2421" w:author="Michael Flynn" w:date="2024-01-05T10:03:00Z">
        <w:del w:id="2422" w:author="Michael Allen" w:date="2024-01-07T20:14:00Z">
          <w:r w:rsidR="0054077E" w:rsidDel="000F2C23">
            <w:rPr>
              <w:sz w:val="22"/>
              <w:szCs w:val="22"/>
            </w:rPr>
            <w:delText xml:space="preserve"> also</w:delText>
          </w:r>
        </w:del>
      </w:ins>
      <w:ins w:id="2423" w:author="Michael Allen" w:date="2024-01-07T20:14:00Z">
        <w:r w:rsidR="000F2C23">
          <w:rPr>
            <w:sz w:val="22"/>
            <w:szCs w:val="22"/>
          </w:rPr>
          <w:t>proximate to existing military installations and</w:t>
        </w:r>
      </w:ins>
      <w:ins w:id="2424" w:author="Michael Flynn" w:date="2024-01-05T09:59:00Z">
        <w:r w:rsidR="002F4FCA">
          <w:rPr>
            <w:sz w:val="22"/>
            <w:szCs w:val="22"/>
          </w:rPr>
          <w:t xml:space="preserve"> areas </w:t>
        </w:r>
      </w:ins>
      <w:ins w:id="2425" w:author="Michael Flynn" w:date="2024-01-05T10:03:00Z">
        <w:r w:rsidR="00646443">
          <w:rPr>
            <w:sz w:val="22"/>
            <w:szCs w:val="22"/>
          </w:rPr>
          <w:t xml:space="preserve">located </w:t>
        </w:r>
      </w:ins>
      <w:ins w:id="2426" w:author="Michael Flynn" w:date="2024-01-05T09:59:00Z">
        <w:r w:rsidR="002F4FCA">
          <w:rPr>
            <w:sz w:val="22"/>
            <w:szCs w:val="22"/>
          </w:rPr>
          <w:t>f</w:t>
        </w:r>
      </w:ins>
      <w:ins w:id="2427" w:author="Michael Flynn" w:date="2024-01-05T10:04:00Z">
        <w:r w:rsidR="00317993">
          <w:rPr>
            <w:sz w:val="22"/>
            <w:szCs w:val="22"/>
          </w:rPr>
          <w:t>a</w:t>
        </w:r>
      </w:ins>
      <w:ins w:id="2428" w:author="Michael Flynn" w:date="2024-01-05T09:59:00Z">
        <w:r w:rsidR="002F4FCA">
          <w:rPr>
            <w:sz w:val="22"/>
            <w:szCs w:val="22"/>
          </w:rPr>
          <w:t>rther</w:t>
        </w:r>
      </w:ins>
      <w:ins w:id="2429" w:author="Michael Flynn" w:date="2024-01-05T10:04:00Z">
        <w:r w:rsidR="00646443">
          <w:rPr>
            <w:sz w:val="22"/>
            <w:szCs w:val="22"/>
          </w:rPr>
          <w:t xml:space="preserve"> </w:t>
        </w:r>
      </w:ins>
      <w:ins w:id="2430" w:author="Michael Flynn" w:date="2024-01-05T09:59:00Z">
        <w:r w:rsidR="002F4FCA">
          <w:rPr>
            <w:sz w:val="22"/>
            <w:szCs w:val="22"/>
          </w:rPr>
          <w:t>from these installations.</w:t>
        </w:r>
      </w:ins>
      <w:ins w:id="2431" w:author="Michael Flynn" w:date="2024-01-05T10:00:00Z">
        <w:r>
          <w:rPr>
            <w:sz w:val="22"/>
            <w:szCs w:val="22"/>
          </w:rPr>
          <w:t xml:space="preserve"> </w:t>
        </w:r>
      </w:ins>
      <w:ins w:id="2432" w:author="Michael Flynn" w:date="2024-01-05T09:59:00Z">
        <w:r w:rsidR="002F4FCA">
          <w:rPr>
            <w:sz w:val="22"/>
            <w:szCs w:val="22"/>
          </w:rPr>
          <w:t xml:space="preserve"> </w:t>
        </w:r>
      </w:ins>
      <w:commentRangeStart w:id="2433"/>
      <w:ins w:id="2434" w:author="Michael Flynn" w:date="2024-01-05T10:00:00Z">
        <w:r w:rsidR="00D45CCF">
          <w:rPr>
            <w:sz w:val="22"/>
            <w:szCs w:val="22"/>
          </w:rPr>
          <w:t xml:space="preserve">We will set a quota </w:t>
        </w:r>
      </w:ins>
      <w:ins w:id="2435" w:author="Michael Flynn" w:date="2024-01-05T10:01:00Z">
        <w:r w:rsidR="00D45CCF">
          <w:rPr>
            <w:sz w:val="22"/>
            <w:szCs w:val="22"/>
          </w:rPr>
          <w:t xml:space="preserve">of </w:t>
        </w:r>
      </w:ins>
      <w:ins w:id="2436" w:author="Brian Blankenship" w:date="2024-01-09T07:56:00Z">
        <w:r w:rsidR="008E7EF4">
          <w:rPr>
            <w:sz w:val="22"/>
            <w:szCs w:val="22"/>
          </w:rPr>
          <w:t xml:space="preserve">at least </w:t>
        </w:r>
      </w:ins>
      <w:ins w:id="2437" w:author="Michael Flynn" w:date="2024-01-05T10:01:00Z">
        <w:r w:rsidR="00D45CCF">
          <w:rPr>
            <w:sz w:val="22"/>
            <w:szCs w:val="22"/>
          </w:rPr>
          <w:t>250</w:t>
        </w:r>
      </w:ins>
      <w:ins w:id="2438" w:author="Michael Flynn" w:date="2024-01-05T10:05:00Z">
        <w:r w:rsidR="00AD5FF4">
          <w:rPr>
            <w:sz w:val="22"/>
            <w:szCs w:val="22"/>
          </w:rPr>
          <w:t xml:space="preserve"> </w:t>
        </w:r>
      </w:ins>
      <w:ins w:id="2439" w:author="Michael Flynn" w:date="2024-01-05T10:01:00Z">
        <w:r w:rsidR="00D45CCF">
          <w:rPr>
            <w:sz w:val="22"/>
            <w:szCs w:val="22"/>
          </w:rPr>
          <w:t>survey respondents</w:t>
        </w:r>
      </w:ins>
      <w:ins w:id="2440" w:author="Michael Flynn" w:date="2024-01-05T10:05:00Z">
        <w:r w:rsidR="00AD5FF4">
          <w:rPr>
            <w:sz w:val="22"/>
            <w:szCs w:val="22"/>
          </w:rPr>
          <w:t xml:space="preserve"> (</w:t>
        </w:r>
      </w:ins>
      <w:ins w:id="2441" w:author="Michael Allen" w:date="2024-01-07T20:14:00Z">
        <w:r w:rsidR="000F2C23">
          <w:rPr>
            <w:sz w:val="22"/>
            <w:szCs w:val="22"/>
          </w:rPr>
          <w:t>that is</w:t>
        </w:r>
      </w:ins>
      <w:ins w:id="2442" w:author="Michael Flynn" w:date="2024-01-05T10:05:00Z">
        <w:del w:id="2443" w:author="Michael Allen" w:date="2024-01-07T20:14:00Z">
          <w:r w:rsidR="00AD5FF4" w:rsidDel="000F2C23">
            <w:rPr>
              <w:sz w:val="22"/>
              <w:szCs w:val="22"/>
            </w:rPr>
            <w:delText>i.e.</w:delText>
          </w:r>
        </w:del>
        <w:r w:rsidR="00AD5FF4">
          <w:rPr>
            <w:sz w:val="22"/>
            <w:szCs w:val="22"/>
          </w:rPr>
          <w:t xml:space="preserve"> 25% of each country sample) </w:t>
        </w:r>
      </w:ins>
      <w:ins w:id="2444" w:author="Michael Flynn" w:date="2024-01-05T10:01:00Z">
        <w:r w:rsidR="00D45CCF">
          <w:rPr>
            <w:sz w:val="22"/>
            <w:szCs w:val="22"/>
          </w:rPr>
          <w:t xml:space="preserve"> </w:t>
        </w:r>
      </w:ins>
      <w:commentRangeEnd w:id="2433"/>
      <w:ins w:id="2445" w:author="Michael Flynn" w:date="2024-01-05T10:07:00Z">
        <w:r w:rsidR="00B025E6">
          <w:rPr>
            <w:rStyle w:val="CommentReference"/>
          </w:rPr>
          <w:commentReference w:id="2433"/>
        </w:r>
      </w:ins>
      <w:commentRangeStart w:id="2446"/>
      <w:ins w:id="2447" w:author="Carla Martinez Machain" w:date="2024-01-02T14:38:00Z">
        <w:del w:id="2448" w:author="Michael Flynn" w:date="2024-01-05T10:01:00Z">
          <w:r w:rsidR="008F725D" w:rsidDel="00D45CCF">
            <w:rPr>
              <w:sz w:val="22"/>
              <w:szCs w:val="22"/>
            </w:rPr>
            <w:delText xml:space="preserve">The surveys will </w:delText>
          </w:r>
        </w:del>
        <w:del w:id="2449" w:author="Michael Flynn" w:date="2024-01-05T09:59:00Z">
          <w:r w:rsidR="008F725D" w:rsidDel="00043EDA">
            <w:rPr>
              <w:sz w:val="22"/>
              <w:szCs w:val="22"/>
            </w:rPr>
            <w:delText xml:space="preserve">also </w:delText>
          </w:r>
        </w:del>
        <w:del w:id="2450" w:author="Michael Flynn" w:date="2024-01-05T10:01:00Z">
          <w:r w:rsidR="008F725D" w:rsidDel="00D45CCF">
            <w:rPr>
              <w:sz w:val="22"/>
              <w:szCs w:val="22"/>
            </w:rPr>
            <w:delText>oversample</w:delText>
          </w:r>
        </w:del>
      </w:ins>
      <w:ins w:id="2451" w:author="Michael Flynn" w:date="2024-01-05T10:01:00Z">
        <w:r w:rsidR="00D45CCF">
          <w:rPr>
            <w:sz w:val="22"/>
            <w:szCs w:val="22"/>
          </w:rPr>
          <w:t>in</w:t>
        </w:r>
      </w:ins>
      <w:ins w:id="2452" w:author="Carla Martinez Machain" w:date="2024-01-02T14:38:00Z">
        <w:r w:rsidR="008F725D">
          <w:rPr>
            <w:sz w:val="22"/>
            <w:szCs w:val="22"/>
          </w:rPr>
          <w:t xml:space="preserve"> areas located close to military bases</w:t>
        </w:r>
      </w:ins>
      <w:ins w:id="2453" w:author="Michael Flynn" w:date="2024-01-05T10:01:00Z">
        <w:r w:rsidR="00D45CCF">
          <w:rPr>
            <w:sz w:val="22"/>
            <w:szCs w:val="22"/>
          </w:rPr>
          <w:t>—</w:t>
        </w:r>
      </w:ins>
      <w:ins w:id="2454" w:author="Carla Martinez Machain" w:date="2024-01-02T14:38:00Z">
        <w:del w:id="2455" w:author="Michael Flynn" w:date="2024-01-05T10:01:00Z">
          <w:r w:rsidR="008F725D" w:rsidDel="00D45CCF">
            <w:rPr>
              <w:sz w:val="22"/>
              <w:szCs w:val="22"/>
            </w:rPr>
            <w:delText xml:space="preserve"> (</w:delText>
          </w:r>
        </w:del>
        <w:r w:rsidR="008F725D">
          <w:rPr>
            <w:sz w:val="22"/>
            <w:szCs w:val="22"/>
          </w:rPr>
          <w:t xml:space="preserve">Mombasa in Kenya, Djibouti City in Djibouti, and </w:t>
        </w:r>
      </w:ins>
      <w:ins w:id="2456" w:author="Carla Martinez Machain" w:date="2024-01-02T14:39:00Z">
        <w:r w:rsidR="008F725D" w:rsidRPr="008F725D">
          <w:rPr>
            <w:sz w:val="22"/>
            <w:szCs w:val="22"/>
          </w:rPr>
          <w:t>Preah Sihanouk province</w:t>
        </w:r>
        <w:r w:rsidR="008F725D">
          <w:rPr>
            <w:sz w:val="22"/>
            <w:szCs w:val="22"/>
          </w:rPr>
          <w:t xml:space="preserve"> in Cambodia</w:t>
        </w:r>
        <w:del w:id="2457" w:author="Michael Flynn" w:date="2024-01-05T10:01:00Z">
          <w:r w:rsidR="008F725D" w:rsidDel="00D45CCF">
            <w:rPr>
              <w:sz w:val="22"/>
              <w:szCs w:val="22"/>
            </w:rPr>
            <w:delText>)</w:delText>
          </w:r>
        </w:del>
      </w:ins>
      <w:ins w:id="2458" w:author="Michael Flynn" w:date="2024-01-05T10:01:00Z">
        <w:r w:rsidR="00D45CCF">
          <w:rPr>
            <w:sz w:val="22"/>
            <w:szCs w:val="22"/>
          </w:rPr>
          <w:t>—</w:t>
        </w:r>
      </w:ins>
      <w:ins w:id="2459" w:author="Michael Flynn" w:date="2024-01-05T10:05:00Z">
        <w:r w:rsidR="00AD5FF4">
          <w:rPr>
            <w:sz w:val="22"/>
            <w:szCs w:val="22"/>
          </w:rPr>
          <w:t>with the rema</w:t>
        </w:r>
      </w:ins>
      <w:ins w:id="2460" w:author="Carla Martinez Machain" w:date="2024-01-02T14:39:00Z">
        <w:del w:id="2461" w:author="Michael Flynn" w:date="2024-01-05T10:01:00Z">
          <w:r w:rsidR="008F725D" w:rsidDel="00D45CCF">
            <w:rPr>
              <w:sz w:val="22"/>
              <w:szCs w:val="22"/>
            </w:rPr>
            <w:delText xml:space="preserve"> </w:delText>
          </w:r>
        </w:del>
      </w:ins>
      <w:ins w:id="2462" w:author="Michael Flynn" w:date="2024-01-05T10:06:00Z">
        <w:r w:rsidR="008B2CBB">
          <w:rPr>
            <w:sz w:val="22"/>
            <w:szCs w:val="22"/>
          </w:rPr>
          <w:t xml:space="preserve">ining 750 respondents (i.e. 75%) </w:t>
        </w:r>
      </w:ins>
      <w:ins w:id="2463" w:author="Brian Blankenship" w:date="2024-01-09T07:57:00Z">
        <w:r w:rsidR="008E7EF4">
          <w:rPr>
            <w:sz w:val="22"/>
            <w:szCs w:val="22"/>
          </w:rPr>
          <w:t xml:space="preserve">randomly </w:t>
        </w:r>
      </w:ins>
      <w:ins w:id="2464" w:author="Michael Flynn" w:date="2024-01-05T10:06:00Z">
        <w:r w:rsidR="008B2CBB">
          <w:rPr>
            <w:sz w:val="22"/>
            <w:szCs w:val="22"/>
          </w:rPr>
          <w:t xml:space="preserve">distributed throughout the remainder of the country. This helps </w:t>
        </w:r>
        <w:del w:id="2465" w:author="Michael Allen" w:date="2024-01-07T20:14:00Z">
          <w:r w:rsidR="008B2CBB" w:rsidDel="000F2C23">
            <w:rPr>
              <w:sz w:val="22"/>
              <w:szCs w:val="22"/>
            </w:rPr>
            <w:delText>to ensure that the surveys are</w:delText>
          </w:r>
        </w:del>
      </w:ins>
      <w:ins w:id="2466" w:author="Carla Martinez Machain" w:date="2024-01-02T14:39:00Z">
        <w:del w:id="2467" w:author="Michael Allen" w:date="2024-01-07T20:14:00Z">
          <w:r w:rsidR="008F725D" w:rsidDel="000F2C23">
            <w:rPr>
              <w:sz w:val="22"/>
              <w:szCs w:val="22"/>
            </w:rPr>
            <w:delText>to be more likely to survey</w:delText>
          </w:r>
        </w:del>
      </w:ins>
      <w:ins w:id="2468" w:author="Michael Flynn" w:date="2024-01-05T10:06:00Z">
        <w:del w:id="2469" w:author="Michael Allen" w:date="2024-01-07T20:14:00Z">
          <w:r w:rsidR="00100B26" w:rsidDel="000F2C23">
            <w:rPr>
              <w:sz w:val="22"/>
              <w:szCs w:val="22"/>
            </w:rPr>
            <w:delText>collect responses</w:delText>
          </w:r>
        </w:del>
      </w:ins>
      <w:ins w:id="2470" w:author="Carla Martinez Machain" w:date="2024-01-02T14:39:00Z">
        <w:del w:id="2471" w:author="Michael Allen" w:date="2024-01-07T20:14:00Z">
          <w:r w:rsidR="008F725D" w:rsidDel="000F2C23">
            <w:rPr>
              <w:sz w:val="22"/>
              <w:szCs w:val="22"/>
            </w:rPr>
            <w:delText xml:space="preserve"> respondents</w:delText>
          </w:r>
        </w:del>
      </w:ins>
      <w:ins w:id="2472" w:author="Michael Flynn" w:date="2024-01-05T10:06:00Z">
        <w:del w:id="2473" w:author="Michael Allen" w:date="2024-01-07T20:14:00Z">
          <w:r w:rsidR="00100B26" w:rsidDel="000F2C23">
            <w:rPr>
              <w:sz w:val="22"/>
              <w:szCs w:val="22"/>
            </w:rPr>
            <w:delText xml:space="preserve"> from people</w:delText>
          </w:r>
        </w:del>
      </w:ins>
      <w:ins w:id="2474" w:author="Carla Martinez Machain" w:date="2024-01-02T14:39:00Z">
        <w:del w:id="2475" w:author="Michael Allen" w:date="2024-01-07T20:14:00Z">
          <w:r w:rsidR="008F725D" w:rsidDel="000F2C23">
            <w:rPr>
              <w:sz w:val="22"/>
              <w:szCs w:val="22"/>
            </w:rPr>
            <w:delText xml:space="preserve"> who ar</w:delText>
          </w:r>
        </w:del>
      </w:ins>
      <w:ins w:id="2476" w:author="Michael Allen" w:date="2024-01-07T20:14:00Z">
        <w:r w:rsidR="000F2C23">
          <w:rPr>
            <w:sz w:val="22"/>
            <w:szCs w:val="22"/>
          </w:rPr>
          <w:t>ensure that the surveys are more likely to collect responses from peopl</w:t>
        </w:r>
      </w:ins>
      <w:ins w:id="2477" w:author="Carla Martinez Machain" w:date="2024-01-02T14:39:00Z">
        <w:r w:rsidR="008F725D">
          <w:rPr>
            <w:sz w:val="22"/>
            <w:szCs w:val="22"/>
          </w:rPr>
          <w:t>e affected by the positive and negative externalities</w:t>
        </w:r>
      </w:ins>
      <w:ins w:id="2478" w:author="Carla Martinez Machain" w:date="2024-01-02T14:40:00Z">
        <w:r w:rsidR="008F725D">
          <w:rPr>
            <w:sz w:val="22"/>
            <w:szCs w:val="22"/>
          </w:rPr>
          <w:t xml:space="preserve"> of the foreign military installations</w:t>
        </w:r>
      </w:ins>
      <w:commentRangeEnd w:id="2446"/>
      <w:r w:rsidR="002F4FCA">
        <w:rPr>
          <w:rStyle w:val="CommentReference"/>
        </w:rPr>
        <w:commentReference w:id="2446"/>
      </w:r>
      <w:ins w:id="2479" w:author="Carla Martinez Machain" w:date="2024-01-02T14:40:00Z">
        <w:r w:rsidR="008F725D">
          <w:rPr>
            <w:sz w:val="22"/>
            <w:szCs w:val="22"/>
          </w:rPr>
          <w:t>.</w:t>
        </w:r>
      </w:ins>
      <w:ins w:id="2480" w:author="Michael Allen" w:date="2023-12-31T19:04:00Z">
        <w:r w:rsidR="000A73D5">
          <w:rPr>
            <w:sz w:val="22"/>
            <w:szCs w:val="22"/>
          </w:rPr>
          <w:t xml:space="preserve"> </w:t>
        </w:r>
      </w:ins>
      <w:ins w:id="2481" w:author="Michael Flynn" w:date="2024-01-05T10:01:00Z">
        <w:r w:rsidR="00D45CCF">
          <w:rPr>
            <w:sz w:val="22"/>
            <w:szCs w:val="22"/>
          </w:rPr>
          <w:t>This means we n</w:t>
        </w:r>
      </w:ins>
      <w:ins w:id="2482" w:author="Michael Flynn" w:date="2024-01-05T10:02:00Z">
        <w:r w:rsidR="00D45CCF">
          <w:rPr>
            <w:sz w:val="22"/>
            <w:szCs w:val="22"/>
          </w:rPr>
          <w:t>eed to oversample geographic areas close to bases in Mombasa, Kenya and Preah Sihanouk, Cambodia, where the basing region is home to approximately 2</w:t>
        </w:r>
      </w:ins>
      <w:ins w:id="2483" w:author="Michael Flynn" w:date="2024-01-05T10:08:00Z">
        <w:r w:rsidR="00BF3CCD">
          <w:rPr>
            <w:sz w:val="22"/>
            <w:szCs w:val="22"/>
          </w:rPr>
          <w:t>–5</w:t>
        </w:r>
      </w:ins>
      <w:ins w:id="2484" w:author="Michael Flynn" w:date="2024-01-05T10:02:00Z">
        <w:r w:rsidR="00D45CCF">
          <w:rPr>
            <w:sz w:val="22"/>
            <w:szCs w:val="22"/>
          </w:rPr>
          <w:t>% of the</w:t>
        </w:r>
      </w:ins>
      <w:ins w:id="2485" w:author="Michael Flynn" w:date="2024-01-05T10:09:00Z">
        <w:r w:rsidR="000B19A7">
          <w:rPr>
            <w:sz w:val="22"/>
            <w:szCs w:val="22"/>
          </w:rPr>
          <w:t xml:space="preserve"> country’s</w:t>
        </w:r>
      </w:ins>
      <w:ins w:id="2486" w:author="Michael Flynn" w:date="2024-01-05T10:02:00Z">
        <w:r w:rsidR="00D45CCF">
          <w:rPr>
            <w:sz w:val="22"/>
            <w:szCs w:val="22"/>
          </w:rPr>
          <w:t xml:space="preserve"> population</w:t>
        </w:r>
      </w:ins>
      <w:ins w:id="2487" w:author="Michael Flynn" w:date="2024-01-05T10:16:00Z">
        <w:r w:rsidR="00202CD4">
          <w:rPr>
            <w:sz w:val="22"/>
            <w:szCs w:val="22"/>
          </w:rPr>
          <w:t xml:space="preserve"> (see </w:t>
        </w:r>
      </w:ins>
      <w:ins w:id="2488" w:author="Michael Flynn" w:date="2024-01-05T10:17:00Z">
        <w:r w:rsidR="00202CD4">
          <w:rPr>
            <w:sz w:val="22"/>
            <w:szCs w:val="22"/>
          </w:rPr>
          <w:t xml:space="preserve">Kenya National Bureau of Statistics 2019; </w:t>
        </w:r>
      </w:ins>
      <w:ins w:id="2489" w:author="Michael Flynn" w:date="2024-01-05T10:23:00Z">
        <w:r w:rsidR="00ED53B9">
          <w:rPr>
            <w:sz w:val="22"/>
            <w:szCs w:val="22"/>
          </w:rPr>
          <w:t>National Institute of Statistics 20</w:t>
        </w:r>
        <w:r w:rsidR="008A7AE3">
          <w:rPr>
            <w:sz w:val="22"/>
            <w:szCs w:val="22"/>
          </w:rPr>
          <w:t>20</w:t>
        </w:r>
      </w:ins>
      <w:ins w:id="2490" w:author="Michael Flynn" w:date="2024-01-05T10:17:00Z">
        <w:r w:rsidR="00202CD4">
          <w:rPr>
            <w:sz w:val="22"/>
            <w:szCs w:val="22"/>
          </w:rPr>
          <w:t>)</w:t>
        </w:r>
      </w:ins>
      <w:ins w:id="2491" w:author="Michael Flynn" w:date="2024-01-05T10:02:00Z">
        <w:r w:rsidR="00D45CCF">
          <w:rPr>
            <w:sz w:val="22"/>
            <w:szCs w:val="22"/>
          </w:rPr>
          <w:t xml:space="preserve">. Alternatively, Djibouti City, Djibouti is </w:t>
        </w:r>
      </w:ins>
      <w:ins w:id="2492" w:author="Michael Flynn" w:date="2024-01-05T10:03:00Z">
        <w:r w:rsidR="00D45CCF">
          <w:rPr>
            <w:sz w:val="22"/>
            <w:szCs w:val="22"/>
          </w:rPr>
          <w:t xml:space="preserve">home to </w:t>
        </w:r>
      </w:ins>
      <w:ins w:id="2493" w:author="Brian Blankenship" w:date="2024-01-09T07:58:00Z">
        <w:r w:rsidR="008E7EF4">
          <w:rPr>
            <w:sz w:val="22"/>
            <w:szCs w:val="22"/>
          </w:rPr>
          <w:t xml:space="preserve">both U.S. and Chinese bases and </w:t>
        </w:r>
      </w:ins>
      <w:ins w:id="2494" w:author="Michael Flynn" w:date="2024-01-05T10:03:00Z">
        <w:r w:rsidR="00D45CCF">
          <w:rPr>
            <w:sz w:val="22"/>
            <w:szCs w:val="22"/>
          </w:rPr>
          <w:t>approximately 60% of the population of Djibouti</w:t>
        </w:r>
      </w:ins>
      <w:ins w:id="2495" w:author="Brian Blankenship" w:date="2024-01-09T07:57:00Z">
        <w:r w:rsidR="008E7EF4">
          <w:rPr>
            <w:sz w:val="22"/>
            <w:szCs w:val="22"/>
          </w:rPr>
          <w:t>, meaning that we will not need</w:t>
        </w:r>
      </w:ins>
      <w:ins w:id="2496" w:author="Brian Blankenship" w:date="2024-01-09T07:58:00Z">
        <w:r w:rsidR="008E7EF4">
          <w:rPr>
            <w:sz w:val="22"/>
            <w:szCs w:val="22"/>
          </w:rPr>
          <w:t xml:space="preserve"> to oversample the area around the base</w:t>
        </w:r>
      </w:ins>
      <w:ins w:id="2497" w:author="Michael Flynn" w:date="2024-01-05T10:09:00Z">
        <w:del w:id="2498" w:author="Brian Blankenship" w:date="2024-01-09T07:57:00Z">
          <w:r w:rsidR="00395668" w:rsidDel="008E7EF4">
            <w:rPr>
              <w:sz w:val="22"/>
              <w:szCs w:val="22"/>
            </w:rPr>
            <w:delText>, meaning we need to slightly unde</w:delText>
          </w:r>
        </w:del>
      </w:ins>
      <w:ins w:id="2499" w:author="Michael Flynn" w:date="2024-01-05T10:10:00Z">
        <w:del w:id="2500" w:author="Brian Blankenship" w:date="2024-01-09T07:57:00Z">
          <w:r w:rsidR="00395668" w:rsidDel="008E7EF4">
            <w:rPr>
              <w:sz w:val="22"/>
              <w:szCs w:val="22"/>
            </w:rPr>
            <w:delText>rsample this region</w:delText>
          </w:r>
        </w:del>
      </w:ins>
      <w:ins w:id="2501" w:author="Michael Flynn" w:date="2024-01-05T10:46:00Z">
        <w:r w:rsidR="00081BA6">
          <w:rPr>
            <w:sz w:val="22"/>
            <w:szCs w:val="22"/>
          </w:rPr>
          <w:t xml:space="preserve"> (UNdata 2024)</w:t>
        </w:r>
      </w:ins>
      <w:ins w:id="2502" w:author="Michael Flynn" w:date="2024-01-05T10:03:00Z">
        <w:r w:rsidR="00D45CCF">
          <w:rPr>
            <w:sz w:val="22"/>
            <w:szCs w:val="22"/>
          </w:rPr>
          <w:t xml:space="preserve">. </w:t>
        </w:r>
      </w:ins>
      <w:ins w:id="2503" w:author="Michael Allen" w:date="2023-12-31T19:04:00Z">
        <w:r w:rsidR="000A73D5">
          <w:rPr>
            <w:sz w:val="22"/>
            <w:szCs w:val="22"/>
          </w:rPr>
          <w:t xml:space="preserve">We </w:t>
        </w:r>
        <w:del w:id="2504" w:author="Carla Martinez Machain" w:date="2024-01-02T14:41:00Z">
          <w:r w:rsidR="000A73D5" w:rsidDel="008F725D">
            <w:rPr>
              <w:sz w:val="22"/>
              <w:szCs w:val="22"/>
            </w:rPr>
            <w:delText>will use contract</w:delText>
          </w:r>
        </w:del>
      </w:ins>
      <w:ins w:id="2505" w:author="Michael Allen" w:date="2023-12-31T19:05:00Z">
        <w:del w:id="2506" w:author="Carla Martinez Machain" w:date="2024-01-02T14:41:00Z">
          <w:r w:rsidR="000A73D5" w:rsidDel="008F725D">
            <w:rPr>
              <w:sz w:val="22"/>
              <w:szCs w:val="22"/>
            </w:rPr>
            <w:delText xml:space="preserve">s to deploy the survey to firms that </w:delText>
          </w:r>
        </w:del>
      </w:ins>
      <w:ins w:id="2507" w:author="Michael Allen" w:date="2023-12-31T19:06:00Z">
        <w:del w:id="2508" w:author="Carla Martinez Machain" w:date="2024-01-02T14:41:00Z">
          <w:r w:rsidR="000A73D5" w:rsidDel="008F725D">
            <w:rPr>
              <w:sz w:val="22"/>
              <w:szCs w:val="22"/>
            </w:rPr>
            <w:delText>can</w:delText>
          </w:r>
        </w:del>
      </w:ins>
      <w:ins w:id="2509" w:author="Michael Allen" w:date="2023-12-31T19:05:00Z">
        <w:del w:id="2510" w:author="Carla Martinez Machain" w:date="2024-01-02T14:41:00Z">
          <w:r w:rsidR="000A73D5" w:rsidDel="008F725D">
            <w:rPr>
              <w:sz w:val="22"/>
              <w:szCs w:val="22"/>
            </w:rPr>
            <w:delText xml:space="preserve"> deploy surveys</w:delText>
          </w:r>
        </w:del>
      </w:ins>
      <w:ins w:id="2511" w:author="Carla Martinez Machain" w:date="2024-01-02T14:41:00Z">
        <w:r w:rsidR="008F725D">
          <w:rPr>
            <w:sz w:val="22"/>
            <w:szCs w:val="22"/>
          </w:rPr>
          <w:t xml:space="preserve">have already received quotes and confirmation of ability to survey in these three countries from GeoPoll, the same survey firm we worked with </w:t>
        </w:r>
        <w:del w:id="2512" w:author="Joyce, Renanah Miles" w:date="2024-01-10T08:11:00Z">
          <w:r w:rsidR="008F725D" w:rsidDel="00F763D7">
            <w:rPr>
              <w:sz w:val="22"/>
              <w:szCs w:val="22"/>
            </w:rPr>
            <w:delText>for</w:delText>
          </w:r>
        </w:del>
      </w:ins>
      <w:ins w:id="2513" w:author="Joyce, Renanah Miles" w:date="2024-01-10T08:11:00Z">
        <w:r w:rsidR="00F763D7">
          <w:rPr>
            <w:sz w:val="22"/>
            <w:szCs w:val="22"/>
          </w:rPr>
          <w:t>to implement</w:t>
        </w:r>
      </w:ins>
      <w:ins w:id="2514" w:author="Carla Martinez Machain" w:date="2024-01-02T14:41:00Z">
        <w:r w:rsidR="008F725D">
          <w:rPr>
            <w:sz w:val="22"/>
            <w:szCs w:val="22"/>
          </w:rPr>
          <w:t xml:space="preserve"> o</w:t>
        </w:r>
      </w:ins>
      <w:ins w:id="2515" w:author="Carla Martinez Machain" w:date="2024-01-02T14:42:00Z">
        <w:r w:rsidR="008F725D">
          <w:rPr>
            <w:sz w:val="22"/>
            <w:szCs w:val="22"/>
          </w:rPr>
          <w:t xml:space="preserve">ur pilot project in </w:t>
        </w:r>
        <w:commentRangeStart w:id="2516"/>
        <w:r w:rsidR="008F725D">
          <w:rPr>
            <w:sz w:val="22"/>
            <w:szCs w:val="22"/>
          </w:rPr>
          <w:t>Kenya</w:t>
        </w:r>
      </w:ins>
      <w:commentRangeEnd w:id="2516"/>
      <w:ins w:id="2517" w:author="Carla Martinez Machain" w:date="2024-01-02T14:47:00Z">
        <w:r w:rsidR="00B7395B">
          <w:rPr>
            <w:rStyle w:val="CommentReference"/>
          </w:rPr>
          <w:commentReference w:id="2516"/>
        </w:r>
      </w:ins>
      <w:ins w:id="2518" w:author="Michael Allen" w:date="2023-12-31T19:05:00Z">
        <w:r w:rsidR="000A73D5">
          <w:rPr>
            <w:sz w:val="22"/>
            <w:szCs w:val="22"/>
          </w:rPr>
          <w:t>.</w:t>
        </w:r>
      </w:ins>
      <w:ins w:id="2519" w:author="Michael Allen" w:date="2023-12-31T19:04:00Z">
        <w:r w:rsidR="000A73D5">
          <w:rPr>
            <w:sz w:val="22"/>
            <w:szCs w:val="22"/>
          </w:rPr>
          <w:t xml:space="preserve"> </w:t>
        </w:r>
      </w:ins>
      <w:ins w:id="2520" w:author="Michael Allen" w:date="2023-12-31T19:02:00Z">
        <w:del w:id="2521" w:author="Carla Martinez Machain" w:date="2024-01-02T14:46:00Z">
          <w:r w:rsidR="000A73D5" w:rsidRPr="00E94FC4" w:rsidDel="00B7395B">
            <w:rPr>
              <w:sz w:val="22"/>
              <w:szCs w:val="22"/>
            </w:rPr>
            <w:delText xml:space="preserve">This survey will mirror the survey we deployed to Kenya and provide inter-state comparability with our pilot project. </w:delText>
          </w:r>
        </w:del>
      </w:ins>
      <w:ins w:id="2522" w:author="Carla Martinez Machain" w:date="2024-01-02T14:42:00Z">
        <w:r w:rsidR="008F725D">
          <w:rPr>
            <w:sz w:val="22"/>
            <w:szCs w:val="22"/>
          </w:rPr>
          <w:t xml:space="preserve">Importantly, GeoPoll </w:t>
        </w:r>
        <w:r w:rsidR="00B7395B">
          <w:rPr>
            <w:sz w:val="22"/>
            <w:szCs w:val="22"/>
          </w:rPr>
          <w:t>works with local partners who are able to advise us on best practices for ensuring the safety</w:t>
        </w:r>
      </w:ins>
      <w:ins w:id="2523" w:author="Carla Martinez Machain" w:date="2024-01-02T14:43:00Z">
        <w:r w:rsidR="00B7395B">
          <w:rPr>
            <w:sz w:val="22"/>
            <w:szCs w:val="22"/>
          </w:rPr>
          <w:t xml:space="preserve"> of</w:t>
        </w:r>
      </w:ins>
      <w:ins w:id="2524" w:author="Carla Martinez Machain" w:date="2024-01-02T14:42:00Z">
        <w:r w:rsidR="00B7395B">
          <w:rPr>
            <w:sz w:val="22"/>
            <w:szCs w:val="22"/>
          </w:rPr>
          <w:t xml:space="preserve"> survey</w:t>
        </w:r>
      </w:ins>
      <w:ins w:id="2525" w:author="Carla Martinez Machain" w:date="2024-01-02T14:43:00Z">
        <w:r w:rsidR="00B7395B">
          <w:rPr>
            <w:sz w:val="22"/>
            <w:szCs w:val="22"/>
          </w:rPr>
          <w:t xml:space="preserve"> collectors and</w:t>
        </w:r>
      </w:ins>
      <w:ins w:id="2526" w:author="Carla Martinez Machain" w:date="2024-01-02T14:42:00Z">
        <w:r w:rsidR="00B7395B">
          <w:rPr>
            <w:sz w:val="22"/>
            <w:szCs w:val="22"/>
          </w:rPr>
          <w:t xml:space="preserve"> </w:t>
        </w:r>
      </w:ins>
      <w:ins w:id="2527" w:author="Carla Martinez Machain" w:date="2024-01-02T14:43:00Z">
        <w:r w:rsidR="00B7395B">
          <w:rPr>
            <w:sz w:val="22"/>
            <w:szCs w:val="22"/>
          </w:rPr>
          <w:t>respondents</w:t>
        </w:r>
      </w:ins>
      <w:ins w:id="2528" w:author="Michael Allen" w:date="2024-01-02T21:23:00Z">
        <w:r w:rsidR="00410398">
          <w:rPr>
            <w:sz w:val="22"/>
            <w:szCs w:val="22"/>
          </w:rPr>
          <w:t>.</w:t>
        </w:r>
      </w:ins>
    </w:p>
    <w:p w14:paraId="60EECEFC" w14:textId="5C4EF278" w:rsidR="000A73D5" w:rsidRPr="00E94FC4" w:rsidDel="00C502B8" w:rsidRDefault="000A73D5">
      <w:pPr>
        <w:widowControl w:val="0"/>
        <w:spacing w:after="100" w:afterAutospacing="1" w:line="240" w:lineRule="auto"/>
        <w:ind w:firstLine="720"/>
        <w:contextualSpacing/>
        <w:jc w:val="both"/>
        <w:rPr>
          <w:ins w:id="2529" w:author="Michael Allen" w:date="2023-12-31T19:02:00Z"/>
          <w:del w:id="2530" w:author="Carla Martinez Machain" w:date="2024-01-02T15:05:00Z"/>
          <w:sz w:val="22"/>
          <w:szCs w:val="22"/>
        </w:rPr>
      </w:pPr>
      <w:ins w:id="2531" w:author="Michael Allen" w:date="2023-12-31T19:02:00Z">
        <w:del w:id="2532" w:author="Carla Martinez Machain" w:date="2024-01-02T15:09:00Z">
          <w:r w:rsidRPr="00E94FC4" w:rsidDel="00C502B8">
            <w:rPr>
              <w:sz w:val="22"/>
              <w:szCs w:val="22"/>
            </w:rPr>
            <w:delText>This approach</w:delText>
          </w:r>
        </w:del>
      </w:ins>
      <w:ins w:id="2533" w:author="Carla Martinez Machain" w:date="2024-01-02T15:09:00Z">
        <w:r w:rsidR="00C502B8">
          <w:rPr>
            <w:sz w:val="22"/>
            <w:szCs w:val="22"/>
          </w:rPr>
          <w:t>Surveying a general population sample</w:t>
        </w:r>
      </w:ins>
      <w:ins w:id="2534" w:author="Michael Allen" w:date="2023-12-31T19:02:00Z">
        <w:r w:rsidRPr="00E94FC4">
          <w:rPr>
            <w:sz w:val="22"/>
            <w:szCs w:val="22"/>
          </w:rPr>
          <w:t xml:space="preserve"> is important because</w:t>
        </w:r>
      </w:ins>
      <w:ins w:id="2535" w:author="Michael Flynn" w:date="2024-01-05T11:11:00Z">
        <w:r w:rsidR="007D5C22">
          <w:rPr>
            <w:sz w:val="22"/>
            <w:szCs w:val="22"/>
          </w:rPr>
          <w:t xml:space="preserve"> members of</w:t>
        </w:r>
      </w:ins>
      <w:ins w:id="2536" w:author="Carla Martinez Machain" w:date="2024-01-02T15:09:00Z">
        <w:r w:rsidR="00C502B8">
          <w:rPr>
            <w:sz w:val="22"/>
            <w:szCs w:val="22"/>
          </w:rPr>
          <w:t xml:space="preserve"> </w:t>
        </w:r>
      </w:ins>
      <w:ins w:id="2537" w:author="Michael Allen" w:date="2024-01-02T21:23:00Z">
        <w:r w:rsidR="00410398">
          <w:rPr>
            <w:sz w:val="22"/>
            <w:szCs w:val="22"/>
          </w:rPr>
          <w:t xml:space="preserve">the </w:t>
        </w:r>
      </w:ins>
      <w:ins w:id="2538" w:author="Carla Martinez Machain" w:date="2024-01-02T15:09:00Z">
        <w:r w:rsidR="00C502B8">
          <w:rPr>
            <w:sz w:val="22"/>
            <w:szCs w:val="22"/>
          </w:rPr>
          <w:t>general public experience</w:t>
        </w:r>
        <w:del w:id="2539" w:author="Michael Flynn" w:date="2024-01-05T11:11:00Z">
          <w:r w:rsidR="00C502B8" w:rsidDel="00626A73">
            <w:rPr>
              <w:sz w:val="22"/>
              <w:szCs w:val="22"/>
            </w:rPr>
            <w:delText>s</w:delText>
          </w:r>
        </w:del>
        <w:r w:rsidR="00C502B8">
          <w:rPr>
            <w:sz w:val="22"/>
            <w:szCs w:val="22"/>
          </w:rPr>
          <w:t xml:space="preserve"> </w:t>
        </w:r>
        <w:del w:id="2540" w:author="Michael Flynn" w:date="2024-01-05T11:10:00Z">
          <w:r w:rsidR="00C502B8" w:rsidDel="007F0D2C">
            <w:rPr>
              <w:sz w:val="22"/>
              <w:szCs w:val="22"/>
            </w:rPr>
            <w:delText>unique</w:delText>
          </w:r>
        </w:del>
      </w:ins>
      <w:ins w:id="2541" w:author="Michael Flynn" w:date="2024-01-05T11:10:00Z">
        <w:r w:rsidR="007F0D2C">
          <w:rPr>
            <w:sz w:val="22"/>
            <w:szCs w:val="22"/>
          </w:rPr>
          <w:t>a wide range of</w:t>
        </w:r>
      </w:ins>
      <w:ins w:id="2542" w:author="Michael Allen" w:date="2023-12-31T19:02:00Z">
        <w:r w:rsidRPr="00E94FC4">
          <w:rPr>
            <w:sz w:val="22"/>
            <w:szCs w:val="22"/>
          </w:rPr>
          <w:t xml:space="preserve"> </w:t>
        </w:r>
        <w:del w:id="2543" w:author="Carla Martinez Machain" w:date="2024-01-02T15:10:00Z">
          <w:r w:rsidRPr="00E94FC4" w:rsidDel="00C502B8">
            <w:rPr>
              <w:sz w:val="22"/>
              <w:szCs w:val="22"/>
            </w:rPr>
            <w:delText xml:space="preserve">the </w:delText>
          </w:r>
        </w:del>
        <w:r w:rsidRPr="00E94FC4">
          <w:rPr>
            <w:sz w:val="22"/>
            <w:szCs w:val="22"/>
          </w:rPr>
          <w:t xml:space="preserve">costs and benefits </w:t>
        </w:r>
        <w:del w:id="2544" w:author="Michael Flynn" w:date="2024-01-05T11:10:00Z">
          <w:r w:rsidRPr="00E94FC4" w:rsidDel="00166FB2">
            <w:rPr>
              <w:sz w:val="22"/>
              <w:szCs w:val="22"/>
            </w:rPr>
            <w:delText>of</w:delText>
          </w:r>
        </w:del>
      </w:ins>
      <w:ins w:id="2545" w:author="Michael Flynn" w:date="2024-01-05T11:11:00Z">
        <w:r w:rsidR="00166FB2">
          <w:rPr>
            <w:sz w:val="22"/>
            <w:szCs w:val="22"/>
          </w:rPr>
          <w:t>of</w:t>
        </w:r>
      </w:ins>
      <w:ins w:id="2546" w:author="Michael Allen" w:date="2023-12-31T19:02:00Z">
        <w:r w:rsidRPr="00E94FC4">
          <w:rPr>
            <w:sz w:val="22"/>
            <w:szCs w:val="22"/>
          </w:rPr>
          <w:t xml:space="preserve"> basing</w:t>
        </w:r>
        <w:del w:id="2547" w:author="Carla Martinez Machain" w:date="2024-01-02T15:11:00Z">
          <w:r w:rsidRPr="00E94FC4" w:rsidDel="00E0188E">
            <w:rPr>
              <w:sz w:val="22"/>
              <w:szCs w:val="22"/>
            </w:rPr>
            <w:delText xml:space="preserve"> can affect the </w:delText>
          </w:r>
          <w:commentRangeStart w:id="2548"/>
          <w:commentRangeStart w:id="2549"/>
          <w:r w:rsidRPr="00E94FC4" w:rsidDel="00E0188E">
            <w:rPr>
              <w:sz w:val="22"/>
              <w:szCs w:val="22"/>
            </w:rPr>
            <w:delText>public and government officials differently</w:delText>
          </w:r>
          <w:commentRangeEnd w:id="2548"/>
          <w:r w:rsidDel="00E0188E">
            <w:rPr>
              <w:rStyle w:val="CommentReference"/>
            </w:rPr>
            <w:commentReference w:id="2548"/>
          </w:r>
        </w:del>
      </w:ins>
      <w:commentRangeEnd w:id="2549"/>
      <w:del w:id="2550" w:author="Carla Martinez Machain" w:date="2024-01-02T15:11:00Z">
        <w:r w:rsidR="00E0188E" w:rsidDel="00E0188E">
          <w:rPr>
            <w:rStyle w:val="CommentReference"/>
          </w:rPr>
          <w:commentReference w:id="2549"/>
        </w:r>
      </w:del>
      <w:ins w:id="2551" w:author="Michael Allen" w:date="2023-12-31T19:02:00Z">
        <w:r w:rsidRPr="00E94FC4">
          <w:rPr>
            <w:sz w:val="22"/>
            <w:szCs w:val="22"/>
          </w:rPr>
          <w:t xml:space="preserve">. </w:t>
        </w:r>
        <w:del w:id="2552" w:author="Carla Martinez Machain" w:date="2024-01-02T15:05:00Z">
          <w:r w:rsidRPr="00E94FC4" w:rsidDel="00C502B8">
            <w:rPr>
              <w:sz w:val="22"/>
              <w:szCs w:val="22"/>
            </w:rPr>
            <w:delText xml:space="preserve">The project focuses on three countries: </w:delText>
          </w:r>
          <w:commentRangeStart w:id="2553"/>
          <w:r w:rsidRPr="00E94FC4" w:rsidDel="00C502B8">
            <w:rPr>
              <w:sz w:val="22"/>
              <w:szCs w:val="22"/>
            </w:rPr>
            <w:delText>Djibouti, Kenya, and Cambodia</w:delText>
          </w:r>
          <w:commentRangeEnd w:id="2553"/>
          <w:r w:rsidDel="00C502B8">
            <w:rPr>
              <w:rStyle w:val="CommentReference"/>
            </w:rPr>
            <w:commentReference w:id="2553"/>
          </w:r>
          <w:r w:rsidRPr="00E94FC4" w:rsidDel="00C502B8">
            <w:rPr>
              <w:sz w:val="22"/>
              <w:szCs w:val="22"/>
            </w:rPr>
            <w:delText xml:space="preserve">. </w:delText>
          </w:r>
          <w:commentRangeStart w:id="2554"/>
          <w:commentRangeStart w:id="2555"/>
          <w:r w:rsidRPr="00E94FC4" w:rsidDel="00C502B8">
            <w:rPr>
              <w:sz w:val="22"/>
              <w:szCs w:val="22"/>
            </w:rPr>
            <w:delText>In Djibouti, both the United States and China have a military presence. The United States has a military presence in Kenya, while China has a significant economic presence that U.S. policymakers worry might jeopardize U.S. access. Cambodia is a case where China may seek military access while the United States attempts to counter Chinese influence. In Kenya, where we conducted a pilot study, we explored how China’s economic footprint affects support for the U.S. military presence. Cambodia will help us understand how competing influence attempts shape support for Chinese military presence in cases where neither country has an existing (or officially acknowledged) military presence. Finally, Djibouti allows us to assess the interaction of U.S. and Chinese military presence directly, as it is the only country where both powers have bases.</w:delText>
          </w:r>
          <w:commentRangeEnd w:id="2554"/>
          <w:r w:rsidDel="00C502B8">
            <w:rPr>
              <w:rStyle w:val="CommentReference"/>
            </w:rPr>
            <w:commentReference w:id="2554"/>
          </w:r>
        </w:del>
      </w:ins>
      <w:commentRangeEnd w:id="2555"/>
      <w:del w:id="2556" w:author="Carla Martinez Machain" w:date="2024-01-02T15:05:00Z">
        <w:r w:rsidR="00C502B8" w:rsidDel="00C502B8">
          <w:rPr>
            <w:rStyle w:val="CommentReference"/>
          </w:rPr>
          <w:commentReference w:id="2555"/>
        </w:r>
      </w:del>
    </w:p>
    <w:p w14:paraId="3B853B9B" w14:textId="54490475" w:rsidR="004F539A" w:rsidRDefault="000A73D5">
      <w:pPr>
        <w:widowControl w:val="0"/>
        <w:spacing w:after="100" w:afterAutospacing="1" w:line="240" w:lineRule="auto"/>
        <w:ind w:firstLine="720"/>
        <w:contextualSpacing/>
        <w:jc w:val="both"/>
        <w:rPr>
          <w:ins w:id="2557" w:author="Carla Martinez Machain" w:date="2024-01-02T15:26:00Z"/>
          <w:sz w:val="22"/>
          <w:szCs w:val="22"/>
        </w:rPr>
      </w:pPr>
      <w:ins w:id="2558" w:author="Michael Allen" w:date="2023-12-31T19:02:00Z">
        <w:r w:rsidRPr="00E94FC4">
          <w:rPr>
            <w:sz w:val="22"/>
            <w:szCs w:val="22"/>
          </w:rPr>
          <w:t xml:space="preserve">The </w:t>
        </w:r>
        <w:commentRangeStart w:id="2559"/>
        <w:r w:rsidRPr="00E94FC4">
          <w:rPr>
            <w:sz w:val="22"/>
            <w:szCs w:val="22"/>
          </w:rPr>
          <w:t>Kenyan pilot project has facilitated the refinement of our instrument.</w:t>
        </w:r>
      </w:ins>
      <w:ins w:id="2560" w:author="Carla Martinez Machain" w:date="2024-01-02T15:16:00Z">
        <w:r w:rsidR="00E0188E">
          <w:rPr>
            <w:sz w:val="22"/>
            <w:szCs w:val="22"/>
          </w:rPr>
          <w:t xml:space="preserve"> For the pilot </w:t>
        </w:r>
      </w:ins>
      <w:ins w:id="2561" w:author="Carla Martinez Machain" w:date="2024-01-02T15:17:00Z">
        <w:r w:rsidR="00E0188E">
          <w:rPr>
            <w:sz w:val="22"/>
            <w:szCs w:val="22"/>
          </w:rPr>
          <w:t>survey</w:t>
        </w:r>
        <w:del w:id="2562" w:author="Michael Allen" w:date="2024-01-02T21:23:00Z">
          <w:r w:rsidR="00E0188E" w:rsidDel="00410398">
            <w:rPr>
              <w:sz w:val="22"/>
              <w:szCs w:val="22"/>
            </w:rPr>
            <w:delText xml:space="preserve"> we worked with GeoPoll’s local partners in Kenya, as well as with</w:delText>
          </w:r>
        </w:del>
      </w:ins>
      <w:ins w:id="2563" w:author="Michael Allen" w:date="2024-01-02T21:23:00Z">
        <w:r w:rsidR="00410398">
          <w:rPr>
            <w:sz w:val="22"/>
            <w:szCs w:val="22"/>
          </w:rPr>
          <w:t>, we worked with GeoPoll’s local partners in Kenya and</w:t>
        </w:r>
      </w:ins>
      <w:ins w:id="2564" w:author="Carla Martinez Machain" w:date="2024-01-02T15:17:00Z">
        <w:r w:rsidR="00E0188E">
          <w:rPr>
            <w:sz w:val="22"/>
            <w:szCs w:val="22"/>
          </w:rPr>
          <w:t xml:space="preserve"> an independent consultant researcher, who pre-tested the survey instrument before launching it. Once we received</w:t>
        </w:r>
      </w:ins>
      <w:ins w:id="2565" w:author="Carla Martinez Machain" w:date="2024-01-02T15:18:00Z">
        <w:r w:rsidR="00E0188E">
          <w:rPr>
            <w:sz w:val="22"/>
            <w:szCs w:val="22"/>
          </w:rPr>
          <w:t xml:space="preserve"> results</w:t>
        </w:r>
      </w:ins>
      <w:ins w:id="2566" w:author="Michael Allen" w:date="2024-01-02T21:23:00Z">
        <w:r w:rsidR="00410398">
          <w:rPr>
            <w:sz w:val="22"/>
            <w:szCs w:val="22"/>
          </w:rPr>
          <w:t>,</w:t>
        </w:r>
      </w:ins>
      <w:ins w:id="2567" w:author="Carla Martinez Machain" w:date="2024-01-02T15:18:00Z">
        <w:r w:rsidR="00E0188E">
          <w:rPr>
            <w:sz w:val="22"/>
            <w:szCs w:val="22"/>
          </w:rPr>
          <w:t xml:space="preserve"> we </w:t>
        </w:r>
        <w:del w:id="2568" w:author="Michael Allen" w:date="2024-01-02T21:23:00Z">
          <w:r w:rsidR="00E0188E" w:rsidDel="00410398">
            <w:rPr>
              <w:sz w:val="22"/>
              <w:szCs w:val="22"/>
            </w:rPr>
            <w:delText>were able to determine</w:delText>
          </w:r>
        </w:del>
      </w:ins>
      <w:ins w:id="2569" w:author="Michael Allen" w:date="2024-01-02T21:23:00Z">
        <w:r w:rsidR="00410398">
          <w:rPr>
            <w:sz w:val="22"/>
            <w:szCs w:val="22"/>
          </w:rPr>
          <w:t>determined</w:t>
        </w:r>
      </w:ins>
      <w:ins w:id="2570" w:author="Carla Martinez Machain" w:date="2024-01-02T15:18:00Z">
        <w:r w:rsidR="00E0188E">
          <w:rPr>
            <w:sz w:val="22"/>
            <w:szCs w:val="22"/>
          </w:rPr>
          <w:t xml:space="preserve"> which questions worked best to measure our variables of interest. This is discussed in more detail </w:t>
        </w:r>
      </w:ins>
      <w:ins w:id="2571" w:author="Carla Martinez Machain" w:date="2024-01-02T15:19:00Z">
        <w:r w:rsidR="00E0188E">
          <w:rPr>
            <w:sz w:val="22"/>
            <w:szCs w:val="22"/>
          </w:rPr>
          <w:t xml:space="preserve">in section </w:t>
        </w:r>
        <w:del w:id="2572" w:author="Brian Blankenship" w:date="2024-01-03T07:59:00Z">
          <w:r w:rsidR="00E0188E" w:rsidDel="00C82AAA">
            <w:rPr>
              <w:sz w:val="22"/>
              <w:szCs w:val="22"/>
            </w:rPr>
            <w:delText>3</w:delText>
          </w:r>
        </w:del>
      </w:ins>
      <w:ins w:id="2573" w:author="Brian Blankenship" w:date="2024-01-03T07:59:00Z">
        <w:r w:rsidR="00C82AAA">
          <w:rPr>
            <w:sz w:val="22"/>
            <w:szCs w:val="22"/>
          </w:rPr>
          <w:t>4</w:t>
        </w:r>
      </w:ins>
      <w:ins w:id="2574" w:author="Carla Martinez Machain" w:date="2024-01-02T15:19:00Z">
        <w:r w:rsidR="00E0188E">
          <w:rPr>
            <w:sz w:val="22"/>
            <w:szCs w:val="22"/>
          </w:rPr>
          <w:t xml:space="preserve"> (Preliminar</w:t>
        </w:r>
      </w:ins>
      <w:ins w:id="2575" w:author="Carla Martinez Machain" w:date="2024-01-02T15:20:00Z">
        <w:r w:rsidR="00E0188E">
          <w:rPr>
            <w:sz w:val="22"/>
            <w:szCs w:val="22"/>
          </w:rPr>
          <w:t>y</w:t>
        </w:r>
      </w:ins>
      <w:ins w:id="2576" w:author="Carla Martinez Machain" w:date="2024-01-02T15:19:00Z">
        <w:r w:rsidR="00E0188E">
          <w:rPr>
            <w:sz w:val="22"/>
            <w:szCs w:val="22"/>
          </w:rPr>
          <w:t xml:space="preserve"> Findings)</w:t>
        </w:r>
      </w:ins>
      <w:ins w:id="2577" w:author="Carla Martinez Machain" w:date="2024-01-02T15:24:00Z">
        <w:r w:rsidR="004F539A">
          <w:rPr>
            <w:sz w:val="22"/>
            <w:szCs w:val="22"/>
          </w:rPr>
          <w:t>, but one example of how the pilot has allowed us to refine</w:t>
        </w:r>
        <w:del w:id="2578" w:author="Michael Allen" w:date="2024-01-02T21:24:00Z">
          <w:r w:rsidR="004F539A" w:rsidDel="00410398">
            <w:rPr>
              <w:sz w:val="22"/>
              <w:szCs w:val="22"/>
            </w:rPr>
            <w:delText>d</w:delText>
          </w:r>
        </w:del>
        <w:r w:rsidR="004F539A">
          <w:rPr>
            <w:sz w:val="22"/>
            <w:szCs w:val="22"/>
          </w:rPr>
          <w:t xml:space="preserve"> the instrument was that</w:t>
        </w:r>
      </w:ins>
      <w:ins w:id="2579" w:author="Michael Allen" w:date="2024-01-02T21:24:00Z">
        <w:r w:rsidR="00410398">
          <w:rPr>
            <w:sz w:val="22"/>
            <w:szCs w:val="22"/>
          </w:rPr>
          <w:t>,</w:t>
        </w:r>
      </w:ins>
      <w:ins w:id="2580" w:author="Carla Martinez Machain" w:date="2024-01-02T15:24:00Z">
        <w:r w:rsidR="004F539A">
          <w:rPr>
            <w:sz w:val="22"/>
            <w:szCs w:val="22"/>
          </w:rPr>
          <w:t xml:space="preserve"> at the suggestion of a local consultant</w:t>
        </w:r>
      </w:ins>
      <w:ins w:id="2581" w:author="Michael Allen" w:date="2024-01-02T21:24:00Z">
        <w:r w:rsidR="00410398">
          <w:rPr>
            <w:sz w:val="22"/>
            <w:szCs w:val="22"/>
          </w:rPr>
          <w:t>,</w:t>
        </w:r>
      </w:ins>
      <w:ins w:id="2582" w:author="Carla Martinez Machain" w:date="2024-01-02T15:24:00Z">
        <w:r w:rsidR="004F539A">
          <w:rPr>
            <w:sz w:val="22"/>
            <w:szCs w:val="22"/>
          </w:rPr>
          <w:t xml:space="preserve"> we added a response </w:t>
        </w:r>
      </w:ins>
      <w:ins w:id="2583" w:author="Carla Martinez Machain" w:date="2024-01-02T15:25:00Z">
        <w:r w:rsidR="004F539A">
          <w:rPr>
            <w:sz w:val="22"/>
            <w:szCs w:val="22"/>
          </w:rPr>
          <w:t>option for respondents to report interactions with U.S. citizens through health facilities</w:t>
        </w:r>
      </w:ins>
      <w:ins w:id="2584" w:author="Carla Martinez Machain" w:date="2024-01-02T15:20:00Z">
        <w:r w:rsidR="00E0188E">
          <w:rPr>
            <w:sz w:val="22"/>
            <w:szCs w:val="22"/>
          </w:rPr>
          <w:t>.</w:t>
        </w:r>
      </w:ins>
      <w:ins w:id="2585" w:author="Carla Martinez Machain" w:date="2024-01-02T15:25:00Z">
        <w:r w:rsidR="004F539A">
          <w:rPr>
            <w:sz w:val="22"/>
            <w:szCs w:val="22"/>
          </w:rPr>
          <w:t xml:space="preserve"> </w:t>
        </w:r>
        <w:del w:id="2586" w:author="Michael Allen" w:date="2024-01-02T21:24:00Z">
          <w:r w:rsidR="004F539A" w:rsidDel="00410398">
            <w:rPr>
              <w:sz w:val="22"/>
              <w:szCs w:val="22"/>
            </w:rPr>
            <w:delText>This was an option that we had originally not included in the survey instrument but that was frequently chose</w:delText>
          </w:r>
        </w:del>
      </w:ins>
      <w:ins w:id="2587" w:author="Michael Allen" w:date="2024-01-02T21:24:00Z">
        <w:r w:rsidR="00410398">
          <w:rPr>
            <w:sz w:val="22"/>
            <w:szCs w:val="22"/>
          </w:rPr>
          <w:t>We had originally not included this option in the survey instrument, but respondents frequently chose it</w:t>
        </w:r>
      </w:ins>
      <w:ins w:id="2588" w:author="Carla Martinez Machain" w:date="2024-01-02T15:25:00Z">
        <w:del w:id="2589" w:author="Michael Allen" w:date="2024-01-02T21:24:00Z">
          <w:r w:rsidR="004F539A" w:rsidDel="00410398">
            <w:rPr>
              <w:sz w:val="22"/>
              <w:szCs w:val="22"/>
            </w:rPr>
            <w:delText xml:space="preserve"> in the pilot responses</w:delText>
          </w:r>
        </w:del>
        <w:r w:rsidR="004F539A">
          <w:rPr>
            <w:sz w:val="22"/>
            <w:szCs w:val="22"/>
          </w:rPr>
          <w:t>.</w:t>
        </w:r>
      </w:ins>
      <w:ins w:id="2590" w:author="Carla Martinez Machain" w:date="2024-01-02T15:19:00Z">
        <w:r w:rsidR="00E0188E">
          <w:rPr>
            <w:sz w:val="22"/>
            <w:szCs w:val="22"/>
          </w:rPr>
          <w:t xml:space="preserve"> </w:t>
        </w:r>
      </w:ins>
      <w:ins w:id="2591" w:author="Carla Martinez Machain" w:date="2024-01-02T15:13:00Z">
        <w:r w:rsidR="00E0188E">
          <w:rPr>
            <w:sz w:val="22"/>
            <w:szCs w:val="22"/>
          </w:rPr>
          <w:t xml:space="preserve"> </w:t>
        </w:r>
      </w:ins>
    </w:p>
    <w:p w14:paraId="63C68D26" w14:textId="26DC5C26" w:rsidR="00D31909" w:rsidRDefault="000A73D5">
      <w:pPr>
        <w:widowControl w:val="0"/>
        <w:spacing w:after="100" w:afterAutospacing="1" w:line="240" w:lineRule="auto"/>
        <w:ind w:firstLine="720"/>
        <w:contextualSpacing/>
        <w:jc w:val="both"/>
        <w:rPr>
          <w:ins w:id="2592" w:author="Brian Blankenship" w:date="2024-01-03T12:15:00Z"/>
          <w:sz w:val="22"/>
          <w:szCs w:val="22"/>
        </w:rPr>
      </w:pPr>
      <w:ins w:id="2593" w:author="Michael Allen" w:date="2023-12-31T19:02:00Z">
        <w:del w:id="2594" w:author="Carla Martinez Machain" w:date="2024-01-02T15:20:00Z">
          <w:r w:rsidRPr="00E94FC4" w:rsidDel="00E0188E">
            <w:rPr>
              <w:sz w:val="22"/>
              <w:szCs w:val="22"/>
            </w:rPr>
            <w:delText xml:space="preserve"> </w:delText>
          </w:r>
          <w:commentRangeEnd w:id="2559"/>
          <w:r w:rsidDel="00E0188E">
            <w:rPr>
              <w:rStyle w:val="CommentReference"/>
            </w:rPr>
            <w:commentReference w:id="2559"/>
          </w:r>
        </w:del>
        <w:r w:rsidRPr="00E94FC4">
          <w:rPr>
            <w:sz w:val="22"/>
            <w:szCs w:val="22"/>
          </w:rPr>
          <w:t xml:space="preserve">The </w:t>
        </w:r>
        <w:del w:id="2595" w:author="Carla Martinez Machain" w:date="2024-01-02T15:19:00Z">
          <w:r w:rsidRPr="00E94FC4" w:rsidDel="00E0188E">
            <w:rPr>
              <w:sz w:val="22"/>
              <w:szCs w:val="22"/>
            </w:rPr>
            <w:delText xml:space="preserve">two </w:delText>
          </w:r>
        </w:del>
      </w:ins>
      <w:ins w:id="2596" w:author="Michael Allen" w:date="2023-12-31T19:10:00Z">
        <w:r>
          <w:rPr>
            <w:sz w:val="22"/>
            <w:szCs w:val="22"/>
          </w:rPr>
          <w:t>proposed surveys</w:t>
        </w:r>
      </w:ins>
      <w:commentRangeStart w:id="2597"/>
      <w:ins w:id="2598" w:author="Michael Allen" w:date="2023-12-31T19:02:00Z">
        <w:r w:rsidRPr="00E94FC4">
          <w:rPr>
            <w:sz w:val="22"/>
            <w:szCs w:val="22"/>
          </w:rPr>
          <w:t xml:space="preserve"> </w:t>
        </w:r>
        <w:commentRangeEnd w:id="2597"/>
        <w:r>
          <w:rPr>
            <w:rStyle w:val="CommentReference"/>
          </w:rPr>
          <w:commentReference w:id="2597"/>
        </w:r>
        <w:r w:rsidRPr="00E94FC4">
          <w:rPr>
            <w:sz w:val="22"/>
            <w:szCs w:val="22"/>
          </w:rPr>
          <w:t xml:space="preserve">will </w:t>
        </w:r>
        <w:del w:id="2599" w:author="Michael Flynn" w:date="2024-01-05T11:08:00Z">
          <w:r w:rsidRPr="00E94FC4" w:rsidDel="00675716">
            <w:rPr>
              <w:sz w:val="22"/>
              <w:szCs w:val="22"/>
            </w:rPr>
            <w:delText>model</w:delText>
          </w:r>
        </w:del>
      </w:ins>
      <w:ins w:id="2600" w:author="Michael Flynn" w:date="2024-01-05T11:08:00Z">
        <w:r w:rsidR="00675716">
          <w:rPr>
            <w:sz w:val="22"/>
            <w:szCs w:val="22"/>
          </w:rPr>
          <w:t>use</w:t>
        </w:r>
      </w:ins>
      <w:ins w:id="2601" w:author="Michael Allen" w:date="2023-12-31T19:02:00Z">
        <w:r w:rsidRPr="00E94FC4">
          <w:rPr>
            <w:sz w:val="22"/>
            <w:szCs w:val="22"/>
          </w:rPr>
          <w:t xml:space="preserve"> the questions we developed </w:t>
        </w:r>
        <w:del w:id="2602" w:author="Michael Flynn" w:date="2024-01-05T11:08:00Z">
          <w:r w:rsidRPr="00E94FC4" w:rsidDel="00DF5EA4">
            <w:rPr>
              <w:sz w:val="22"/>
              <w:szCs w:val="22"/>
            </w:rPr>
            <w:delText>for</w:delText>
          </w:r>
        </w:del>
      </w:ins>
      <w:ins w:id="2603" w:author="Michael Flynn" w:date="2024-01-05T11:08:00Z">
        <w:r w:rsidR="00DF5EA4">
          <w:rPr>
            <w:sz w:val="22"/>
            <w:szCs w:val="22"/>
          </w:rPr>
          <w:t>in</w:t>
        </w:r>
      </w:ins>
      <w:ins w:id="2604" w:author="Michael Allen" w:date="2023-12-31T19:02:00Z">
        <w:r w:rsidRPr="00E94FC4">
          <w:rPr>
            <w:sz w:val="22"/>
            <w:szCs w:val="22"/>
          </w:rPr>
          <w:t xml:space="preserve"> th</w:t>
        </w:r>
        <w:del w:id="2605" w:author="Carla Martinez Machain" w:date="2024-01-02T15:20:00Z">
          <w:r w:rsidRPr="00E94FC4" w:rsidDel="00E0188E">
            <w:rPr>
              <w:sz w:val="22"/>
              <w:szCs w:val="22"/>
            </w:rPr>
            <w:delText>at survey</w:delText>
          </w:r>
        </w:del>
      </w:ins>
      <w:ins w:id="2606" w:author="Carla Martinez Machain" w:date="2024-01-02T15:20:00Z">
        <w:r w:rsidR="00E0188E">
          <w:rPr>
            <w:sz w:val="22"/>
            <w:szCs w:val="22"/>
          </w:rPr>
          <w:t>e pilot survey</w:t>
        </w:r>
      </w:ins>
      <w:ins w:id="2607" w:author="Michael Allen" w:date="2023-12-31T19:02:00Z">
        <w:r w:rsidRPr="00E94FC4">
          <w:rPr>
            <w:sz w:val="22"/>
            <w:szCs w:val="22"/>
          </w:rPr>
          <w:t xml:space="preserve"> while also introducing an </w:t>
        </w:r>
        <w:commentRangeStart w:id="2608"/>
        <w:r w:rsidRPr="00E94FC4">
          <w:rPr>
            <w:sz w:val="22"/>
            <w:szCs w:val="22"/>
          </w:rPr>
          <w:t>experimental component</w:t>
        </w:r>
        <w:commentRangeEnd w:id="2608"/>
        <w:r>
          <w:rPr>
            <w:rStyle w:val="CommentReference"/>
          </w:rPr>
          <w:commentReference w:id="2608"/>
        </w:r>
        <w:r w:rsidRPr="00E94FC4">
          <w:rPr>
            <w:sz w:val="22"/>
            <w:szCs w:val="22"/>
          </w:rPr>
          <w:t xml:space="preserve">. </w:t>
        </w:r>
        <w:del w:id="2609" w:author="Michael Flynn" w:date="2024-01-05T11:12:00Z">
          <w:r w:rsidRPr="00E94FC4" w:rsidDel="0041731A">
            <w:rPr>
              <w:sz w:val="22"/>
              <w:szCs w:val="22"/>
            </w:rPr>
            <w:delText>With the original questions, we ask</w:delText>
          </w:r>
        </w:del>
      </w:ins>
      <w:ins w:id="2610" w:author="Michael Flynn" w:date="2024-01-05T11:12:00Z">
        <w:r w:rsidR="0041731A">
          <w:rPr>
            <w:sz w:val="22"/>
            <w:szCs w:val="22"/>
          </w:rPr>
          <w:t xml:space="preserve">The </w:t>
        </w:r>
        <w:r w:rsidR="00F25D4E">
          <w:rPr>
            <w:sz w:val="22"/>
            <w:szCs w:val="22"/>
          </w:rPr>
          <w:t xml:space="preserve">base survey </w:t>
        </w:r>
        <w:r w:rsidR="0041731A">
          <w:rPr>
            <w:sz w:val="22"/>
            <w:szCs w:val="22"/>
          </w:rPr>
          <w:t>asks</w:t>
        </w:r>
      </w:ins>
      <w:ins w:id="2611" w:author="Michael Allen" w:date="2023-12-31T19:02:00Z">
        <w:r w:rsidRPr="00E94FC4">
          <w:rPr>
            <w:sz w:val="22"/>
            <w:szCs w:val="22"/>
          </w:rPr>
          <w:t xml:space="preserve"> several questions to build relevant demographic profiles of the respondents, including gender, age, primary language, education level, income, and whether they have studied abroad. </w:t>
        </w:r>
        <w:del w:id="2612" w:author="Michael Flynn" w:date="2024-01-05T11:14:00Z">
          <w:r w:rsidRPr="00E94FC4" w:rsidDel="00D658E0">
            <w:rPr>
              <w:sz w:val="22"/>
              <w:szCs w:val="22"/>
            </w:rPr>
            <w:delText>We then transition to</w:delText>
          </w:r>
        </w:del>
      </w:ins>
      <w:ins w:id="2613" w:author="Michael Flynn" w:date="2024-01-05T11:14:00Z">
        <w:r w:rsidR="00D658E0">
          <w:rPr>
            <w:sz w:val="22"/>
            <w:szCs w:val="22"/>
          </w:rPr>
          <w:t xml:space="preserve">Also </w:t>
        </w:r>
        <w:r w:rsidR="00E55981">
          <w:rPr>
            <w:sz w:val="22"/>
            <w:szCs w:val="22"/>
          </w:rPr>
          <w:t>include</w:t>
        </w:r>
      </w:ins>
      <w:ins w:id="2614" w:author="Carla Martinez Machain" w:date="2024-01-09T17:38:00Z">
        <w:r w:rsidR="00572643">
          <w:rPr>
            <w:sz w:val="22"/>
            <w:szCs w:val="22"/>
          </w:rPr>
          <w:t>d are</w:t>
        </w:r>
      </w:ins>
      <w:ins w:id="2615" w:author="Michael Allen" w:date="2023-12-31T19:02:00Z">
        <w:r w:rsidRPr="00E94FC4">
          <w:rPr>
            <w:sz w:val="22"/>
            <w:szCs w:val="22"/>
          </w:rPr>
          <w:t xml:space="preserve"> questions about their perception of Chinese and U.S. influence in their country in economic and military terms. </w:t>
        </w:r>
      </w:ins>
      <w:moveFromRangeStart w:id="2616" w:author="Brian Blankenship" w:date="2024-01-03T12:16:00Z" w:name="move155176578"/>
      <w:moveFrom w:id="2617" w:author="Brian Blankenship" w:date="2024-01-03T12:16:00Z">
        <w:ins w:id="2618" w:author="Michael Allen" w:date="2023-12-31T19:02:00Z">
          <w:r w:rsidRPr="00E94FC4" w:rsidDel="00D31909">
            <w:rPr>
              <w:sz w:val="22"/>
              <w:szCs w:val="22"/>
            </w:rPr>
            <w:t xml:space="preserve">Given that our </w:t>
          </w:r>
          <w:commentRangeStart w:id="2619"/>
          <w:r w:rsidRPr="00E94FC4" w:rsidDel="00D31909">
            <w:rPr>
              <w:sz w:val="22"/>
              <w:szCs w:val="22"/>
            </w:rPr>
            <w:t>causal</w:t>
          </w:r>
        </w:ins>
        <w:ins w:id="2620" w:author="Michael Allen" w:date="2023-12-31T19:14:00Z">
          <w:r w:rsidR="009543B2" w:rsidDel="00D31909">
            <w:rPr>
              <w:sz w:val="22"/>
              <w:szCs w:val="22"/>
            </w:rPr>
            <w:t xml:space="preserve"> theoretical</w:t>
          </w:r>
        </w:ins>
        <w:ins w:id="2621" w:author="Michael Allen" w:date="2023-12-31T19:02:00Z">
          <w:r w:rsidRPr="00E94FC4" w:rsidDel="00D31909">
            <w:rPr>
              <w:sz w:val="22"/>
              <w:szCs w:val="22"/>
            </w:rPr>
            <w:t xml:space="preserve"> model </w:t>
          </w:r>
          <w:commentRangeEnd w:id="2619"/>
          <w:r w:rsidDel="00D31909">
            <w:rPr>
              <w:rStyle w:val="CommentReference"/>
            </w:rPr>
            <w:commentReference w:id="2619"/>
          </w:r>
          <w:r w:rsidRPr="00E94FC4" w:rsidDel="00D31909">
            <w:rPr>
              <w:sz w:val="22"/>
              <w:szCs w:val="22"/>
            </w:rPr>
            <w:t xml:space="preserve">involves contact with foreign nationals and economic reliance upon foreign nationals, we ask about their experiences in both realms. </w:t>
          </w:r>
        </w:ins>
      </w:moveFrom>
      <w:moveFromRangeEnd w:id="2616"/>
      <w:ins w:id="2622" w:author="Michael Allen" w:date="2023-12-31T19:02:00Z">
        <w:del w:id="2623" w:author="Brian Blankenship" w:date="2024-01-03T08:08:00Z">
          <w:r w:rsidRPr="00E94FC4" w:rsidDel="00C82AAA">
            <w:rPr>
              <w:sz w:val="22"/>
              <w:szCs w:val="22"/>
            </w:rPr>
            <w:delText>Finally,</w:delText>
          </w:r>
        </w:del>
      </w:ins>
      <w:ins w:id="2624" w:author="Brian Blankenship" w:date="2024-01-03T08:08:00Z">
        <w:r w:rsidR="00C82AAA">
          <w:rPr>
            <w:sz w:val="22"/>
            <w:szCs w:val="22"/>
          </w:rPr>
          <w:t>W</w:t>
        </w:r>
      </w:ins>
      <w:ins w:id="2625" w:author="Michael Allen" w:date="2023-12-31T19:02:00Z">
        <w:del w:id="2626" w:author="Brian Blankenship" w:date="2024-01-03T08:08:00Z">
          <w:r w:rsidRPr="00E94FC4" w:rsidDel="00C82AAA">
            <w:rPr>
              <w:sz w:val="22"/>
              <w:szCs w:val="22"/>
            </w:rPr>
            <w:delText xml:space="preserve"> w</w:delText>
          </w:r>
        </w:del>
        <w:r w:rsidRPr="00E94FC4">
          <w:rPr>
            <w:sz w:val="22"/>
            <w:szCs w:val="22"/>
          </w:rPr>
          <w:t>e assess for other vectors of foreign influence</w:t>
        </w:r>
      </w:ins>
      <w:ins w:id="2627" w:author="Brian Blankenship" w:date="2024-01-03T08:08:00Z">
        <w:r w:rsidR="00C82AAA">
          <w:rPr>
            <w:sz w:val="22"/>
            <w:szCs w:val="22"/>
          </w:rPr>
          <w:t xml:space="preserve"> as well</w:t>
        </w:r>
      </w:ins>
      <w:ins w:id="2628" w:author="Michael Allen" w:date="2023-12-31T19:02:00Z">
        <w:r w:rsidRPr="00E94FC4">
          <w:rPr>
            <w:sz w:val="22"/>
            <w:szCs w:val="22"/>
          </w:rPr>
          <w:t xml:space="preserve">, including films, television programs, sporting events, </w:t>
        </w:r>
      </w:ins>
      <w:ins w:id="2629" w:author="Carla Martinez Machain" w:date="2024-01-02T15:26:00Z">
        <w:r w:rsidR="004F539A">
          <w:rPr>
            <w:sz w:val="22"/>
            <w:szCs w:val="22"/>
          </w:rPr>
          <w:t xml:space="preserve">mobile </w:t>
        </w:r>
      </w:ins>
      <w:ins w:id="2630" w:author="Michael Allen" w:date="2023-12-31T19:02:00Z">
        <w:r w:rsidRPr="00E94FC4">
          <w:rPr>
            <w:sz w:val="22"/>
            <w:szCs w:val="22"/>
          </w:rPr>
          <w:t>app use, and whether they</w:t>
        </w:r>
      </w:ins>
      <w:ins w:id="2631" w:author="Carla Martinez Machain" w:date="2024-01-02T15:26:00Z">
        <w:r w:rsidR="004F539A">
          <w:rPr>
            <w:sz w:val="22"/>
            <w:szCs w:val="22"/>
          </w:rPr>
          <w:t xml:space="preserve"> (or a family </w:t>
        </w:r>
      </w:ins>
      <w:ins w:id="2632" w:author="Carla Martinez Machain" w:date="2024-01-02T15:27:00Z">
        <w:r w:rsidR="004F539A">
          <w:rPr>
            <w:sz w:val="22"/>
            <w:szCs w:val="22"/>
          </w:rPr>
          <w:t>member)</w:t>
        </w:r>
      </w:ins>
      <w:ins w:id="2633" w:author="Michael Allen" w:date="2023-12-31T19:02:00Z">
        <w:r w:rsidRPr="00E94FC4">
          <w:rPr>
            <w:sz w:val="22"/>
            <w:szCs w:val="22"/>
          </w:rPr>
          <w:t xml:space="preserve"> have studied abroad in a foreign country.</w:t>
        </w:r>
      </w:ins>
      <w:ins w:id="2634" w:author="Brian Blankenship" w:date="2024-01-03T08:08:00Z">
        <w:r w:rsidR="00C82AAA">
          <w:rPr>
            <w:sz w:val="22"/>
            <w:szCs w:val="22"/>
          </w:rPr>
          <w:t xml:space="preserve"> </w:t>
        </w:r>
      </w:ins>
    </w:p>
    <w:p w14:paraId="44877FF9" w14:textId="7179202A" w:rsidR="000A73D5" w:rsidRPr="00E94FC4" w:rsidRDefault="00D31909">
      <w:pPr>
        <w:widowControl w:val="0"/>
        <w:spacing w:after="100" w:afterAutospacing="1" w:line="240" w:lineRule="auto"/>
        <w:ind w:firstLine="720"/>
        <w:contextualSpacing/>
        <w:jc w:val="both"/>
        <w:rPr>
          <w:ins w:id="2635" w:author="Michael Allen" w:date="2023-12-31T19:02:00Z"/>
          <w:sz w:val="22"/>
          <w:szCs w:val="22"/>
        </w:rPr>
      </w:pPr>
      <w:ins w:id="2636" w:author="Brian Blankenship" w:date="2024-01-03T12:15:00Z">
        <w:r>
          <w:rPr>
            <w:sz w:val="22"/>
            <w:szCs w:val="22"/>
          </w:rPr>
          <w:t>To test H1</w:t>
        </w:r>
      </w:ins>
      <w:ins w:id="2637" w:author="Michael Flynn" w:date="2024-01-04T11:08:00Z">
        <w:r w:rsidR="00FD2204">
          <w:rPr>
            <w:sz w:val="22"/>
            <w:szCs w:val="22"/>
          </w:rPr>
          <w:t>–</w:t>
        </w:r>
      </w:ins>
      <w:ins w:id="2638" w:author="Brian Blankenship" w:date="2024-01-03T12:15:00Z">
        <w:del w:id="2639" w:author="Michael Flynn" w:date="2024-01-04T11:08:00Z">
          <w:r w:rsidDel="00FD2204">
            <w:rPr>
              <w:sz w:val="22"/>
              <w:szCs w:val="22"/>
            </w:rPr>
            <w:delText>-</w:delText>
          </w:r>
        </w:del>
        <w:r>
          <w:rPr>
            <w:sz w:val="22"/>
            <w:szCs w:val="22"/>
          </w:rPr>
          <w:t>H5,</w:t>
        </w:r>
      </w:ins>
      <w:ins w:id="2640" w:author="Brian Blankenship" w:date="2024-01-03T12:16:00Z">
        <w:r>
          <w:rPr>
            <w:sz w:val="22"/>
            <w:szCs w:val="22"/>
          </w:rPr>
          <w:t xml:space="preserve"> which involve</w:t>
        </w:r>
      </w:ins>
      <w:ins w:id="2641" w:author="Michael Allen" w:date="2024-01-07T20:15:00Z">
        <w:r w:rsidR="000F2C23">
          <w:rPr>
            <w:sz w:val="22"/>
            <w:szCs w:val="22"/>
          </w:rPr>
          <w:t>s</w:t>
        </w:r>
      </w:ins>
      <w:ins w:id="2642" w:author="Brian Blankenship" w:date="2024-01-03T12:16:00Z">
        <w:r>
          <w:rPr>
            <w:sz w:val="22"/>
            <w:szCs w:val="22"/>
          </w:rPr>
          <w:t xml:space="preserve"> </w:t>
        </w:r>
      </w:ins>
      <w:moveToRangeStart w:id="2643" w:author="Brian Blankenship" w:date="2024-01-03T12:16:00Z" w:name="move155176578"/>
      <w:moveTo w:id="2644" w:author="Brian Blankenship" w:date="2024-01-03T12:16:00Z">
        <w:del w:id="2645" w:author="Brian Blankenship" w:date="2024-01-03T12:16:00Z">
          <w:r w:rsidRPr="00E94FC4" w:rsidDel="00D31909">
            <w:rPr>
              <w:sz w:val="22"/>
              <w:szCs w:val="22"/>
            </w:rPr>
            <w:delText xml:space="preserve">Given that our </w:delText>
          </w:r>
          <w:commentRangeStart w:id="2646"/>
          <w:r w:rsidRPr="00E94FC4" w:rsidDel="00D31909">
            <w:rPr>
              <w:sz w:val="22"/>
              <w:szCs w:val="22"/>
            </w:rPr>
            <w:delText>causal</w:delText>
          </w:r>
          <w:r w:rsidDel="00D31909">
            <w:rPr>
              <w:sz w:val="22"/>
              <w:szCs w:val="22"/>
            </w:rPr>
            <w:delText xml:space="preserve"> theoretical</w:delText>
          </w:r>
          <w:r w:rsidRPr="00E94FC4" w:rsidDel="00D31909">
            <w:rPr>
              <w:sz w:val="22"/>
              <w:szCs w:val="22"/>
            </w:rPr>
            <w:delText xml:space="preserve"> model </w:delText>
          </w:r>
          <w:commentRangeEnd w:id="2646"/>
          <w:r w:rsidDel="00D31909">
            <w:rPr>
              <w:rStyle w:val="CommentReference"/>
            </w:rPr>
            <w:commentReference w:id="2646"/>
          </w:r>
          <w:r w:rsidRPr="00E94FC4" w:rsidDel="00D31909">
            <w:rPr>
              <w:sz w:val="22"/>
              <w:szCs w:val="22"/>
            </w:rPr>
            <w:delText xml:space="preserve">involves </w:delText>
          </w:r>
        </w:del>
        <w:r w:rsidRPr="00E94FC4">
          <w:rPr>
            <w:sz w:val="22"/>
            <w:szCs w:val="22"/>
          </w:rPr>
          <w:t xml:space="preserve">contact with </w:t>
        </w:r>
        <w:del w:id="2647" w:author="Michael Allen" w:date="2024-01-10T09:34:00Z">
          <w:r w:rsidRPr="00E94FC4" w:rsidDel="00480212">
            <w:rPr>
              <w:sz w:val="22"/>
              <w:szCs w:val="22"/>
            </w:rPr>
            <w:delText xml:space="preserve">foreign nationals </w:delText>
          </w:r>
        </w:del>
        <w:r w:rsidRPr="00E94FC4">
          <w:rPr>
            <w:sz w:val="22"/>
            <w:szCs w:val="22"/>
          </w:rPr>
          <w:t xml:space="preserve">and economic reliance upon foreign nationals, we ask </w:t>
        </w:r>
        <w:del w:id="2648" w:author="Brian Blankenship" w:date="2024-01-03T12:16:00Z">
          <w:r w:rsidRPr="00E94FC4" w:rsidDel="00D31909">
            <w:rPr>
              <w:sz w:val="22"/>
              <w:szCs w:val="22"/>
            </w:rPr>
            <w:delText>about</w:delText>
          </w:r>
        </w:del>
      </w:moveTo>
      <w:ins w:id="2649" w:author="Brian Blankenship" w:date="2024-01-03T12:16:00Z">
        <w:r>
          <w:rPr>
            <w:sz w:val="22"/>
            <w:szCs w:val="22"/>
          </w:rPr>
          <w:t>about the types of contact that responses have had with U.S. and Chinese nationals—whether economic or non-economic</w:t>
        </w:r>
        <w:del w:id="2650" w:author="Michael Allen" w:date="2024-01-10T09:34:00Z">
          <w:r w:rsidDel="00480212">
            <w:rPr>
              <w:sz w:val="22"/>
              <w:szCs w:val="22"/>
            </w:rPr>
            <w:delText>,</w:delText>
          </w:r>
        </w:del>
        <w:r>
          <w:rPr>
            <w:sz w:val="22"/>
            <w:szCs w:val="22"/>
          </w:rPr>
          <w:t xml:space="preserve"> and with military personnel or non-military </w:t>
        </w:r>
      </w:ins>
      <w:ins w:id="2651" w:author="Brian Blankenship" w:date="2024-01-03T12:17:00Z">
        <w:r>
          <w:rPr>
            <w:sz w:val="22"/>
            <w:szCs w:val="22"/>
          </w:rPr>
          <w:t>foreign civilians.</w:t>
        </w:r>
      </w:ins>
      <w:ins w:id="2652" w:author="Brian Blankenship" w:date="2024-01-09T09:24:00Z">
        <w:r w:rsidR="00857E8D">
          <w:rPr>
            <w:sz w:val="22"/>
            <w:szCs w:val="22"/>
          </w:rPr>
          <w:t xml:space="preserve"> These will serve as independent variables.</w:t>
        </w:r>
      </w:ins>
      <w:ins w:id="2653" w:author="Brian Blankenship" w:date="2024-01-09T09:21:00Z">
        <w:r w:rsidR="00857E8D">
          <w:rPr>
            <w:sz w:val="22"/>
            <w:szCs w:val="22"/>
          </w:rPr>
          <w:t xml:space="preserve"> Our previous research suggests that such self-reports</w:t>
        </w:r>
      </w:ins>
      <w:ins w:id="2654" w:author="Brian Blankenship" w:date="2024-01-09T09:22:00Z">
        <w:r w:rsidR="00857E8D">
          <w:rPr>
            <w:sz w:val="22"/>
            <w:szCs w:val="22"/>
          </w:rPr>
          <w:t xml:space="preserve"> can offer valuable insights (Allen et al. 2020; </w:t>
        </w:r>
        <w:del w:id="2655" w:author="Michael Allen" w:date="2024-03-05T11:50:00Z">
          <w:r w:rsidR="00857E8D" w:rsidDel="002163EC">
            <w:rPr>
              <w:sz w:val="22"/>
              <w:szCs w:val="22"/>
            </w:rPr>
            <w:delText>Martinez Machain</w:delText>
          </w:r>
        </w:del>
      </w:ins>
      <w:ins w:id="2656" w:author="Michael Allen" w:date="2024-03-05T11:50:00Z">
        <w:r w:rsidR="002163EC">
          <w:rPr>
            <w:sz w:val="22"/>
            <w:szCs w:val="22"/>
          </w:rPr>
          <w:t>Allen</w:t>
        </w:r>
      </w:ins>
      <w:ins w:id="2657" w:author="Brian Blankenship" w:date="2024-01-09T09:22:00Z">
        <w:r w:rsidR="00857E8D">
          <w:rPr>
            <w:sz w:val="22"/>
            <w:szCs w:val="22"/>
          </w:rPr>
          <w:t xml:space="preserve"> et al. 2022). </w:t>
        </w:r>
      </w:ins>
      <w:ins w:id="2658" w:author="Brian Blankenship" w:date="2024-01-03T12:17:00Z">
        <w:r>
          <w:rPr>
            <w:sz w:val="22"/>
            <w:szCs w:val="22"/>
          </w:rPr>
          <w:t>Additionally,</w:t>
        </w:r>
      </w:ins>
      <w:moveTo w:id="2659" w:author="Brian Blankenship" w:date="2024-01-03T12:16:00Z">
        <w:del w:id="2660" w:author="Brian Blankenship" w:date="2024-01-03T12:16:00Z">
          <w:r w:rsidRPr="00E94FC4" w:rsidDel="00D31909">
            <w:rPr>
              <w:sz w:val="22"/>
              <w:szCs w:val="22"/>
            </w:rPr>
            <w:delText xml:space="preserve"> their experiences in both realms.</w:delText>
          </w:r>
        </w:del>
      </w:moveTo>
      <w:moveToRangeEnd w:id="2643"/>
      <w:ins w:id="2661" w:author="Brian Blankenship" w:date="2024-01-03T08:08:00Z">
        <w:r w:rsidR="00C82AAA">
          <w:rPr>
            <w:sz w:val="22"/>
            <w:szCs w:val="22"/>
          </w:rPr>
          <w:t xml:space="preserve"> we ask respondents to rate how favorably they view the United States and China</w:t>
        </w:r>
      </w:ins>
      <w:ins w:id="2662" w:author="Brian Blankenship" w:date="2024-01-03T08:09:00Z">
        <w:r w:rsidR="00C82AAA">
          <w:rPr>
            <w:sz w:val="22"/>
            <w:szCs w:val="22"/>
          </w:rPr>
          <w:t xml:space="preserve"> in general a</w:t>
        </w:r>
        <w:del w:id="2663" w:author="Michael Allen" w:date="2024-01-07T20:14:00Z">
          <w:r w:rsidR="00C82AAA" w:rsidDel="000F2C23">
            <w:rPr>
              <w:sz w:val="22"/>
              <w:szCs w:val="22"/>
            </w:rPr>
            <w:delText>s well as their level of support for those two countries having a military presence</w:delText>
          </w:r>
          <w:r w:rsidR="009F470D" w:rsidDel="000F2C23">
            <w:rPr>
              <w:sz w:val="22"/>
              <w:szCs w:val="22"/>
            </w:rPr>
            <w:delText xml:space="preserve"> using </w:delText>
          </w:r>
        </w:del>
      </w:ins>
      <w:ins w:id="2664" w:author="Brian Blankenship" w:date="2024-01-03T08:10:00Z">
        <w:del w:id="2665" w:author="Michael Allen" w:date="2024-01-07T20:14:00Z">
          <w:r w:rsidR="009F470D" w:rsidDel="000F2C23">
            <w:rPr>
              <w:sz w:val="22"/>
              <w:szCs w:val="22"/>
            </w:rPr>
            <w:delText>with</w:delText>
          </w:r>
        </w:del>
      </w:ins>
      <w:ins w:id="2666" w:author="Michael Allen" w:date="2024-01-07T20:14:00Z">
        <w:r w:rsidR="000F2C23">
          <w:rPr>
            <w:sz w:val="22"/>
            <w:szCs w:val="22"/>
          </w:rPr>
          <w:t>nd their level of support for those two countries having a military presence using</w:t>
        </w:r>
      </w:ins>
      <w:ins w:id="2667" w:author="Brian Blankenship" w:date="2024-01-03T08:10:00Z">
        <w:r w:rsidR="009F470D">
          <w:rPr>
            <w:sz w:val="22"/>
            <w:szCs w:val="22"/>
          </w:rPr>
          <w:t xml:space="preserve"> five-point Likert scale response options.</w:t>
        </w:r>
      </w:ins>
      <w:ins w:id="2668" w:author="Brian Blankenship" w:date="2024-01-09T09:24:00Z">
        <w:r w:rsidR="00857E8D">
          <w:rPr>
            <w:sz w:val="22"/>
            <w:szCs w:val="22"/>
          </w:rPr>
          <w:t xml:space="preserve"> These will serve as dependent variables.</w:t>
        </w:r>
      </w:ins>
    </w:p>
    <w:p w14:paraId="335A685F" w14:textId="699EC07E" w:rsidR="00857E8D" w:rsidRDefault="000A73D5">
      <w:pPr>
        <w:widowControl w:val="0"/>
        <w:spacing w:after="100" w:afterAutospacing="1" w:line="240" w:lineRule="auto"/>
        <w:ind w:firstLine="720"/>
        <w:contextualSpacing/>
        <w:jc w:val="both"/>
        <w:rPr>
          <w:ins w:id="2669" w:author="Brian Blankenship" w:date="2024-01-09T09:23:00Z"/>
          <w:sz w:val="22"/>
          <w:szCs w:val="22"/>
        </w:rPr>
      </w:pPr>
      <w:ins w:id="2670" w:author="Michael Allen" w:date="2023-12-31T19:02:00Z">
        <w:r w:rsidRPr="00E94FC4">
          <w:rPr>
            <w:sz w:val="22"/>
            <w:szCs w:val="22"/>
          </w:rPr>
          <w:t xml:space="preserve">Our </w:t>
        </w:r>
      </w:ins>
      <w:ins w:id="2671" w:author="Michael Allen" w:date="2024-01-10T08:51:00Z">
        <w:r w:rsidR="002425B5">
          <w:rPr>
            <w:sz w:val="22"/>
            <w:szCs w:val="22"/>
          </w:rPr>
          <w:t>questions aim</w:t>
        </w:r>
      </w:ins>
      <w:ins w:id="2672" w:author="Michael Allen" w:date="2023-12-31T19:02:00Z">
        <w:r w:rsidRPr="00E94FC4">
          <w:rPr>
            <w:sz w:val="22"/>
            <w:szCs w:val="22"/>
          </w:rPr>
          <w:t xml:space="preserve"> to measure and test our</w:t>
        </w:r>
      </w:ins>
      <w:ins w:id="2673" w:author="Carla Martinez Machain" w:date="2024-01-02T15:27:00Z">
        <w:r w:rsidR="004F539A">
          <w:rPr>
            <w:sz w:val="22"/>
            <w:szCs w:val="22"/>
          </w:rPr>
          <w:t xml:space="preserve"> previously stated</w:t>
        </w:r>
      </w:ins>
      <w:ins w:id="2674" w:author="Michael Allen" w:date="2023-12-31T19:02:00Z">
        <w:r w:rsidRPr="00E94FC4">
          <w:rPr>
            <w:sz w:val="22"/>
            <w:szCs w:val="22"/>
          </w:rPr>
          <w:t xml:space="preserve"> propositions</w:t>
        </w:r>
        <w:del w:id="2675" w:author="Carla Martinez Machain" w:date="2024-01-02T15:27:00Z">
          <w:r w:rsidRPr="00E94FC4" w:rsidDel="004F539A">
            <w:rPr>
              <w:sz w:val="22"/>
              <w:szCs w:val="22"/>
            </w:rPr>
            <w:delText xml:space="preserve"> from above</w:delText>
          </w:r>
        </w:del>
        <w:r w:rsidRPr="00E94FC4">
          <w:rPr>
            <w:sz w:val="22"/>
            <w:szCs w:val="22"/>
          </w:rPr>
          <w:t xml:space="preserve">. The survey provides correlational evidence of the relationship between host-state civilian contact with foreign nationals and their views of the </w:t>
        </w:r>
      </w:ins>
      <w:ins w:id="2676" w:author="Brian Blankenship" w:date="2024-01-09T07:59:00Z">
        <w:r w:rsidR="008E7EF4">
          <w:rPr>
            <w:sz w:val="22"/>
            <w:szCs w:val="22"/>
          </w:rPr>
          <w:t>g</w:t>
        </w:r>
      </w:ins>
      <w:ins w:id="2677" w:author="Michael Allen" w:date="2023-12-31T19:02:00Z">
        <w:del w:id="2678" w:author="Brian Blankenship" w:date="2024-01-09T07:59:00Z">
          <w:r w:rsidRPr="00E94FC4" w:rsidDel="008E7EF4">
            <w:rPr>
              <w:sz w:val="22"/>
              <w:szCs w:val="22"/>
            </w:rPr>
            <w:delText>G</w:delText>
          </w:r>
        </w:del>
        <w:r w:rsidRPr="00E94FC4">
          <w:rPr>
            <w:sz w:val="22"/>
            <w:szCs w:val="22"/>
          </w:rPr>
          <w:t xml:space="preserve">reat </w:t>
        </w:r>
      </w:ins>
      <w:ins w:id="2679" w:author="Brian Blankenship" w:date="2024-01-09T07:59:00Z">
        <w:r w:rsidR="008E7EF4">
          <w:rPr>
            <w:sz w:val="22"/>
            <w:szCs w:val="22"/>
          </w:rPr>
          <w:t>po</w:t>
        </w:r>
      </w:ins>
      <w:ins w:id="2680" w:author="Michael Allen" w:date="2023-12-31T19:02:00Z">
        <w:del w:id="2681" w:author="Brian Blankenship" w:date="2024-01-09T07:59:00Z">
          <w:r w:rsidRPr="00E94FC4" w:rsidDel="008E7EF4">
            <w:rPr>
              <w:sz w:val="22"/>
              <w:szCs w:val="22"/>
            </w:rPr>
            <w:delText>Po</w:delText>
          </w:r>
        </w:del>
        <w:r w:rsidRPr="00E94FC4">
          <w:rPr>
            <w:sz w:val="22"/>
            <w:szCs w:val="22"/>
          </w:rPr>
          <w:t>wers</w:t>
        </w:r>
      </w:ins>
      <w:ins w:id="2682" w:author="Brian Blankenship" w:date="2024-01-09T09:24:00Z">
        <w:r w:rsidR="00857E8D">
          <w:rPr>
            <w:sz w:val="22"/>
            <w:szCs w:val="22"/>
          </w:rPr>
          <w:t xml:space="preserve"> and their military presence</w:t>
        </w:r>
        <w:del w:id="2683" w:author="Michael Allen" w:date="2024-01-10T08:51:00Z">
          <w:r w:rsidR="00857E8D" w:rsidDel="002425B5">
            <w:rPr>
              <w:sz w:val="22"/>
              <w:szCs w:val="22"/>
            </w:rPr>
            <w:delText>s</w:delText>
          </w:r>
        </w:del>
      </w:ins>
      <w:ins w:id="2684" w:author="Michael Allen" w:date="2023-12-31T19:02:00Z">
        <w:r w:rsidRPr="00E94FC4">
          <w:rPr>
            <w:sz w:val="22"/>
            <w:szCs w:val="22"/>
          </w:rPr>
          <w:t xml:space="preserve">. </w:t>
        </w:r>
        <w:del w:id="2685" w:author="Michael Flynn" w:date="2024-01-08T13:19:00Z">
          <w:r w:rsidRPr="00E94FC4" w:rsidDel="00CE25EF">
            <w:rPr>
              <w:sz w:val="22"/>
              <w:szCs w:val="22"/>
            </w:rPr>
            <w:delText>The additional q</w:delText>
          </w:r>
        </w:del>
      </w:ins>
      <w:ins w:id="2686" w:author="Michael Flynn" w:date="2024-01-08T13:19:00Z">
        <w:r w:rsidR="00CE25EF">
          <w:rPr>
            <w:sz w:val="22"/>
            <w:szCs w:val="22"/>
          </w:rPr>
          <w:t>Q</w:t>
        </w:r>
      </w:ins>
      <w:ins w:id="2687" w:author="Michael Allen" w:date="2023-12-31T19:02:00Z">
        <w:r w:rsidRPr="00E94FC4">
          <w:rPr>
            <w:sz w:val="22"/>
            <w:szCs w:val="22"/>
          </w:rPr>
          <w:t xml:space="preserve">uestions about </w:t>
        </w:r>
        <w:del w:id="2688" w:author="Carla Martinez Machain" w:date="2024-01-02T15:27:00Z">
          <w:r w:rsidRPr="00E94FC4" w:rsidDel="004F539A">
            <w:rPr>
              <w:sz w:val="22"/>
              <w:szCs w:val="22"/>
            </w:rPr>
            <w:delText xml:space="preserve">regular and social </w:delText>
          </w:r>
        </w:del>
        <w:del w:id="2689" w:author="Michael Flynn" w:date="2024-01-08T13:19:00Z">
          <w:r w:rsidRPr="00E94FC4" w:rsidDel="00CE25EF">
            <w:rPr>
              <w:sz w:val="22"/>
              <w:szCs w:val="22"/>
            </w:rPr>
            <w:delText>media</w:delText>
          </w:r>
        </w:del>
      </w:ins>
      <w:ins w:id="2690" w:author="Carla Martinez Machain" w:date="2024-01-02T15:28:00Z">
        <w:del w:id="2691" w:author="Michael Flynn" w:date="2024-01-08T13:19:00Z">
          <w:r w:rsidR="004F539A" w:rsidDel="00CE25EF">
            <w:rPr>
              <w:sz w:val="22"/>
              <w:szCs w:val="22"/>
            </w:rPr>
            <w:delText xml:space="preserve"> (</w:delText>
          </w:r>
        </w:del>
        <w:r w:rsidR="004F539A">
          <w:rPr>
            <w:sz w:val="22"/>
            <w:szCs w:val="22"/>
          </w:rPr>
          <w:t>traditional and social</w:t>
        </w:r>
        <w:del w:id="2692" w:author="Michael Flynn" w:date="2024-01-08T13:19:00Z">
          <w:r w:rsidR="004F539A" w:rsidDel="00CE25EF">
            <w:rPr>
              <w:sz w:val="22"/>
              <w:szCs w:val="22"/>
            </w:rPr>
            <w:delText>)</w:delText>
          </w:r>
        </w:del>
      </w:ins>
      <w:ins w:id="2693" w:author="Michael Flynn" w:date="2024-01-08T13:19:00Z">
        <w:r w:rsidR="00CE25EF">
          <w:rPr>
            <w:sz w:val="22"/>
            <w:szCs w:val="22"/>
          </w:rPr>
          <w:t xml:space="preserve"> media</w:t>
        </w:r>
      </w:ins>
      <w:ins w:id="2694" w:author="Michael Allen" w:date="2023-12-31T19:02:00Z">
        <w:r w:rsidRPr="00E94FC4">
          <w:rPr>
            <w:sz w:val="22"/>
            <w:szCs w:val="22"/>
          </w:rPr>
          <w:t xml:space="preserve"> consumption </w:t>
        </w:r>
        <w:del w:id="2695" w:author="Michael Flynn" w:date="2024-01-08T13:19:00Z">
          <w:r w:rsidRPr="00E94FC4" w:rsidDel="00CE25EF">
            <w:rPr>
              <w:sz w:val="22"/>
              <w:szCs w:val="22"/>
            </w:rPr>
            <w:delText>give us</w:delText>
          </w:r>
        </w:del>
      </w:ins>
      <w:ins w:id="2696" w:author="Michael Flynn" w:date="2024-01-08T13:19:00Z">
        <w:r w:rsidR="00CE25EF">
          <w:rPr>
            <w:sz w:val="22"/>
            <w:szCs w:val="22"/>
          </w:rPr>
          <w:t>provide</w:t>
        </w:r>
        <w:del w:id="2697" w:author="Michael Allen" w:date="2024-01-10T08:51:00Z">
          <w:r w:rsidR="00CE25EF" w:rsidDel="002425B5">
            <w:rPr>
              <w:sz w:val="22"/>
              <w:szCs w:val="22"/>
            </w:rPr>
            <w:delText>s</w:delText>
          </w:r>
        </w:del>
      </w:ins>
      <w:ins w:id="2698" w:author="Michael Allen" w:date="2023-12-31T19:02:00Z">
        <w:r w:rsidRPr="00E94FC4">
          <w:rPr>
            <w:sz w:val="22"/>
            <w:szCs w:val="22"/>
          </w:rPr>
          <w:t xml:space="preserve"> additional information about the cross-pressures of </w:t>
        </w:r>
        <w:del w:id="2699" w:author="Michael Flynn" w:date="2024-01-08T13:20:00Z">
          <w:r w:rsidRPr="00E94FC4" w:rsidDel="00CE25EF">
            <w:rPr>
              <w:sz w:val="22"/>
              <w:szCs w:val="22"/>
            </w:rPr>
            <w:delText>the</w:delText>
          </w:r>
        </w:del>
      </w:ins>
      <w:ins w:id="2700" w:author="Michael Flynn" w:date="2024-01-08T13:20:00Z">
        <w:r w:rsidR="00CE25EF">
          <w:rPr>
            <w:sz w:val="22"/>
            <w:szCs w:val="22"/>
          </w:rPr>
          <w:t>U.S. and Chinese</w:t>
        </w:r>
      </w:ins>
      <w:ins w:id="2701" w:author="Michael Allen" w:date="2023-12-31T19:02:00Z">
        <w:r w:rsidRPr="00E94FC4">
          <w:rPr>
            <w:sz w:val="22"/>
            <w:szCs w:val="22"/>
          </w:rPr>
          <w:t xml:space="preserve"> </w:t>
        </w:r>
        <w:del w:id="2702" w:author="Michael Flynn" w:date="2024-01-08T13:19:00Z">
          <w:r w:rsidRPr="00E94FC4" w:rsidDel="00CE25EF">
            <w:rPr>
              <w:sz w:val="22"/>
              <w:szCs w:val="22"/>
            </w:rPr>
            <w:delText>campaigns of influence</w:delText>
          </w:r>
        </w:del>
      </w:ins>
      <w:ins w:id="2703" w:author="Michael Flynn" w:date="2024-01-08T13:19:00Z">
        <w:r w:rsidR="00CE25EF">
          <w:rPr>
            <w:sz w:val="22"/>
            <w:szCs w:val="22"/>
          </w:rPr>
          <w:t>influence</w:t>
        </w:r>
      </w:ins>
      <w:ins w:id="2704" w:author="Michael Flynn" w:date="2024-01-08T13:20:00Z">
        <w:r w:rsidR="00CE25EF">
          <w:rPr>
            <w:sz w:val="22"/>
            <w:szCs w:val="22"/>
          </w:rPr>
          <w:t xml:space="preserve"> campaigns</w:t>
        </w:r>
      </w:ins>
      <w:ins w:id="2705" w:author="Brian Blankenship" w:date="2024-01-09T09:22:00Z">
        <w:r w:rsidR="00857E8D">
          <w:rPr>
            <w:sz w:val="22"/>
            <w:szCs w:val="22"/>
          </w:rPr>
          <w:t>. By capturing multiple avenues of contact</w:t>
        </w:r>
      </w:ins>
      <w:ins w:id="2706" w:author="Brian Blankenship" w:date="2024-01-09T09:23:00Z">
        <w:r w:rsidR="00857E8D">
          <w:rPr>
            <w:sz w:val="22"/>
            <w:szCs w:val="22"/>
          </w:rPr>
          <w:t>, we can account for the influence of potentially confounding factors</w:t>
        </w:r>
      </w:ins>
      <w:ins w:id="2707" w:author="Brian Blankenship" w:date="2024-01-09T09:22:00Z">
        <w:r w:rsidR="00857E8D" w:rsidRPr="00857E8D">
          <w:rPr>
            <w:sz w:val="22"/>
            <w:szCs w:val="22"/>
          </w:rPr>
          <w:t xml:space="preserve"> using multivariate regression</w:t>
        </w:r>
      </w:ins>
      <w:ins w:id="2708" w:author="Brian Blankenship" w:date="2024-01-09T09:23:00Z">
        <w:r w:rsidR="00857E8D">
          <w:rPr>
            <w:sz w:val="22"/>
            <w:szCs w:val="22"/>
          </w:rPr>
          <w:t xml:space="preserve"> to isolate the impact of each form of contact by controlling for the others. </w:t>
        </w:r>
      </w:ins>
    </w:p>
    <w:p w14:paraId="1D4558EA" w14:textId="0D50034C" w:rsidR="000A73D5" w:rsidRPr="00E94FC4" w:rsidDel="00857E8D" w:rsidRDefault="00857E8D">
      <w:pPr>
        <w:widowControl w:val="0"/>
        <w:spacing w:after="100" w:afterAutospacing="1" w:line="240" w:lineRule="auto"/>
        <w:ind w:firstLine="720"/>
        <w:contextualSpacing/>
        <w:jc w:val="both"/>
        <w:rPr>
          <w:ins w:id="2709" w:author="Michael Allen" w:date="2023-12-31T19:02:00Z"/>
          <w:del w:id="2710" w:author="Brian Blankenship" w:date="2024-01-09T09:22:00Z"/>
          <w:sz w:val="22"/>
          <w:szCs w:val="22"/>
        </w:rPr>
      </w:pPr>
      <w:ins w:id="2711" w:author="Brian Blankenship" w:date="2024-01-09T09:23:00Z">
        <w:r>
          <w:rPr>
            <w:sz w:val="22"/>
            <w:szCs w:val="22"/>
          </w:rPr>
          <w:t xml:space="preserve">Additionally, </w:t>
        </w:r>
      </w:ins>
      <w:ins w:id="2712" w:author="Michael Allen" w:date="2023-12-31T19:02:00Z">
        <w:del w:id="2713" w:author="Brian Blankenship" w:date="2024-01-09T09:22:00Z">
          <w:r w:rsidR="000A73D5" w:rsidRPr="00E94FC4" w:rsidDel="00857E8D">
            <w:rPr>
              <w:sz w:val="22"/>
              <w:szCs w:val="22"/>
            </w:rPr>
            <w:delText xml:space="preserve"> </w:delText>
          </w:r>
        </w:del>
        <w:del w:id="2714" w:author="Michael Flynn" w:date="2024-01-08T13:20:00Z">
          <w:r w:rsidR="000A73D5" w:rsidRPr="00E94FC4" w:rsidDel="00CE25EF">
            <w:rPr>
              <w:sz w:val="22"/>
              <w:szCs w:val="22"/>
            </w:rPr>
            <w:delText>from the United States and China</w:delText>
          </w:r>
        </w:del>
        <w:del w:id="2715" w:author="Brian Blankenship" w:date="2024-01-09T09:22:00Z">
          <w:r w:rsidR="000A73D5" w:rsidRPr="00E94FC4" w:rsidDel="00857E8D">
            <w:rPr>
              <w:sz w:val="22"/>
              <w:szCs w:val="22"/>
            </w:rPr>
            <w:delText>.</w:delText>
          </w:r>
        </w:del>
      </w:ins>
    </w:p>
    <w:p w14:paraId="71991B48" w14:textId="399D7E09" w:rsidR="001F7F7E" w:rsidRDefault="000F2C23">
      <w:pPr>
        <w:widowControl w:val="0"/>
        <w:spacing w:after="100" w:afterAutospacing="1" w:line="240" w:lineRule="auto"/>
        <w:ind w:firstLine="720"/>
        <w:contextualSpacing/>
        <w:jc w:val="both"/>
        <w:rPr>
          <w:ins w:id="2716" w:author="Michael Flynn" w:date="2024-01-05T11:15:00Z"/>
          <w:sz w:val="22"/>
          <w:szCs w:val="22"/>
        </w:rPr>
      </w:pPr>
      <w:ins w:id="2717" w:author="Michael Allen" w:date="2024-01-07T20:14:00Z">
        <w:del w:id="2718" w:author="Brian Blankenship" w:date="2024-01-09T09:23:00Z">
          <w:r w:rsidDel="00857E8D">
            <w:rPr>
              <w:sz w:val="22"/>
              <w:szCs w:val="22"/>
            </w:rPr>
            <w:delText>W</w:delText>
          </w:r>
        </w:del>
      </w:ins>
      <w:ins w:id="2719" w:author="Brian Blankenship" w:date="2024-01-09T09:23:00Z">
        <w:r w:rsidR="00857E8D">
          <w:rPr>
            <w:sz w:val="22"/>
            <w:szCs w:val="22"/>
          </w:rPr>
          <w:t>w</w:t>
        </w:r>
      </w:ins>
      <w:ins w:id="2720" w:author="Michael Allen" w:date="2024-01-07T20:14:00Z">
        <w:r>
          <w:rPr>
            <w:sz w:val="22"/>
            <w:szCs w:val="22"/>
          </w:rPr>
          <w:t>e will pre-register</w:t>
        </w:r>
      </w:ins>
      <w:ins w:id="2721" w:author="Michael Allen" w:date="2024-01-07T20:15:00Z">
        <w:r>
          <w:rPr>
            <w:sz w:val="22"/>
            <w:szCs w:val="22"/>
          </w:rPr>
          <w:t xml:space="preserve"> </w:t>
        </w:r>
      </w:ins>
      <w:ins w:id="2722" w:author="Brian Blankenship" w:date="2024-01-09T08:00:00Z">
        <w:r w:rsidR="008E7EF4">
          <w:rPr>
            <w:sz w:val="22"/>
            <w:szCs w:val="22"/>
          </w:rPr>
          <w:t>a</w:t>
        </w:r>
      </w:ins>
      <w:ins w:id="2723" w:author="Michael Allen" w:date="2024-01-07T20:15:00Z">
        <w:del w:id="2724" w:author="Brian Blankenship" w:date="2024-01-09T08:00:00Z">
          <w:r w:rsidDel="008E7EF4">
            <w:rPr>
              <w:sz w:val="22"/>
              <w:szCs w:val="22"/>
            </w:rPr>
            <w:delText>our</w:delText>
          </w:r>
        </w:del>
      </w:ins>
      <w:commentRangeStart w:id="2725"/>
      <w:commentRangeStart w:id="2726"/>
      <w:commentRangeStart w:id="2727"/>
      <w:commentRangeStart w:id="2728"/>
      <w:commentRangeStart w:id="2729"/>
      <w:ins w:id="2730" w:author="Michael Allen" w:date="2023-12-31T19:02:00Z">
        <w:r w:rsidR="000A73D5" w:rsidRPr="00E94FC4">
          <w:rPr>
            <w:sz w:val="22"/>
            <w:szCs w:val="22"/>
          </w:rPr>
          <w:t xml:space="preserve"> </w:t>
        </w:r>
      </w:ins>
      <w:ins w:id="2731" w:author="Michael Flynn" w:date="2024-01-05T11:15:00Z">
        <w:r w:rsidR="00280BB3">
          <w:rPr>
            <w:sz w:val="22"/>
            <w:szCs w:val="22"/>
          </w:rPr>
          <w:t xml:space="preserve">conjoint experiment design </w:t>
        </w:r>
      </w:ins>
      <w:ins w:id="2732" w:author="Michael Allen" w:date="2023-12-31T19:02:00Z">
        <w:r w:rsidR="000A73D5" w:rsidRPr="00E94FC4">
          <w:rPr>
            <w:sz w:val="22"/>
            <w:szCs w:val="22"/>
          </w:rPr>
          <w:t xml:space="preserve">and </w:t>
        </w:r>
      </w:ins>
      <w:ins w:id="2733" w:author="Michael Flynn" w:date="2024-01-05T11:15:00Z">
        <w:del w:id="2734" w:author="Michael Allen" w:date="2024-01-07T20:15:00Z">
          <w:r w:rsidR="00280BB3" w:rsidDel="000F2C23">
            <w:rPr>
              <w:sz w:val="22"/>
              <w:szCs w:val="22"/>
            </w:rPr>
            <w:delText xml:space="preserve">will be </w:delText>
          </w:r>
        </w:del>
      </w:ins>
      <w:ins w:id="2735" w:author="Michael Allen" w:date="2023-12-31T19:02:00Z">
        <w:r w:rsidR="000A73D5" w:rsidRPr="00E94FC4">
          <w:rPr>
            <w:sz w:val="22"/>
            <w:szCs w:val="22"/>
          </w:rPr>
          <w:t>deploy</w:t>
        </w:r>
      </w:ins>
      <w:ins w:id="2736" w:author="Michael Allen" w:date="2024-01-07T20:15:00Z">
        <w:r>
          <w:rPr>
            <w:sz w:val="22"/>
            <w:szCs w:val="22"/>
          </w:rPr>
          <w:t xml:space="preserve"> it</w:t>
        </w:r>
      </w:ins>
      <w:ins w:id="2737" w:author="Michael Allen" w:date="2023-12-31T19:02:00Z">
        <w:r w:rsidR="000A73D5" w:rsidRPr="00E94FC4">
          <w:rPr>
            <w:sz w:val="22"/>
            <w:szCs w:val="22"/>
          </w:rPr>
          <w:t xml:space="preserve"> with </w:t>
        </w:r>
        <w:del w:id="2738" w:author="Carla Martinez Machain" w:date="2024-01-02T17:24:00Z">
          <w:r w:rsidR="000A73D5" w:rsidRPr="00E94FC4" w:rsidDel="006E37E6">
            <w:rPr>
              <w:sz w:val="22"/>
              <w:szCs w:val="22"/>
            </w:rPr>
            <w:delText>both</w:delText>
          </w:r>
        </w:del>
      </w:ins>
      <w:ins w:id="2739" w:author="Carla Martinez Machain" w:date="2024-01-02T17:24:00Z">
        <w:r w:rsidR="006E37E6">
          <w:rPr>
            <w:sz w:val="22"/>
            <w:szCs w:val="22"/>
          </w:rPr>
          <w:t>all</w:t>
        </w:r>
      </w:ins>
      <w:ins w:id="2740" w:author="Michael Allen" w:date="2023-12-31T19:02:00Z">
        <w:r w:rsidR="000A73D5" w:rsidRPr="00E94FC4">
          <w:rPr>
            <w:sz w:val="22"/>
            <w:szCs w:val="22"/>
          </w:rPr>
          <w:t xml:space="preserve"> surveys. </w:t>
        </w:r>
      </w:ins>
      <w:ins w:id="2741" w:author="Michael Flynn" w:date="2024-01-05T11:15:00Z">
        <w:r w:rsidR="001F7F7E">
          <w:rPr>
            <w:sz w:val="22"/>
            <w:szCs w:val="22"/>
          </w:rPr>
          <w:t xml:space="preserve">Our </w:t>
        </w:r>
      </w:ins>
      <w:ins w:id="2742" w:author="Michael Flynn" w:date="2024-01-05T11:16:00Z">
        <w:r w:rsidR="001F7F7E">
          <w:rPr>
            <w:sz w:val="22"/>
            <w:szCs w:val="22"/>
          </w:rPr>
          <w:t xml:space="preserve">primary research goal is to </w:t>
        </w:r>
        <w:del w:id="2743" w:author="Michael Allen" w:date="2024-01-10T09:34:00Z">
          <w:r w:rsidR="001F7F7E" w:rsidDel="00480212">
            <w:rPr>
              <w:sz w:val="22"/>
              <w:szCs w:val="22"/>
            </w:rPr>
            <w:delText>better understand</w:delText>
          </w:r>
        </w:del>
      </w:ins>
      <w:ins w:id="2744" w:author="Michael Allen" w:date="2024-01-10T09:34:00Z">
        <w:r w:rsidR="00480212">
          <w:rPr>
            <w:sz w:val="22"/>
            <w:szCs w:val="22"/>
          </w:rPr>
          <w:t>understand better the</w:t>
        </w:r>
      </w:ins>
      <w:ins w:id="2745" w:author="Michael Flynn" w:date="2024-01-05T11:16:00Z">
        <w:del w:id="2746" w:author="Michael Allen" w:date="2024-01-10T09:34:00Z">
          <w:r w:rsidR="001F7F7E" w:rsidDel="00480212">
            <w:rPr>
              <w:sz w:val="22"/>
              <w:szCs w:val="22"/>
            </w:rPr>
            <w:delText xml:space="preserve"> the various</w:delText>
          </w:r>
        </w:del>
        <w:r w:rsidR="001F7F7E">
          <w:rPr>
            <w:sz w:val="22"/>
            <w:szCs w:val="22"/>
          </w:rPr>
          <w:t xml:space="preserve"> factors that shape mass attitudes towards hosting prospective foreign military bases and deployments.</w:t>
        </w:r>
      </w:ins>
      <w:ins w:id="2747" w:author="Michael Flynn" w:date="2024-01-05T11:17:00Z">
        <w:r w:rsidR="001F7F7E">
          <w:rPr>
            <w:sz w:val="22"/>
            <w:szCs w:val="22"/>
          </w:rPr>
          <w:t xml:space="preserve"> Citizens </w:t>
        </w:r>
        <w:del w:id="2748" w:author="Michael Allen" w:date="2024-01-10T09:34:00Z">
          <w:r w:rsidR="001F7F7E" w:rsidDel="00480212">
            <w:rPr>
              <w:sz w:val="22"/>
              <w:szCs w:val="22"/>
            </w:rPr>
            <w:delText>are choosing</w:delText>
          </w:r>
        </w:del>
      </w:ins>
      <w:ins w:id="2749" w:author="Michael Allen" w:date="2024-01-10T09:34:00Z">
        <w:r w:rsidR="00480212">
          <w:rPr>
            <w:sz w:val="22"/>
            <w:szCs w:val="22"/>
          </w:rPr>
          <w:t>choose</w:t>
        </w:r>
      </w:ins>
      <w:ins w:id="2750" w:author="Michael Flynn" w:date="2024-01-05T11:17:00Z">
        <w:r w:rsidR="001F7F7E">
          <w:rPr>
            <w:sz w:val="22"/>
            <w:szCs w:val="22"/>
          </w:rPr>
          <w:t xml:space="preserve"> from </w:t>
        </w:r>
        <w:del w:id="2751" w:author="Michael Allen" w:date="2024-01-10T09:34:00Z">
          <w:r w:rsidR="001F7F7E" w:rsidDel="00480212">
            <w:rPr>
              <w:sz w:val="22"/>
              <w:szCs w:val="22"/>
            </w:rPr>
            <w:delText>a range of different options</w:delText>
          </w:r>
        </w:del>
      </w:ins>
      <w:ins w:id="2752" w:author="Michael Allen" w:date="2024-01-10T09:34:00Z">
        <w:r w:rsidR="00480212">
          <w:rPr>
            <w:sz w:val="22"/>
            <w:szCs w:val="22"/>
          </w:rPr>
          <w:t>various options,</w:t>
        </w:r>
      </w:ins>
      <w:ins w:id="2753" w:author="Michael Flynn" w:date="2024-01-05T11:17:00Z">
        <w:r w:rsidR="001F7F7E">
          <w:rPr>
            <w:sz w:val="22"/>
            <w:szCs w:val="22"/>
          </w:rPr>
          <w:t xml:space="preserve"> and we expect several factors to influence their decisions, including the specific basing power in question, possible economic benefits, the size of the base and</w:t>
        </w:r>
        <w:del w:id="2754" w:author="Michael Allen" w:date="2024-01-10T09:34:00Z">
          <w:r w:rsidR="001F7F7E" w:rsidDel="00480212">
            <w:rPr>
              <w:sz w:val="22"/>
              <w:szCs w:val="22"/>
            </w:rPr>
            <w:delText>/or</w:delText>
          </w:r>
        </w:del>
        <w:r w:rsidR="001F7F7E">
          <w:rPr>
            <w:sz w:val="22"/>
            <w:szCs w:val="22"/>
          </w:rPr>
          <w:t xml:space="preserve"> deployment, and th</w:t>
        </w:r>
      </w:ins>
      <w:ins w:id="2755" w:author="Michael Flynn" w:date="2024-01-05T11:18:00Z">
        <w:r w:rsidR="001F7F7E">
          <w:rPr>
            <w:sz w:val="22"/>
            <w:szCs w:val="22"/>
          </w:rPr>
          <w:t xml:space="preserve">eir individual geographic exposure to the </w:t>
        </w:r>
        <w:r w:rsidR="001F7F7E">
          <w:rPr>
            <w:sz w:val="22"/>
            <w:szCs w:val="22"/>
          </w:rPr>
          <w:lastRenderedPageBreak/>
          <w:t>negative externalities of such deployments.</w:t>
        </w:r>
      </w:ins>
      <w:ins w:id="2756" w:author="Michael Flynn" w:date="2024-01-05T11:16:00Z">
        <w:r w:rsidR="001F7F7E">
          <w:rPr>
            <w:sz w:val="22"/>
            <w:szCs w:val="22"/>
          </w:rPr>
          <w:t xml:space="preserve"> Given the multidimensional nature of the</w:t>
        </w:r>
      </w:ins>
      <w:ins w:id="2757" w:author="Michael Flynn" w:date="2024-01-05T11:19:00Z">
        <w:r w:rsidR="00EC16E9">
          <w:rPr>
            <w:sz w:val="22"/>
            <w:szCs w:val="22"/>
          </w:rPr>
          <w:t xml:space="preserve"> competing options, we have chosen a conjoint experiment design to help us better assess the influence of these </w:t>
        </w:r>
        <w:r w:rsidR="005A63E2">
          <w:rPr>
            <w:sz w:val="22"/>
            <w:szCs w:val="22"/>
          </w:rPr>
          <w:t>different</w:t>
        </w:r>
        <w:r w:rsidR="00EC16E9">
          <w:rPr>
            <w:sz w:val="22"/>
            <w:szCs w:val="22"/>
          </w:rPr>
          <w:t xml:space="preserve"> factors. </w:t>
        </w:r>
        <w:r w:rsidR="002B46CA">
          <w:rPr>
            <w:sz w:val="22"/>
            <w:szCs w:val="22"/>
          </w:rPr>
          <w:t>Conjoint designs are seeing increased use in political science</w:t>
        </w:r>
      </w:ins>
      <w:ins w:id="2758" w:author="Michael Flynn" w:date="2024-01-05T11:30:00Z">
        <w:r w:rsidR="00896843">
          <w:rPr>
            <w:sz w:val="22"/>
            <w:szCs w:val="22"/>
          </w:rPr>
          <w:t xml:space="preserve"> to help researchers understand the influence of different treatment components,</w:t>
        </w:r>
      </w:ins>
      <w:ins w:id="2759" w:author="Michael Flynn" w:date="2024-01-05T11:19:00Z">
        <w:r w:rsidR="002B46CA">
          <w:rPr>
            <w:sz w:val="22"/>
            <w:szCs w:val="22"/>
          </w:rPr>
          <w:t xml:space="preserve"> but </w:t>
        </w:r>
      </w:ins>
      <w:ins w:id="2760" w:author="Michael Flynn" w:date="2024-01-05T11:30:00Z">
        <w:r w:rsidR="00A807DD">
          <w:rPr>
            <w:sz w:val="22"/>
            <w:szCs w:val="22"/>
          </w:rPr>
          <w:t xml:space="preserve">they </w:t>
        </w:r>
      </w:ins>
      <w:ins w:id="2761" w:author="Michael Flynn" w:date="2024-01-05T11:19:00Z">
        <w:r w:rsidR="002B46CA">
          <w:rPr>
            <w:sz w:val="22"/>
            <w:szCs w:val="22"/>
          </w:rPr>
          <w:t xml:space="preserve">have been </w:t>
        </w:r>
      </w:ins>
      <w:ins w:id="2762" w:author="Michael Flynn" w:date="2024-01-05T11:20:00Z">
        <w:r w:rsidR="002B46CA">
          <w:rPr>
            <w:sz w:val="22"/>
            <w:szCs w:val="22"/>
          </w:rPr>
          <w:t>l</w:t>
        </w:r>
        <w:del w:id="2763" w:author="Michael Allen" w:date="2024-01-10T09:35:00Z">
          <w:r w:rsidR="002B46CA" w:rsidDel="00480212">
            <w:rPr>
              <w:sz w:val="22"/>
              <w:szCs w:val="22"/>
            </w:rPr>
            <w:delText>argely limited</w:delText>
          </w:r>
        </w:del>
      </w:ins>
      <w:ins w:id="2764" w:author="Michael Allen" w:date="2024-01-10T09:35:00Z">
        <w:r w:rsidR="00480212">
          <w:rPr>
            <w:sz w:val="22"/>
            <w:szCs w:val="22"/>
          </w:rPr>
          <w:t>imited mainly</w:t>
        </w:r>
      </w:ins>
      <w:ins w:id="2765" w:author="Michael Flynn" w:date="2024-01-05T11:20:00Z">
        <w:r w:rsidR="002B46CA">
          <w:rPr>
            <w:sz w:val="22"/>
            <w:szCs w:val="22"/>
          </w:rPr>
          <w:t xml:space="preserve"> to understanding individuals’ vote choice</w:t>
        </w:r>
      </w:ins>
      <w:ins w:id="2766" w:author="Michael Allen" w:date="2024-01-10T09:35:00Z">
        <w:r w:rsidR="00480212">
          <w:rPr>
            <w:sz w:val="22"/>
            <w:szCs w:val="22"/>
          </w:rPr>
          <w:t>s</w:t>
        </w:r>
      </w:ins>
      <w:ins w:id="2767" w:author="Michael Flynn" w:date="2024-01-05T11:20:00Z">
        <w:r w:rsidR="002B46CA">
          <w:rPr>
            <w:sz w:val="22"/>
            <w:szCs w:val="22"/>
          </w:rPr>
          <w:t xml:space="preserve"> or </w:t>
        </w:r>
        <w:del w:id="2768" w:author="Michael Allen" w:date="2024-01-10T09:35:00Z">
          <w:r w:rsidR="002B46CA" w:rsidDel="00480212">
            <w:rPr>
              <w:sz w:val="22"/>
              <w:szCs w:val="22"/>
            </w:rPr>
            <w:delText xml:space="preserve">in </w:delText>
          </w:r>
        </w:del>
        <w:r w:rsidR="002B46CA">
          <w:rPr>
            <w:sz w:val="22"/>
            <w:szCs w:val="22"/>
          </w:rPr>
          <w:t>choosing between different policy options</w:t>
        </w:r>
      </w:ins>
      <w:ins w:id="2769" w:author="Michael Flynn" w:date="2024-01-05T11:21:00Z">
        <w:r w:rsidR="002B46CA">
          <w:rPr>
            <w:sz w:val="22"/>
            <w:szCs w:val="22"/>
          </w:rPr>
          <w:t xml:space="preserve"> (Hainmueller, Hopkins, and Yamamoto 2014)</w:t>
        </w:r>
      </w:ins>
      <w:ins w:id="2770" w:author="Michael Flynn" w:date="2024-01-05T11:20:00Z">
        <w:r w:rsidR="002B46CA">
          <w:rPr>
            <w:sz w:val="22"/>
            <w:szCs w:val="22"/>
          </w:rPr>
          <w:t xml:space="preserve">. </w:t>
        </w:r>
      </w:ins>
      <w:ins w:id="2771" w:author="Michael Flynn" w:date="2024-01-05T11:34:00Z">
        <w:r w:rsidR="009A689E">
          <w:rPr>
            <w:sz w:val="22"/>
            <w:szCs w:val="22"/>
          </w:rPr>
          <w:t>In recent years</w:t>
        </w:r>
      </w:ins>
      <w:ins w:id="2772" w:author="Michael Allen" w:date="2024-01-10T09:35:00Z">
        <w:r w:rsidR="00480212">
          <w:rPr>
            <w:sz w:val="22"/>
            <w:szCs w:val="22"/>
          </w:rPr>
          <w:t>,</w:t>
        </w:r>
      </w:ins>
      <w:ins w:id="2773" w:author="Michael Flynn" w:date="2024-01-05T11:34:00Z">
        <w:r w:rsidR="009A689E">
          <w:rPr>
            <w:sz w:val="22"/>
            <w:szCs w:val="22"/>
          </w:rPr>
          <w:t xml:space="preserve"> </w:t>
        </w:r>
      </w:ins>
      <w:ins w:id="2774" w:author="Michael Flynn" w:date="2024-01-05T11:35:00Z">
        <w:r w:rsidR="009A689E">
          <w:rPr>
            <w:sz w:val="22"/>
            <w:szCs w:val="22"/>
          </w:rPr>
          <w:t>there has been some growth in the use of conjoint designs to study issues related to international relations and security policy (</w:t>
        </w:r>
        <w:del w:id="2775" w:author="Michael Allen" w:date="2024-01-10T09:35:00Z">
          <w:r w:rsidR="009A689E" w:rsidDel="00480212">
            <w:rPr>
              <w:sz w:val="22"/>
              <w:szCs w:val="22"/>
            </w:rPr>
            <w:delText>e.g.</w:delText>
          </w:r>
        </w:del>
      </w:ins>
      <w:ins w:id="2776" w:author="Michael Allen" w:date="2024-01-10T09:35:00Z">
        <w:r w:rsidR="00480212">
          <w:rPr>
            <w:sz w:val="22"/>
            <w:szCs w:val="22"/>
          </w:rPr>
          <w:t>for example,</w:t>
        </w:r>
      </w:ins>
      <w:ins w:id="2777" w:author="Michael Flynn" w:date="2024-01-05T11:35:00Z">
        <w:r w:rsidR="009A689E">
          <w:rPr>
            <w:sz w:val="22"/>
            <w:szCs w:val="22"/>
          </w:rPr>
          <w:t xml:space="preserve"> Alley 2022). </w:t>
        </w:r>
      </w:ins>
      <w:ins w:id="2778" w:author="Michael Flynn" w:date="2024-01-05T12:04:00Z">
        <w:r w:rsidR="0013061A">
          <w:rPr>
            <w:sz w:val="22"/>
            <w:szCs w:val="22"/>
          </w:rPr>
          <w:t xml:space="preserve">This project </w:t>
        </w:r>
        <w:del w:id="2779" w:author="Michael Allen" w:date="2024-01-10T09:35:00Z">
          <w:r w:rsidR="0013061A" w:rsidDel="00480212">
            <w:rPr>
              <w:sz w:val="22"/>
              <w:szCs w:val="22"/>
            </w:rPr>
            <w:delText>gives us an opportunity</w:delText>
          </w:r>
        </w:del>
      </w:ins>
      <w:ins w:id="2780" w:author="Michael Allen" w:date="2024-01-10T09:35:00Z">
        <w:r w:rsidR="00480212">
          <w:rPr>
            <w:sz w:val="22"/>
            <w:szCs w:val="22"/>
          </w:rPr>
          <w:t>allows us</w:t>
        </w:r>
      </w:ins>
      <w:ins w:id="2781" w:author="Michael Flynn" w:date="2024-01-05T12:04:00Z">
        <w:r w:rsidR="0013061A">
          <w:rPr>
            <w:sz w:val="22"/>
            <w:szCs w:val="22"/>
          </w:rPr>
          <w:t xml:space="preserve"> to </w:t>
        </w:r>
        <w:del w:id="2782" w:author="Michael Allen" w:date="2024-01-10T09:35:00Z">
          <w:r w:rsidR="0013061A" w:rsidDel="00480212">
            <w:rPr>
              <w:sz w:val="22"/>
              <w:szCs w:val="22"/>
            </w:rPr>
            <w:delText>better understand</w:delText>
          </w:r>
        </w:del>
      </w:ins>
      <w:ins w:id="2783" w:author="Michael Allen" w:date="2024-01-10T09:35:00Z">
        <w:r w:rsidR="00480212">
          <w:rPr>
            <w:sz w:val="22"/>
            <w:szCs w:val="22"/>
          </w:rPr>
          <w:t>understand better</w:t>
        </w:r>
      </w:ins>
      <w:ins w:id="2784" w:author="Michael Flynn" w:date="2024-01-05T12:04:00Z">
        <w:r w:rsidR="0013061A">
          <w:rPr>
            <w:sz w:val="22"/>
            <w:szCs w:val="22"/>
          </w:rPr>
          <w:t xml:space="preserve"> how citizens </w:t>
        </w:r>
        <w:r w:rsidR="00892B2A">
          <w:rPr>
            <w:sz w:val="22"/>
            <w:szCs w:val="22"/>
          </w:rPr>
          <w:t>choose</w:t>
        </w:r>
        <w:r w:rsidR="0013061A">
          <w:rPr>
            <w:sz w:val="22"/>
            <w:szCs w:val="22"/>
          </w:rPr>
          <w:t xml:space="preserve"> when presented with competing options from major powers looking to build power projection capabilities in prospective host states.</w:t>
        </w:r>
      </w:ins>
    </w:p>
    <w:p w14:paraId="2155DB1F" w14:textId="223FD7D0" w:rsidR="00C9767F" w:rsidDel="009D1832" w:rsidRDefault="000A73D5">
      <w:pPr>
        <w:widowControl w:val="0"/>
        <w:spacing w:after="100" w:afterAutospacing="1" w:line="240" w:lineRule="auto"/>
        <w:ind w:firstLine="720"/>
        <w:contextualSpacing/>
        <w:jc w:val="both"/>
        <w:rPr>
          <w:ins w:id="2785" w:author="Brian Blankenship" w:date="2024-01-03T16:58:00Z"/>
          <w:del w:id="2786" w:author="Michael Flynn" w:date="2024-01-05T11:52:00Z"/>
          <w:sz w:val="22"/>
          <w:szCs w:val="22"/>
        </w:rPr>
      </w:pPr>
      <w:ins w:id="2787" w:author="Michael Allen" w:date="2023-12-31T19:02:00Z">
        <w:del w:id="2788" w:author="Michael Flynn" w:date="2024-01-05T11:26:00Z">
          <w:r w:rsidRPr="00E94FC4" w:rsidDel="00896843">
            <w:rPr>
              <w:sz w:val="22"/>
              <w:szCs w:val="22"/>
            </w:rPr>
            <w:delText>Within the experiment, we will provide a prompt with a control and intervention treatment</w:delText>
          </w:r>
        </w:del>
      </w:ins>
      <w:ins w:id="2789" w:author="Brian Blankenship" w:date="2024-01-03T12:14:00Z">
        <w:del w:id="2790" w:author="Michael Flynn" w:date="2024-01-05T11:26:00Z">
          <w:r w:rsidR="00D31909" w:rsidDel="00896843">
            <w:rPr>
              <w:sz w:val="22"/>
              <w:szCs w:val="22"/>
            </w:rPr>
            <w:delText>s</w:delText>
          </w:r>
        </w:del>
      </w:ins>
      <w:ins w:id="2791" w:author="Michael Allen" w:date="2023-12-31T19:02:00Z">
        <w:del w:id="2792" w:author="Michael Flynn" w:date="2024-01-05T11:26:00Z">
          <w:r w:rsidRPr="00E94FC4" w:rsidDel="00896843">
            <w:rPr>
              <w:sz w:val="22"/>
              <w:szCs w:val="22"/>
            </w:rPr>
            <w:delText>.</w:delText>
          </w:r>
        </w:del>
      </w:ins>
      <w:ins w:id="2793" w:author="Carla Martinez Machain" w:date="2024-01-02T17:27:00Z">
        <w:del w:id="2794" w:author="Michael Flynn" w:date="2024-01-05T11:26:00Z">
          <w:r w:rsidR="006E37E6" w:rsidDel="00896843">
            <w:rPr>
              <w:sz w:val="22"/>
              <w:szCs w:val="22"/>
            </w:rPr>
            <w:delText xml:space="preserve"> We are interested in testing</w:delText>
          </w:r>
        </w:del>
      </w:ins>
      <w:ins w:id="2795" w:author="Brian Blankenship" w:date="2024-01-03T12:14:00Z">
        <w:del w:id="2796" w:author="Michael Flynn" w:date="2024-01-05T11:26:00Z">
          <w:r w:rsidR="00D31909" w:rsidDel="00896843">
            <w:rPr>
              <w:sz w:val="22"/>
              <w:szCs w:val="22"/>
            </w:rPr>
            <w:delText xml:space="preserve"> how respondents’ support for a U.S. and Chinese military presence is shaped by </w:delText>
          </w:r>
        </w:del>
      </w:ins>
      <w:ins w:id="2797" w:author="Brian Blankenship" w:date="2024-01-03T12:17:00Z">
        <w:del w:id="2798" w:author="Michael Flynn" w:date="2024-01-05T11:26:00Z">
          <w:r w:rsidR="00D31909" w:rsidDel="00896843">
            <w:rPr>
              <w:sz w:val="22"/>
              <w:szCs w:val="22"/>
            </w:rPr>
            <w:delText>great power economic incentives</w:delText>
          </w:r>
        </w:del>
      </w:ins>
      <w:ins w:id="2799" w:author="Carla Martinez Machain" w:date="2024-01-02T17:27:00Z">
        <w:del w:id="2800" w:author="Michael Flynn" w:date="2024-01-05T11:26:00Z">
          <w:r w:rsidR="006E37E6" w:rsidDel="00896843">
            <w:rPr>
              <w:sz w:val="22"/>
              <w:szCs w:val="22"/>
            </w:rPr>
            <w:delText xml:space="preserve"> the willingness of respondents to </w:delText>
          </w:r>
        </w:del>
      </w:ins>
      <w:ins w:id="2801" w:author="Carla Martinez Machain" w:date="2024-01-02T17:28:00Z">
        <w:del w:id="2802" w:author="Michael Flynn" w:date="2024-01-05T11:26:00Z">
          <w:r w:rsidR="006E37E6" w:rsidDel="00896843">
            <w:rPr>
              <w:sz w:val="22"/>
              <w:szCs w:val="22"/>
            </w:rPr>
            <w:delText>accept expanded military access by a major power in their country</w:delText>
          </w:r>
        </w:del>
      </w:ins>
      <w:ins w:id="2803" w:author="Carla Martinez Machain" w:date="2024-01-02T17:35:00Z">
        <w:del w:id="2804" w:author="Michael Flynn" w:date="2024-01-05T11:26:00Z">
          <w:r w:rsidR="00F3620B" w:rsidDel="00896843">
            <w:rPr>
              <w:sz w:val="22"/>
              <w:szCs w:val="22"/>
            </w:rPr>
            <w:delText xml:space="preserve"> and how that is affected by major powers’ influence campaigns and </w:delText>
          </w:r>
        </w:del>
      </w:ins>
      <w:ins w:id="2805" w:author="Carla Martinez Machain" w:date="2024-01-02T17:36:00Z">
        <w:del w:id="2806" w:author="Michael Flynn" w:date="2024-01-05T11:26:00Z">
          <w:r w:rsidR="00F3620B" w:rsidDel="00896843">
            <w:rPr>
              <w:sz w:val="22"/>
              <w:szCs w:val="22"/>
            </w:rPr>
            <w:delText>existing military facilities</w:delText>
          </w:r>
        </w:del>
      </w:ins>
      <w:ins w:id="2807" w:author="Carla Martinez Machain" w:date="2024-01-02T17:30:00Z">
        <w:del w:id="2808" w:author="Michael Flynn" w:date="2024-01-05T11:26:00Z">
          <w:r w:rsidR="006E37E6" w:rsidDel="00896843">
            <w:rPr>
              <w:sz w:val="22"/>
              <w:szCs w:val="22"/>
            </w:rPr>
            <w:delText>.</w:delText>
          </w:r>
        </w:del>
      </w:ins>
      <w:ins w:id="2809" w:author="Michael Allen" w:date="2023-12-31T19:02:00Z">
        <w:del w:id="2810" w:author="Michael Flynn" w:date="2024-01-05T11:26:00Z">
          <w:r w:rsidRPr="00E94FC4" w:rsidDel="00896843">
            <w:rPr>
              <w:sz w:val="22"/>
              <w:szCs w:val="22"/>
            </w:rPr>
            <w:delText xml:space="preserve"> The primary experiment will field a question that will present respondents with a</w:delText>
          </w:r>
        </w:del>
      </w:ins>
      <w:ins w:id="2811" w:author="Brian Blankenship" w:date="2024-01-03T12:21:00Z">
        <w:del w:id="2812" w:author="Michael Flynn" w:date="2024-01-05T11:26:00Z">
          <w:r w:rsidR="00D31909" w:rsidDel="00896843">
            <w:rPr>
              <w:sz w:val="22"/>
              <w:szCs w:val="22"/>
            </w:rPr>
            <w:delText xml:space="preserve"> randomly-assigned</w:delText>
          </w:r>
        </w:del>
      </w:ins>
      <w:ins w:id="2813" w:author="Michael Allen" w:date="2023-12-31T19:02:00Z">
        <w:del w:id="2814" w:author="Michael Flynn" w:date="2024-01-05T11:26:00Z">
          <w:r w:rsidRPr="00E94FC4" w:rsidDel="00896843">
            <w:rPr>
              <w:sz w:val="22"/>
              <w:szCs w:val="22"/>
            </w:rPr>
            <w:delText xml:space="preserve"> vignette regarding actions taken by either a) the United States, b) China, </w:delText>
          </w:r>
        </w:del>
      </w:ins>
      <w:ins w:id="2815" w:author="Brian Blankenship" w:date="2024-01-03T16:56:00Z">
        <w:del w:id="2816" w:author="Michael Flynn" w:date="2024-01-05T11:26:00Z">
          <w:r w:rsidR="00C9767F" w:rsidDel="00896843">
            <w:rPr>
              <w:sz w:val="22"/>
              <w:szCs w:val="22"/>
            </w:rPr>
            <w:delText xml:space="preserve">c) France, </w:delText>
          </w:r>
        </w:del>
      </w:ins>
      <w:ins w:id="2817" w:author="Michael Allen" w:date="2023-12-31T19:02:00Z">
        <w:del w:id="2818" w:author="Michael Flynn" w:date="2024-01-05T11:26:00Z">
          <w:r w:rsidRPr="00E94FC4" w:rsidDel="00896843">
            <w:rPr>
              <w:sz w:val="22"/>
              <w:szCs w:val="22"/>
            </w:rPr>
            <w:delText>or c</w:delText>
          </w:r>
        </w:del>
      </w:ins>
      <w:ins w:id="2819" w:author="Brian Blankenship" w:date="2024-01-03T16:56:00Z">
        <w:del w:id="2820" w:author="Michael Flynn" w:date="2024-01-05T11:26:00Z">
          <w:r w:rsidR="00C9767F" w:rsidDel="00896843">
            <w:rPr>
              <w:sz w:val="22"/>
              <w:szCs w:val="22"/>
            </w:rPr>
            <w:delText>d</w:delText>
          </w:r>
        </w:del>
      </w:ins>
      <w:ins w:id="2821" w:author="Michael Allen" w:date="2023-12-31T19:02:00Z">
        <w:del w:id="2822" w:author="Michael Flynn" w:date="2024-01-05T11:26:00Z">
          <w:r w:rsidRPr="00E94FC4" w:rsidDel="00896843">
            <w:rPr>
              <w:sz w:val="22"/>
              <w:szCs w:val="22"/>
            </w:rPr>
            <w:delText>) a non-basing major power</w:delText>
          </w:r>
        </w:del>
      </w:ins>
      <w:ins w:id="2823" w:author="Brian Blankenship" w:date="2024-01-03T12:18:00Z">
        <w:del w:id="2824" w:author="Michael Flynn" w:date="2024-01-05T11:26:00Z">
          <w:r w:rsidR="00D31909" w:rsidDel="00896843">
            <w:rPr>
              <w:sz w:val="22"/>
              <w:szCs w:val="22"/>
            </w:rPr>
            <w:delText>neither</w:delText>
          </w:r>
        </w:del>
      </w:ins>
      <w:ins w:id="2825" w:author="Michael Flynn" w:date="2024-01-05T11:26:00Z">
        <w:r w:rsidR="00896843">
          <w:rPr>
            <w:sz w:val="22"/>
            <w:szCs w:val="22"/>
          </w:rPr>
          <w:t xml:space="preserve">We adopt a </w:t>
        </w:r>
      </w:ins>
      <w:ins w:id="2826" w:author="Michael Flynn" w:date="2024-01-05T11:39:00Z">
        <w:r w:rsidR="00E111F2">
          <w:rPr>
            <w:sz w:val="22"/>
            <w:szCs w:val="22"/>
          </w:rPr>
          <w:t xml:space="preserve">single-profile conjoint design where respondents are presented with a profile for a prospective </w:t>
        </w:r>
      </w:ins>
      <w:ins w:id="2827" w:author="Michael Flynn" w:date="2024-01-05T11:40:00Z">
        <w:r w:rsidR="00E111F2">
          <w:rPr>
            <w:sz w:val="22"/>
            <w:szCs w:val="22"/>
          </w:rPr>
          <w:t xml:space="preserve">foreign military </w:t>
        </w:r>
      </w:ins>
      <w:ins w:id="2828" w:author="Michael Flynn" w:date="2024-01-05T11:39:00Z">
        <w:r w:rsidR="00E111F2">
          <w:rPr>
            <w:sz w:val="22"/>
            <w:szCs w:val="22"/>
          </w:rPr>
          <w:t xml:space="preserve">base and asked </w:t>
        </w:r>
      </w:ins>
      <w:ins w:id="2829" w:author="Michael Flynn" w:date="2024-01-05T11:40:00Z">
        <w:r w:rsidR="00E111F2">
          <w:rPr>
            <w:sz w:val="22"/>
            <w:szCs w:val="22"/>
          </w:rPr>
          <w:t xml:space="preserve">if they would </w:t>
        </w:r>
      </w:ins>
      <w:ins w:id="2830" w:author="Michael Flynn" w:date="2024-01-05T11:46:00Z">
        <w:r w:rsidR="00D222B9">
          <w:rPr>
            <w:sz w:val="22"/>
            <w:szCs w:val="22"/>
          </w:rPr>
          <w:t xml:space="preserve">support or oppose </w:t>
        </w:r>
      </w:ins>
      <w:ins w:id="2831" w:author="Brian Blankenship" w:date="2024-01-13T16:44:00Z">
        <w:r w:rsidR="006F5A7A">
          <w:rPr>
            <w:sz w:val="22"/>
            <w:szCs w:val="22"/>
          </w:rPr>
          <w:t xml:space="preserve">hosting </w:t>
        </w:r>
      </w:ins>
      <w:ins w:id="2832" w:author="Michael Flynn" w:date="2024-01-05T11:46:00Z">
        <w:r w:rsidR="00D222B9">
          <w:rPr>
            <w:sz w:val="22"/>
            <w:szCs w:val="22"/>
          </w:rPr>
          <w:t xml:space="preserve">the </w:t>
        </w:r>
      </w:ins>
      <w:ins w:id="2833" w:author="Brian Blankenship" w:date="2024-01-13T16:43:00Z">
        <w:r w:rsidR="006F5A7A">
          <w:rPr>
            <w:sz w:val="22"/>
            <w:szCs w:val="22"/>
          </w:rPr>
          <w:t xml:space="preserve">base described, as well as whether they would support or oppose </w:t>
        </w:r>
      </w:ins>
      <w:ins w:id="2834" w:author="Brian Blankenship" w:date="2024-01-13T16:44:00Z">
        <w:r w:rsidR="006F5A7A">
          <w:rPr>
            <w:sz w:val="22"/>
            <w:szCs w:val="22"/>
          </w:rPr>
          <w:t xml:space="preserve">hosting </w:t>
        </w:r>
      </w:ins>
      <w:ins w:id="2835" w:author="Brian Blankenship" w:date="2024-01-13T16:43:00Z">
        <w:r w:rsidR="006F5A7A">
          <w:rPr>
            <w:sz w:val="22"/>
            <w:szCs w:val="22"/>
          </w:rPr>
          <w:t>a</w:t>
        </w:r>
      </w:ins>
      <w:ins w:id="2836" w:author="Brian Blankenship" w:date="2024-01-13T16:44:00Z">
        <w:r w:rsidR="006F5A7A">
          <w:rPr>
            <w:sz w:val="22"/>
            <w:szCs w:val="22"/>
          </w:rPr>
          <w:t>n additional</w:t>
        </w:r>
      </w:ins>
      <w:ins w:id="2837" w:author="Brian Blankenship" w:date="2024-01-13T16:43:00Z">
        <w:r w:rsidR="006F5A7A">
          <w:rPr>
            <w:sz w:val="22"/>
            <w:szCs w:val="22"/>
          </w:rPr>
          <w:t xml:space="preserve"> base from other basing powers.</w:t>
        </w:r>
      </w:ins>
      <w:ins w:id="2838" w:author="Michael Flynn" w:date="2024-01-05T11:46:00Z">
        <w:del w:id="2839" w:author="Brian Blankenship" w:date="2024-01-13T16:43:00Z">
          <w:r w:rsidR="00D222B9" w:rsidDel="006F5A7A">
            <w:rPr>
              <w:sz w:val="22"/>
              <w:szCs w:val="22"/>
            </w:rPr>
            <w:delText xml:space="preserve">presented </w:delText>
          </w:r>
        </w:del>
      </w:ins>
      <w:ins w:id="2840" w:author="Michael Flynn" w:date="2024-01-05T11:47:00Z">
        <w:del w:id="2841" w:author="Brian Blankenship" w:date="2024-01-13T16:43:00Z">
          <w:r w:rsidR="009667E0" w:rsidDel="006F5A7A">
            <w:rPr>
              <w:sz w:val="22"/>
              <w:szCs w:val="22"/>
            </w:rPr>
            <w:delText>profile</w:delText>
          </w:r>
        </w:del>
      </w:ins>
      <w:ins w:id="2842" w:author="Michael Flynn" w:date="2024-01-05T11:40:00Z">
        <w:r w:rsidR="00E111F2">
          <w:rPr>
            <w:sz w:val="22"/>
            <w:szCs w:val="22"/>
          </w:rPr>
          <w:t xml:space="preserve"> </w:t>
        </w:r>
      </w:ins>
      <w:ins w:id="2843" w:author="Michael Flynn" w:date="2024-01-05T11:41:00Z">
        <w:r w:rsidR="004D48BF">
          <w:rPr>
            <w:sz w:val="22"/>
            <w:szCs w:val="22"/>
          </w:rPr>
          <w:t xml:space="preserve">Each profile would consist of 1) a basing power, 2) </w:t>
        </w:r>
      </w:ins>
      <w:ins w:id="2844" w:author="Michael Flynn" w:date="2024-01-05T11:42:00Z">
        <w:r w:rsidR="007E2384">
          <w:rPr>
            <w:sz w:val="22"/>
            <w:szCs w:val="22"/>
          </w:rPr>
          <w:t xml:space="preserve">the number of personnel expected to deploy to the base, 3) </w:t>
        </w:r>
      </w:ins>
      <w:ins w:id="2845" w:author="Michael Flynn" w:date="2024-01-05T11:41:00Z">
        <w:r w:rsidR="004D48BF">
          <w:rPr>
            <w:sz w:val="22"/>
            <w:szCs w:val="22"/>
          </w:rPr>
          <w:t xml:space="preserve">the number of jobs the base is expected to create, </w:t>
        </w:r>
      </w:ins>
      <w:ins w:id="2846" w:author="Michael Flynn" w:date="2024-01-05T11:42:00Z">
        <w:r w:rsidR="007E2384">
          <w:rPr>
            <w:sz w:val="22"/>
            <w:szCs w:val="22"/>
          </w:rPr>
          <w:t>and 4</w:t>
        </w:r>
      </w:ins>
      <w:ins w:id="2847" w:author="Michael Flynn" w:date="2024-01-05T11:41:00Z">
        <w:r w:rsidR="004D48BF">
          <w:rPr>
            <w:sz w:val="22"/>
            <w:szCs w:val="22"/>
          </w:rPr>
          <w:t>) the distance from the respondent.</w:t>
        </w:r>
      </w:ins>
      <w:ins w:id="2848" w:author="Brian Blankenship" w:date="2024-01-03T16:56:00Z">
        <w:r w:rsidR="00C9767F">
          <w:rPr>
            <w:sz w:val="22"/>
            <w:szCs w:val="22"/>
          </w:rPr>
          <w:t xml:space="preserve"> </w:t>
        </w:r>
      </w:ins>
      <w:ins w:id="2849" w:author="Michael Flynn" w:date="2024-01-05T11:46:00Z">
        <w:r w:rsidR="00D222B9">
          <w:rPr>
            <w:sz w:val="22"/>
            <w:szCs w:val="22"/>
          </w:rPr>
          <w:t xml:space="preserve">We present each respondent with </w:t>
        </w:r>
      </w:ins>
      <w:ins w:id="2850" w:author="Brian Blankenship" w:date="2024-01-09T08:01:00Z">
        <w:r w:rsidR="00C95DFE">
          <w:rPr>
            <w:sz w:val="22"/>
            <w:szCs w:val="22"/>
          </w:rPr>
          <w:t>four</w:t>
        </w:r>
      </w:ins>
      <w:ins w:id="2851" w:author="Michael Flynn" w:date="2024-01-05T11:46:00Z">
        <w:del w:id="2852" w:author="Brian Blankenship" w:date="2024-01-09T08:01:00Z">
          <w:r w:rsidR="00D222B9" w:rsidDel="00C95DFE">
            <w:rPr>
              <w:sz w:val="22"/>
              <w:szCs w:val="22"/>
            </w:rPr>
            <w:delText>three</w:delText>
          </w:r>
        </w:del>
        <w:r w:rsidR="00D222B9">
          <w:rPr>
            <w:sz w:val="22"/>
            <w:szCs w:val="22"/>
          </w:rPr>
          <w:t xml:space="preserve"> randomly generated profiles and ask them if they support or oppose each.</w:t>
        </w:r>
      </w:ins>
      <w:ins w:id="2853" w:author="Michael Flynn" w:date="2024-01-05T11:55:00Z">
        <w:r w:rsidR="00515C19">
          <w:rPr>
            <w:sz w:val="22"/>
            <w:szCs w:val="22"/>
          </w:rPr>
          <w:t xml:space="preserve"> Research indicates that this number of rating tasks is at low risk of inducing decision fatigue in respondents (</w:t>
        </w:r>
      </w:ins>
      <w:ins w:id="2854" w:author="Michael Flynn" w:date="2024-01-05T11:56:00Z">
        <w:r w:rsidR="00F03DAD">
          <w:rPr>
            <w:sz w:val="22"/>
            <w:szCs w:val="22"/>
          </w:rPr>
          <w:t>Bansak et al.,</w:t>
        </w:r>
        <w:r w:rsidR="00171EAC">
          <w:rPr>
            <w:sz w:val="22"/>
            <w:szCs w:val="22"/>
          </w:rPr>
          <w:t xml:space="preserve"> </w:t>
        </w:r>
        <w:r w:rsidR="00F03DAD">
          <w:rPr>
            <w:sz w:val="22"/>
            <w:szCs w:val="22"/>
          </w:rPr>
          <w:t>2018</w:t>
        </w:r>
      </w:ins>
      <w:ins w:id="2855" w:author="Michael Flynn" w:date="2024-01-05T11:55:00Z">
        <w:r w:rsidR="00515C19">
          <w:rPr>
            <w:sz w:val="22"/>
            <w:szCs w:val="22"/>
          </w:rPr>
          <w:t>).</w:t>
        </w:r>
      </w:ins>
      <w:ins w:id="2856" w:author="Michael Flynn" w:date="2024-01-05T11:46:00Z">
        <w:r w:rsidR="00D222B9">
          <w:rPr>
            <w:sz w:val="22"/>
            <w:szCs w:val="22"/>
          </w:rPr>
          <w:t xml:space="preserve"> </w:t>
        </w:r>
      </w:ins>
      <w:ins w:id="2857" w:author="Michael Flynn" w:date="2024-01-05T11:47:00Z">
        <w:r w:rsidR="00CD5587">
          <w:rPr>
            <w:sz w:val="22"/>
            <w:szCs w:val="22"/>
          </w:rPr>
          <w:t>In generating the profiles</w:t>
        </w:r>
      </w:ins>
      <w:ins w:id="2858" w:author="Michael Allen" w:date="2024-01-10T09:35:00Z">
        <w:r w:rsidR="00480212">
          <w:rPr>
            <w:sz w:val="22"/>
            <w:szCs w:val="22"/>
          </w:rPr>
          <w:t>,</w:t>
        </w:r>
      </w:ins>
      <w:ins w:id="2859" w:author="Michael Flynn" w:date="2024-01-05T11:47:00Z">
        <w:r w:rsidR="00CD5587">
          <w:rPr>
            <w:sz w:val="22"/>
            <w:szCs w:val="22"/>
          </w:rPr>
          <w:t xml:space="preserve"> we include the United States, China, </w:t>
        </w:r>
        <w:del w:id="2860" w:author="Michael Allen" w:date="2024-01-10T09:35:00Z">
          <w:r w:rsidR="00CD5587" w:rsidDel="00480212">
            <w:rPr>
              <w:sz w:val="22"/>
              <w:szCs w:val="22"/>
            </w:rPr>
            <w:delText xml:space="preserve">and </w:delText>
          </w:r>
        </w:del>
        <w:r w:rsidR="00CD5587">
          <w:rPr>
            <w:sz w:val="22"/>
            <w:szCs w:val="22"/>
          </w:rPr>
          <w:t>France (Cambodia and Djibouti)</w:t>
        </w:r>
      </w:ins>
      <w:ins w:id="2861" w:author="Michael Allen" w:date="2024-01-10T09:36:00Z">
        <w:r w:rsidR="00480212">
          <w:rPr>
            <w:sz w:val="22"/>
            <w:szCs w:val="22"/>
          </w:rPr>
          <w:t>,</w:t>
        </w:r>
      </w:ins>
      <w:ins w:id="2862" w:author="Michael Flynn" w:date="2024-01-05T11:47:00Z">
        <w:r w:rsidR="00CD5587">
          <w:rPr>
            <w:sz w:val="22"/>
            <w:szCs w:val="22"/>
          </w:rPr>
          <w:t xml:space="preserve"> and the United </w:t>
        </w:r>
      </w:ins>
      <w:ins w:id="2863" w:author="Michael Flynn" w:date="2024-01-05T11:48:00Z">
        <w:r w:rsidR="00CD5587">
          <w:rPr>
            <w:sz w:val="22"/>
            <w:szCs w:val="22"/>
          </w:rPr>
          <w:t xml:space="preserve">Kingdom (Kenya) as potential basing powers. </w:t>
        </w:r>
      </w:ins>
      <w:ins w:id="2864" w:author="Brian Blankenship" w:date="2024-01-03T16:57:00Z">
        <w:r w:rsidR="00C9767F">
          <w:rPr>
            <w:sz w:val="22"/>
            <w:szCs w:val="22"/>
          </w:rPr>
          <w:t>We cho</w:t>
        </w:r>
        <w:del w:id="2865" w:author="Michael Allen" w:date="2024-01-10T09:36:00Z">
          <w:r w:rsidR="00C9767F" w:rsidDel="00480212">
            <w:rPr>
              <w:sz w:val="22"/>
              <w:szCs w:val="22"/>
            </w:rPr>
            <w:delText xml:space="preserve">ose to include </w:delText>
          </w:r>
        </w:del>
      </w:ins>
      <w:ins w:id="2866" w:author="Michael Flynn" w:date="2024-01-05T11:48:00Z">
        <w:del w:id="2867" w:author="Michael Allen" w:date="2024-01-10T09:36:00Z">
          <w:r w:rsidR="00390678" w:rsidDel="00480212">
            <w:rPr>
              <w:sz w:val="22"/>
              <w:szCs w:val="22"/>
            </w:rPr>
            <w:delText xml:space="preserve">the </w:delText>
          </w:r>
        </w:del>
      </w:ins>
      <w:ins w:id="2868" w:author="Michael Flynn" w:date="2024-01-05T11:52:00Z">
        <w:del w:id="2869" w:author="Michael Allen" w:date="2024-01-10T09:36:00Z">
          <w:r w:rsidR="00293AB9" w:rsidDel="00480212">
            <w:rPr>
              <w:sz w:val="22"/>
              <w:szCs w:val="22"/>
            </w:rPr>
            <w:delText>U.K.</w:delText>
          </w:r>
        </w:del>
      </w:ins>
      <w:ins w:id="2870" w:author="Michael Flynn" w:date="2024-01-05T11:48:00Z">
        <w:del w:id="2871" w:author="Michael Allen" w:date="2024-01-10T09:36:00Z">
          <w:r w:rsidR="00390678" w:rsidDel="00480212">
            <w:rPr>
              <w:sz w:val="22"/>
              <w:szCs w:val="22"/>
            </w:rPr>
            <w:delText xml:space="preserve"> and </w:delText>
          </w:r>
        </w:del>
      </w:ins>
      <w:ins w:id="2872" w:author="Brian Blankenship" w:date="2024-01-03T16:57:00Z">
        <w:del w:id="2873" w:author="Michael Allen" w:date="2024-01-10T09:36:00Z">
          <w:r w:rsidR="00C9767F" w:rsidDel="00480212">
            <w:rPr>
              <w:sz w:val="22"/>
              <w:szCs w:val="22"/>
            </w:rPr>
            <w:delText>France in order to test whether the results generalize beyond the context of U.S.</w:delText>
          </w:r>
        </w:del>
      </w:ins>
      <w:ins w:id="2874" w:author="Michael Flynn" w:date="2024-01-05T11:58:00Z">
        <w:del w:id="2875" w:author="Michael Allen" w:date="2024-01-10T09:36:00Z">
          <w:r w:rsidR="00AD1A32" w:rsidDel="00480212">
            <w:rPr>
              <w:sz w:val="22"/>
              <w:szCs w:val="22"/>
            </w:rPr>
            <w:delText>–</w:delText>
          </w:r>
        </w:del>
      </w:ins>
      <w:ins w:id="2876" w:author="Brian Blankenship" w:date="2024-01-03T16:57:00Z">
        <w:del w:id="2877" w:author="Michael Allen" w:date="2024-01-10T09:36:00Z">
          <w:r w:rsidR="00C9767F" w:rsidDel="00480212">
            <w:rPr>
              <w:sz w:val="22"/>
              <w:szCs w:val="22"/>
            </w:rPr>
            <w:delText>-China competition</w:delText>
          </w:r>
        </w:del>
        <w:del w:id="2878" w:author="Michael Allen" w:date="2024-01-07T20:15:00Z">
          <w:r w:rsidR="00C9767F" w:rsidDel="000F2C23">
            <w:rPr>
              <w:sz w:val="22"/>
              <w:szCs w:val="22"/>
            </w:rPr>
            <w:delText>,</w:delText>
          </w:r>
        </w:del>
        <w:del w:id="2879" w:author="Michael Allen" w:date="2024-01-10T09:36:00Z">
          <w:r w:rsidR="00C9767F" w:rsidDel="00480212">
            <w:rPr>
              <w:sz w:val="22"/>
              <w:szCs w:val="22"/>
            </w:rPr>
            <w:delText xml:space="preserve"> and</w:delText>
          </w:r>
        </w:del>
      </w:ins>
      <w:ins w:id="2880" w:author="Michael Allen" w:date="2024-01-10T09:36:00Z">
        <w:r w:rsidR="00480212">
          <w:rPr>
            <w:sz w:val="22"/>
            <w:szCs w:val="22"/>
          </w:rPr>
          <w:t>se to include the U.K. and France to test whether the results generalize beyond the context of U.S.–China competition</w:t>
        </w:r>
      </w:ins>
      <w:ins w:id="2881" w:author="Brian Blankenship" w:date="2024-01-03T16:57:00Z">
        <w:r w:rsidR="00C9767F">
          <w:rPr>
            <w:sz w:val="22"/>
            <w:szCs w:val="22"/>
          </w:rPr>
          <w:t xml:space="preserve"> because </w:t>
        </w:r>
        <w:del w:id="2882" w:author="Michael Flynn" w:date="2024-01-05T11:48:00Z">
          <w:r w:rsidR="00C9767F" w:rsidDel="00390678">
            <w:rPr>
              <w:sz w:val="22"/>
              <w:szCs w:val="22"/>
            </w:rPr>
            <w:delText>France</w:delText>
          </w:r>
        </w:del>
      </w:ins>
      <w:ins w:id="2883" w:author="Michael Flynn" w:date="2024-01-05T11:48:00Z">
        <w:r w:rsidR="00390678">
          <w:rPr>
            <w:sz w:val="22"/>
            <w:szCs w:val="22"/>
          </w:rPr>
          <w:t>these countries have</w:t>
        </w:r>
      </w:ins>
      <w:ins w:id="2884" w:author="Brian Blankenship" w:date="2024-01-03T16:57:00Z">
        <w:del w:id="2885" w:author="Michael Flynn" w:date="2024-01-05T11:48:00Z">
          <w:r w:rsidR="00C9767F" w:rsidDel="00390678">
            <w:rPr>
              <w:sz w:val="22"/>
              <w:szCs w:val="22"/>
            </w:rPr>
            <w:delText xml:space="preserve"> has an historic role in both</w:delText>
          </w:r>
        </w:del>
        <w:r w:rsidR="00C9767F">
          <w:rPr>
            <w:sz w:val="22"/>
            <w:szCs w:val="22"/>
          </w:rPr>
          <w:t xml:space="preserve"> </w:t>
        </w:r>
        <w:del w:id="2886" w:author="Michael Flynn" w:date="2024-01-05T11:48:00Z">
          <w:r w:rsidR="00C9767F" w:rsidDel="00390678">
            <w:rPr>
              <w:sz w:val="22"/>
              <w:szCs w:val="22"/>
            </w:rPr>
            <w:delText>Djibouti and Cambodia, including a military base in th</w:delText>
          </w:r>
        </w:del>
      </w:ins>
      <w:ins w:id="2887" w:author="Brian Blankenship" w:date="2024-01-03T16:58:00Z">
        <w:del w:id="2888" w:author="Michael Flynn" w:date="2024-01-05T11:48:00Z">
          <w:r w:rsidR="00C9767F" w:rsidDel="00390678">
            <w:rPr>
              <w:sz w:val="22"/>
              <w:szCs w:val="22"/>
            </w:rPr>
            <w:delText>e former</w:delText>
          </w:r>
        </w:del>
      </w:ins>
      <w:ins w:id="2889" w:author="Michael Flynn" w:date="2024-01-05T11:48:00Z">
        <w:r w:rsidR="00390678">
          <w:rPr>
            <w:sz w:val="22"/>
            <w:szCs w:val="22"/>
          </w:rPr>
          <w:t xml:space="preserve">historical ties as colonizing powers </w:t>
        </w:r>
      </w:ins>
      <w:ins w:id="2890" w:author="Michael Flynn" w:date="2024-01-05T11:58:00Z">
        <w:r w:rsidR="00B0036B">
          <w:rPr>
            <w:sz w:val="22"/>
            <w:szCs w:val="22"/>
          </w:rPr>
          <w:t>with</w:t>
        </w:r>
      </w:ins>
      <w:ins w:id="2891" w:author="Michael Flynn" w:date="2024-01-05T11:48:00Z">
        <w:r w:rsidR="00390678">
          <w:rPr>
            <w:sz w:val="22"/>
            <w:szCs w:val="22"/>
          </w:rPr>
          <w:t xml:space="preserve"> current military bases located in some of these countries</w:t>
        </w:r>
      </w:ins>
      <w:ins w:id="2892" w:author="Brian Blankenship" w:date="2024-01-03T16:58:00Z">
        <w:r w:rsidR="00C9767F">
          <w:rPr>
            <w:sz w:val="22"/>
            <w:szCs w:val="22"/>
          </w:rPr>
          <w:t>.</w:t>
        </w:r>
      </w:ins>
      <w:ins w:id="2893" w:author="Michael Flynn" w:date="2024-01-05T11:48:00Z">
        <w:r w:rsidR="00DD7C27">
          <w:rPr>
            <w:sz w:val="22"/>
            <w:szCs w:val="22"/>
          </w:rPr>
          <w:t xml:space="preserve"> For</w:t>
        </w:r>
      </w:ins>
      <w:ins w:id="2894" w:author="Michael Flynn" w:date="2024-01-05T11:49:00Z">
        <w:r w:rsidR="00DD7C27">
          <w:rPr>
            <w:sz w:val="22"/>
            <w:szCs w:val="22"/>
          </w:rPr>
          <w:t xml:space="preserve"> the </w:t>
        </w:r>
        <w:del w:id="2895" w:author="Michael Allen" w:date="2024-01-10T09:36:00Z">
          <w:r w:rsidR="00DD7C27" w:rsidDel="00480212">
            <w:rPr>
              <w:sz w:val="22"/>
              <w:szCs w:val="22"/>
            </w:rPr>
            <w:delText>size of the deployment</w:delText>
          </w:r>
        </w:del>
      </w:ins>
      <w:ins w:id="2896" w:author="Michael Allen" w:date="2024-01-10T09:36:00Z">
        <w:r w:rsidR="00480212">
          <w:rPr>
            <w:sz w:val="22"/>
            <w:szCs w:val="22"/>
          </w:rPr>
          <w:t>deployment size,</w:t>
        </w:r>
      </w:ins>
      <w:ins w:id="2897" w:author="Michael Flynn" w:date="2024-01-05T11:49:00Z">
        <w:r w:rsidR="00DD7C27">
          <w:rPr>
            <w:sz w:val="22"/>
            <w:szCs w:val="22"/>
          </w:rPr>
          <w:t xml:space="preserve"> we include options of 100, 1,000, and 10,000 personnel. </w:t>
        </w:r>
      </w:ins>
      <w:ins w:id="2898" w:author="Michael Flynn" w:date="2024-01-05T11:50:00Z">
        <w:r w:rsidR="00DD7C27">
          <w:rPr>
            <w:sz w:val="22"/>
            <w:szCs w:val="22"/>
          </w:rPr>
          <w:t>For jobs</w:t>
        </w:r>
      </w:ins>
      <w:ins w:id="2899" w:author="Michael Allen" w:date="2024-01-10T09:36:00Z">
        <w:r w:rsidR="00480212">
          <w:rPr>
            <w:sz w:val="22"/>
            <w:szCs w:val="22"/>
          </w:rPr>
          <w:t>,</w:t>
        </w:r>
      </w:ins>
      <w:ins w:id="2900" w:author="Michael Flynn" w:date="2024-01-05T11:50:00Z">
        <w:r w:rsidR="00DD7C27">
          <w:rPr>
            <w:sz w:val="22"/>
            <w:szCs w:val="22"/>
          </w:rPr>
          <w:t xml:space="preserve"> we present 100, 500,</w:t>
        </w:r>
        <w:del w:id="2901" w:author="Brian Blankenship" w:date="2024-01-09T08:01:00Z">
          <w:r w:rsidR="00DD7C27" w:rsidDel="00C95DFE">
            <w:rPr>
              <w:sz w:val="22"/>
              <w:szCs w:val="22"/>
            </w:rPr>
            <w:delText xml:space="preserve"> and</w:delText>
          </w:r>
        </w:del>
        <w:r w:rsidR="00DD7C27">
          <w:rPr>
            <w:sz w:val="22"/>
            <w:szCs w:val="22"/>
          </w:rPr>
          <w:t xml:space="preserve"> 1,000</w:t>
        </w:r>
      </w:ins>
      <w:ins w:id="2902" w:author="Brian Blankenship" w:date="2024-01-09T08:01:00Z">
        <w:r w:rsidR="00C95DFE">
          <w:rPr>
            <w:sz w:val="22"/>
            <w:szCs w:val="22"/>
          </w:rPr>
          <w:t xml:space="preserve">, and 5,000 </w:t>
        </w:r>
      </w:ins>
      <w:ins w:id="2903" w:author="Michael Flynn" w:date="2024-01-05T11:50:00Z">
        <w:del w:id="2904" w:author="Brian Blankenship" w:date="2024-01-09T08:01:00Z">
          <w:r w:rsidR="00DD7C27" w:rsidDel="00C95DFE">
            <w:rPr>
              <w:sz w:val="22"/>
              <w:szCs w:val="22"/>
            </w:rPr>
            <w:delText xml:space="preserve"> </w:delText>
          </w:r>
        </w:del>
        <w:r w:rsidR="00DD7C27">
          <w:rPr>
            <w:sz w:val="22"/>
            <w:szCs w:val="22"/>
          </w:rPr>
          <w:t xml:space="preserve">jobs. </w:t>
        </w:r>
        <w:r w:rsidR="00F02B83">
          <w:rPr>
            <w:sz w:val="22"/>
            <w:szCs w:val="22"/>
          </w:rPr>
          <w:t>For distance</w:t>
        </w:r>
      </w:ins>
      <w:ins w:id="2905" w:author="Michael Allen" w:date="2024-01-10T09:36:00Z">
        <w:r w:rsidR="00480212">
          <w:rPr>
            <w:sz w:val="22"/>
            <w:szCs w:val="22"/>
          </w:rPr>
          <w:t>,</w:t>
        </w:r>
      </w:ins>
      <w:ins w:id="2906" w:author="Michael Flynn" w:date="2024-01-05T11:50:00Z">
        <w:r w:rsidR="00F02B83">
          <w:rPr>
            <w:sz w:val="22"/>
            <w:szCs w:val="22"/>
          </w:rPr>
          <w:t xml:space="preserve"> we include options for 5 km and 100 km away</w:t>
        </w:r>
      </w:ins>
      <w:ins w:id="2907" w:author="Michael Flynn" w:date="2024-01-05T11:51:00Z">
        <w:r w:rsidR="0046264D">
          <w:rPr>
            <w:sz w:val="22"/>
            <w:szCs w:val="22"/>
          </w:rPr>
          <w:t xml:space="preserve"> (roughly a 10</w:t>
        </w:r>
        <w:del w:id="2908" w:author="Michael Allen" w:date="2024-01-10T09:36:00Z">
          <w:r w:rsidR="0046264D" w:rsidDel="00480212">
            <w:rPr>
              <w:sz w:val="22"/>
              <w:szCs w:val="22"/>
            </w:rPr>
            <w:delText xml:space="preserve"> </w:delText>
          </w:r>
        </w:del>
      </w:ins>
      <w:ins w:id="2909" w:author="Michael Allen" w:date="2024-01-10T09:36:00Z">
        <w:r w:rsidR="00480212">
          <w:rPr>
            <w:sz w:val="22"/>
            <w:szCs w:val="22"/>
          </w:rPr>
          <w:t>-</w:t>
        </w:r>
      </w:ins>
      <w:ins w:id="2910" w:author="Michael Flynn" w:date="2024-01-05T11:51:00Z">
        <w:r w:rsidR="0046264D">
          <w:rPr>
            <w:sz w:val="22"/>
            <w:szCs w:val="22"/>
          </w:rPr>
          <w:t>minute drive and an hour-long drive)</w:t>
        </w:r>
      </w:ins>
      <w:ins w:id="2911" w:author="Michael Flynn" w:date="2024-01-05T11:50:00Z">
        <w:r w:rsidR="00F02B83">
          <w:rPr>
            <w:sz w:val="22"/>
            <w:szCs w:val="22"/>
          </w:rPr>
          <w:t>.</w:t>
        </w:r>
      </w:ins>
      <w:ins w:id="2912" w:author="Michael Flynn" w:date="2024-01-05T11:52:00Z">
        <w:r w:rsidR="009D1832">
          <w:rPr>
            <w:sz w:val="22"/>
            <w:szCs w:val="22"/>
          </w:rPr>
          <w:t xml:space="preserve"> </w:t>
        </w:r>
      </w:ins>
    </w:p>
    <w:p w14:paraId="0870BA3D" w14:textId="643D2A49" w:rsidR="000A73D5" w:rsidRPr="00E94FC4" w:rsidRDefault="00D31909">
      <w:pPr>
        <w:widowControl w:val="0"/>
        <w:spacing w:after="100" w:afterAutospacing="1" w:line="240" w:lineRule="auto"/>
        <w:ind w:firstLine="720"/>
        <w:contextualSpacing/>
        <w:jc w:val="both"/>
        <w:rPr>
          <w:ins w:id="2913" w:author="Michael Allen" w:date="2023-12-31T19:02:00Z"/>
          <w:sz w:val="22"/>
          <w:szCs w:val="22"/>
        </w:rPr>
      </w:pPr>
      <w:ins w:id="2914" w:author="Brian Blankenship" w:date="2024-01-03T12:18:00Z">
        <w:del w:id="2915" w:author="Michael Flynn" w:date="2024-01-05T11:52:00Z">
          <w:r w:rsidDel="009D1832">
            <w:rPr>
              <w:sz w:val="22"/>
              <w:szCs w:val="22"/>
            </w:rPr>
            <w:delText>S</w:delText>
          </w:r>
        </w:del>
      </w:ins>
      <w:ins w:id="2916" w:author="Brian Blankenship" w:date="2024-01-03T12:19:00Z">
        <w:del w:id="2917" w:author="Michael Flynn" w:date="2024-01-05T11:52:00Z">
          <w:r w:rsidDel="009D1832">
            <w:rPr>
              <w:sz w:val="22"/>
              <w:szCs w:val="22"/>
            </w:rPr>
            <w:delText xml:space="preserve">pecifically, some respondents are told that the United States has offered </w:delText>
          </w:r>
        </w:del>
      </w:ins>
      <w:ins w:id="2918" w:author="Brian Blankenship" w:date="2024-01-03T12:20:00Z">
        <w:del w:id="2919" w:author="Michael Flynn" w:date="2024-01-05T11:52:00Z">
          <w:r w:rsidDel="009D1832">
            <w:rPr>
              <w:sz w:val="22"/>
              <w:szCs w:val="22"/>
            </w:rPr>
            <w:delText>jobs</w:delText>
          </w:r>
        </w:del>
      </w:ins>
      <w:ins w:id="2920" w:author="Brian Blankenship" w:date="2024-01-03T12:21:00Z">
        <w:del w:id="2921" w:author="Michael Flynn" w:date="2024-01-05T11:52:00Z">
          <w:r w:rsidDel="009D1832">
            <w:rPr>
              <w:sz w:val="22"/>
              <w:szCs w:val="22"/>
            </w:rPr>
            <w:delText xml:space="preserve"> working on a U.S. base in the country</w:delText>
          </w:r>
        </w:del>
      </w:ins>
      <w:ins w:id="2922" w:author="Brian Blankenship" w:date="2024-01-03T12:20:00Z">
        <w:del w:id="2923" w:author="Michael Flynn" w:date="2024-01-05T11:52:00Z">
          <w:r w:rsidDel="009D1832">
            <w:rPr>
              <w:sz w:val="22"/>
              <w:szCs w:val="22"/>
            </w:rPr>
            <w:delText xml:space="preserve"> to </w:delText>
          </w:r>
        </w:del>
      </w:ins>
      <w:commentRangeStart w:id="2924"/>
      <w:ins w:id="2925" w:author="Brian Blankenship" w:date="2024-01-03T16:58:00Z">
        <w:del w:id="2926" w:author="Michael Flynn" w:date="2024-01-05T11:52:00Z">
          <w:r w:rsidR="00C9767F" w:rsidDel="009D1832">
            <w:rPr>
              <w:sz w:val="22"/>
              <w:szCs w:val="22"/>
              <w:highlight w:val="yellow"/>
            </w:rPr>
            <w:delText>10</w:delText>
          </w:r>
        </w:del>
      </w:ins>
      <w:ins w:id="2927" w:author="Brian Blankenship" w:date="2024-01-03T12:20:00Z">
        <w:del w:id="2928" w:author="Michael Flynn" w:date="2024-01-05T11:52:00Z">
          <w:r w:rsidRPr="009C7436" w:rsidDel="009D1832">
            <w:rPr>
              <w:sz w:val="22"/>
              <w:szCs w:val="22"/>
              <w:highlight w:val="yellow"/>
            </w:rPr>
            <w:delText>,000</w:delText>
          </w:r>
          <w:r w:rsidDel="009D1832">
            <w:rPr>
              <w:sz w:val="22"/>
              <w:szCs w:val="22"/>
            </w:rPr>
            <w:delText xml:space="preserve"> </w:delText>
          </w:r>
        </w:del>
      </w:ins>
      <w:commentRangeEnd w:id="2924"/>
      <w:ins w:id="2929" w:author="Brian Blankenship" w:date="2024-01-03T16:59:00Z">
        <w:del w:id="2930" w:author="Michael Flynn" w:date="2024-01-05T11:52:00Z">
          <w:r w:rsidR="00C9767F" w:rsidDel="009D1832">
            <w:rPr>
              <w:rStyle w:val="CommentReference"/>
            </w:rPr>
            <w:commentReference w:id="2924"/>
          </w:r>
        </w:del>
      </w:ins>
      <w:ins w:id="2931" w:author="Brian Blankenship" w:date="2024-01-03T12:20:00Z">
        <w:del w:id="2932" w:author="Michael Flynn" w:date="2024-01-05T11:52:00Z">
          <w:r w:rsidDel="009D1832">
            <w:rPr>
              <w:sz w:val="22"/>
              <w:szCs w:val="22"/>
            </w:rPr>
            <w:delText>people</w:delText>
          </w:r>
        </w:del>
      </w:ins>
      <w:ins w:id="2933" w:author="Brian Blankenship" w:date="2024-01-03T12:21:00Z">
        <w:del w:id="2934" w:author="Michael Flynn" w:date="2024-01-05T11:52:00Z">
          <w:r w:rsidDel="009D1832">
            <w:rPr>
              <w:sz w:val="22"/>
              <w:szCs w:val="22"/>
            </w:rPr>
            <w:delText xml:space="preserve">. Others are told the same information but with China </w:delText>
          </w:r>
        </w:del>
      </w:ins>
      <w:ins w:id="2935" w:author="Brian Blankenship" w:date="2024-01-03T16:56:00Z">
        <w:del w:id="2936" w:author="Michael Flynn" w:date="2024-01-05T11:52:00Z">
          <w:r w:rsidR="00C9767F" w:rsidDel="009D1832">
            <w:rPr>
              <w:sz w:val="22"/>
              <w:szCs w:val="22"/>
            </w:rPr>
            <w:delText xml:space="preserve">or France </w:delText>
          </w:r>
        </w:del>
      </w:ins>
      <w:ins w:id="2937" w:author="Brian Blankenship" w:date="2024-01-03T12:21:00Z">
        <w:del w:id="2938" w:author="Michael Flynn" w:date="2024-01-05T11:52:00Z">
          <w:r w:rsidDel="009D1832">
            <w:rPr>
              <w:sz w:val="22"/>
              <w:szCs w:val="22"/>
            </w:rPr>
            <w:delText xml:space="preserve">instead of the United States. </w:delText>
          </w:r>
        </w:del>
      </w:ins>
      <w:ins w:id="2939" w:author="Brian Blankenship" w:date="2024-01-03T12:19:00Z">
        <w:del w:id="2940" w:author="Michael Flynn" w:date="2024-01-05T11:52:00Z">
          <w:r w:rsidDel="009D1832">
            <w:rPr>
              <w:sz w:val="22"/>
              <w:szCs w:val="22"/>
            </w:rPr>
            <w:delText xml:space="preserve">A </w:delText>
          </w:r>
        </w:del>
      </w:ins>
      <w:ins w:id="2941" w:author="Brian Blankenship" w:date="2024-01-03T16:58:00Z">
        <w:del w:id="2942" w:author="Michael Flynn" w:date="2024-01-05T11:52:00Z">
          <w:r w:rsidR="00C9767F" w:rsidDel="009D1832">
            <w:rPr>
              <w:sz w:val="22"/>
              <w:szCs w:val="22"/>
            </w:rPr>
            <w:delText>fourth</w:delText>
          </w:r>
        </w:del>
      </w:ins>
      <w:ins w:id="2943" w:author="Brian Blankenship" w:date="2024-01-03T12:19:00Z">
        <w:del w:id="2944" w:author="Michael Flynn" w:date="2024-01-05T11:52:00Z">
          <w:r w:rsidDel="009D1832">
            <w:rPr>
              <w:sz w:val="22"/>
              <w:szCs w:val="22"/>
            </w:rPr>
            <w:delText xml:space="preserve"> group is presented with neither vignet</w:delText>
          </w:r>
        </w:del>
      </w:ins>
      <w:ins w:id="2945" w:author="Brian Blankenship" w:date="2024-01-03T12:20:00Z">
        <w:del w:id="2946" w:author="Michael Flynn" w:date="2024-01-05T11:52:00Z">
          <w:r w:rsidDel="009D1832">
            <w:rPr>
              <w:sz w:val="22"/>
              <w:szCs w:val="22"/>
            </w:rPr>
            <w:delText xml:space="preserve">te as serves as the control group. </w:delText>
          </w:r>
        </w:del>
      </w:ins>
      <w:ins w:id="2947" w:author="Brian Blankenship" w:date="2024-01-03T12:21:00Z">
        <w:del w:id="2948" w:author="Michael Flynn" w:date="2024-01-05T11:52:00Z">
          <w:r w:rsidDel="009D1832">
            <w:rPr>
              <w:sz w:val="22"/>
              <w:szCs w:val="22"/>
            </w:rPr>
            <w:delText xml:space="preserve">All </w:delText>
          </w:r>
        </w:del>
      </w:ins>
      <w:ins w:id="2949" w:author="Brian Blankenship" w:date="2024-01-03T16:58:00Z">
        <w:del w:id="2950" w:author="Michael Flynn" w:date="2024-01-05T11:52:00Z">
          <w:r w:rsidR="00C9767F" w:rsidDel="009D1832">
            <w:rPr>
              <w:sz w:val="22"/>
              <w:szCs w:val="22"/>
            </w:rPr>
            <w:delText>four</w:delText>
          </w:r>
        </w:del>
      </w:ins>
      <w:ins w:id="2951" w:author="Brian Blankenship" w:date="2024-01-03T12:21:00Z">
        <w:del w:id="2952" w:author="Michael Flynn" w:date="2024-01-05T11:52:00Z">
          <w:r w:rsidDel="009D1832">
            <w:rPr>
              <w:sz w:val="22"/>
              <w:szCs w:val="22"/>
            </w:rPr>
            <w:delText xml:space="preserve"> groups will be of equal size</w:delText>
          </w:r>
        </w:del>
      </w:ins>
      <w:ins w:id="2953" w:author="Brian Blankenship" w:date="2024-01-03T12:23:00Z">
        <w:del w:id="2954" w:author="Michael Flynn" w:date="2024-01-05T11:52:00Z">
          <w:r w:rsidR="007E6BE8" w:rsidDel="009D1832">
            <w:rPr>
              <w:sz w:val="22"/>
              <w:szCs w:val="22"/>
            </w:rPr>
            <w:delText xml:space="preserve"> (</w:delText>
          </w:r>
          <w:r w:rsidR="007E6BE8" w:rsidRPr="009C7436" w:rsidDel="009D1832">
            <w:rPr>
              <w:sz w:val="22"/>
              <w:szCs w:val="22"/>
              <w:highlight w:val="yellow"/>
            </w:rPr>
            <w:delText xml:space="preserve">around </w:delText>
          </w:r>
        </w:del>
      </w:ins>
      <w:ins w:id="2955" w:author="Brian Blankenship" w:date="2024-01-03T16:58:00Z">
        <w:del w:id="2956" w:author="Michael Flynn" w:date="2024-01-05T11:52:00Z">
          <w:r w:rsidR="00C9767F" w:rsidDel="009D1832">
            <w:rPr>
              <w:sz w:val="22"/>
              <w:szCs w:val="22"/>
              <w:highlight w:val="yellow"/>
            </w:rPr>
            <w:delText>250</w:delText>
          </w:r>
        </w:del>
      </w:ins>
      <w:ins w:id="2957" w:author="Brian Blankenship" w:date="2024-01-03T12:23:00Z">
        <w:del w:id="2958" w:author="Michael Flynn" w:date="2024-01-05T11:52:00Z">
          <w:r w:rsidR="007E6BE8" w:rsidRPr="009C7436" w:rsidDel="009D1832">
            <w:rPr>
              <w:sz w:val="22"/>
              <w:szCs w:val="22"/>
              <w:highlight w:val="yellow"/>
            </w:rPr>
            <w:delText>, or one-</w:delText>
          </w:r>
        </w:del>
      </w:ins>
      <w:ins w:id="2959" w:author="Brian Blankenship" w:date="2024-01-03T16:58:00Z">
        <w:del w:id="2960" w:author="Michael Flynn" w:date="2024-01-05T11:52:00Z">
          <w:r w:rsidR="00C9767F" w:rsidDel="009D1832">
            <w:rPr>
              <w:sz w:val="22"/>
              <w:szCs w:val="22"/>
              <w:highlight w:val="yellow"/>
            </w:rPr>
            <w:delText>fourth</w:delText>
          </w:r>
        </w:del>
      </w:ins>
      <w:ins w:id="2961" w:author="Brian Blankenship" w:date="2024-01-03T12:23:00Z">
        <w:del w:id="2962" w:author="Michael Flynn" w:date="2024-01-05T11:52:00Z">
          <w:r w:rsidR="007E6BE8" w:rsidRPr="009C7436" w:rsidDel="009D1832">
            <w:rPr>
              <w:sz w:val="22"/>
              <w:szCs w:val="22"/>
              <w:highlight w:val="yellow"/>
            </w:rPr>
            <w:delText xml:space="preserve"> the sample size of 1,000</w:delText>
          </w:r>
          <w:r w:rsidR="007E6BE8" w:rsidDel="009D1832">
            <w:rPr>
              <w:sz w:val="22"/>
              <w:szCs w:val="22"/>
            </w:rPr>
            <w:delText>)</w:delText>
          </w:r>
        </w:del>
      </w:ins>
      <w:ins w:id="2963" w:author="Brian Blankenship" w:date="2024-01-03T12:21:00Z">
        <w:del w:id="2964" w:author="Michael Flynn" w:date="2024-01-05T11:52:00Z">
          <w:r w:rsidDel="009D1832">
            <w:rPr>
              <w:sz w:val="22"/>
              <w:szCs w:val="22"/>
            </w:rPr>
            <w:delText xml:space="preserve">. </w:delText>
          </w:r>
        </w:del>
      </w:ins>
      <w:ins w:id="2965" w:author="Brian Blankenship" w:date="2024-01-03T12:23:00Z">
        <w:del w:id="2966" w:author="Michael Flynn" w:date="2024-01-05T11:52:00Z">
          <w:r w:rsidR="007E6BE8" w:rsidDel="009D1832">
            <w:rPr>
              <w:sz w:val="22"/>
              <w:szCs w:val="22"/>
            </w:rPr>
            <w:delText>All r</w:delText>
          </w:r>
        </w:del>
      </w:ins>
      <w:ins w:id="2967" w:author="Brian Blankenship" w:date="2024-01-03T12:22:00Z">
        <w:del w:id="2968" w:author="Michael Flynn" w:date="2024-01-05T11:52:00Z">
          <w:r w:rsidR="007E6BE8" w:rsidDel="009D1832">
            <w:rPr>
              <w:sz w:val="22"/>
              <w:szCs w:val="22"/>
            </w:rPr>
            <w:delText>espondents are then asked to rate how favorably they view the United States and China</w:delText>
          </w:r>
        </w:del>
      </w:ins>
      <w:ins w:id="2969" w:author="Brian Blankenship" w:date="2024-01-03T12:23:00Z">
        <w:del w:id="2970" w:author="Michael Flynn" w:date="2024-01-05T11:52:00Z">
          <w:r w:rsidR="007E6BE8" w:rsidDel="009D1832">
            <w:rPr>
              <w:sz w:val="22"/>
              <w:szCs w:val="22"/>
            </w:rPr>
            <w:delText>, and how much they support hosting the U.S. and Chinese military</w:delText>
          </w:r>
        </w:del>
      </w:ins>
      <w:ins w:id="2971" w:author="Brian Blankenship" w:date="2024-01-03T12:28:00Z">
        <w:del w:id="2972" w:author="Michael Flynn" w:date="2024-01-05T11:52:00Z">
          <w:r w:rsidR="007E6BE8" w:rsidDel="009D1832">
            <w:rPr>
              <w:sz w:val="22"/>
              <w:szCs w:val="22"/>
            </w:rPr>
            <w:delText>, which serve as the dependent variables</w:delText>
          </w:r>
        </w:del>
      </w:ins>
      <w:ins w:id="2973" w:author="Brian Blankenship" w:date="2024-01-03T12:23:00Z">
        <w:del w:id="2974" w:author="Michael Flynn" w:date="2024-01-05T11:52:00Z">
          <w:r w:rsidR="007E6BE8" w:rsidDel="009D1832">
            <w:rPr>
              <w:sz w:val="22"/>
              <w:szCs w:val="22"/>
            </w:rPr>
            <w:delText>.</w:delText>
          </w:r>
        </w:del>
      </w:ins>
      <w:ins w:id="2975" w:author="Brian Blankenship" w:date="2024-01-03T12:25:00Z">
        <w:del w:id="2976" w:author="Michael Flynn" w:date="2024-01-05T11:52:00Z">
          <w:r w:rsidR="007E6BE8" w:rsidDel="009D1832">
            <w:rPr>
              <w:sz w:val="22"/>
              <w:szCs w:val="22"/>
            </w:rPr>
            <w:delText xml:space="preserve"> </w:delText>
          </w:r>
        </w:del>
      </w:ins>
      <w:ins w:id="2977" w:author="Brian Blankenship" w:date="2024-01-03T12:23:00Z">
        <w:r w:rsidR="007E6BE8">
          <w:rPr>
            <w:sz w:val="22"/>
            <w:szCs w:val="22"/>
          </w:rPr>
          <w:t xml:space="preserve">This experiment will allow us to </w:t>
        </w:r>
      </w:ins>
      <w:ins w:id="2978" w:author="Brian Blankenship" w:date="2024-01-13T16:38:00Z">
        <w:r w:rsidR="00694C75">
          <w:rPr>
            <w:sz w:val="22"/>
            <w:szCs w:val="22"/>
          </w:rPr>
          <w:t>assess</w:t>
        </w:r>
      </w:ins>
      <w:ins w:id="2979" w:author="Brian Blankenship" w:date="2024-01-03T12:25:00Z">
        <w:r w:rsidR="007E6BE8">
          <w:rPr>
            <w:sz w:val="22"/>
            <w:szCs w:val="22"/>
          </w:rPr>
          <w:t xml:space="preserve"> whether the explicit promise of economic benefits shapes support for basing</w:t>
        </w:r>
      </w:ins>
      <w:ins w:id="2980" w:author="Brian Blankenship" w:date="2024-01-03T12:24:00Z">
        <w:r w:rsidR="007E6BE8">
          <w:rPr>
            <w:sz w:val="22"/>
            <w:szCs w:val="22"/>
          </w:rPr>
          <w:t xml:space="preserve">, thus supplementing the non-experimental questions about contact with </w:t>
        </w:r>
      </w:ins>
      <w:ins w:id="2981" w:author="Brian Blankenship" w:date="2024-01-03T12:25:00Z">
        <w:r w:rsidR="007E6BE8">
          <w:rPr>
            <w:sz w:val="22"/>
            <w:szCs w:val="22"/>
          </w:rPr>
          <w:t>U.S. and Chinese nationals described previously.</w:t>
        </w:r>
      </w:ins>
      <w:ins w:id="2982" w:author="Michael Allen" w:date="2023-12-31T19:02:00Z">
        <w:del w:id="2983" w:author="Brian Blankenship" w:date="2024-01-03T12:26:00Z">
          <w:r w:rsidR="000A73D5" w:rsidRPr="00E94FC4" w:rsidDel="007E6BE8">
            <w:rPr>
              <w:sz w:val="22"/>
              <w:szCs w:val="22"/>
            </w:rPr>
            <w:delText>.</w:delText>
          </w:r>
        </w:del>
      </w:ins>
      <w:ins w:id="2984" w:author="Carla Martinez Machain" w:date="2024-01-02T17:30:00Z">
        <w:del w:id="2985" w:author="Brian Blankenship" w:date="2024-01-03T12:26:00Z">
          <w:r w:rsidR="006E37E6" w:rsidDel="007E6BE8">
            <w:rPr>
              <w:sz w:val="22"/>
              <w:szCs w:val="22"/>
            </w:rPr>
            <w:delText xml:space="preserve"> These actions would be ones that </w:delText>
          </w:r>
        </w:del>
      </w:ins>
      <w:ins w:id="2986" w:author="Carla Martinez Machain" w:date="2024-01-02T17:40:00Z">
        <w:del w:id="2987" w:author="Brian Blankenship" w:date="2024-01-03T12:26:00Z">
          <w:r w:rsidR="00F3620B" w:rsidDel="007E6BE8">
            <w:rPr>
              <w:sz w:val="22"/>
              <w:szCs w:val="22"/>
            </w:rPr>
            <w:delText>c</w:delText>
          </w:r>
        </w:del>
      </w:ins>
      <w:ins w:id="2988" w:author="Carla Martinez Machain" w:date="2024-01-02T17:30:00Z">
        <w:del w:id="2989" w:author="Brian Blankenship" w:date="2024-01-03T12:26:00Z">
          <w:r w:rsidR="006E37E6" w:rsidDel="007E6BE8">
            <w:rPr>
              <w:sz w:val="22"/>
              <w:szCs w:val="22"/>
            </w:rPr>
            <w:delText>ould prov</w:delText>
          </w:r>
        </w:del>
      </w:ins>
      <w:ins w:id="2990" w:author="Carla Martinez Machain" w:date="2024-01-02T17:31:00Z">
        <w:del w:id="2991" w:author="Brian Blankenship" w:date="2024-01-03T12:26:00Z">
          <w:r w:rsidR="006E37E6" w:rsidDel="007E6BE8">
            <w:rPr>
              <w:sz w:val="22"/>
              <w:szCs w:val="22"/>
            </w:rPr>
            <w:delText>ide the great power with military access</w:delText>
          </w:r>
        </w:del>
      </w:ins>
      <w:ins w:id="2992" w:author="Carla Martinez Machain" w:date="2024-01-02T17:36:00Z">
        <w:del w:id="2993" w:author="Brian Blankenship" w:date="2024-01-03T12:26:00Z">
          <w:r w:rsidR="00F3620B" w:rsidDel="007E6BE8">
            <w:rPr>
              <w:sz w:val="22"/>
              <w:szCs w:val="22"/>
            </w:rPr>
            <w:delText>,</w:delText>
          </w:r>
        </w:del>
      </w:ins>
      <w:ins w:id="2994" w:author="Michael Allen" w:date="2024-01-02T21:25:00Z">
        <w:del w:id="2995" w:author="Brian Blankenship" w:date="2024-01-03T12:26:00Z">
          <w:r w:rsidR="00410398" w:rsidDel="007E6BE8">
            <w:rPr>
              <w:sz w:val="22"/>
              <w:szCs w:val="22"/>
            </w:rPr>
            <w:delText>could provide the great power with military access</w:delText>
          </w:r>
        </w:del>
      </w:ins>
      <w:ins w:id="2996" w:author="Carla Martinez Machain" w:date="2024-01-02T17:36:00Z">
        <w:del w:id="2997" w:author="Brian Blankenship" w:date="2024-01-03T12:26:00Z">
          <w:r w:rsidR="00F3620B" w:rsidDel="007E6BE8">
            <w:rPr>
              <w:sz w:val="22"/>
              <w:szCs w:val="22"/>
            </w:rPr>
            <w:delText xml:space="preserve"> but would not necessarily entail a new military installation (as we have argued that China’s approach may be one that is shifting away from large, permanent military installations)</w:delText>
          </w:r>
        </w:del>
      </w:ins>
      <w:ins w:id="2998" w:author="Carla Martinez Machain" w:date="2024-01-02T17:31:00Z">
        <w:del w:id="2999" w:author="Brian Blankenship" w:date="2024-01-03T12:26:00Z">
          <w:r w:rsidR="006E37E6" w:rsidDel="007E6BE8">
            <w:rPr>
              <w:sz w:val="22"/>
              <w:szCs w:val="22"/>
            </w:rPr>
            <w:delText xml:space="preserve">. Though we may still refine the content of the treatment vignettes, they will likely involve </w:delText>
          </w:r>
        </w:del>
      </w:ins>
      <w:ins w:id="3000" w:author="Carla Martinez Machain" w:date="2024-01-02T17:40:00Z">
        <w:del w:id="3001" w:author="Brian Blankenship" w:date="2024-01-03T12:26:00Z">
          <w:r w:rsidR="00F3620B" w:rsidDel="007E6BE8">
            <w:rPr>
              <w:sz w:val="22"/>
              <w:szCs w:val="22"/>
            </w:rPr>
            <w:delText>presenting respondents with vignettes in which the major power in question has made an offer to buy a majority stake in a major commercial port in the country, which would give them full control of the port (basing this vignette on China’s majority stake in the port of Piraeus in Greece, for example).</w:delText>
          </w:r>
        </w:del>
      </w:ins>
      <w:ins w:id="3002" w:author="Carla Martinez Machain" w:date="2024-01-02T17:38:00Z">
        <w:del w:id="3003" w:author="Brian Blankenship" w:date="2024-01-03T12:26:00Z">
          <w:r w:rsidR="00F3620B" w:rsidDel="007E6BE8">
            <w:rPr>
              <w:sz w:val="22"/>
              <w:szCs w:val="22"/>
            </w:rPr>
            <w:delText xml:space="preserve"> </w:delText>
          </w:r>
        </w:del>
      </w:ins>
      <w:ins w:id="3004" w:author="Michael Allen" w:date="2023-12-31T19:02:00Z">
        <w:del w:id="3005" w:author="Brian Blankenship" w:date="2024-01-03T12:26:00Z">
          <w:r w:rsidR="000A73D5" w:rsidRPr="00E94FC4" w:rsidDel="007E6BE8">
            <w:rPr>
              <w:sz w:val="22"/>
              <w:szCs w:val="22"/>
            </w:rPr>
            <w:delText xml:space="preserve"> Respondents will then evaluate how positively or negatively they view these actions. </w:delText>
          </w:r>
        </w:del>
      </w:ins>
      <w:ins w:id="3006" w:author="Carla Martinez Machain" w:date="2024-01-02T17:25:00Z">
        <w:del w:id="3007" w:author="Brian Blankenship" w:date="2024-01-03T12:26:00Z">
          <w:r w:rsidR="006E37E6" w:rsidDel="007E6BE8">
            <w:rPr>
              <w:sz w:val="22"/>
              <w:szCs w:val="22"/>
            </w:rPr>
            <w:delText>Within each country</w:delText>
          </w:r>
        </w:del>
      </w:ins>
      <w:ins w:id="3008" w:author="Michael Allen" w:date="2024-01-02T21:25:00Z">
        <w:del w:id="3009" w:author="Brian Blankenship" w:date="2024-01-03T12:26:00Z">
          <w:r w:rsidR="00410398" w:rsidDel="007E6BE8">
            <w:rPr>
              <w:sz w:val="22"/>
              <w:szCs w:val="22"/>
            </w:rPr>
            <w:delText>, we will deploy the</w:delText>
          </w:r>
        </w:del>
      </w:ins>
      <w:ins w:id="3010" w:author="Carla Martinez Machain" w:date="2024-01-02T17:25:00Z">
        <w:del w:id="3011" w:author="Brian Blankenship" w:date="2024-01-03T12:26:00Z">
          <w:r w:rsidR="006E37E6" w:rsidDel="007E6BE8">
            <w:rPr>
              <w:sz w:val="22"/>
              <w:szCs w:val="22"/>
            </w:rPr>
            <w:delText xml:space="preserve"> the survey will be deployed to 1,000 individuals. </w:delText>
          </w:r>
        </w:del>
      </w:ins>
      <w:ins w:id="3012" w:author="Michael Allen" w:date="2024-01-02T21:25:00Z">
        <w:del w:id="3013" w:author="Brian Blankenship" w:date="2024-01-03T12:26:00Z">
          <w:r w:rsidR="00410398" w:rsidDel="007E6BE8">
            <w:rPr>
              <w:sz w:val="22"/>
              <w:szCs w:val="22"/>
            </w:rPr>
            <w:delText>Given the experimen</w:delText>
          </w:r>
        </w:del>
      </w:ins>
      <w:ins w:id="3014" w:author="Michael Allen" w:date="2024-01-02T21:26:00Z">
        <w:del w:id="3015" w:author="Brian Blankenship" w:date="2024-01-03T12:26:00Z">
          <w:r w:rsidR="00410398" w:rsidDel="007E6BE8">
            <w:rPr>
              <w:sz w:val="22"/>
              <w:szCs w:val="22"/>
            </w:rPr>
            <w:delText>tal design, each condition will have 333 respondents</w:delText>
          </w:r>
        </w:del>
      </w:ins>
      <w:ins w:id="3016" w:author="Carla Martinez Machain" w:date="2024-01-02T17:25:00Z">
        <w:del w:id="3017" w:author="Brian Blankenship" w:date="2024-01-03T12:26:00Z">
          <w:r w:rsidR="006E37E6" w:rsidDel="007E6BE8">
            <w:rPr>
              <w:sz w:val="22"/>
              <w:szCs w:val="22"/>
            </w:rPr>
            <w:delText xml:space="preserve">This means that </w:delText>
          </w:r>
        </w:del>
      </w:ins>
      <w:ins w:id="3018" w:author="Carla Martinez Machain" w:date="2024-01-02T17:41:00Z">
        <w:del w:id="3019" w:author="Brian Blankenship" w:date="2024-01-03T12:26:00Z">
          <w:r w:rsidR="00F3620B" w:rsidDel="007E6BE8">
            <w:rPr>
              <w:sz w:val="22"/>
              <w:szCs w:val="22"/>
            </w:rPr>
            <w:delText>333</w:delText>
          </w:r>
        </w:del>
      </w:ins>
      <w:ins w:id="3020" w:author="Carla Martinez Machain" w:date="2024-01-02T17:26:00Z">
        <w:del w:id="3021" w:author="Brian Blankenship" w:date="2024-01-03T12:26:00Z">
          <w:r w:rsidR="006E37E6" w:rsidDel="007E6BE8">
            <w:rPr>
              <w:sz w:val="22"/>
              <w:szCs w:val="22"/>
            </w:rPr>
            <w:delText xml:space="preserve"> of them will be assigned to each of the </w:delText>
          </w:r>
        </w:del>
      </w:ins>
      <w:ins w:id="3022" w:author="Carla Martinez Machain" w:date="2024-01-02T17:41:00Z">
        <w:del w:id="3023" w:author="Brian Blankenship" w:date="2024-01-03T12:26:00Z">
          <w:r w:rsidR="00F3620B" w:rsidDel="007E6BE8">
            <w:rPr>
              <w:sz w:val="22"/>
              <w:szCs w:val="22"/>
            </w:rPr>
            <w:delText>three</w:delText>
          </w:r>
        </w:del>
      </w:ins>
      <w:ins w:id="3024" w:author="Carla Martinez Machain" w:date="2024-01-02T17:26:00Z">
        <w:del w:id="3025" w:author="Brian Blankenship" w:date="2024-01-03T12:26:00Z">
          <w:r w:rsidR="006E37E6" w:rsidDel="007E6BE8">
            <w:rPr>
              <w:sz w:val="22"/>
              <w:szCs w:val="22"/>
            </w:rPr>
            <w:delText xml:space="preserve"> conditions</w:delText>
          </w:r>
        </w:del>
      </w:ins>
      <w:ins w:id="3026" w:author="Carla Martinez Machain" w:date="2024-01-02T17:41:00Z">
        <w:del w:id="3027" w:author="Brian Blankenship" w:date="2024-01-03T12:26:00Z">
          <w:r w:rsidR="00F3620B" w:rsidDel="007E6BE8">
            <w:rPr>
              <w:sz w:val="22"/>
              <w:szCs w:val="22"/>
            </w:rPr>
            <w:delText>, with the non-basi</w:delText>
          </w:r>
        </w:del>
      </w:ins>
      <w:ins w:id="3028" w:author="Carla Martinez Machain" w:date="2024-01-02T17:42:00Z">
        <w:del w:id="3029" w:author="Brian Blankenship" w:date="2024-01-03T12:26:00Z">
          <w:r w:rsidR="00F3620B" w:rsidDel="007E6BE8">
            <w:rPr>
              <w:sz w:val="22"/>
              <w:szCs w:val="22"/>
            </w:rPr>
            <w:delText>ng power prompt serving as the control category</w:delText>
          </w:r>
        </w:del>
      </w:ins>
      <w:ins w:id="3030" w:author="Carla Martinez Machain" w:date="2024-01-02T17:26:00Z">
        <w:del w:id="3031" w:author="Brian Blankenship" w:date="2024-01-03T12:26:00Z">
          <w:r w:rsidR="006E37E6" w:rsidDel="007E6BE8">
            <w:rPr>
              <w:sz w:val="22"/>
              <w:szCs w:val="22"/>
            </w:rPr>
            <w:delText xml:space="preserve">. </w:delText>
          </w:r>
        </w:del>
      </w:ins>
      <w:ins w:id="3032" w:author="Michael Allen" w:date="2023-12-31T19:02:00Z">
        <w:del w:id="3033" w:author="Brian Blankenship" w:date="2024-01-03T12:26:00Z">
          <w:r w:rsidR="000A73D5" w:rsidRPr="00E94FC4" w:rsidDel="007E6BE8">
            <w:rPr>
              <w:sz w:val="22"/>
              <w:szCs w:val="22"/>
            </w:rPr>
            <w:delText>This experiment will allow us to assess whether the demographic and influence questions we asked help frame whether a respondent interprets action by various actors.</w:delText>
          </w:r>
        </w:del>
        <w:commentRangeEnd w:id="2725"/>
        <w:r w:rsidR="000A73D5">
          <w:rPr>
            <w:rStyle w:val="CommentReference"/>
          </w:rPr>
          <w:commentReference w:id="2725"/>
        </w:r>
      </w:ins>
      <w:commentRangeEnd w:id="2726"/>
      <w:r w:rsidR="00F3620B">
        <w:rPr>
          <w:rStyle w:val="CommentReference"/>
        </w:rPr>
        <w:commentReference w:id="2726"/>
      </w:r>
      <w:commentRangeEnd w:id="2727"/>
      <w:r w:rsidR="00F3620B">
        <w:rPr>
          <w:rStyle w:val="CommentReference"/>
        </w:rPr>
        <w:commentReference w:id="2727"/>
      </w:r>
      <w:commentRangeEnd w:id="2728"/>
      <w:r w:rsidR="00F3620B">
        <w:rPr>
          <w:rStyle w:val="CommentReference"/>
        </w:rPr>
        <w:commentReference w:id="2728"/>
      </w:r>
      <w:commentRangeEnd w:id="2729"/>
      <w:r w:rsidR="007E6BE8">
        <w:rPr>
          <w:rStyle w:val="CommentReference"/>
        </w:rPr>
        <w:commentReference w:id="2729"/>
      </w:r>
    </w:p>
    <w:p w14:paraId="67A57699" w14:textId="2198AEAB" w:rsidR="000A73D5" w:rsidRPr="00E94FC4" w:rsidDel="001C5215" w:rsidRDefault="00E216FF">
      <w:pPr>
        <w:widowControl w:val="0"/>
        <w:spacing w:after="100" w:afterAutospacing="1" w:line="240" w:lineRule="auto"/>
        <w:ind w:firstLine="720"/>
        <w:contextualSpacing/>
        <w:jc w:val="both"/>
        <w:rPr>
          <w:ins w:id="3034" w:author="Michael Allen" w:date="2023-12-31T19:02:00Z"/>
          <w:moveFrom w:id="3035" w:author="Carla Martinez Machain" w:date="2024-01-02T20:03:00Z"/>
          <w:sz w:val="22"/>
          <w:szCs w:val="22"/>
        </w:rPr>
      </w:pPr>
      <w:ins w:id="3036" w:author="Michael Flynn" w:date="2024-01-05T12:00:00Z">
        <w:r>
          <w:rPr>
            <w:sz w:val="22"/>
            <w:szCs w:val="22"/>
          </w:rPr>
          <w:t xml:space="preserve">The general public opinion surveys will provide </w:t>
        </w:r>
        <w:del w:id="3037" w:author="Michael Allen" w:date="2024-01-10T09:36:00Z">
          <w:r w:rsidDel="00480212">
            <w:rPr>
              <w:sz w:val="22"/>
              <w:szCs w:val="22"/>
            </w:rPr>
            <w:delText xml:space="preserve">us with </w:delText>
          </w:r>
        </w:del>
        <w:r>
          <w:rPr>
            <w:sz w:val="22"/>
            <w:szCs w:val="22"/>
          </w:rPr>
          <w:t>new and unique data to assess mass attitudes towards foreign milit</w:t>
        </w:r>
      </w:ins>
      <w:ins w:id="3038" w:author="Michael Allen" w:date="2024-01-07T20:15:00Z">
        <w:r w:rsidR="000F2C23">
          <w:rPr>
            <w:sz w:val="22"/>
            <w:szCs w:val="22"/>
          </w:rPr>
          <w:t>ar</w:t>
        </w:r>
      </w:ins>
      <w:ins w:id="3039" w:author="Michael Flynn" w:date="2024-01-05T12:00:00Z">
        <w:r>
          <w:rPr>
            <w:sz w:val="22"/>
            <w:szCs w:val="22"/>
          </w:rPr>
          <w:t>y bases in less developed and middle-income countries</w:t>
        </w:r>
        <w:del w:id="3040" w:author="Michael Allen" w:date="2024-01-07T20:15:00Z">
          <w:r w:rsidDel="000F2C23">
            <w:rPr>
              <w:sz w:val="22"/>
              <w:szCs w:val="22"/>
            </w:rPr>
            <w:delText>,</w:delText>
          </w:r>
        </w:del>
        <w:r>
          <w:rPr>
            <w:sz w:val="22"/>
            <w:szCs w:val="22"/>
          </w:rPr>
          <w:t xml:space="preserve"> and insights into</w:t>
        </w:r>
        <w:del w:id="3041" w:author="Michael Allen" w:date="2024-01-07T20:15:00Z">
          <w:r w:rsidDel="000F2C23">
            <w:rPr>
              <w:sz w:val="22"/>
              <w:szCs w:val="22"/>
            </w:rPr>
            <w:delText>t</w:delText>
          </w:r>
        </w:del>
        <w:r>
          <w:rPr>
            <w:sz w:val="22"/>
            <w:szCs w:val="22"/>
          </w:rPr>
          <w:t xml:space="preserve"> </w:t>
        </w:r>
      </w:ins>
      <w:ins w:id="3042" w:author="Michael Allen" w:date="2024-01-07T20:15:00Z">
        <w:r w:rsidR="000F2C23">
          <w:rPr>
            <w:sz w:val="22"/>
            <w:szCs w:val="22"/>
          </w:rPr>
          <w:t>t</w:t>
        </w:r>
      </w:ins>
      <w:ins w:id="3043" w:author="Michael Flynn" w:date="2024-01-05T12:00:00Z">
        <w:r>
          <w:rPr>
            <w:sz w:val="22"/>
            <w:szCs w:val="22"/>
          </w:rPr>
          <w:t>he causal factors that shape these attitudes</w:t>
        </w:r>
      </w:ins>
      <w:ins w:id="3044" w:author="Carla Martinez Machain" w:date="2024-01-02T20:30:00Z">
        <w:del w:id="3045" w:author="Michael Flynn" w:date="2024-01-05T12:00:00Z">
          <w:r w:rsidR="007A13D1" w:rsidRPr="00E94FC4" w:rsidDel="00E216FF">
            <w:rPr>
              <w:sz w:val="22"/>
              <w:szCs w:val="22"/>
            </w:rPr>
            <w:delText>The surveys</w:delText>
          </w:r>
          <w:r w:rsidR="007A13D1" w:rsidDel="00E216FF">
            <w:rPr>
              <w:sz w:val="22"/>
              <w:szCs w:val="22"/>
            </w:rPr>
            <w:delText xml:space="preserve"> deployed to the </w:delText>
          </w:r>
        </w:del>
      </w:ins>
      <w:ins w:id="3046" w:author="Carla Martinez Machain" w:date="2024-01-02T20:35:00Z">
        <w:del w:id="3047" w:author="Michael Flynn" w:date="2024-01-05T12:00:00Z">
          <w:r w:rsidR="007A13D1" w:rsidDel="00E216FF">
            <w:rPr>
              <w:sz w:val="22"/>
              <w:szCs w:val="22"/>
            </w:rPr>
            <w:delText xml:space="preserve">general </w:delText>
          </w:r>
        </w:del>
      </w:ins>
      <w:ins w:id="3048" w:author="Carla Martinez Machain" w:date="2024-01-02T20:30:00Z">
        <w:del w:id="3049" w:author="Michael Flynn" w:date="2024-01-05T12:00:00Z">
          <w:r w:rsidR="007A13D1" w:rsidDel="00E216FF">
            <w:rPr>
              <w:sz w:val="22"/>
              <w:szCs w:val="22"/>
            </w:rPr>
            <w:delText>public will</w:delText>
          </w:r>
          <w:r w:rsidR="007A13D1" w:rsidRPr="00E94FC4" w:rsidDel="00E216FF">
            <w:rPr>
              <w:sz w:val="22"/>
              <w:szCs w:val="22"/>
            </w:rPr>
            <w:delText xml:space="preserve"> provide useful data for quantitative assessment</w:delText>
          </w:r>
          <w:r w:rsidR="007A13D1" w:rsidDel="00E216FF">
            <w:rPr>
              <w:sz w:val="22"/>
              <w:szCs w:val="22"/>
            </w:rPr>
            <w:delText xml:space="preserve"> (with our key dependent variables measured as composed of dichotomous, and</w:delText>
          </w:r>
        </w:del>
      </w:ins>
      <w:ins w:id="3050" w:author="Brian Blankenship" w:date="2024-01-03T12:28:00Z">
        <w:del w:id="3051" w:author="Michael Flynn" w:date="2024-01-05T12:00:00Z">
          <w:r w:rsidR="007E6BE8" w:rsidDel="00E216FF">
            <w:rPr>
              <w:sz w:val="22"/>
              <w:szCs w:val="22"/>
            </w:rPr>
            <w:delText>using five-point</w:delText>
          </w:r>
        </w:del>
      </w:ins>
      <w:ins w:id="3052" w:author="Carla Martinez Machain" w:date="2024-01-02T20:30:00Z">
        <w:del w:id="3053" w:author="Michael Flynn" w:date="2024-01-05T12:00:00Z">
          <w:r w:rsidR="007A13D1" w:rsidDel="00E216FF">
            <w:rPr>
              <w:sz w:val="22"/>
              <w:szCs w:val="22"/>
            </w:rPr>
            <w:delText xml:space="preserve"> Likert scales)</w:delText>
          </w:r>
          <w:r w:rsidR="007A13D1" w:rsidRPr="00E94FC4" w:rsidDel="00E216FF">
            <w:rPr>
              <w:sz w:val="22"/>
              <w:szCs w:val="22"/>
            </w:rPr>
            <w:delText xml:space="preserve"> but are limited in the depth they can provide</w:delText>
          </w:r>
        </w:del>
        <w:r w:rsidR="007A13D1" w:rsidRPr="00E94FC4">
          <w:rPr>
            <w:sz w:val="22"/>
            <w:szCs w:val="22"/>
          </w:rPr>
          <w:t>.</w:t>
        </w:r>
      </w:ins>
      <w:ins w:id="3054" w:author="Michael Flynn" w:date="2024-01-05T12:00:00Z">
        <w:r>
          <w:rPr>
            <w:sz w:val="22"/>
            <w:szCs w:val="22"/>
          </w:rPr>
          <w:t xml:space="preserve"> But these surveys are limited in </w:t>
        </w:r>
        <w:del w:id="3055" w:author="Michael Allen" w:date="2024-01-10T09:36:00Z">
          <w:r w:rsidDel="00480212">
            <w:rPr>
              <w:sz w:val="22"/>
              <w:szCs w:val="22"/>
            </w:rPr>
            <w:delText>the</w:delText>
          </w:r>
        </w:del>
      </w:ins>
      <w:ins w:id="3056" w:author="Michael Flynn" w:date="2024-01-05T12:01:00Z">
        <w:del w:id="3057" w:author="Michael Allen" w:date="2024-01-10T09:36:00Z">
          <w:r w:rsidDel="00480212">
            <w:rPr>
              <w:sz w:val="22"/>
              <w:szCs w:val="22"/>
            </w:rPr>
            <w:delText>ir depth and cannot provide us with</w:delText>
          </w:r>
        </w:del>
      </w:ins>
      <w:ins w:id="3058" w:author="Michael Allen" w:date="2024-01-10T09:36:00Z">
        <w:r w:rsidR="00480212">
          <w:rPr>
            <w:sz w:val="22"/>
            <w:szCs w:val="22"/>
          </w:rPr>
          <w:t>depth and cannot provide</w:t>
        </w:r>
      </w:ins>
      <w:ins w:id="3059" w:author="Michael Flynn" w:date="2024-01-05T12:01:00Z">
        <w:r>
          <w:rPr>
            <w:sz w:val="22"/>
            <w:szCs w:val="22"/>
          </w:rPr>
          <w:t xml:space="preserve"> more insight into elite decision-making processes and considerations.</w:t>
        </w:r>
      </w:ins>
      <w:ins w:id="3060" w:author="Carla Martinez Machain" w:date="2024-01-02T20:30:00Z">
        <w:r w:rsidR="007A13D1" w:rsidRPr="00E94FC4">
          <w:rPr>
            <w:sz w:val="22"/>
            <w:szCs w:val="22"/>
          </w:rPr>
          <w:t xml:space="preserve"> </w:t>
        </w:r>
        <w:r w:rsidR="007A13D1">
          <w:rPr>
            <w:sz w:val="22"/>
            <w:szCs w:val="22"/>
          </w:rPr>
          <w:t>We thus complement the large</w:t>
        </w:r>
        <w:del w:id="3061" w:author="Michael Allen" w:date="2024-01-02T21:26:00Z">
          <w:r w:rsidR="007A13D1" w:rsidDel="00410398">
            <w:rPr>
              <w:sz w:val="22"/>
              <w:szCs w:val="22"/>
            </w:rPr>
            <w:delText>-n</w:delText>
          </w:r>
        </w:del>
      </w:ins>
      <w:ins w:id="3062" w:author="Carla Martinez Machain" w:date="2024-01-02T20:36:00Z">
        <w:del w:id="3063" w:author="Michael Allen" w:date="2024-01-02T21:26:00Z">
          <w:r w:rsidR="007A13D1" w:rsidDel="00410398">
            <w:rPr>
              <w:sz w:val="22"/>
              <w:szCs w:val="22"/>
            </w:rPr>
            <w:delText>, general public,</w:delText>
          </w:r>
        </w:del>
      </w:ins>
      <w:ins w:id="3064" w:author="Michael Allen" w:date="2024-01-02T21:26:00Z">
        <w:r w:rsidR="00410398">
          <w:rPr>
            <w:sz w:val="22"/>
            <w:szCs w:val="22"/>
          </w:rPr>
          <w:t xml:space="preserve"> number of general public</w:t>
        </w:r>
      </w:ins>
      <w:ins w:id="3065" w:author="Carla Martinez Machain" w:date="2024-01-02T20:30:00Z">
        <w:r w:rsidR="007A13D1">
          <w:rPr>
            <w:sz w:val="22"/>
            <w:szCs w:val="22"/>
          </w:rPr>
          <w:t xml:space="preserve"> surveys with a </w:t>
        </w:r>
      </w:ins>
      <w:ins w:id="3066" w:author="Michael Allen" w:date="2023-12-31T19:02:00Z">
        <w:del w:id="3067" w:author="Carla Martinez Machain" w:date="2024-01-02T20:30:00Z">
          <w:r w:rsidR="000A73D5" w:rsidRPr="00E94FC4" w:rsidDel="007A13D1">
            <w:rPr>
              <w:sz w:val="22"/>
              <w:szCs w:val="22"/>
            </w:rPr>
            <w:delText xml:space="preserve">For our </w:delText>
          </w:r>
        </w:del>
        <w:r w:rsidR="000A73D5" w:rsidRPr="00E94FC4">
          <w:rPr>
            <w:sz w:val="22"/>
            <w:szCs w:val="22"/>
          </w:rPr>
          <w:t>second approach</w:t>
        </w:r>
        <w:del w:id="3068" w:author="Carla Martinez Machain" w:date="2024-01-02T20:30:00Z">
          <w:r w:rsidR="000A73D5" w:rsidRPr="00E94FC4" w:rsidDel="007A13D1">
            <w:rPr>
              <w:sz w:val="22"/>
              <w:szCs w:val="22"/>
            </w:rPr>
            <w:delText xml:space="preserve">, the team will conduct </w:delText>
          </w:r>
          <w:commentRangeStart w:id="3069"/>
          <w:r w:rsidR="000A73D5" w:rsidRPr="00E94FC4" w:rsidDel="007A13D1">
            <w:rPr>
              <w:sz w:val="22"/>
              <w:szCs w:val="22"/>
            </w:rPr>
            <w:delText>a series</w:delText>
          </w:r>
        </w:del>
        <w:r w:rsidR="000A73D5" w:rsidRPr="00E94FC4">
          <w:rPr>
            <w:sz w:val="22"/>
            <w:szCs w:val="22"/>
          </w:rPr>
          <w:t xml:space="preserve"> of</w:t>
        </w:r>
        <w:del w:id="3070" w:author="Michael Flynn" w:date="2024-01-05T12:01:00Z">
          <w:r w:rsidR="000A73D5" w:rsidRPr="00E94FC4" w:rsidDel="002D4660">
            <w:rPr>
              <w:sz w:val="22"/>
              <w:szCs w:val="22"/>
            </w:rPr>
            <w:delText xml:space="preserve"> elite</w:delText>
          </w:r>
        </w:del>
      </w:ins>
      <w:ins w:id="3071" w:author="Carla Martinez Machain" w:date="2024-01-02T20:36:00Z">
        <w:del w:id="3072" w:author="Michael Flynn" w:date="2024-01-05T12:01:00Z">
          <w:r w:rsidR="007A13D1" w:rsidDel="002D4660">
            <w:rPr>
              <w:sz w:val="22"/>
              <w:szCs w:val="22"/>
            </w:rPr>
            <w:delText>,</w:delText>
          </w:r>
        </w:del>
        <w:r w:rsidR="007A13D1">
          <w:rPr>
            <w:sz w:val="22"/>
            <w:szCs w:val="22"/>
          </w:rPr>
          <w:t xml:space="preserve"> semi-struc</w:t>
        </w:r>
      </w:ins>
      <w:ins w:id="3073" w:author="Carla Martinez Machain" w:date="2024-01-02T20:37:00Z">
        <w:r w:rsidR="007A13D1">
          <w:rPr>
            <w:sz w:val="22"/>
            <w:szCs w:val="22"/>
          </w:rPr>
          <w:t>tured</w:t>
        </w:r>
      </w:ins>
      <w:ins w:id="3074" w:author="Michael Allen" w:date="2023-12-31T19:02:00Z">
        <w:r w:rsidR="000A73D5" w:rsidRPr="00E94FC4">
          <w:rPr>
            <w:sz w:val="22"/>
            <w:szCs w:val="22"/>
          </w:rPr>
          <w:t xml:space="preserve"> </w:t>
        </w:r>
      </w:ins>
      <w:ins w:id="3075" w:author="Michael Flynn" w:date="2024-01-05T12:01:00Z">
        <w:r w:rsidR="002D4660">
          <w:rPr>
            <w:sz w:val="22"/>
            <w:szCs w:val="22"/>
          </w:rPr>
          <w:t xml:space="preserve">elite </w:t>
        </w:r>
      </w:ins>
      <w:ins w:id="3076" w:author="Michael Allen" w:date="2023-12-31T19:02:00Z">
        <w:del w:id="3077" w:author="Carla Martinez Machain" w:date="2024-01-02T20:25:00Z">
          <w:r w:rsidR="000A73D5" w:rsidRPr="00E94FC4" w:rsidDel="00CE7069">
            <w:rPr>
              <w:sz w:val="22"/>
              <w:szCs w:val="22"/>
            </w:rPr>
            <w:delText>surveys</w:delText>
          </w:r>
        </w:del>
      </w:ins>
      <w:ins w:id="3078" w:author="Carla Martinez Machain" w:date="2024-01-02T20:25:00Z">
        <w:r w:rsidR="00CE7069">
          <w:rPr>
            <w:sz w:val="22"/>
            <w:szCs w:val="22"/>
          </w:rPr>
          <w:t>interviews</w:t>
        </w:r>
      </w:ins>
      <w:ins w:id="3079" w:author="Michael Allen" w:date="2023-12-31T19:02:00Z">
        <w:r w:rsidR="000A73D5" w:rsidRPr="00E94FC4">
          <w:rPr>
            <w:sz w:val="22"/>
            <w:szCs w:val="22"/>
          </w:rPr>
          <w:t xml:space="preserve"> in Djibouti</w:t>
        </w:r>
        <w:commentRangeEnd w:id="3069"/>
        <w:r w:rsidR="000A73D5">
          <w:rPr>
            <w:rStyle w:val="CommentReference"/>
          </w:rPr>
          <w:commentReference w:id="3069"/>
        </w:r>
        <w:r w:rsidR="000A73D5" w:rsidRPr="00E94FC4">
          <w:rPr>
            <w:sz w:val="22"/>
            <w:szCs w:val="22"/>
          </w:rPr>
          <w:t>.</w:t>
        </w:r>
      </w:ins>
      <w:ins w:id="3080" w:author="Carla Martinez Machain" w:date="2024-01-02T20:27:00Z">
        <w:r w:rsidR="00CE7069">
          <w:rPr>
            <w:sz w:val="22"/>
            <w:szCs w:val="22"/>
          </w:rPr>
          <w:t xml:space="preserve"> We classify as elites local political leaders, foreign diplomats, U.S. service members, journalists, and</w:t>
        </w:r>
      </w:ins>
      <w:ins w:id="3081" w:author="Carla Martinez Machain" w:date="2024-01-02T20:28:00Z">
        <w:r w:rsidR="00CE7069">
          <w:rPr>
            <w:sz w:val="22"/>
            <w:szCs w:val="22"/>
          </w:rPr>
          <w:t xml:space="preserve"> activists</w:t>
        </w:r>
      </w:ins>
      <w:ins w:id="3082" w:author="Carla Martinez Machain" w:date="2024-01-02T20:29:00Z">
        <w:r w:rsidR="007A13D1">
          <w:rPr>
            <w:sz w:val="22"/>
            <w:szCs w:val="22"/>
          </w:rPr>
          <w:t>/civil society leaders</w:t>
        </w:r>
      </w:ins>
      <w:ins w:id="3083" w:author="Carla Martinez Machain" w:date="2024-01-02T20:28:00Z">
        <w:r w:rsidR="00CE7069">
          <w:rPr>
            <w:sz w:val="22"/>
            <w:szCs w:val="22"/>
          </w:rPr>
          <w:t>.</w:t>
        </w:r>
      </w:ins>
      <w:ins w:id="3084" w:author="Michael Allen" w:date="2023-12-31T19:02:00Z">
        <w:r w:rsidR="000A73D5" w:rsidRPr="00E94FC4">
          <w:rPr>
            <w:sz w:val="22"/>
            <w:szCs w:val="22"/>
          </w:rPr>
          <w:t xml:space="preserve"> </w:t>
        </w:r>
      </w:ins>
      <w:ins w:id="3085" w:author="Carla Martinez Machain" w:date="2024-01-02T20:25:00Z">
        <w:r w:rsidR="00CE7069">
          <w:rPr>
            <w:sz w:val="22"/>
            <w:szCs w:val="22"/>
          </w:rPr>
          <w:t>As stated previously</w:t>
        </w:r>
      </w:ins>
      <w:ins w:id="3086" w:author="Carla Martinez Machain" w:date="2024-01-02T20:26:00Z">
        <w:r w:rsidR="00CE7069">
          <w:rPr>
            <w:sz w:val="22"/>
            <w:szCs w:val="22"/>
          </w:rPr>
          <w:t>, w</w:t>
        </w:r>
      </w:ins>
      <w:ins w:id="3087" w:author="Michael Allen" w:date="2023-12-31T19:02:00Z">
        <w:del w:id="3088" w:author="Carla Martinez Machain" w:date="2024-01-02T20:25:00Z">
          <w:r w:rsidR="000A73D5" w:rsidRPr="00E94FC4" w:rsidDel="00CE7069">
            <w:rPr>
              <w:sz w:val="22"/>
              <w:szCs w:val="22"/>
            </w:rPr>
            <w:delText>W</w:delText>
          </w:r>
        </w:del>
        <w:r w:rsidR="000A73D5" w:rsidRPr="00E94FC4">
          <w:rPr>
            <w:sz w:val="22"/>
            <w:szCs w:val="22"/>
          </w:rPr>
          <w:t xml:space="preserve">e chose Djibouti as the site for </w:t>
        </w:r>
        <w:commentRangeStart w:id="3089"/>
        <w:r w:rsidR="000A73D5" w:rsidRPr="00E94FC4">
          <w:rPr>
            <w:sz w:val="22"/>
            <w:szCs w:val="22"/>
          </w:rPr>
          <w:t>fieldwork</w:t>
        </w:r>
        <w:commentRangeEnd w:id="3089"/>
        <w:r w:rsidR="000A73D5">
          <w:rPr>
            <w:rStyle w:val="CommentReference"/>
          </w:rPr>
          <w:commentReference w:id="3089"/>
        </w:r>
        <w:r w:rsidR="000A73D5" w:rsidRPr="00E94FC4">
          <w:rPr>
            <w:sz w:val="22"/>
            <w:szCs w:val="22"/>
          </w:rPr>
          <w:t xml:space="preserve"> as it is the place that allows for military access by multiple countries and a higher chance for civilian interactions with foreign military personnel</w:t>
        </w:r>
      </w:ins>
      <w:ins w:id="3090" w:author="Carla Martinez Machain" w:date="2024-01-02T20:26:00Z">
        <w:r w:rsidR="00CE7069">
          <w:rPr>
            <w:sz w:val="22"/>
            <w:szCs w:val="22"/>
          </w:rPr>
          <w:t xml:space="preserve"> from different countries</w:t>
        </w:r>
      </w:ins>
      <w:ins w:id="3091" w:author="Michael Allen" w:date="2023-12-31T19:02:00Z">
        <w:r w:rsidR="000A73D5" w:rsidRPr="00E94FC4">
          <w:rPr>
            <w:sz w:val="22"/>
            <w:szCs w:val="22"/>
          </w:rPr>
          <w:t xml:space="preserve">. </w:t>
        </w:r>
      </w:ins>
      <w:moveFromRangeStart w:id="3092" w:author="Carla Martinez Machain" w:date="2024-01-02T20:03:00Z" w:name="move155118247"/>
      <w:commentRangeStart w:id="3093"/>
      <w:commentRangeStart w:id="3094"/>
      <w:moveFrom w:id="3095" w:author="Carla Martinez Machain" w:date="2024-01-02T20:03:00Z">
        <w:ins w:id="3096" w:author="Michael Allen" w:date="2023-12-31T19:02:00Z">
          <w:r w:rsidR="000A73D5" w:rsidRPr="00E94FC4" w:rsidDel="001C5215">
            <w:rPr>
              <w:sz w:val="22"/>
              <w:szCs w:val="22"/>
            </w:rPr>
            <w:t>Djibouti is a rare case where a U.S. and Chinese military base in the same country is close to each other. While the uniqueness of the situation may disqualify Djibouti as a generalizable case for fieldwork, it is important for a few reasons. First, dual-access cases are likely to increase in the future. Djibouti may represent a wave of countries seeking favor from multiple countries simultaneously. Various countries in the Cold War, like Egypt, sought policies that led to support from the United States and the Soviet Union instead of being a client of one major power. Djibouti may be a model for other countries in the near future.</w:t>
          </w:r>
        </w:ins>
      </w:moveFrom>
    </w:p>
    <w:p w14:paraId="51C3AD83" w14:textId="4C0D7DBF" w:rsidR="000A73D5" w:rsidRPr="00E94FC4" w:rsidRDefault="000A73D5">
      <w:pPr>
        <w:widowControl w:val="0"/>
        <w:spacing w:after="100" w:afterAutospacing="1" w:line="240" w:lineRule="auto"/>
        <w:ind w:firstLine="720"/>
        <w:contextualSpacing/>
        <w:jc w:val="both"/>
        <w:rPr>
          <w:ins w:id="3097" w:author="Michael Allen" w:date="2023-12-31T19:02:00Z"/>
          <w:sz w:val="22"/>
          <w:szCs w:val="22"/>
        </w:rPr>
      </w:pPr>
      <w:commentRangeStart w:id="3098"/>
      <w:moveFrom w:id="3099" w:author="Carla Martinez Machain" w:date="2024-01-02T20:03:00Z">
        <w:ins w:id="3100" w:author="Michael Allen" w:date="2023-12-31T19:02:00Z">
          <w:r w:rsidRPr="00E94FC4" w:rsidDel="001C5215">
            <w:rPr>
              <w:sz w:val="22"/>
              <w:szCs w:val="22"/>
            </w:rPr>
            <w:t xml:space="preserve">Second, other countries </w:t>
          </w:r>
        </w:ins>
        <w:ins w:id="3101" w:author="Michael Allen" w:date="2023-12-31T19:15:00Z">
          <w:r w:rsidR="009543B2" w:rsidDel="001C5215">
            <w:rPr>
              <w:sz w:val="22"/>
              <w:szCs w:val="22"/>
            </w:rPr>
            <w:t>would not have the same level of campaigning by the United States or China</w:t>
          </w:r>
        </w:ins>
        <w:ins w:id="3102" w:author="Michael Allen" w:date="2023-12-31T19:02:00Z">
          <w:r w:rsidRPr="00E94FC4" w:rsidDel="001C5215">
            <w:rPr>
              <w:sz w:val="22"/>
              <w:szCs w:val="22"/>
            </w:rPr>
            <w:t xml:space="preserve">. </w:t>
          </w:r>
          <w:commentRangeEnd w:id="3098"/>
          <w:r w:rsidDel="001C5215">
            <w:rPr>
              <w:rStyle w:val="CommentReference"/>
            </w:rPr>
            <w:commentReference w:id="3098"/>
          </w:r>
          <w:r w:rsidRPr="00E94FC4" w:rsidDel="001C5215">
            <w:rPr>
              <w:sz w:val="22"/>
              <w:szCs w:val="22"/>
            </w:rPr>
            <w:t xml:space="preserve">While looking at exclusive access cases is useful, we are interested in both countries’ influence campaigns, and Djibouti offers the opportunity to examine each country within the same context. Third, importantly for basic science, we can assess the ground game of each actor within the country and whether one country is more capable of influence than another. Assessing whether influence is a zero-sum or positive-sum game cannot be done in isolation, and Djibouti allows us to see the direct competition between the two powers. </w:t>
          </w:r>
          <w:commentRangeEnd w:id="3093"/>
          <w:r w:rsidDel="001C5215">
            <w:rPr>
              <w:rStyle w:val="CommentReference"/>
            </w:rPr>
            <w:commentReference w:id="3093"/>
          </w:r>
        </w:ins>
      </w:moveFrom>
      <w:moveFromRangeEnd w:id="3092"/>
      <w:commentRangeEnd w:id="3094"/>
      <w:r w:rsidR="00CE7069">
        <w:rPr>
          <w:rStyle w:val="CommentReference"/>
        </w:rPr>
        <w:commentReference w:id="3094"/>
      </w:r>
    </w:p>
    <w:p w14:paraId="5AE463F0" w14:textId="42BB0AC3" w:rsidR="000A73D5" w:rsidRPr="00E94FC4" w:rsidRDefault="000A73D5">
      <w:pPr>
        <w:widowControl w:val="0"/>
        <w:spacing w:after="100" w:afterAutospacing="1" w:line="240" w:lineRule="auto"/>
        <w:ind w:firstLine="720"/>
        <w:contextualSpacing/>
        <w:jc w:val="both"/>
        <w:rPr>
          <w:ins w:id="3103" w:author="Michael Allen" w:date="2023-12-31T19:02:00Z"/>
          <w:sz w:val="22"/>
          <w:szCs w:val="22"/>
        </w:rPr>
      </w:pPr>
      <w:commentRangeStart w:id="3104"/>
      <w:commentRangeStart w:id="3105"/>
      <w:ins w:id="3106" w:author="Michael Allen" w:date="2023-12-31T19:02:00Z">
        <w:del w:id="3107" w:author="Carla Martinez Machain" w:date="2024-01-02T20:30:00Z">
          <w:r w:rsidRPr="00E94FC4" w:rsidDel="007A13D1">
            <w:rPr>
              <w:sz w:val="22"/>
              <w:szCs w:val="22"/>
            </w:rPr>
            <w:delText xml:space="preserve">The surveys provide useful data for quantitative assessment but are limited in the depth they can provide. </w:delText>
          </w:r>
        </w:del>
        <w:r w:rsidRPr="00E94FC4">
          <w:rPr>
            <w:sz w:val="22"/>
            <w:szCs w:val="22"/>
          </w:rPr>
          <w:t>Elite</w:t>
        </w:r>
      </w:ins>
      <w:ins w:id="3108" w:author="Carla Martinez Machain" w:date="2024-01-02T20:36:00Z">
        <w:r w:rsidR="007A13D1">
          <w:rPr>
            <w:sz w:val="22"/>
            <w:szCs w:val="22"/>
          </w:rPr>
          <w:t>, semi-structured</w:t>
        </w:r>
      </w:ins>
      <w:ins w:id="3109" w:author="Michael Allen" w:date="2023-12-31T19:02:00Z">
        <w:r w:rsidRPr="00E94FC4">
          <w:rPr>
            <w:sz w:val="22"/>
            <w:szCs w:val="22"/>
          </w:rPr>
          <w:t xml:space="preserve"> </w:t>
        </w:r>
      </w:ins>
      <w:ins w:id="3110" w:author="Michael Allen" w:date="2023-12-31T19:16:00Z">
        <w:r w:rsidR="009543B2">
          <w:rPr>
            <w:sz w:val="22"/>
            <w:szCs w:val="22"/>
          </w:rPr>
          <w:t>interviews</w:t>
        </w:r>
      </w:ins>
      <w:ins w:id="3111" w:author="Michael Allen" w:date="2023-12-31T19:02:00Z">
        <w:r w:rsidRPr="00E94FC4">
          <w:rPr>
            <w:sz w:val="22"/>
            <w:szCs w:val="22"/>
          </w:rPr>
          <w:t xml:space="preserve"> provide qualitative texture </w:t>
        </w:r>
        <w:del w:id="3112" w:author="Carla Martinez Machain" w:date="2024-01-02T20:36:00Z">
          <w:r w:rsidRPr="00E94FC4" w:rsidDel="007A13D1">
            <w:rPr>
              <w:sz w:val="22"/>
              <w:szCs w:val="22"/>
            </w:rPr>
            <w:delText xml:space="preserve">to quantitative data </w:delText>
          </w:r>
        </w:del>
        <w:r w:rsidRPr="00E94FC4">
          <w:rPr>
            <w:sz w:val="22"/>
            <w:szCs w:val="22"/>
          </w:rPr>
          <w:t xml:space="preserve">by allowing free-form responses to questions that try to uncover the mechanisms we are interested in. </w:t>
        </w:r>
        <w:commentRangeEnd w:id="3104"/>
        <w:r>
          <w:rPr>
            <w:rStyle w:val="CommentReference"/>
          </w:rPr>
          <w:commentReference w:id="3104"/>
        </w:r>
      </w:ins>
      <w:commentRangeEnd w:id="3105"/>
      <w:ins w:id="3113" w:author="Michael Allen" w:date="2023-12-31T19:16:00Z">
        <w:r w:rsidR="009543B2">
          <w:rPr>
            <w:rStyle w:val="CommentReference"/>
          </w:rPr>
          <w:commentReference w:id="3105"/>
        </w:r>
      </w:ins>
      <w:ins w:id="3114" w:author="Michael Allen" w:date="2023-12-31T19:02:00Z">
        <w:r w:rsidRPr="00E94FC4">
          <w:rPr>
            <w:sz w:val="22"/>
            <w:szCs w:val="22"/>
          </w:rPr>
          <w:t>The team will use a snowball sampling method to target an initial population of</w:t>
        </w:r>
      </w:ins>
      <w:ins w:id="3115" w:author="Brian Blankenship" w:date="2024-01-03T08:07:00Z">
        <w:r w:rsidR="00C82AAA">
          <w:rPr>
            <w:sz w:val="22"/>
            <w:szCs w:val="22"/>
          </w:rPr>
          <w:t xml:space="preserve"> government officials,</w:t>
        </w:r>
      </w:ins>
      <w:ins w:id="3116" w:author="Michael Allen" w:date="2023-12-31T19:02:00Z">
        <w:r w:rsidRPr="00E94FC4">
          <w:rPr>
            <w:sz w:val="22"/>
            <w:szCs w:val="22"/>
          </w:rPr>
          <w:t xml:space="preserve"> </w:t>
        </w:r>
        <w:commentRangeStart w:id="3117"/>
        <w:r w:rsidRPr="00E94FC4">
          <w:rPr>
            <w:sz w:val="22"/>
            <w:szCs w:val="22"/>
          </w:rPr>
          <w:t>local politicians, diplomats, U.S. service members, journalists, and activists</w:t>
        </w:r>
        <w:commentRangeEnd w:id="3117"/>
        <w:r>
          <w:rPr>
            <w:rStyle w:val="CommentReference"/>
          </w:rPr>
          <w:commentReference w:id="3117"/>
        </w:r>
      </w:ins>
      <w:ins w:id="3118" w:author="Carla Martinez Machain" w:date="2024-01-02T20:37:00Z">
        <w:r w:rsidR="007A13D1">
          <w:rPr>
            <w:sz w:val="22"/>
            <w:szCs w:val="22"/>
          </w:rPr>
          <w:t>/civil-society leaders</w:t>
        </w:r>
      </w:ins>
      <w:ins w:id="3119" w:author="Michael Allen" w:date="2023-12-31T19:02:00Z">
        <w:r w:rsidRPr="00E94FC4">
          <w:rPr>
            <w:sz w:val="22"/>
            <w:szCs w:val="22"/>
          </w:rPr>
          <w:t xml:space="preserve"> that likely interact with or have domain over basing and access within Djibouti. </w:t>
        </w:r>
      </w:ins>
      <w:ins w:id="3120" w:author="Michael Allen" w:date="2023-12-31T19:17:00Z">
        <w:r w:rsidR="009543B2">
          <w:rPr>
            <w:sz w:val="22"/>
            <w:szCs w:val="22"/>
          </w:rPr>
          <w:t>We will identify our initial sample of targets by examining local news stories, official websites, and directories that point to high</w:t>
        </w:r>
      </w:ins>
      <w:ins w:id="3121" w:author="Michael Allen" w:date="2023-12-31T19:18:00Z">
        <w:r w:rsidR="009543B2">
          <w:rPr>
            <w:sz w:val="22"/>
            <w:szCs w:val="22"/>
          </w:rPr>
          <w:t>-</w:t>
        </w:r>
      </w:ins>
      <w:ins w:id="3122" w:author="Michael Allen" w:date="2023-12-31T19:17:00Z">
        <w:r w:rsidR="009543B2">
          <w:rPr>
            <w:sz w:val="22"/>
            <w:szCs w:val="22"/>
          </w:rPr>
          <w:t xml:space="preserve">level actors germane to our </w:t>
        </w:r>
      </w:ins>
      <w:ins w:id="3123" w:author="Michael Allen" w:date="2023-12-31T19:18:00Z">
        <w:r w:rsidR="009543B2">
          <w:rPr>
            <w:sz w:val="22"/>
            <w:szCs w:val="22"/>
          </w:rPr>
          <w:t>study area.</w:t>
        </w:r>
      </w:ins>
      <w:ins w:id="3124" w:author="Carla Martinez Machain" w:date="2024-01-02T20:38:00Z">
        <w:r w:rsidR="007A13D1">
          <w:rPr>
            <w:sz w:val="22"/>
            <w:szCs w:val="22"/>
          </w:rPr>
          <w:t xml:space="preserve"> We will contact the</w:t>
        </w:r>
      </w:ins>
      <w:ins w:id="3125" w:author="Carla Martinez Machain" w:date="2024-01-02T20:39:00Z">
        <w:r w:rsidR="007A13D1">
          <w:rPr>
            <w:sz w:val="22"/>
            <w:szCs w:val="22"/>
          </w:rPr>
          <w:t xml:space="preserve">se initial targets through phone or e-mail </w:t>
        </w:r>
        <w:del w:id="3126" w:author="Michael Allen" w:date="2024-01-02T21:26:00Z">
          <w:r w:rsidR="007A13D1" w:rsidDel="00410398">
            <w:rPr>
              <w:sz w:val="22"/>
              <w:szCs w:val="22"/>
            </w:rPr>
            <w:delText>ahead of</w:delText>
          </w:r>
        </w:del>
      </w:ins>
      <w:ins w:id="3127" w:author="Michael Allen" w:date="2024-01-02T21:26:00Z">
        <w:r w:rsidR="00410398">
          <w:rPr>
            <w:sz w:val="22"/>
            <w:szCs w:val="22"/>
          </w:rPr>
          <w:t>before</w:t>
        </w:r>
      </w:ins>
      <w:ins w:id="3128" w:author="Carla Martinez Machain" w:date="2024-01-02T20:39:00Z">
        <w:r w:rsidR="007A13D1">
          <w:rPr>
            <w:sz w:val="22"/>
            <w:szCs w:val="22"/>
          </w:rPr>
          <w:t xml:space="preserve"> travel</w:t>
        </w:r>
        <w:del w:id="3129" w:author="Michael Allen" w:date="2024-01-02T21:26:00Z">
          <w:r w:rsidR="007A13D1" w:rsidDel="00410398">
            <w:rPr>
              <w:sz w:val="22"/>
              <w:szCs w:val="22"/>
            </w:rPr>
            <w:delText xml:space="preserve"> to schedule the initial batch of interviews before we arrive on</w:delText>
          </w:r>
        </w:del>
      </w:ins>
      <w:ins w:id="3130" w:author="Michael Allen" w:date="2024-01-02T21:26:00Z">
        <w:r w:rsidR="00410398">
          <w:rPr>
            <w:sz w:val="22"/>
            <w:szCs w:val="22"/>
          </w:rPr>
          <w:t>ing to schedule the initial batch of interviews before we arrive on the</w:t>
        </w:r>
      </w:ins>
      <w:ins w:id="3131" w:author="Carla Martinez Machain" w:date="2024-01-02T20:39:00Z">
        <w:r w:rsidR="007A13D1">
          <w:rPr>
            <w:sz w:val="22"/>
            <w:szCs w:val="22"/>
          </w:rPr>
          <w:t xml:space="preserve"> sit</w:t>
        </w:r>
      </w:ins>
      <w:ins w:id="3132" w:author="Brian Blankenship" w:date="2024-01-03T08:07:00Z">
        <w:r w:rsidR="00C82AAA">
          <w:rPr>
            <w:sz w:val="22"/>
            <w:szCs w:val="22"/>
          </w:rPr>
          <w:t>e</w:t>
        </w:r>
      </w:ins>
      <w:ins w:id="3133" w:author="Carla Martinez Machain" w:date="2024-01-02T20:39:00Z">
        <w:r w:rsidR="007A13D1">
          <w:rPr>
            <w:sz w:val="22"/>
            <w:szCs w:val="22"/>
          </w:rPr>
          <w:t>.</w:t>
        </w:r>
      </w:ins>
      <w:ins w:id="3134" w:author="Carla Martinez Machain" w:date="2024-01-02T20:38:00Z">
        <w:r w:rsidR="007A13D1">
          <w:rPr>
            <w:sz w:val="22"/>
            <w:szCs w:val="22"/>
          </w:rPr>
          <w:t xml:space="preserve"> This is the same method </w:t>
        </w:r>
        <w:del w:id="3135" w:author="Michael Allen" w:date="2024-01-02T21:26:00Z">
          <w:r w:rsidR="007A13D1" w:rsidDel="00410398">
            <w:rPr>
              <w:sz w:val="22"/>
              <w:szCs w:val="22"/>
            </w:rPr>
            <w:delText>that we have used in the past</w:delText>
          </w:r>
        </w:del>
      </w:ins>
      <w:ins w:id="3136" w:author="Michael Allen" w:date="2024-01-02T21:26:00Z">
        <w:r w:rsidR="00410398">
          <w:rPr>
            <w:sz w:val="22"/>
            <w:szCs w:val="22"/>
          </w:rPr>
          <w:t>we have used</w:t>
        </w:r>
      </w:ins>
      <w:ins w:id="3137" w:author="Carla Martinez Machain" w:date="2024-01-02T20:38:00Z">
        <w:r w:rsidR="007A13D1">
          <w:rPr>
            <w:sz w:val="22"/>
            <w:szCs w:val="22"/>
          </w:rPr>
          <w:t xml:space="preserve"> when conducting elite interviews during fieldwork in various countries. </w:t>
        </w:r>
      </w:ins>
      <w:commentRangeStart w:id="3138"/>
      <w:ins w:id="3139" w:author="Michael Allen" w:date="2023-12-31T19:02:00Z">
        <w:r w:rsidRPr="00E94FC4">
          <w:rPr>
            <w:sz w:val="22"/>
            <w:szCs w:val="22"/>
          </w:rPr>
          <w:t xml:space="preserve">The interviews are semi-structured. </w:t>
        </w:r>
        <w:commentRangeEnd w:id="3138"/>
        <w:r>
          <w:rPr>
            <w:rStyle w:val="CommentReference"/>
          </w:rPr>
          <w:commentReference w:id="3138"/>
        </w:r>
        <w:r w:rsidRPr="00E94FC4">
          <w:rPr>
            <w:sz w:val="22"/>
            <w:szCs w:val="22"/>
          </w:rPr>
          <w:t xml:space="preserve">We begin with anticipated questions but allow the interview to flow based on the interviewee’s experience and responses. Semi-structured interviews allow for follow-up questions on facets we did not anticipate or are unique to an interviewee. For </w:t>
        </w:r>
        <w:commentRangeStart w:id="3140"/>
        <w:commentRangeStart w:id="3141"/>
        <w:r w:rsidRPr="00E94FC4">
          <w:rPr>
            <w:sz w:val="22"/>
            <w:szCs w:val="22"/>
          </w:rPr>
          <w:t>the snowball method of interview sampling,</w:t>
        </w:r>
        <w:commentRangeEnd w:id="3140"/>
        <w:r>
          <w:rPr>
            <w:rStyle w:val="CommentReference"/>
          </w:rPr>
          <w:commentReference w:id="3140"/>
        </w:r>
      </w:ins>
      <w:commentRangeEnd w:id="3141"/>
      <w:ins w:id="3142" w:author="Michael Allen" w:date="2023-12-31T19:16:00Z">
        <w:r w:rsidR="009543B2">
          <w:rPr>
            <w:rStyle w:val="CommentReference"/>
          </w:rPr>
          <w:commentReference w:id="3141"/>
        </w:r>
      </w:ins>
      <w:ins w:id="3143" w:author="Michael Allen" w:date="2023-12-31T19:02:00Z">
        <w:r w:rsidRPr="00E94FC4">
          <w:rPr>
            <w:sz w:val="22"/>
            <w:szCs w:val="22"/>
          </w:rPr>
          <w:t xml:space="preserve"> </w:t>
        </w:r>
      </w:ins>
      <w:ins w:id="3144" w:author="Carla Martinez Machain" w:date="2024-01-02T20:42:00Z">
        <w:r w:rsidR="00DF5D76">
          <w:rPr>
            <w:sz w:val="22"/>
            <w:szCs w:val="22"/>
          </w:rPr>
          <w:t>at the conclusion of each interview</w:t>
        </w:r>
      </w:ins>
      <w:ins w:id="3145" w:author="Michael Allen" w:date="2024-01-02T21:26:00Z">
        <w:r w:rsidR="00410398">
          <w:rPr>
            <w:sz w:val="22"/>
            <w:szCs w:val="22"/>
          </w:rPr>
          <w:t>,</w:t>
        </w:r>
      </w:ins>
      <w:ins w:id="3146" w:author="Carla Martinez Machain" w:date="2024-01-02T20:42:00Z">
        <w:r w:rsidR="00DF5D76">
          <w:rPr>
            <w:sz w:val="22"/>
            <w:szCs w:val="22"/>
          </w:rPr>
          <w:t xml:space="preserve"> </w:t>
        </w:r>
      </w:ins>
      <w:ins w:id="3147" w:author="Michael Allen" w:date="2023-12-31T19:02:00Z">
        <w:r w:rsidRPr="00E94FC4">
          <w:rPr>
            <w:sz w:val="22"/>
            <w:szCs w:val="22"/>
          </w:rPr>
          <w:t>we</w:t>
        </w:r>
      </w:ins>
      <w:ins w:id="3148" w:author="Carla Martinez Machain" w:date="2024-01-02T20:42:00Z">
        <w:r w:rsidR="00DF5D76">
          <w:rPr>
            <w:sz w:val="22"/>
            <w:szCs w:val="22"/>
          </w:rPr>
          <w:t xml:space="preserve"> will</w:t>
        </w:r>
      </w:ins>
      <w:ins w:id="3149" w:author="Michael Allen" w:date="2023-12-31T19:02:00Z">
        <w:r w:rsidRPr="00E94FC4">
          <w:rPr>
            <w:sz w:val="22"/>
            <w:szCs w:val="22"/>
          </w:rPr>
          <w:t xml:space="preserve"> ask </w:t>
        </w:r>
        <w:del w:id="3150" w:author="Carla Martinez Machain" w:date="2024-01-02T20:42:00Z">
          <w:r w:rsidRPr="00E94FC4" w:rsidDel="00DF5D76">
            <w:rPr>
              <w:sz w:val="22"/>
              <w:szCs w:val="22"/>
            </w:rPr>
            <w:delText>each</w:delText>
          </w:r>
        </w:del>
      </w:ins>
      <w:ins w:id="3151" w:author="Carla Martinez Machain" w:date="2024-01-02T20:42:00Z">
        <w:r w:rsidR="00DF5D76">
          <w:rPr>
            <w:sz w:val="22"/>
            <w:szCs w:val="22"/>
          </w:rPr>
          <w:t>the</w:t>
        </w:r>
      </w:ins>
      <w:ins w:id="3152" w:author="Michael Allen" w:date="2023-12-31T19:02:00Z">
        <w:r w:rsidRPr="00E94FC4">
          <w:rPr>
            <w:sz w:val="22"/>
            <w:szCs w:val="22"/>
          </w:rPr>
          <w:t xml:space="preserve"> interviewee for additional</w:t>
        </w:r>
      </w:ins>
      <w:ins w:id="3153" w:author="Carla Martinez Machain" w:date="2024-01-02T20:42:00Z">
        <w:r w:rsidR="00DF5D76">
          <w:rPr>
            <w:sz w:val="22"/>
            <w:szCs w:val="22"/>
          </w:rPr>
          <w:t>, relevant</w:t>
        </w:r>
      </w:ins>
      <w:ins w:id="3154" w:author="Michael Allen" w:date="2023-12-31T19:02:00Z">
        <w:r w:rsidRPr="00E94FC4">
          <w:rPr>
            <w:sz w:val="22"/>
            <w:szCs w:val="22"/>
          </w:rPr>
          <w:t xml:space="preserve"> contacts and use that</w:t>
        </w:r>
      </w:ins>
      <w:ins w:id="3155" w:author="Carla Martinez Machain" w:date="2024-01-02T20:42:00Z">
        <w:r w:rsidR="00DF5D76">
          <w:rPr>
            <w:sz w:val="22"/>
            <w:szCs w:val="22"/>
          </w:rPr>
          <w:t xml:space="preserve"> information</w:t>
        </w:r>
      </w:ins>
      <w:ins w:id="3156" w:author="Michael Allen" w:date="2023-12-31T19:02:00Z">
        <w:r w:rsidRPr="00E94FC4">
          <w:rPr>
            <w:sz w:val="22"/>
            <w:szCs w:val="22"/>
          </w:rPr>
          <w:t xml:space="preserve"> to build out our sample.</w:t>
        </w:r>
      </w:ins>
      <w:ins w:id="3157" w:author="Carla Martinez Machain" w:date="2024-01-02T20:42:00Z">
        <w:r w:rsidR="00DF5D76">
          <w:rPr>
            <w:sz w:val="22"/>
            <w:szCs w:val="22"/>
          </w:rPr>
          <w:t xml:space="preserve"> This </w:t>
        </w:r>
      </w:ins>
      <w:ins w:id="3158" w:author="Carla Martinez Machain" w:date="2024-01-02T20:43:00Z">
        <w:r w:rsidR="00DF5D76">
          <w:rPr>
            <w:sz w:val="22"/>
            <w:szCs w:val="22"/>
          </w:rPr>
          <w:t xml:space="preserve">method has been effective in our past fieldwork efforts, giving us access to former heads of state, ambassadors, and </w:t>
        </w:r>
      </w:ins>
      <w:ins w:id="3159" w:author="Carla Martinez Machain" w:date="2024-01-02T20:45:00Z">
        <w:r w:rsidR="00DF5D76">
          <w:rPr>
            <w:sz w:val="22"/>
            <w:szCs w:val="22"/>
          </w:rPr>
          <w:t>senior commissioned officers, among others.</w:t>
        </w:r>
      </w:ins>
      <w:ins w:id="3160" w:author="Michael Allen" w:date="2023-12-31T19:02:00Z">
        <w:r w:rsidRPr="00E94FC4">
          <w:rPr>
            <w:sz w:val="22"/>
            <w:szCs w:val="22"/>
          </w:rPr>
          <w:t xml:space="preserve"> </w:t>
        </w:r>
      </w:ins>
      <w:ins w:id="3161" w:author="Carla Martinez Machain" w:date="2024-01-02T20:40:00Z">
        <w:r w:rsidR="00DF5D76">
          <w:rPr>
            <w:sz w:val="22"/>
            <w:szCs w:val="22"/>
          </w:rPr>
          <w:t>Given our past success rates, we expect to interview no less than ten individuals</w:t>
        </w:r>
        <w:del w:id="3162" w:author="Michael Allen" w:date="2024-01-10T09:36:00Z">
          <w:r w:rsidR="00DF5D76" w:rsidDel="00480212">
            <w:rPr>
              <w:sz w:val="22"/>
              <w:szCs w:val="22"/>
            </w:rPr>
            <w:delText xml:space="preserve">, and would aim to interview somewhere </w:delText>
          </w:r>
        </w:del>
      </w:ins>
      <w:ins w:id="3163" w:author="Carla Martinez Machain" w:date="2024-01-02T20:41:00Z">
        <w:del w:id="3164" w:author="Michael Allen" w:date="2024-01-10T09:36:00Z">
          <w:r w:rsidR="00DF5D76" w:rsidDel="00480212">
            <w:rPr>
              <w:sz w:val="22"/>
              <w:szCs w:val="22"/>
            </w:rPr>
            <w:delText xml:space="preserve">close to </w:delText>
          </w:r>
          <w:commentRangeStart w:id="3165"/>
          <w:r w:rsidR="00DF5D76" w:rsidDel="00480212">
            <w:rPr>
              <w:sz w:val="22"/>
              <w:szCs w:val="22"/>
            </w:rPr>
            <w:delText>20 individuals</w:delText>
          </w:r>
          <w:commentRangeEnd w:id="3165"/>
          <w:r w:rsidR="00DF5D76" w:rsidDel="00480212">
            <w:rPr>
              <w:rStyle w:val="CommentReference"/>
            </w:rPr>
            <w:commentReference w:id="3165"/>
          </w:r>
        </w:del>
      </w:ins>
      <w:ins w:id="3166" w:author="Michael Allen" w:date="2024-01-10T09:36:00Z">
        <w:r w:rsidR="00480212">
          <w:rPr>
            <w:sz w:val="22"/>
            <w:szCs w:val="22"/>
          </w:rPr>
          <w:t xml:space="preserve"> and aim to interview </w:t>
        </w:r>
        <w:del w:id="3167" w:author="Brian Blankenship" w:date="2024-01-13T16:40:00Z">
          <w:r w:rsidR="00480212" w:rsidDel="001C335C">
            <w:rPr>
              <w:sz w:val="22"/>
              <w:szCs w:val="22"/>
            </w:rPr>
            <w:delText xml:space="preserve">up to </w:delText>
          </w:r>
        </w:del>
        <w:r w:rsidR="00480212">
          <w:rPr>
            <w:sz w:val="22"/>
            <w:szCs w:val="22"/>
          </w:rPr>
          <w:t>25</w:t>
        </w:r>
      </w:ins>
      <w:ins w:id="3168" w:author="Carla Martinez Machain" w:date="2024-01-02T20:40:00Z">
        <w:r w:rsidR="00DF5D76">
          <w:rPr>
            <w:sz w:val="22"/>
            <w:szCs w:val="22"/>
          </w:rPr>
          <w:t xml:space="preserve">. </w:t>
        </w:r>
      </w:ins>
    </w:p>
    <w:p w14:paraId="06DAD6DE" w14:textId="5AD5A949" w:rsidR="000A73D5" w:rsidRPr="00E94FC4" w:rsidRDefault="000A73D5">
      <w:pPr>
        <w:widowControl w:val="0"/>
        <w:spacing w:after="100" w:afterAutospacing="1" w:line="240" w:lineRule="auto"/>
        <w:ind w:firstLine="720"/>
        <w:contextualSpacing/>
        <w:jc w:val="both"/>
        <w:rPr>
          <w:ins w:id="3169" w:author="Michael Allen" w:date="2023-12-31T19:02:00Z"/>
          <w:sz w:val="22"/>
          <w:szCs w:val="22"/>
        </w:rPr>
      </w:pPr>
      <w:ins w:id="3170" w:author="Michael Allen" w:date="2023-12-31T19:02:00Z">
        <w:r w:rsidRPr="00E94FC4">
          <w:rPr>
            <w:sz w:val="22"/>
            <w:szCs w:val="22"/>
          </w:rPr>
          <w:t xml:space="preserve">We propose </w:t>
        </w:r>
      </w:ins>
      <w:ins w:id="3171" w:author="Michael Allen" w:date="2023-12-31T19:18:00Z">
        <w:r w:rsidR="009543B2">
          <w:rPr>
            <w:sz w:val="22"/>
            <w:szCs w:val="22"/>
          </w:rPr>
          <w:t>four team members</w:t>
        </w:r>
      </w:ins>
      <w:ins w:id="3172" w:author="Michael Allen" w:date="2023-12-31T19:02:00Z">
        <w:r w:rsidRPr="00E94FC4">
          <w:rPr>
            <w:sz w:val="22"/>
            <w:szCs w:val="22"/>
          </w:rPr>
          <w:t xml:space="preserve"> </w:t>
        </w:r>
      </w:ins>
      <w:ins w:id="3173" w:author="Michael Allen" w:date="2023-12-31T19:18:00Z">
        <w:r w:rsidR="009543B2">
          <w:rPr>
            <w:sz w:val="22"/>
            <w:szCs w:val="22"/>
          </w:rPr>
          <w:t>conduct</w:t>
        </w:r>
      </w:ins>
      <w:ins w:id="3174" w:author="Michael Allen" w:date="2023-12-31T19:02:00Z">
        <w:r w:rsidRPr="00E94FC4">
          <w:rPr>
            <w:sz w:val="22"/>
            <w:szCs w:val="22"/>
          </w:rPr>
          <w:t xml:space="preserve"> </w:t>
        </w:r>
        <w:commentRangeStart w:id="3175"/>
        <w:r w:rsidRPr="00E94FC4">
          <w:rPr>
            <w:sz w:val="22"/>
            <w:szCs w:val="22"/>
          </w:rPr>
          <w:t xml:space="preserve">fieldwork </w:t>
        </w:r>
        <w:commentRangeEnd w:id="3175"/>
        <w:r>
          <w:rPr>
            <w:rStyle w:val="CommentReference"/>
          </w:rPr>
          <w:commentReference w:id="3175"/>
        </w:r>
        <w:r w:rsidRPr="00E94FC4">
          <w:rPr>
            <w:sz w:val="22"/>
            <w:szCs w:val="22"/>
          </w:rPr>
          <w:t xml:space="preserve">so that we have at least two people in each </w:t>
        </w:r>
        <w:r w:rsidRPr="00E94FC4">
          <w:rPr>
            <w:sz w:val="22"/>
            <w:szCs w:val="22"/>
          </w:rPr>
          <w:lastRenderedPageBreak/>
          <w:t xml:space="preserve">interview, allow for </w:t>
        </w:r>
        <w:del w:id="3176" w:author="Carla Martinez Machain" w:date="2024-01-02T20:46:00Z">
          <w:r w:rsidRPr="00E94FC4" w:rsidDel="00DF5D76">
            <w:rPr>
              <w:sz w:val="22"/>
              <w:szCs w:val="22"/>
            </w:rPr>
            <w:delText>inevitable travel sickness episodes</w:delText>
          </w:r>
        </w:del>
      </w:ins>
      <w:ins w:id="3177" w:author="Carla Martinez Machain" w:date="2024-01-02T20:46:00Z">
        <w:r w:rsidR="00DF5D76">
          <w:rPr>
            <w:sz w:val="22"/>
            <w:szCs w:val="22"/>
          </w:rPr>
          <w:t>the possibility of someone becoming ill du</w:t>
        </w:r>
      </w:ins>
      <w:ins w:id="3178" w:author="Carla Martinez Machain" w:date="2024-01-02T20:47:00Z">
        <w:r w:rsidR="00DF5D76">
          <w:rPr>
            <w:sz w:val="22"/>
            <w:szCs w:val="22"/>
          </w:rPr>
          <w:t>ring travel</w:t>
        </w:r>
      </w:ins>
      <w:ins w:id="3179" w:author="Michael Allen" w:date="2023-12-31T19:02:00Z">
        <w:r w:rsidRPr="00E94FC4">
          <w:rPr>
            <w:sz w:val="22"/>
            <w:szCs w:val="22"/>
          </w:rPr>
          <w:t xml:space="preserve">, and </w:t>
        </w:r>
      </w:ins>
      <w:ins w:id="3180" w:author="Carla Martinez Machain" w:date="2024-01-02T20:47:00Z">
        <w:del w:id="3181" w:author="Michael Allen" w:date="2024-01-07T20:15:00Z">
          <w:r w:rsidR="00DF5D76" w:rsidDel="000F2C23">
            <w:rPr>
              <w:sz w:val="22"/>
              <w:szCs w:val="22"/>
            </w:rPr>
            <w:delText xml:space="preserve">to </w:delText>
          </w:r>
        </w:del>
      </w:ins>
      <w:ins w:id="3182" w:author="Michael Allen" w:date="2023-12-31T19:02:00Z">
        <w:r w:rsidRPr="00E94FC4">
          <w:rPr>
            <w:sz w:val="22"/>
            <w:szCs w:val="22"/>
          </w:rPr>
          <w:t xml:space="preserve">schedule concurrent interviews when needed. We </w:t>
        </w:r>
        <w:del w:id="3183" w:author="Michael Flynn" w:date="2024-01-08T13:03:00Z">
          <w:r w:rsidRPr="00E94FC4" w:rsidDel="008D1FFF">
            <w:rPr>
              <w:sz w:val="22"/>
              <w:szCs w:val="22"/>
            </w:rPr>
            <w:delText xml:space="preserve">also </w:delText>
          </w:r>
        </w:del>
        <w:r w:rsidRPr="00E94FC4">
          <w:rPr>
            <w:sz w:val="22"/>
            <w:szCs w:val="22"/>
          </w:rPr>
          <w:t xml:space="preserve">will include remote interview capabilities in our IRB proposal if we cannot meet with </w:t>
        </w:r>
      </w:ins>
      <w:ins w:id="3184" w:author="Michael Allen" w:date="2024-01-02T21:27:00Z">
        <w:r w:rsidR="00410398">
          <w:rPr>
            <w:sz w:val="22"/>
            <w:szCs w:val="22"/>
          </w:rPr>
          <w:t>someone</w:t>
        </w:r>
      </w:ins>
      <w:ins w:id="3185" w:author="Michael Allen" w:date="2023-12-31T19:02:00Z">
        <w:r w:rsidRPr="00E94FC4">
          <w:rPr>
            <w:sz w:val="22"/>
            <w:szCs w:val="22"/>
          </w:rPr>
          <w:t xml:space="preserve"> physically or </w:t>
        </w:r>
      </w:ins>
      <w:ins w:id="3186" w:author="Michael Allen" w:date="2024-01-10T08:51:00Z">
        <w:r w:rsidR="002425B5">
          <w:rPr>
            <w:sz w:val="22"/>
            <w:szCs w:val="22"/>
          </w:rPr>
          <w:t>hav</w:t>
        </w:r>
      </w:ins>
      <w:ins w:id="3187" w:author="Michael Flynn" w:date="2024-01-08T13:03:00Z">
        <w:del w:id="3188" w:author="Michael Allen" w:date="2024-01-10T08:51:00Z">
          <w:r w:rsidR="008D1FFF" w:rsidDel="002425B5">
            <w:rPr>
              <w:sz w:val="22"/>
              <w:szCs w:val="22"/>
            </w:rPr>
            <w:delText>ar</w:delText>
          </w:r>
        </w:del>
        <w:r w:rsidR="008D1FFF">
          <w:rPr>
            <w:sz w:val="22"/>
            <w:szCs w:val="22"/>
          </w:rPr>
          <w:t>e scheduling conflicts</w:t>
        </w:r>
      </w:ins>
      <w:ins w:id="3189" w:author="Michael Allen" w:date="2023-12-31T19:02:00Z">
        <w:r w:rsidRPr="00E94FC4">
          <w:rPr>
            <w:sz w:val="22"/>
            <w:szCs w:val="22"/>
          </w:rPr>
          <w:t>. We have experience shifting a project to remote interviews due to disruption during a previous interview series from the COVID-19 pandemic. However, given the reluctance of willing participants for remote interviews and the better interview interactions that arise from in-person interviews, the remote options are a contingency plan.</w:t>
        </w:r>
      </w:ins>
    </w:p>
    <w:p w14:paraId="1471AC9C" w14:textId="3DB843B3" w:rsidR="000A73D5" w:rsidRPr="00E94FC4" w:rsidRDefault="000A73D5">
      <w:pPr>
        <w:widowControl w:val="0"/>
        <w:spacing w:after="100" w:afterAutospacing="1" w:line="240" w:lineRule="auto"/>
        <w:ind w:firstLine="720"/>
        <w:contextualSpacing/>
        <w:jc w:val="both"/>
        <w:rPr>
          <w:ins w:id="3190" w:author="Michael Allen" w:date="2023-12-31T19:02:00Z"/>
          <w:sz w:val="22"/>
          <w:szCs w:val="22"/>
        </w:rPr>
      </w:pPr>
      <w:commentRangeStart w:id="3191"/>
      <w:commentRangeStart w:id="3192"/>
      <w:ins w:id="3193" w:author="Michael Allen" w:date="2023-12-31T19:02:00Z">
        <w:r w:rsidRPr="00E94FC4">
          <w:rPr>
            <w:sz w:val="22"/>
            <w:szCs w:val="22"/>
          </w:rPr>
          <w:t xml:space="preserve">From this data collection project, we have three waves of analysis. The first wave will use </w:t>
        </w:r>
        <w:del w:id="3194" w:author="Michael Flynn" w:date="2024-01-08T13:01:00Z">
          <w:r w:rsidRPr="00E94FC4" w:rsidDel="007375F3">
            <w:rPr>
              <w:sz w:val="22"/>
              <w:szCs w:val="22"/>
            </w:rPr>
            <w:delText>hierarchical</w:delText>
          </w:r>
        </w:del>
      </w:ins>
      <w:ins w:id="3195" w:author="Michael Flynn" w:date="2024-01-08T13:01:00Z">
        <w:r w:rsidR="007375F3">
          <w:rPr>
            <w:sz w:val="22"/>
            <w:szCs w:val="22"/>
          </w:rPr>
          <w:t>multilevel</w:t>
        </w:r>
      </w:ins>
      <w:ins w:id="3196" w:author="Michael Allen" w:date="2023-12-31T19:02:00Z">
        <w:r w:rsidRPr="00E94FC4">
          <w:rPr>
            <w:sz w:val="22"/>
            <w:szCs w:val="22"/>
          </w:rPr>
          <w:t xml:space="preserve"> Bayesian models </w:t>
        </w:r>
        <w:del w:id="3197" w:author="Michael Flynn" w:date="2024-01-08T13:01:00Z">
          <w:r w:rsidRPr="00E94FC4" w:rsidDel="000A1083">
            <w:rPr>
              <w:sz w:val="22"/>
              <w:szCs w:val="22"/>
            </w:rPr>
            <w:delText xml:space="preserve">with the survey data to control for </w:delText>
          </w:r>
          <w:commentRangeStart w:id="3198"/>
          <w:commentRangeStart w:id="3199"/>
          <w:r w:rsidRPr="00E94FC4" w:rsidDel="000A1083">
            <w:rPr>
              <w:sz w:val="22"/>
              <w:szCs w:val="22"/>
            </w:rPr>
            <w:delText xml:space="preserve">country-level, </w:delText>
          </w:r>
        </w:del>
      </w:ins>
      <w:ins w:id="3200" w:author="Michael Allen" w:date="2023-12-31T19:19:00Z">
        <w:del w:id="3201" w:author="Michael Flynn" w:date="2024-01-08T13:01:00Z">
          <w:r w:rsidR="009543B2" w:rsidDel="000A1083">
            <w:rPr>
              <w:sz w:val="22"/>
              <w:szCs w:val="22"/>
            </w:rPr>
            <w:delText>province</w:delText>
          </w:r>
        </w:del>
      </w:ins>
      <w:ins w:id="3202" w:author="Michael Allen" w:date="2023-12-31T19:02:00Z">
        <w:del w:id="3203" w:author="Michael Flynn" w:date="2024-01-08T13:01:00Z">
          <w:r w:rsidRPr="00E94FC4" w:rsidDel="000A1083">
            <w:rPr>
              <w:sz w:val="22"/>
              <w:szCs w:val="22"/>
            </w:rPr>
            <w:delText xml:space="preserve">-level, </w:delText>
          </w:r>
          <w:commentRangeEnd w:id="3198"/>
          <w:r w:rsidDel="000A1083">
            <w:rPr>
              <w:rStyle w:val="CommentReference"/>
            </w:rPr>
            <w:commentReference w:id="3198"/>
          </w:r>
        </w:del>
      </w:ins>
      <w:commentRangeEnd w:id="3199"/>
      <w:ins w:id="3204" w:author="Michael Allen" w:date="2023-12-31T19:19:00Z">
        <w:del w:id="3205" w:author="Michael Flynn" w:date="2024-01-08T13:01:00Z">
          <w:r w:rsidR="009543B2" w:rsidDel="000A1083">
            <w:rPr>
              <w:rStyle w:val="CommentReference"/>
            </w:rPr>
            <w:commentReference w:id="3199"/>
          </w:r>
        </w:del>
      </w:ins>
      <w:ins w:id="3206" w:author="Michael Allen" w:date="2023-12-31T19:02:00Z">
        <w:del w:id="3207" w:author="Michael Flynn" w:date="2024-01-08T13:01:00Z">
          <w:r w:rsidRPr="00E94FC4" w:rsidDel="000A1083">
            <w:rPr>
              <w:sz w:val="22"/>
              <w:szCs w:val="22"/>
            </w:rPr>
            <w:delText>and individual-level variations among respondents</w:delText>
          </w:r>
        </w:del>
      </w:ins>
      <w:ins w:id="3208" w:author="Michael Flynn" w:date="2024-01-08T13:01:00Z">
        <w:r w:rsidR="000A1083">
          <w:rPr>
            <w:sz w:val="22"/>
            <w:szCs w:val="22"/>
          </w:rPr>
          <w:t>to analy</w:t>
        </w:r>
        <w:del w:id="3209" w:author="Michael Allen" w:date="2024-01-10T08:51:00Z">
          <w:r w:rsidR="000A1083" w:rsidDel="002425B5">
            <w:rPr>
              <w:sz w:val="22"/>
              <w:szCs w:val="22"/>
            </w:rPr>
            <w:delText>i</w:delText>
          </w:r>
        </w:del>
        <w:r w:rsidR="000A1083">
          <w:rPr>
            <w:sz w:val="22"/>
            <w:szCs w:val="22"/>
          </w:rPr>
          <w:t>ze the survey data</w:t>
        </w:r>
      </w:ins>
      <w:ins w:id="3210" w:author="Michael Allen" w:date="2023-12-31T19:02:00Z">
        <w:r w:rsidRPr="00E94FC4">
          <w:rPr>
            <w:sz w:val="22"/>
            <w:szCs w:val="22"/>
          </w:rPr>
          <w:t xml:space="preserve">. Using </w:t>
        </w:r>
        <w:del w:id="3211" w:author="Michael Flynn" w:date="2024-01-05T12:02:00Z">
          <w:r w:rsidRPr="00E94FC4" w:rsidDel="00CF2C57">
            <w:rPr>
              <w:sz w:val="22"/>
              <w:szCs w:val="22"/>
            </w:rPr>
            <w:delText>this</w:delText>
          </w:r>
        </w:del>
      </w:ins>
      <w:ins w:id="3212" w:author="Michael Flynn" w:date="2024-01-05T12:02:00Z">
        <w:r w:rsidR="00CF2C57">
          <w:rPr>
            <w:sz w:val="22"/>
            <w:szCs w:val="22"/>
          </w:rPr>
          <w:t>these</w:t>
        </w:r>
      </w:ins>
      <w:ins w:id="3213" w:author="Michael Allen" w:date="2023-12-31T19:02:00Z">
        <w:r w:rsidRPr="00E94FC4">
          <w:rPr>
            <w:sz w:val="22"/>
            <w:szCs w:val="22"/>
          </w:rPr>
          <w:t xml:space="preserve"> model</w:t>
        </w:r>
      </w:ins>
      <w:ins w:id="3214" w:author="Michael Flynn" w:date="2024-01-05T12:02:00Z">
        <w:r w:rsidR="00CF2C57">
          <w:rPr>
            <w:sz w:val="22"/>
            <w:szCs w:val="22"/>
          </w:rPr>
          <w:t>s</w:t>
        </w:r>
      </w:ins>
      <w:ins w:id="3215" w:author="Michael Allen" w:date="2023-12-31T19:02:00Z">
        <w:r w:rsidRPr="00E94FC4">
          <w:rPr>
            <w:sz w:val="22"/>
            <w:szCs w:val="22"/>
          </w:rPr>
          <w:t xml:space="preserve">, as we have done previously, we can assess the correlations of influence and perception between contact, economic reliance, and other influence projects on individuals’ perceptions of each country and their military. </w:t>
        </w:r>
      </w:ins>
      <w:ins w:id="3216" w:author="Michael Flynn" w:date="2024-01-08T13:01:00Z">
        <w:r w:rsidR="002008FE">
          <w:rPr>
            <w:sz w:val="22"/>
            <w:szCs w:val="22"/>
          </w:rPr>
          <w:t>They al</w:t>
        </w:r>
      </w:ins>
      <w:ins w:id="3217" w:author="Michael Flynn" w:date="2024-01-08T13:02:00Z">
        <w:r w:rsidR="002008FE">
          <w:rPr>
            <w:sz w:val="22"/>
            <w:szCs w:val="22"/>
          </w:rPr>
          <w:t>so allow us to account for the nesting of respondents in particular geographic areas (</w:t>
        </w:r>
        <w:del w:id="3218" w:author="Michael Allen" w:date="2024-01-10T09:36:00Z">
          <w:r w:rsidR="002008FE" w:rsidDel="00480212">
            <w:rPr>
              <w:sz w:val="22"/>
              <w:szCs w:val="22"/>
            </w:rPr>
            <w:delText>e.g.</w:delText>
          </w:r>
        </w:del>
      </w:ins>
      <w:ins w:id="3219" w:author="Michael Allen" w:date="2024-01-10T09:37:00Z">
        <w:r w:rsidR="00480212">
          <w:rPr>
            <w:sz w:val="22"/>
            <w:szCs w:val="22"/>
          </w:rPr>
          <w:t xml:space="preserve">for example, </w:t>
        </w:r>
      </w:ins>
      <w:ins w:id="3220" w:author="Michael Flynn" w:date="2024-01-08T13:02:00Z">
        <w:del w:id="3221" w:author="Michael Allen" w:date="2024-01-10T09:37:00Z">
          <w:r w:rsidR="002008FE" w:rsidDel="00480212">
            <w:rPr>
              <w:sz w:val="22"/>
              <w:szCs w:val="22"/>
            </w:rPr>
            <w:delText xml:space="preserve"> </w:delText>
          </w:r>
        </w:del>
        <w:r w:rsidR="002008FE">
          <w:rPr>
            <w:sz w:val="22"/>
            <w:szCs w:val="22"/>
          </w:rPr>
          <w:t xml:space="preserve">countries, provinces, etc.). </w:t>
        </w:r>
      </w:ins>
      <w:ins w:id="3222" w:author="Michael Allen" w:date="2023-12-31T19:02:00Z">
        <w:r w:rsidRPr="00E94FC4">
          <w:rPr>
            <w:sz w:val="22"/>
            <w:szCs w:val="22"/>
          </w:rPr>
          <w:t xml:space="preserve">This observational regression allows us to build initial evidence about whether, in aggregate, there is a relationship between </w:t>
        </w:r>
        <w:del w:id="3223" w:author="Brian Blankenship" w:date="2024-01-09T08:06:00Z">
          <w:r w:rsidRPr="00E94FC4" w:rsidDel="004701D7">
            <w:rPr>
              <w:sz w:val="22"/>
              <w:szCs w:val="22"/>
            </w:rPr>
            <w:delText>how the military behaves with a country</w:delText>
          </w:r>
        </w:del>
      </w:ins>
      <w:ins w:id="3224" w:author="Brian Blankenship" w:date="2024-01-09T08:06:00Z">
        <w:r w:rsidR="004701D7">
          <w:rPr>
            <w:sz w:val="22"/>
            <w:szCs w:val="22"/>
          </w:rPr>
          <w:t>contact with military personnel</w:t>
        </w:r>
      </w:ins>
      <w:ins w:id="3225" w:author="Michael Allen" w:date="2023-12-31T19:02:00Z">
        <w:r w:rsidRPr="00E94FC4">
          <w:rPr>
            <w:sz w:val="22"/>
            <w:szCs w:val="22"/>
          </w:rPr>
          <w:t xml:space="preserve"> and how people view the military</w:t>
        </w:r>
      </w:ins>
      <w:ins w:id="3226" w:author="Brian Blankenship" w:date="2024-01-09T09:25:00Z">
        <w:r w:rsidR="00857E8D">
          <w:rPr>
            <w:sz w:val="22"/>
            <w:szCs w:val="22"/>
          </w:rPr>
          <w:t>, using a multivariate regression to account for potential confounders</w:t>
        </w:r>
      </w:ins>
      <w:ins w:id="3227" w:author="Michael Allen" w:date="2023-12-31T19:02:00Z">
        <w:r w:rsidRPr="00E94FC4">
          <w:rPr>
            <w:sz w:val="22"/>
            <w:szCs w:val="22"/>
          </w:rPr>
          <w:t xml:space="preserve">. Second, our experiments allow for causal analysis </w:t>
        </w:r>
      </w:ins>
      <w:ins w:id="3228" w:author="Michael Flynn" w:date="2024-01-05T12:03:00Z">
        <w:r w:rsidR="00E8077E">
          <w:rPr>
            <w:sz w:val="22"/>
            <w:szCs w:val="22"/>
          </w:rPr>
          <w:t>of different basing options and individual support for those basing options</w:t>
        </w:r>
      </w:ins>
      <w:ins w:id="3229" w:author="Michael Allen" w:date="2023-12-31T19:02:00Z">
        <w:del w:id="3230" w:author="Michael Flynn" w:date="2024-01-05T12:03:00Z">
          <w:r w:rsidRPr="00E94FC4" w:rsidDel="00E8077E">
            <w:rPr>
              <w:sz w:val="22"/>
              <w:szCs w:val="22"/>
            </w:rPr>
            <w:delText xml:space="preserve">between </w:delText>
          </w:r>
          <w:commentRangeStart w:id="3231"/>
          <w:r w:rsidRPr="00E94FC4" w:rsidDel="00E8077E">
            <w:rPr>
              <w:sz w:val="22"/>
              <w:szCs w:val="22"/>
            </w:rPr>
            <w:delText>experiences</w:delText>
          </w:r>
          <w:commentRangeEnd w:id="3231"/>
          <w:r w:rsidDel="00E8077E">
            <w:rPr>
              <w:rStyle w:val="CommentReference"/>
            </w:rPr>
            <w:commentReference w:id="3231"/>
          </w:r>
          <w:r w:rsidRPr="00E94FC4" w:rsidDel="00E8077E">
            <w:rPr>
              <w:sz w:val="22"/>
              <w:szCs w:val="22"/>
            </w:rPr>
            <w:delText xml:space="preserve"> and views</w:delText>
          </w:r>
        </w:del>
      </w:ins>
      <w:ins w:id="3232" w:author="Michael Allen" w:date="2023-12-31T19:19:00Z">
        <w:del w:id="3233" w:author="Michael Flynn" w:date="2024-01-05T12:03:00Z">
          <w:r w:rsidR="009543B2" w:rsidDel="00E8077E">
            <w:rPr>
              <w:sz w:val="22"/>
              <w:szCs w:val="22"/>
            </w:rPr>
            <w:delText xml:space="preserve"> given hypothetical scenarios</w:delText>
          </w:r>
        </w:del>
      </w:ins>
      <w:ins w:id="3234" w:author="Michael Allen" w:date="2023-12-31T19:02:00Z">
        <w:r w:rsidRPr="00E94FC4">
          <w:rPr>
            <w:sz w:val="22"/>
            <w:szCs w:val="22"/>
          </w:rPr>
          <w:t>. By pre-registering and deploying an experiment</w:t>
        </w:r>
      </w:ins>
      <w:ins w:id="3235" w:author="Michael Allen" w:date="2024-01-10T08:51:00Z">
        <w:r w:rsidR="002425B5">
          <w:rPr>
            <w:sz w:val="22"/>
            <w:szCs w:val="22"/>
          </w:rPr>
          <w:t>,</w:t>
        </w:r>
      </w:ins>
      <w:ins w:id="3236" w:author="Michael Allen" w:date="2023-12-31T19:02:00Z">
        <w:del w:id="3237" w:author="Michael Flynn" w:date="2024-01-08T13:02:00Z">
          <w:r w:rsidRPr="00E94FC4" w:rsidDel="003141AD">
            <w:rPr>
              <w:sz w:val="22"/>
              <w:szCs w:val="22"/>
            </w:rPr>
            <w:delText>,</w:delText>
          </w:r>
        </w:del>
        <w:r w:rsidRPr="00E94FC4">
          <w:rPr>
            <w:sz w:val="22"/>
            <w:szCs w:val="22"/>
          </w:rPr>
          <w:t xml:space="preserve"> we can see how different frames and country contexts </w:t>
        </w:r>
        <w:del w:id="3238" w:author="Michael Flynn" w:date="2024-01-08T13:02:00Z">
          <w:r w:rsidRPr="00E94FC4" w:rsidDel="003141AD">
            <w:rPr>
              <w:sz w:val="22"/>
              <w:szCs w:val="22"/>
            </w:rPr>
            <w:delText>elicit</w:delText>
          </w:r>
        </w:del>
      </w:ins>
      <w:ins w:id="3239" w:author="Michael Flynn" w:date="2024-01-08T13:02:00Z">
        <w:r w:rsidR="003141AD">
          <w:rPr>
            <w:sz w:val="22"/>
            <w:szCs w:val="22"/>
          </w:rPr>
          <w:t>affect</w:t>
        </w:r>
      </w:ins>
      <w:ins w:id="3240" w:author="Michael Allen" w:date="2023-12-31T19:02:00Z">
        <w:r w:rsidRPr="00E94FC4">
          <w:rPr>
            <w:sz w:val="22"/>
            <w:szCs w:val="22"/>
          </w:rPr>
          <w:t xml:space="preserve"> </w:t>
        </w:r>
        <w:del w:id="3241" w:author="Michael Flynn" w:date="2024-01-08T13:02:00Z">
          <w:r w:rsidRPr="00E94FC4" w:rsidDel="003141AD">
            <w:rPr>
              <w:sz w:val="22"/>
              <w:szCs w:val="22"/>
            </w:rPr>
            <w:delText xml:space="preserve">people’s </w:delText>
          </w:r>
        </w:del>
        <w:r w:rsidRPr="00E94FC4">
          <w:rPr>
            <w:sz w:val="22"/>
            <w:szCs w:val="22"/>
          </w:rPr>
          <w:t>views of the United States and China. We use differences of means comparisons and more advanced regression models to determine how we measure various attributes that condition the treatment effect.</w:t>
        </w:r>
      </w:ins>
      <w:ins w:id="3242" w:author="Brian Blankenship" w:date="2024-01-09T09:26:00Z">
        <w:r w:rsidR="00857E8D">
          <w:rPr>
            <w:sz w:val="22"/>
            <w:szCs w:val="22"/>
          </w:rPr>
          <w:t xml:space="preserve"> Random assignment of treatments allows us to isolate the effects of our variables of interest from any potential confounders.</w:t>
        </w:r>
      </w:ins>
      <w:ins w:id="3243" w:author="Michael Allen" w:date="2023-12-31T19:02:00Z">
        <w:r w:rsidRPr="00E94FC4">
          <w:rPr>
            <w:sz w:val="22"/>
            <w:szCs w:val="22"/>
          </w:rPr>
          <w:t xml:space="preserve"> Finally, the fieldwork will provide context and texture to our quantitative results by </w:t>
        </w:r>
        <w:del w:id="3244" w:author="Michael Flynn" w:date="2024-01-08T13:18:00Z">
          <w:r w:rsidRPr="00E94FC4" w:rsidDel="00D47F97">
            <w:rPr>
              <w:sz w:val="22"/>
              <w:szCs w:val="22"/>
            </w:rPr>
            <w:delText>allowing for</w:delText>
          </w:r>
        </w:del>
      </w:ins>
      <w:ins w:id="3245" w:author="Michael Flynn" w:date="2024-01-08T13:18:00Z">
        <w:r w:rsidR="00D47F97">
          <w:rPr>
            <w:sz w:val="22"/>
            <w:szCs w:val="22"/>
          </w:rPr>
          <w:t>incorporating</w:t>
        </w:r>
      </w:ins>
      <w:ins w:id="3246" w:author="Michael Allen" w:date="2023-12-31T19:02:00Z">
        <w:r w:rsidRPr="00E94FC4">
          <w:rPr>
            <w:sz w:val="22"/>
            <w:szCs w:val="22"/>
          </w:rPr>
          <w:t xml:space="preserve"> first-hand accounts </w:t>
        </w:r>
      </w:ins>
      <w:ins w:id="3247" w:author="Michael Allen" w:date="2023-12-31T19:20:00Z">
        <w:r w:rsidR="009543B2">
          <w:rPr>
            <w:sz w:val="22"/>
            <w:szCs w:val="22"/>
          </w:rPr>
          <w:t>from Djibouti</w:t>
        </w:r>
      </w:ins>
      <w:ins w:id="3248" w:author="Michael Allen" w:date="2023-12-31T19:02:00Z">
        <w:r w:rsidRPr="00E94FC4">
          <w:rPr>
            <w:sz w:val="22"/>
            <w:szCs w:val="22"/>
          </w:rPr>
          <w:t xml:space="preserve"> and to theory-build both for the current project a</w:t>
        </w:r>
      </w:ins>
      <w:ins w:id="3249" w:author="Michael Allen" w:date="2024-01-10T08:51:00Z">
        <w:r w:rsidR="002425B5">
          <w:rPr>
            <w:sz w:val="22"/>
            <w:szCs w:val="22"/>
          </w:rPr>
          <w:t>nd</w:t>
        </w:r>
      </w:ins>
      <w:ins w:id="3250" w:author="Michael Allen" w:date="2023-12-31T19:02:00Z">
        <w:r w:rsidRPr="00E94FC4">
          <w:rPr>
            <w:sz w:val="22"/>
            <w:szCs w:val="22"/>
          </w:rPr>
          <w:t xml:space="preserve"> how the domain of competitive consent is developing in one of the most contested countries between the U.S. and China.</w:t>
        </w:r>
        <w:commentRangeEnd w:id="3191"/>
        <w:r>
          <w:rPr>
            <w:rStyle w:val="CommentReference"/>
          </w:rPr>
          <w:commentReference w:id="3191"/>
        </w:r>
      </w:ins>
      <w:commentRangeEnd w:id="3192"/>
      <w:r w:rsidR="00DF5D76">
        <w:rPr>
          <w:rStyle w:val="CommentReference"/>
        </w:rPr>
        <w:commentReference w:id="3192"/>
      </w:r>
    </w:p>
    <w:p w14:paraId="1565E126" w14:textId="34CE8B6A" w:rsidR="002E4E0A" w:rsidRPr="009C7436" w:rsidRDefault="00855DCA">
      <w:pPr>
        <w:widowControl w:val="0"/>
        <w:spacing w:after="100" w:afterAutospacing="1" w:line="240" w:lineRule="auto"/>
        <w:ind w:firstLine="720"/>
        <w:contextualSpacing/>
        <w:jc w:val="both"/>
        <w:rPr>
          <w:ins w:id="3251" w:author="Michael Allen" w:date="2023-12-10T10:52:00Z"/>
          <w:sz w:val="22"/>
          <w:szCs w:val="22"/>
        </w:rPr>
      </w:pPr>
      <w:ins w:id="3252" w:author="Michael Flynn" w:date="2023-12-19T11:17:00Z">
        <w:del w:id="3253" w:author="Michael Allen" w:date="2023-12-31T19:02:00Z">
          <w:r w:rsidRPr="008E43D4" w:rsidDel="000A73D5">
            <w:rPr>
              <w:sz w:val="22"/>
              <w:szCs w:val="22"/>
            </w:rPr>
            <w:delText>,</w:delText>
          </w:r>
        </w:del>
      </w:ins>
      <w:moveToRangeStart w:id="3254" w:author="Michael Allen" w:date="2023-12-10T11:49:00Z" w:name="move153101359"/>
      <w:moveTo w:id="3255" w:author="Michael Allen" w:date="2023-12-10T11:49:00Z">
        <w:del w:id="3256" w:author="Michael Allen" w:date="2023-12-31T19:02:00Z">
          <w:r w:rsidR="0010003E" w:rsidRPr="009C7436" w:rsidDel="000A73D5">
            <w:rPr>
              <w:sz w:val="22"/>
              <w:szCs w:val="22"/>
            </w:rPr>
            <w:delText>This approach is important because the costs and benefits of basing can affect the public and government officials differently.</w:delText>
          </w:r>
        </w:del>
      </w:moveTo>
      <w:moveToRangeEnd w:id="3254"/>
    </w:p>
    <w:p w14:paraId="4E82F957" w14:textId="3798EAAF" w:rsidR="000E4977" w:rsidRPr="009C7436" w:rsidDel="0010003E" w:rsidRDefault="000E4977">
      <w:pPr>
        <w:widowControl w:val="0"/>
        <w:spacing w:after="100" w:afterAutospacing="1" w:line="240" w:lineRule="auto"/>
        <w:ind w:firstLine="720"/>
        <w:contextualSpacing/>
        <w:jc w:val="both"/>
        <w:rPr>
          <w:del w:id="3257" w:author="Michael Allen" w:date="2023-12-10T11:49:00Z"/>
          <w:sz w:val="22"/>
          <w:szCs w:val="22"/>
        </w:rPr>
      </w:pPr>
      <w:del w:id="3258" w:author="Michael Allen" w:date="2023-12-10T11:49:00Z">
        <w:r w:rsidRPr="009C7436" w:rsidDel="0010003E">
          <w:rPr>
            <w:sz w:val="22"/>
            <w:szCs w:val="22"/>
          </w:rPr>
          <w:delText xml:space="preserve">The project will use public surveys and elite interviews to understand perceptions of the United States and China. </w:delText>
        </w:r>
      </w:del>
      <w:moveFromRangeStart w:id="3259" w:author="Michael Allen" w:date="2023-12-10T11:49:00Z" w:name="move153101359"/>
      <w:moveFrom w:id="3260" w:author="Michael Allen" w:date="2023-12-10T11:49:00Z">
        <w:del w:id="3261" w:author="Michael Allen" w:date="2023-12-10T11:49:00Z">
          <w:r w:rsidRPr="009C7436" w:rsidDel="0010003E">
            <w:rPr>
              <w:sz w:val="22"/>
              <w:szCs w:val="22"/>
            </w:rPr>
            <w:delText xml:space="preserve">This approach is important because the costs and benefits of basing can affect the public and government officials differently. </w:delText>
          </w:r>
        </w:del>
      </w:moveFrom>
      <w:moveFromRangeEnd w:id="3259"/>
      <w:del w:id="3262" w:author="Michael Allen" w:date="2023-12-10T11:49:00Z">
        <w:r w:rsidRPr="009C7436" w:rsidDel="0010003E">
          <w:rPr>
            <w:sz w:val="22"/>
            <w:szCs w:val="22"/>
          </w:rPr>
          <w:delText xml:space="preserve">The project will focus on four countries: Djibouti, Kenya, Cambodia, and the Solomon Islands. In Djibouti, both the United States and China have a military presence. In Kenya, the United States has a military presence while China has a significant economic presence that </w:delText>
        </w:r>
      </w:del>
      <w:del w:id="3263" w:author="Michael Allen" w:date="2023-11-02T16:15:00Z">
        <w:r w:rsidRPr="009C7436" w:rsidDel="002362F6">
          <w:rPr>
            <w:sz w:val="22"/>
            <w:szCs w:val="22"/>
          </w:rPr>
          <w:delText xml:space="preserve">US </w:delText>
        </w:r>
      </w:del>
      <w:del w:id="3264" w:author="Michael Allen" w:date="2023-12-10T11:49:00Z">
        <w:r w:rsidRPr="009C7436" w:rsidDel="0010003E">
          <w:rPr>
            <w:sz w:val="22"/>
            <w:szCs w:val="22"/>
          </w:rPr>
          <w:delText xml:space="preserve">policymakers worry might jeopardize </w:delText>
        </w:r>
      </w:del>
      <w:del w:id="3265" w:author="Michael Allen" w:date="2023-11-02T16:15:00Z">
        <w:r w:rsidRPr="009C7436" w:rsidDel="002362F6">
          <w:rPr>
            <w:sz w:val="22"/>
            <w:szCs w:val="22"/>
          </w:rPr>
          <w:delText xml:space="preserve">US </w:delText>
        </w:r>
      </w:del>
      <w:del w:id="3266" w:author="Michael Allen" w:date="2023-12-10T11:49:00Z">
        <w:r w:rsidRPr="009C7436" w:rsidDel="0010003E">
          <w:rPr>
            <w:sz w:val="22"/>
            <w:szCs w:val="22"/>
          </w:rPr>
          <w:delText xml:space="preserve">access. The Solomon Islands and Cambodia are cases where China may be seeking military access while the United States attempts to counter Chinese influence. </w:delText>
        </w:r>
      </w:del>
    </w:p>
    <w:p w14:paraId="11A460C4" w14:textId="2314832D" w:rsidR="000E4977" w:rsidRPr="009C7436" w:rsidDel="0010003E" w:rsidRDefault="000E4977">
      <w:pPr>
        <w:widowControl w:val="0"/>
        <w:spacing w:after="100" w:afterAutospacing="1" w:line="240" w:lineRule="auto"/>
        <w:ind w:firstLine="720"/>
        <w:contextualSpacing/>
        <w:jc w:val="both"/>
        <w:rPr>
          <w:del w:id="3267" w:author="Michael Allen" w:date="2023-12-10T11:50:00Z"/>
          <w:sz w:val="22"/>
          <w:szCs w:val="22"/>
        </w:rPr>
      </w:pPr>
      <w:del w:id="3268" w:author="Michael Allen" w:date="2023-12-10T11:50:00Z">
        <w:r w:rsidRPr="009C7436" w:rsidDel="0010003E">
          <w:rPr>
            <w:sz w:val="22"/>
            <w:szCs w:val="22"/>
          </w:rPr>
          <w:delText xml:space="preserve">These cases allow us to examine how different types and levels of contact with the United States and China influence perceptions. In Kenya, where we will conduct a pilot study, we will explore how China’s economic footprint affects support for the </w:delText>
        </w:r>
      </w:del>
      <w:del w:id="3269" w:author="Michael Allen" w:date="2023-11-02T16:15:00Z">
        <w:r w:rsidRPr="009C7436" w:rsidDel="002362F6">
          <w:rPr>
            <w:sz w:val="22"/>
            <w:szCs w:val="22"/>
          </w:rPr>
          <w:delText xml:space="preserve">US </w:delText>
        </w:r>
      </w:del>
      <w:del w:id="3270" w:author="Michael Allen" w:date="2023-12-10T11:50:00Z">
        <w:r w:rsidRPr="009C7436" w:rsidDel="0010003E">
          <w:rPr>
            <w:sz w:val="22"/>
            <w:szCs w:val="22"/>
          </w:rPr>
          <w:delText xml:space="preserve">military presence. The Solomon Islands and Cambodia will help us understand how competing influence attempts shape support for Chinese military presence in cases where neither country has an existing (or officially acknowledged) military presence. Finally, Djibouti allows us to directly assess the interaction of </w:delText>
        </w:r>
      </w:del>
      <w:del w:id="3271" w:author="Michael Allen" w:date="2023-11-02T16:15:00Z">
        <w:r w:rsidRPr="009C7436" w:rsidDel="002362F6">
          <w:rPr>
            <w:sz w:val="22"/>
            <w:szCs w:val="22"/>
          </w:rPr>
          <w:delText xml:space="preserve">US </w:delText>
        </w:r>
      </w:del>
      <w:del w:id="3272" w:author="Michael Allen" w:date="2023-12-10T11:50:00Z">
        <w:r w:rsidRPr="009C7436" w:rsidDel="0010003E">
          <w:rPr>
            <w:sz w:val="22"/>
            <w:szCs w:val="22"/>
          </w:rPr>
          <w:delText>and Chinese military presence, as it is the only country where both powers have bases.</w:delText>
        </w:r>
      </w:del>
    </w:p>
    <w:p w14:paraId="6A20F0BA" w14:textId="1B35DF11" w:rsidR="000E4977" w:rsidRPr="009C7436" w:rsidDel="0010003E" w:rsidRDefault="000E4977">
      <w:pPr>
        <w:widowControl w:val="0"/>
        <w:spacing w:after="100" w:afterAutospacing="1" w:line="240" w:lineRule="auto"/>
        <w:ind w:firstLine="720"/>
        <w:contextualSpacing/>
        <w:jc w:val="both"/>
        <w:rPr>
          <w:del w:id="3273" w:author="Michael Allen" w:date="2023-12-10T11:51:00Z"/>
          <w:sz w:val="22"/>
          <w:szCs w:val="22"/>
        </w:rPr>
      </w:pPr>
      <w:del w:id="3274" w:author="Michael Allen" w:date="2023-12-10T11:51:00Z">
        <w:r w:rsidRPr="009C7436" w:rsidDel="0010003E">
          <w:rPr>
            <w:sz w:val="22"/>
            <w:szCs w:val="22"/>
          </w:rPr>
          <w:delText xml:space="preserve">The surveys and interviews will gather responses on the frequency and nature of contact with and financial benefits from the United States and China. We will examine if interactions with military personnel or non-military citizens influence views of the sending country, and if this effect varies across major powers. Surveys will include several experiments to assess attitudes toward the United States and China. For example, an experiment will present vignettes of actions by the United States, China, or a non-basing major power, and respondents will evaluate their views of these actions. </w:delText>
        </w:r>
      </w:del>
    </w:p>
    <w:p w14:paraId="2C7DB7C8" w14:textId="77777777" w:rsidR="00D8087A" w:rsidRPr="009C7436" w:rsidDel="008E43D4" w:rsidRDefault="00D8087A">
      <w:pPr>
        <w:widowControl w:val="0"/>
        <w:spacing w:after="100" w:afterAutospacing="1" w:line="240" w:lineRule="auto"/>
        <w:contextualSpacing/>
        <w:jc w:val="both"/>
        <w:rPr>
          <w:del w:id="3275" w:author="Michael Allen" w:date="2023-12-21T20:16:00Z"/>
          <w:sz w:val="22"/>
          <w:szCs w:val="22"/>
        </w:rPr>
      </w:pPr>
    </w:p>
    <w:p w14:paraId="25D8BF7A" w14:textId="77777777" w:rsidR="00D8087A" w:rsidRPr="009C7436" w:rsidDel="008E43D4" w:rsidRDefault="00D8087A">
      <w:pPr>
        <w:widowControl w:val="0"/>
        <w:spacing w:after="100" w:afterAutospacing="1" w:line="240" w:lineRule="auto"/>
        <w:contextualSpacing/>
        <w:jc w:val="both"/>
        <w:rPr>
          <w:del w:id="3276" w:author="Michael Allen" w:date="2023-12-21T20:16:00Z"/>
          <w:sz w:val="22"/>
          <w:szCs w:val="22"/>
        </w:rPr>
      </w:pPr>
    </w:p>
    <w:p w14:paraId="4C836DE9" w14:textId="77777777" w:rsidR="00D8087A" w:rsidRPr="009C7436" w:rsidDel="008E43D4" w:rsidRDefault="00D8087A">
      <w:pPr>
        <w:widowControl w:val="0"/>
        <w:spacing w:after="100" w:afterAutospacing="1" w:line="240" w:lineRule="auto"/>
        <w:contextualSpacing/>
        <w:jc w:val="both"/>
        <w:rPr>
          <w:del w:id="3277" w:author="Michael Allen" w:date="2023-12-21T20:16:00Z"/>
          <w:sz w:val="22"/>
          <w:szCs w:val="22"/>
        </w:rPr>
      </w:pPr>
    </w:p>
    <w:p w14:paraId="01A6CF53" w14:textId="77777777" w:rsidR="00D8087A" w:rsidRPr="009C7436" w:rsidDel="008E43D4" w:rsidRDefault="00D8087A">
      <w:pPr>
        <w:widowControl w:val="0"/>
        <w:spacing w:after="100" w:afterAutospacing="1" w:line="240" w:lineRule="auto"/>
        <w:contextualSpacing/>
        <w:jc w:val="both"/>
        <w:rPr>
          <w:del w:id="3278" w:author="Michael Allen" w:date="2023-12-21T20:16:00Z"/>
          <w:sz w:val="22"/>
          <w:szCs w:val="22"/>
        </w:rPr>
      </w:pPr>
    </w:p>
    <w:p w14:paraId="140A5BBB" w14:textId="77777777" w:rsidR="00D8087A" w:rsidRPr="009C7436" w:rsidDel="008E43D4" w:rsidRDefault="00D8087A">
      <w:pPr>
        <w:widowControl w:val="0"/>
        <w:spacing w:after="100" w:afterAutospacing="1" w:line="240" w:lineRule="auto"/>
        <w:contextualSpacing/>
        <w:jc w:val="both"/>
        <w:rPr>
          <w:del w:id="3279" w:author="Michael Allen" w:date="2023-12-21T20:16:00Z"/>
          <w:sz w:val="22"/>
          <w:szCs w:val="22"/>
        </w:rPr>
      </w:pPr>
    </w:p>
    <w:p w14:paraId="60E26E9A" w14:textId="48760C34" w:rsidR="00D8087A" w:rsidRPr="009C7436" w:rsidRDefault="00D8087A">
      <w:pPr>
        <w:widowControl w:val="0"/>
        <w:spacing w:after="100" w:afterAutospacing="1" w:line="240" w:lineRule="auto"/>
        <w:contextualSpacing/>
        <w:jc w:val="both"/>
        <w:rPr>
          <w:b/>
          <w:bCs/>
          <w:sz w:val="22"/>
          <w:szCs w:val="22"/>
        </w:rPr>
      </w:pPr>
      <w:del w:id="3280" w:author="Michael Allen" w:date="2023-11-13T11:08:00Z">
        <w:r w:rsidRPr="009C7436" w:rsidDel="00C145EE">
          <w:rPr>
            <w:b/>
            <w:bCs/>
            <w:sz w:val="22"/>
            <w:szCs w:val="22"/>
          </w:rPr>
          <w:delText>5</w:delText>
        </w:r>
      </w:del>
      <w:ins w:id="3281" w:author="Michael Allen" w:date="2023-11-13T11:08:00Z">
        <w:del w:id="3282" w:author="Brian Blankenship" w:date="2024-01-03T08:00:00Z">
          <w:r w:rsidR="00C145EE" w:rsidRPr="009C7436" w:rsidDel="00C82AAA">
            <w:rPr>
              <w:b/>
              <w:bCs/>
              <w:sz w:val="22"/>
              <w:szCs w:val="22"/>
            </w:rPr>
            <w:delText>6</w:delText>
          </w:r>
        </w:del>
      </w:ins>
      <w:ins w:id="3283" w:author="Brian Blankenship" w:date="2024-01-03T08:00:00Z">
        <w:r w:rsidR="00C82AAA">
          <w:rPr>
            <w:b/>
            <w:bCs/>
            <w:sz w:val="22"/>
            <w:szCs w:val="22"/>
          </w:rPr>
          <w:t>7</w:t>
        </w:r>
      </w:ins>
      <w:r w:rsidRPr="009C7436">
        <w:rPr>
          <w:b/>
          <w:bCs/>
          <w:sz w:val="22"/>
          <w:szCs w:val="22"/>
        </w:rPr>
        <w:t xml:space="preserve">. Deliverables </w:t>
      </w:r>
    </w:p>
    <w:p w14:paraId="4C7FE0DD" w14:textId="1F8D1B27" w:rsidR="00D8087A" w:rsidRPr="009C7436" w:rsidRDefault="000E4977">
      <w:pPr>
        <w:widowControl w:val="0"/>
        <w:spacing w:after="100" w:afterAutospacing="1" w:line="240" w:lineRule="auto"/>
        <w:contextualSpacing/>
        <w:jc w:val="both"/>
        <w:rPr>
          <w:ins w:id="3284" w:author="Carla Martinez Machain" w:date="2023-12-13T15:55:00Z"/>
          <w:b/>
          <w:bCs/>
          <w:sz w:val="22"/>
          <w:szCs w:val="22"/>
        </w:rPr>
      </w:pPr>
      <w:r w:rsidRPr="009C7436">
        <w:rPr>
          <w:b/>
          <w:bCs/>
          <w:sz w:val="22"/>
          <w:szCs w:val="22"/>
        </w:rPr>
        <w:t>A. Scholarly Outputs</w:t>
      </w:r>
    </w:p>
    <w:p w14:paraId="3C4E26BE" w14:textId="3AD4297C" w:rsidR="00897CC1" w:rsidRPr="009C7436" w:rsidRDefault="00897CC1">
      <w:pPr>
        <w:widowControl w:val="0"/>
        <w:spacing w:after="120" w:line="240" w:lineRule="auto"/>
        <w:contextualSpacing/>
        <w:jc w:val="both"/>
        <w:rPr>
          <w:ins w:id="3285" w:author="Carla Martinez Machain" w:date="2023-12-13T15:57:00Z"/>
          <w:sz w:val="22"/>
          <w:szCs w:val="22"/>
        </w:rPr>
        <w:pPrChange w:id="3286" w:author="Joyce, Renanah Miles" w:date="2024-01-10T08:16:00Z">
          <w:pPr>
            <w:widowControl w:val="0"/>
            <w:spacing w:after="100" w:afterAutospacing="1" w:line="240" w:lineRule="auto"/>
            <w:contextualSpacing/>
            <w:jc w:val="both"/>
          </w:pPr>
        </w:pPrChange>
      </w:pPr>
      <w:ins w:id="3287" w:author="Carla Martinez Machain" w:date="2023-12-13T15:56:00Z">
        <w:r w:rsidRPr="009C7436">
          <w:rPr>
            <w:sz w:val="22"/>
            <w:szCs w:val="22"/>
          </w:rPr>
          <w:t>We plan to complete the following deliverables. A</w:t>
        </w:r>
        <w:del w:id="3288" w:author="Michael Allen" w:date="2023-12-16T15:35:00Z">
          <w:r w:rsidRPr="009C7436" w:rsidDel="00121C59">
            <w:rPr>
              <w:sz w:val="22"/>
              <w:szCs w:val="22"/>
            </w:rPr>
            <w:delText>ny and a</w:delText>
          </w:r>
        </w:del>
        <w:r w:rsidRPr="009C7436">
          <w:rPr>
            <w:sz w:val="22"/>
            <w:szCs w:val="22"/>
          </w:rPr>
          <w:t>ll data collected for the project will be made publicly avai</w:t>
        </w:r>
      </w:ins>
      <w:ins w:id="3289" w:author="Carla Martinez Machain" w:date="2023-12-13T15:57:00Z">
        <w:r w:rsidRPr="009C7436">
          <w:rPr>
            <w:sz w:val="22"/>
            <w:szCs w:val="22"/>
          </w:rPr>
          <w:t xml:space="preserve">lable by the project’s completion date (regardless of the publication status of any of the deliverables) as detailed in our data management section. This will allow researchers and community members to build </w:t>
        </w:r>
        <w:del w:id="3290" w:author="Michael Flynn" w:date="2024-01-08T13:00:00Z">
          <w:r w:rsidRPr="009C7436" w:rsidDel="007B3CC1">
            <w:rPr>
              <w:sz w:val="22"/>
              <w:szCs w:val="22"/>
            </w:rPr>
            <w:delText>from</w:delText>
          </w:r>
        </w:del>
      </w:ins>
      <w:ins w:id="3291" w:author="Michael Flynn" w:date="2024-01-08T13:00:00Z">
        <w:r w:rsidR="007B3CC1">
          <w:rPr>
            <w:sz w:val="22"/>
            <w:szCs w:val="22"/>
          </w:rPr>
          <w:t>on</w:t>
        </w:r>
      </w:ins>
      <w:ins w:id="3292" w:author="Carla Martinez Machain" w:date="2023-12-13T15:57:00Z">
        <w:r w:rsidRPr="009C7436">
          <w:rPr>
            <w:sz w:val="22"/>
            <w:szCs w:val="22"/>
          </w:rPr>
          <w:t xml:space="preserve"> our research.</w:t>
        </w:r>
      </w:ins>
    </w:p>
    <w:p w14:paraId="282D1F7D" w14:textId="444279E6" w:rsidR="00897CC1" w:rsidRPr="008E43D4" w:rsidRDefault="00BE39B9">
      <w:pPr>
        <w:pStyle w:val="ListParagraph"/>
        <w:widowControl w:val="0"/>
        <w:numPr>
          <w:ilvl w:val="0"/>
          <w:numId w:val="6"/>
        </w:numPr>
        <w:jc w:val="both"/>
        <w:rPr>
          <w:ins w:id="3293" w:author="Carla Martinez Machain" w:date="2023-12-13T16:28:00Z"/>
          <w:rFonts w:ascii="Times New Roman" w:hAnsi="Times New Roman" w:cs="Times New Roman"/>
        </w:rPr>
        <w:pPrChange w:id="3294" w:author="Joyce, Renanah Miles" w:date="2024-01-10T08:16:00Z">
          <w:pPr>
            <w:pStyle w:val="ListParagraph"/>
            <w:widowControl w:val="0"/>
            <w:numPr>
              <w:numId w:val="6"/>
            </w:numPr>
            <w:spacing w:after="100" w:afterAutospacing="1"/>
            <w:ind w:left="360"/>
            <w:jc w:val="both"/>
          </w:pPr>
        </w:pPrChange>
      </w:pPr>
      <w:ins w:id="3295" w:author="Carla Martinez Machain" w:date="2023-12-13T16:26:00Z">
        <w:r w:rsidRPr="009C7436">
          <w:rPr>
            <w:rFonts w:ascii="Times New Roman" w:hAnsi="Times New Roman" w:cs="Times New Roman"/>
          </w:rPr>
          <w:t>Three</w:t>
        </w:r>
      </w:ins>
      <w:ins w:id="3296" w:author="Carla Martinez Machain" w:date="2023-12-13T16:27:00Z">
        <w:r w:rsidRPr="008E43D4">
          <w:rPr>
            <w:rFonts w:ascii="Times New Roman" w:hAnsi="Times New Roman" w:cs="Times New Roman"/>
          </w:rPr>
          <w:t xml:space="preserve"> nationally representative surveys in Kenya, Djibouti, and Cambodia </w:t>
        </w:r>
        <w:del w:id="3297" w:author="Michael Allen" w:date="2023-12-16T15:35:00Z">
          <w:r w:rsidRPr="008E43D4" w:rsidDel="00121C59">
            <w:rPr>
              <w:rFonts w:ascii="Times New Roman" w:hAnsi="Times New Roman" w:cs="Times New Roman"/>
            </w:rPr>
            <w:delText>that compare the local populations’ perceptions of U.S. and</w:delText>
          </w:r>
        </w:del>
      </w:ins>
      <w:ins w:id="3298" w:author="Carla Martinez Machain" w:date="2023-12-13T16:28:00Z">
        <w:del w:id="3299" w:author="Michael Allen" w:date="2023-12-16T15:35:00Z">
          <w:r w:rsidRPr="008E43D4" w:rsidDel="00121C59">
            <w:rPr>
              <w:rFonts w:ascii="Times New Roman" w:hAnsi="Times New Roman" w:cs="Times New Roman"/>
            </w:rPr>
            <w:delText>/or</w:delText>
          </w:r>
        </w:del>
      </w:ins>
      <w:ins w:id="3300" w:author="Carla Martinez Machain" w:date="2023-12-13T16:27:00Z">
        <w:del w:id="3301" w:author="Michael Allen" w:date="2023-12-16T15:35:00Z">
          <w:r w:rsidRPr="008E43D4" w:rsidDel="00121C59">
            <w:rPr>
              <w:rFonts w:ascii="Times New Roman" w:hAnsi="Times New Roman" w:cs="Times New Roman"/>
            </w:rPr>
            <w:delText xml:space="preserve"> Chinese military insta</w:delText>
          </w:r>
        </w:del>
      </w:ins>
      <w:ins w:id="3302" w:author="Carla Martinez Machain" w:date="2023-12-13T16:28:00Z">
        <w:del w:id="3303" w:author="Michael Allen" w:date="2023-12-16T15:35:00Z">
          <w:r w:rsidRPr="008E43D4" w:rsidDel="00121C59">
            <w:rPr>
              <w:rFonts w:ascii="Times New Roman" w:hAnsi="Times New Roman" w:cs="Times New Roman"/>
            </w:rPr>
            <w:delText>llations in their territories, as well as</w:delText>
          </w:r>
        </w:del>
      </w:ins>
      <w:ins w:id="3304" w:author="Michael Allen" w:date="2023-12-16T15:35:00Z">
        <w:r w:rsidR="00121C59" w:rsidRPr="008E43D4">
          <w:rPr>
            <w:rFonts w:ascii="Times New Roman" w:hAnsi="Times New Roman" w:cs="Times New Roman"/>
          </w:rPr>
          <w:t>compare the local populations’ perceptions of U.S. and/or Chinese military installations in their territories and</w:t>
        </w:r>
      </w:ins>
      <w:ins w:id="3305" w:author="Carla Martinez Machain" w:date="2023-12-13T16:28:00Z">
        <w:r w:rsidRPr="008E43D4">
          <w:rPr>
            <w:rFonts w:ascii="Times New Roman" w:hAnsi="Times New Roman" w:cs="Times New Roman"/>
          </w:rPr>
          <w:t xml:space="preserve"> their views on influence campaigns by both major powers.</w:t>
        </w:r>
      </w:ins>
    </w:p>
    <w:p w14:paraId="4F06B483" w14:textId="1C64A999" w:rsidR="00BE39B9" w:rsidRPr="008E43D4" w:rsidRDefault="00BE39B9">
      <w:pPr>
        <w:pStyle w:val="ListParagraph"/>
        <w:widowControl w:val="0"/>
        <w:numPr>
          <w:ilvl w:val="0"/>
          <w:numId w:val="6"/>
        </w:numPr>
        <w:jc w:val="both"/>
        <w:rPr>
          <w:ins w:id="3306" w:author="Carla Martinez Machain" w:date="2023-12-13T16:31:00Z"/>
          <w:rFonts w:ascii="Times New Roman" w:hAnsi="Times New Roman" w:cs="Times New Roman"/>
        </w:rPr>
        <w:pPrChange w:id="3307" w:author="Joyce, Renanah Miles" w:date="2024-01-10T08:16:00Z">
          <w:pPr>
            <w:pStyle w:val="ListParagraph"/>
            <w:widowControl w:val="0"/>
            <w:numPr>
              <w:numId w:val="6"/>
            </w:numPr>
            <w:spacing w:after="100" w:afterAutospacing="1"/>
            <w:ind w:left="360"/>
            <w:jc w:val="both"/>
          </w:pPr>
        </w:pPrChange>
      </w:pPr>
      <w:ins w:id="3308" w:author="Carla Martinez Machain" w:date="2023-12-13T16:28:00Z">
        <w:r w:rsidRPr="008E43D4">
          <w:rPr>
            <w:rFonts w:ascii="Times New Roman" w:hAnsi="Times New Roman" w:cs="Times New Roman"/>
          </w:rPr>
          <w:t xml:space="preserve">(At least) two peer-reviewed articles submitted to </w:t>
        </w:r>
      </w:ins>
      <w:ins w:id="3309" w:author="Carla Martinez Machain" w:date="2023-12-13T16:29:00Z">
        <w:r w:rsidRPr="008E43D4">
          <w:rPr>
            <w:rFonts w:ascii="Times New Roman" w:hAnsi="Times New Roman" w:cs="Times New Roman"/>
          </w:rPr>
          <w:t>top journals such as Security Studies, the American Journal of Political Science, or the American Political Science Review.</w:t>
        </w:r>
      </w:ins>
    </w:p>
    <w:p w14:paraId="16EBAB59" w14:textId="5C57CB56" w:rsidR="00BE39B9" w:rsidRPr="008E43D4" w:rsidRDefault="00BE39B9">
      <w:pPr>
        <w:pStyle w:val="ListParagraph"/>
        <w:widowControl w:val="0"/>
        <w:numPr>
          <w:ilvl w:val="0"/>
          <w:numId w:val="6"/>
        </w:numPr>
        <w:jc w:val="both"/>
        <w:rPr>
          <w:ins w:id="3310" w:author="Carla Martinez Machain" w:date="2023-12-13T16:32:00Z"/>
          <w:rFonts w:ascii="Times New Roman" w:hAnsi="Times New Roman" w:cs="Times New Roman"/>
        </w:rPr>
        <w:pPrChange w:id="3311" w:author="Joyce, Renanah Miles" w:date="2024-01-10T08:16:00Z">
          <w:pPr>
            <w:pStyle w:val="ListParagraph"/>
            <w:widowControl w:val="0"/>
            <w:numPr>
              <w:numId w:val="6"/>
            </w:numPr>
            <w:spacing w:after="100" w:afterAutospacing="1"/>
            <w:ind w:left="360"/>
            <w:jc w:val="both"/>
          </w:pPr>
        </w:pPrChange>
      </w:pPr>
      <w:ins w:id="3312" w:author="Carla Martinez Machain" w:date="2023-12-13T16:32:00Z">
        <w:r w:rsidRPr="008E43D4">
          <w:rPr>
            <w:rFonts w:ascii="Times New Roman" w:hAnsi="Times New Roman" w:cs="Times New Roman"/>
          </w:rPr>
          <w:t>One article submitted to a policy-oriented outlet, such as Foreign Affairs.</w:t>
        </w:r>
      </w:ins>
    </w:p>
    <w:p w14:paraId="4984AFA0" w14:textId="1422FDF5" w:rsidR="00BE39B9" w:rsidRPr="00B96DF1" w:rsidRDefault="00BE39B9">
      <w:pPr>
        <w:pStyle w:val="ListParagraph"/>
        <w:widowControl w:val="0"/>
        <w:numPr>
          <w:ilvl w:val="0"/>
          <w:numId w:val="6"/>
        </w:numPr>
        <w:jc w:val="both"/>
        <w:rPr>
          <w:ins w:id="3313" w:author="Michael Allen" w:date="2024-01-07T20:08:00Z"/>
          <w:rPrChange w:id="3314" w:author="Michael Allen" w:date="2024-01-07T20:08:00Z">
            <w:rPr>
              <w:ins w:id="3315" w:author="Michael Allen" w:date="2024-01-07T20:08:00Z"/>
              <w:rFonts w:ascii="Times New Roman" w:hAnsi="Times New Roman" w:cs="Times New Roman"/>
            </w:rPr>
          </w:rPrChange>
        </w:rPr>
        <w:pPrChange w:id="3316" w:author="Joyce, Renanah Miles" w:date="2024-01-10T08:16:00Z">
          <w:pPr>
            <w:pStyle w:val="ListParagraph"/>
            <w:widowControl w:val="0"/>
            <w:numPr>
              <w:numId w:val="6"/>
            </w:numPr>
            <w:spacing w:after="100" w:afterAutospacing="1"/>
            <w:ind w:left="360"/>
            <w:jc w:val="both"/>
          </w:pPr>
        </w:pPrChange>
      </w:pPr>
      <w:ins w:id="3317" w:author="Carla Martinez Machain" w:date="2023-12-13T16:32:00Z">
        <w:r w:rsidRPr="009C7436">
          <w:rPr>
            <w:rFonts w:ascii="Times New Roman" w:hAnsi="Times New Roman" w:cs="Times New Roman"/>
          </w:rPr>
          <w:t xml:space="preserve">(At least) two </w:t>
        </w:r>
      </w:ins>
      <w:ins w:id="3318" w:author="Carla Martinez Machain" w:date="2023-12-13T16:33:00Z">
        <w:r w:rsidRPr="009C7436">
          <w:rPr>
            <w:rFonts w:ascii="Times New Roman" w:hAnsi="Times New Roman" w:cs="Times New Roman"/>
          </w:rPr>
          <w:t>articles targeting high-impact outlets aimed at policy and general audiences, such as The Conversation or War on the Rocks.</w:t>
        </w:r>
      </w:ins>
    </w:p>
    <w:p w14:paraId="70033B52" w14:textId="10DAE755" w:rsidR="00B96DF1" w:rsidRPr="009C7436" w:rsidRDefault="00B96DF1">
      <w:pPr>
        <w:pStyle w:val="ListParagraph"/>
        <w:widowControl w:val="0"/>
        <w:numPr>
          <w:ilvl w:val="0"/>
          <w:numId w:val="6"/>
        </w:numPr>
        <w:jc w:val="both"/>
        <w:rPr>
          <w:ins w:id="3319" w:author="Carla Martinez Machain" w:date="2023-12-12T17:00:00Z"/>
        </w:rPr>
        <w:pPrChange w:id="3320" w:author="Joyce, Renanah Miles" w:date="2024-01-10T08:16:00Z">
          <w:pPr>
            <w:pStyle w:val="ListParagraph"/>
            <w:widowControl w:val="0"/>
            <w:numPr>
              <w:numId w:val="6"/>
            </w:numPr>
            <w:spacing w:after="100" w:afterAutospacing="1"/>
            <w:ind w:left="360"/>
            <w:jc w:val="both"/>
          </w:pPr>
        </w:pPrChange>
      </w:pPr>
      <w:ins w:id="3321" w:author="Michael Allen" w:date="2024-01-07T20:08:00Z">
        <w:r>
          <w:rPr>
            <w:rFonts w:ascii="Times New Roman" w:hAnsi="Times New Roman" w:cs="Times New Roman"/>
          </w:rPr>
          <w:t>Two survey-based workshops at the University of Miami for undergraduate and graduate researchers.</w:t>
        </w:r>
      </w:ins>
    </w:p>
    <w:p w14:paraId="7A0316FF" w14:textId="454154F4" w:rsidR="000E4977" w:rsidRPr="009C7436" w:rsidRDefault="000E4977">
      <w:pPr>
        <w:widowControl w:val="0"/>
        <w:spacing w:after="100" w:afterAutospacing="1" w:line="240" w:lineRule="auto"/>
        <w:contextualSpacing/>
        <w:jc w:val="both"/>
        <w:rPr>
          <w:b/>
          <w:bCs/>
          <w:sz w:val="22"/>
          <w:szCs w:val="22"/>
        </w:rPr>
      </w:pPr>
      <w:r w:rsidRPr="009C7436">
        <w:rPr>
          <w:b/>
          <w:bCs/>
          <w:sz w:val="22"/>
          <w:szCs w:val="22"/>
        </w:rPr>
        <w:t>B. Dissemination</w:t>
      </w:r>
    </w:p>
    <w:p w14:paraId="03D16305" w14:textId="20C7A6E3" w:rsidR="00DB1B58" w:rsidRPr="009C7436" w:rsidRDefault="00DB1B58">
      <w:pPr>
        <w:widowControl w:val="0"/>
        <w:spacing w:line="240" w:lineRule="auto"/>
        <w:contextualSpacing/>
        <w:jc w:val="both"/>
        <w:rPr>
          <w:ins w:id="3322" w:author="Carla Martinez Machain" w:date="2023-12-12T17:08:00Z"/>
          <w:sz w:val="22"/>
          <w:szCs w:val="22"/>
        </w:rPr>
      </w:pPr>
      <w:ins w:id="3323" w:author="Carla Martinez Machain" w:date="2023-12-12T17:05:00Z">
        <w:r w:rsidRPr="009C7436">
          <w:rPr>
            <w:sz w:val="22"/>
            <w:szCs w:val="22"/>
          </w:rPr>
          <w:t xml:space="preserve">Dissemination to Scholars: </w:t>
        </w:r>
      </w:ins>
      <w:ins w:id="3324" w:author="Carla Martinez Machain" w:date="2023-12-12T17:06:00Z">
        <w:del w:id="3325" w:author="Joyce, Renanah Miles" w:date="2024-01-05T19:58:00Z">
          <w:r w:rsidRPr="009C7436" w:rsidDel="008B78DF">
            <w:rPr>
              <w:sz w:val="22"/>
              <w:szCs w:val="22"/>
            </w:rPr>
            <w:delText>Our main way of disseminating</w:delText>
          </w:r>
        </w:del>
      </w:ins>
      <w:ins w:id="3326" w:author="Joyce, Renanah Miles" w:date="2024-01-05T19:58:00Z">
        <w:r w:rsidR="008B78DF">
          <w:rPr>
            <w:sz w:val="22"/>
            <w:szCs w:val="22"/>
          </w:rPr>
          <w:t>We will disseminate</w:t>
        </w:r>
      </w:ins>
      <w:ins w:id="3327" w:author="Carla Martinez Machain" w:date="2023-12-12T17:06:00Z">
        <w:r w:rsidRPr="009C7436">
          <w:rPr>
            <w:sz w:val="22"/>
            <w:szCs w:val="22"/>
          </w:rPr>
          <w:t xml:space="preserve"> </w:t>
        </w:r>
        <w:del w:id="3328" w:author="Michael Flynn" w:date="2024-01-08T13:14:00Z">
          <w:r w:rsidRPr="009C7436" w:rsidDel="00E4385F">
            <w:rPr>
              <w:sz w:val="22"/>
              <w:szCs w:val="22"/>
            </w:rPr>
            <w:delText>the</w:delText>
          </w:r>
        </w:del>
      </w:ins>
      <w:ins w:id="3329" w:author="Michael Flynn" w:date="2024-01-08T13:14:00Z">
        <w:r w:rsidR="00E4385F">
          <w:rPr>
            <w:sz w:val="22"/>
            <w:szCs w:val="22"/>
          </w:rPr>
          <w:t>our</w:t>
        </w:r>
      </w:ins>
      <w:ins w:id="3330" w:author="Carla Martinez Machain" w:date="2023-12-12T17:06:00Z">
        <w:r w:rsidRPr="009C7436">
          <w:rPr>
            <w:sz w:val="22"/>
            <w:szCs w:val="22"/>
          </w:rPr>
          <w:t xml:space="preserve"> findings </w:t>
        </w:r>
        <w:del w:id="3331" w:author="Michael Flynn" w:date="2024-01-08T13:15:00Z">
          <w:r w:rsidRPr="009C7436" w:rsidDel="00E4385F">
            <w:rPr>
              <w:sz w:val="22"/>
              <w:szCs w:val="22"/>
            </w:rPr>
            <w:delText xml:space="preserve">from this project </w:delText>
          </w:r>
        </w:del>
        <w:r w:rsidRPr="009C7436">
          <w:rPr>
            <w:sz w:val="22"/>
            <w:szCs w:val="22"/>
          </w:rPr>
          <w:t xml:space="preserve">to the academic community </w:t>
        </w:r>
        <w:del w:id="3332" w:author="Joyce, Renanah Miles" w:date="2024-01-05T19:58:00Z">
          <w:r w:rsidRPr="009C7436" w:rsidDel="008B78DF">
            <w:rPr>
              <w:sz w:val="22"/>
              <w:szCs w:val="22"/>
            </w:rPr>
            <w:delText>will be</w:delText>
          </w:r>
        </w:del>
      </w:ins>
      <w:ins w:id="3333" w:author="Joyce, Renanah Miles" w:date="2024-01-05T19:58:00Z">
        <w:r w:rsidR="008B78DF">
          <w:rPr>
            <w:sz w:val="22"/>
            <w:szCs w:val="22"/>
          </w:rPr>
          <w:t>primarily</w:t>
        </w:r>
      </w:ins>
      <w:ins w:id="3334" w:author="Carla Martinez Machain" w:date="2023-12-12T17:06:00Z">
        <w:r w:rsidRPr="009C7436">
          <w:rPr>
            <w:sz w:val="22"/>
            <w:szCs w:val="22"/>
          </w:rPr>
          <w:t xml:space="preserve"> through the production </w:t>
        </w:r>
      </w:ins>
      <w:ins w:id="3335" w:author="Joyce, Renanah Miles" w:date="2024-01-05T19:56:00Z">
        <w:r w:rsidR="008B78DF">
          <w:rPr>
            <w:sz w:val="22"/>
            <w:szCs w:val="22"/>
          </w:rPr>
          <w:t xml:space="preserve">of </w:t>
        </w:r>
      </w:ins>
      <w:ins w:id="3336" w:author="Carla Martinez Machain" w:date="2023-12-12T17:08:00Z">
        <w:del w:id="3337" w:author="Joyce, Renanah Miles" w:date="2024-01-05T19:58:00Z">
          <w:r w:rsidRPr="009C7436" w:rsidDel="008B78DF">
            <w:rPr>
              <w:sz w:val="22"/>
              <w:szCs w:val="22"/>
            </w:rPr>
            <w:delText xml:space="preserve">a series of </w:delText>
          </w:r>
        </w:del>
        <w:r w:rsidRPr="009C7436">
          <w:rPr>
            <w:sz w:val="22"/>
            <w:szCs w:val="22"/>
          </w:rPr>
          <w:t xml:space="preserve">peer-reviewed articles (discussed under the scholarly outputs section). </w:t>
        </w:r>
        <w:del w:id="3338" w:author="Michael Allen" w:date="2023-12-16T15:35:00Z">
          <w:r w:rsidRPr="009C7436" w:rsidDel="00121C59">
            <w:rPr>
              <w:sz w:val="22"/>
              <w:szCs w:val="22"/>
            </w:rPr>
            <w:delText>In order t</w:delText>
          </w:r>
        </w:del>
      </w:ins>
      <w:ins w:id="3339" w:author="Michael Allen" w:date="2023-12-16T15:35:00Z">
        <w:r w:rsidR="00121C59" w:rsidRPr="009C7436">
          <w:rPr>
            <w:sz w:val="22"/>
            <w:szCs w:val="22"/>
          </w:rPr>
          <w:t>T</w:t>
        </w:r>
      </w:ins>
      <w:ins w:id="3340" w:author="Carla Martinez Machain" w:date="2023-12-12T17:08:00Z">
        <w:r w:rsidRPr="009C7436">
          <w:rPr>
            <w:sz w:val="22"/>
            <w:szCs w:val="22"/>
          </w:rPr>
          <w:t>o publicize these findings</w:t>
        </w:r>
      </w:ins>
      <w:ins w:id="3341" w:author="Carla Martinez Machain" w:date="2023-12-12T17:09:00Z">
        <w:r w:rsidR="00DF45D2" w:rsidRPr="009C7436">
          <w:rPr>
            <w:sz w:val="22"/>
            <w:szCs w:val="22"/>
          </w:rPr>
          <w:t xml:space="preserve">, we will present our research at academic conferences such at the ISA, APSA, and Peace Science annual meetings. </w:t>
        </w:r>
        <w:del w:id="3342" w:author="Michael Flynn" w:date="2024-01-08T13:15:00Z">
          <w:r w:rsidR="00DF45D2" w:rsidRPr="009C7436" w:rsidDel="003E1CD7">
            <w:rPr>
              <w:sz w:val="22"/>
              <w:szCs w:val="22"/>
            </w:rPr>
            <w:delText xml:space="preserve">In addition, </w:delText>
          </w:r>
        </w:del>
        <w:del w:id="3343" w:author="Michael Allen" w:date="2023-12-16T15:35:00Z">
          <w:r w:rsidR="00DF45D2" w:rsidRPr="009C7436" w:rsidDel="00121C59">
            <w:rPr>
              <w:sz w:val="22"/>
              <w:szCs w:val="22"/>
            </w:rPr>
            <w:delText>members of the research team</w:delText>
          </w:r>
        </w:del>
      </w:ins>
      <w:ins w:id="3344" w:author="Michael Allen" w:date="2023-12-16T15:35:00Z">
        <w:del w:id="3345" w:author="Michael Flynn" w:date="2024-01-08T13:15:00Z">
          <w:r w:rsidR="00121C59" w:rsidRPr="009C7436" w:rsidDel="003E1CD7">
            <w:rPr>
              <w:sz w:val="22"/>
              <w:szCs w:val="22"/>
            </w:rPr>
            <w:delText>r</w:delText>
          </w:r>
        </w:del>
      </w:ins>
      <w:ins w:id="3346" w:author="Michael Flynn" w:date="2024-01-08T13:15:00Z">
        <w:r w:rsidR="003E1CD7">
          <w:rPr>
            <w:sz w:val="22"/>
            <w:szCs w:val="22"/>
          </w:rPr>
          <w:t>R</w:t>
        </w:r>
      </w:ins>
      <w:ins w:id="3347" w:author="Michael Allen" w:date="2023-12-16T15:35:00Z">
        <w:r w:rsidR="00121C59" w:rsidRPr="009C7436">
          <w:rPr>
            <w:sz w:val="22"/>
            <w:szCs w:val="22"/>
          </w:rPr>
          <w:t>esearch team members</w:t>
        </w:r>
      </w:ins>
      <w:ins w:id="3348" w:author="Carla Martinez Machain" w:date="2023-12-12T17:09:00Z">
        <w:r w:rsidR="00DF45D2" w:rsidRPr="009C7436">
          <w:rPr>
            <w:sz w:val="22"/>
            <w:szCs w:val="22"/>
          </w:rPr>
          <w:t xml:space="preserve"> will </w:t>
        </w:r>
      </w:ins>
      <w:ins w:id="3349" w:author="Michael Flynn" w:date="2024-01-08T13:15:00Z">
        <w:r w:rsidR="003E1CD7">
          <w:rPr>
            <w:sz w:val="22"/>
            <w:szCs w:val="22"/>
          </w:rPr>
          <w:t xml:space="preserve">also </w:t>
        </w:r>
      </w:ins>
      <w:ins w:id="3350" w:author="Carla Martinez Machain" w:date="2023-12-12T17:09:00Z">
        <w:r w:rsidR="00DF45D2" w:rsidRPr="009C7436">
          <w:rPr>
            <w:sz w:val="22"/>
            <w:szCs w:val="22"/>
          </w:rPr>
          <w:t>present this research at invited workshops and guest lectures. The members of this team</w:t>
        </w:r>
      </w:ins>
      <w:ins w:id="3351" w:author="Carla Martinez Machain" w:date="2023-12-12T17:10:00Z">
        <w:r w:rsidR="00DF45D2" w:rsidRPr="009C7436">
          <w:rPr>
            <w:sz w:val="22"/>
            <w:szCs w:val="22"/>
          </w:rPr>
          <w:t xml:space="preserve"> have a strong record of </w:t>
        </w:r>
        <w:del w:id="3352" w:author="Michael Flynn" w:date="2024-01-08T13:15:00Z">
          <w:r w:rsidR="00DF45D2" w:rsidRPr="009C7436" w:rsidDel="003614E9">
            <w:rPr>
              <w:sz w:val="22"/>
              <w:szCs w:val="22"/>
            </w:rPr>
            <w:delText xml:space="preserve">being invited to </w:delText>
          </w:r>
        </w:del>
        <w:r w:rsidR="00DF45D2" w:rsidRPr="009C7436">
          <w:rPr>
            <w:sz w:val="22"/>
            <w:szCs w:val="22"/>
          </w:rPr>
          <w:t>participat</w:t>
        </w:r>
        <w:del w:id="3353" w:author="Michael Flynn" w:date="2024-01-08T13:16:00Z">
          <w:r w:rsidR="00DF45D2" w:rsidRPr="009C7436" w:rsidDel="003614E9">
            <w:rPr>
              <w:sz w:val="22"/>
              <w:szCs w:val="22"/>
            </w:rPr>
            <w:delText>e</w:delText>
          </w:r>
        </w:del>
      </w:ins>
      <w:ins w:id="3354" w:author="Michael Flynn" w:date="2024-01-08T13:16:00Z">
        <w:r w:rsidR="003614E9">
          <w:rPr>
            <w:sz w:val="22"/>
            <w:szCs w:val="22"/>
          </w:rPr>
          <w:t>ing</w:t>
        </w:r>
      </w:ins>
      <w:ins w:id="3355" w:author="Carla Martinez Machain" w:date="2023-12-12T17:10:00Z">
        <w:r w:rsidR="00DF45D2" w:rsidRPr="009C7436">
          <w:rPr>
            <w:sz w:val="22"/>
            <w:szCs w:val="22"/>
          </w:rPr>
          <w:t xml:space="preserve"> in such events</w:t>
        </w:r>
      </w:ins>
      <w:ins w:id="3356" w:author="Michael Flynn" w:date="2024-01-08T13:16:00Z">
        <w:r w:rsidR="003614E9">
          <w:rPr>
            <w:sz w:val="22"/>
            <w:szCs w:val="22"/>
          </w:rPr>
          <w:t xml:space="preserve">. </w:t>
        </w:r>
      </w:ins>
      <w:ins w:id="3357" w:author="Carla Martinez Machain" w:date="2023-12-12T17:10:00Z">
        <w:del w:id="3358" w:author="Michael Flynn" w:date="2024-01-08T13:16:00Z">
          <w:r w:rsidR="00DF45D2" w:rsidRPr="009C7436" w:rsidDel="003614E9">
            <w:rPr>
              <w:sz w:val="22"/>
              <w:szCs w:val="22"/>
            </w:rPr>
            <w:delText xml:space="preserve"> (as an example, i</w:delText>
          </w:r>
        </w:del>
      </w:ins>
      <w:ins w:id="3359" w:author="Michael Flynn" w:date="2024-01-08T13:16:00Z">
        <w:r w:rsidR="003614E9">
          <w:rPr>
            <w:sz w:val="22"/>
            <w:szCs w:val="22"/>
          </w:rPr>
          <w:t>I</w:t>
        </w:r>
      </w:ins>
      <w:ins w:id="3360" w:author="Carla Martinez Machain" w:date="2023-12-12T17:10:00Z">
        <w:r w:rsidR="00DF45D2" w:rsidRPr="009C7436">
          <w:rPr>
            <w:sz w:val="22"/>
            <w:szCs w:val="22"/>
          </w:rPr>
          <w:t xml:space="preserve">n 2023 Martinez Machain </w:t>
        </w:r>
      </w:ins>
      <w:ins w:id="3361" w:author="Carla Martinez Machain" w:date="2023-12-12T17:12:00Z">
        <w:r w:rsidR="00DF45D2" w:rsidRPr="009C7436">
          <w:rPr>
            <w:sz w:val="22"/>
            <w:szCs w:val="22"/>
          </w:rPr>
          <w:t xml:space="preserve">participated in four invited guest lectures and four invitational academic </w:t>
        </w:r>
        <w:commentRangeStart w:id="3362"/>
        <w:r w:rsidR="00DF45D2" w:rsidRPr="009C7436">
          <w:rPr>
            <w:sz w:val="22"/>
            <w:szCs w:val="22"/>
          </w:rPr>
          <w:t>workshops</w:t>
        </w:r>
      </w:ins>
      <w:commentRangeEnd w:id="3362"/>
      <w:ins w:id="3363" w:author="Carla Martinez Machain" w:date="2023-12-12T17:27:00Z">
        <w:r w:rsidR="004B55C5" w:rsidRPr="009C7436">
          <w:rPr>
            <w:rStyle w:val="CommentReference"/>
            <w:sz w:val="22"/>
            <w:szCs w:val="22"/>
          </w:rPr>
          <w:commentReference w:id="3362"/>
        </w:r>
      </w:ins>
      <w:ins w:id="3364" w:author="Michael Flynn" w:date="2024-01-08T13:16:00Z">
        <w:r w:rsidR="003614E9">
          <w:rPr>
            <w:sz w:val="22"/>
            <w:szCs w:val="22"/>
          </w:rPr>
          <w:t xml:space="preserve">. </w:t>
        </w:r>
      </w:ins>
      <w:ins w:id="3365" w:author="Brian Blankenship" w:date="2023-12-22T17:29:00Z">
        <w:del w:id="3366" w:author="Michael Flynn" w:date="2024-01-08T13:16:00Z">
          <w:r w:rsidR="00C47272" w:rsidDel="003614E9">
            <w:rPr>
              <w:sz w:val="22"/>
              <w:szCs w:val="22"/>
            </w:rPr>
            <w:delText xml:space="preserve">, while </w:delText>
          </w:r>
        </w:del>
        <w:r w:rsidR="00C47272">
          <w:rPr>
            <w:sz w:val="22"/>
            <w:szCs w:val="22"/>
          </w:rPr>
          <w:t>Blankenship will have participated in six invited lectures and roundtables across 2023 and early 2024</w:t>
        </w:r>
      </w:ins>
      <w:ins w:id="3367" w:author="Carla Martinez Machain" w:date="2023-12-12T17:12:00Z">
        <w:del w:id="3368" w:author="Brian Blankenship" w:date="2023-12-22T17:29:00Z">
          <w:r w:rsidR="00DF45D2" w:rsidRPr="009C7436" w:rsidDel="00C47272">
            <w:rPr>
              <w:sz w:val="22"/>
              <w:szCs w:val="22"/>
            </w:rPr>
            <w:delText>…</w:delText>
          </w:r>
        </w:del>
        <w:del w:id="3369" w:author="Michael Flynn" w:date="2024-01-08T13:16:00Z">
          <w:r w:rsidR="00DF45D2" w:rsidRPr="009C7436" w:rsidDel="003614E9">
            <w:rPr>
              <w:sz w:val="22"/>
              <w:szCs w:val="22"/>
            </w:rPr>
            <w:delText>)</w:delText>
          </w:r>
        </w:del>
      </w:ins>
      <w:ins w:id="3370" w:author="Carla Martinez Machain" w:date="2023-12-12T17:13:00Z">
        <w:r w:rsidR="00DF45D2" w:rsidRPr="009C7436">
          <w:rPr>
            <w:sz w:val="22"/>
            <w:szCs w:val="22"/>
          </w:rPr>
          <w:t>. We will also disseminate our findings to the academic community through</w:t>
        </w:r>
      </w:ins>
      <w:ins w:id="3371" w:author="Carla Martinez Machain" w:date="2023-12-12T17:14:00Z">
        <w:r w:rsidR="00DF45D2" w:rsidRPr="009C7436">
          <w:rPr>
            <w:sz w:val="22"/>
            <w:szCs w:val="22"/>
          </w:rPr>
          <w:t xml:space="preserve"> blog posts in </w:t>
        </w:r>
        <w:del w:id="3372" w:author="Joyce, Renanah Miles" w:date="2024-01-05T19:57:00Z">
          <w:r w:rsidR="00DF45D2" w:rsidRPr="009C7436" w:rsidDel="008B78DF">
            <w:rPr>
              <w:sz w:val="22"/>
              <w:szCs w:val="22"/>
            </w:rPr>
            <w:delText xml:space="preserve">a </w:delText>
          </w:r>
        </w:del>
        <w:r w:rsidR="00DF45D2" w:rsidRPr="009C7436">
          <w:rPr>
            <w:sz w:val="22"/>
            <w:szCs w:val="22"/>
          </w:rPr>
          <w:t xml:space="preserve">outlets </w:t>
        </w:r>
        <w:del w:id="3373" w:author="Michael Flynn" w:date="2024-01-08T13:16:00Z">
          <w:r w:rsidR="00DF45D2" w:rsidRPr="009C7436" w:rsidDel="003614E9">
            <w:rPr>
              <w:sz w:val="22"/>
              <w:szCs w:val="22"/>
            </w:rPr>
            <w:delText>such as</w:delText>
          </w:r>
        </w:del>
      </w:ins>
      <w:ins w:id="3374" w:author="Michael Flynn" w:date="2024-01-08T13:16:00Z">
        <w:r w:rsidR="003614E9">
          <w:rPr>
            <w:sz w:val="22"/>
            <w:szCs w:val="22"/>
          </w:rPr>
          <w:t>like</w:t>
        </w:r>
      </w:ins>
      <w:ins w:id="3375" w:author="Carla Martinez Machain" w:date="2023-12-12T17:14:00Z">
        <w:r w:rsidR="00DF45D2" w:rsidRPr="009C7436">
          <w:rPr>
            <w:sz w:val="22"/>
            <w:szCs w:val="22"/>
          </w:rPr>
          <w:t xml:space="preserve"> </w:t>
        </w:r>
      </w:ins>
      <w:ins w:id="3376" w:author="Carla Martinez Machain" w:date="2023-12-13T15:02:00Z">
        <w:r w:rsidR="003C2254" w:rsidRPr="009C7436">
          <w:rPr>
            <w:sz w:val="22"/>
            <w:szCs w:val="22"/>
          </w:rPr>
          <w:t>Good Authority (formerly The Monkey Cage)</w:t>
        </w:r>
      </w:ins>
      <w:ins w:id="3377" w:author="Carla Martinez Machain" w:date="2023-12-12T17:14:00Z">
        <w:r w:rsidR="00DF45D2" w:rsidRPr="009C7436">
          <w:rPr>
            <w:sz w:val="22"/>
            <w:szCs w:val="22"/>
          </w:rPr>
          <w:t xml:space="preserve">, </w:t>
        </w:r>
      </w:ins>
      <w:ins w:id="3378" w:author="Carla Martinez Machain" w:date="2023-12-13T15:03:00Z">
        <w:r w:rsidR="003C2254" w:rsidRPr="009C7436">
          <w:rPr>
            <w:sz w:val="22"/>
            <w:szCs w:val="22"/>
          </w:rPr>
          <w:t>E-International Relations</w:t>
        </w:r>
      </w:ins>
      <w:ins w:id="3379" w:author="Carla Martinez Machain" w:date="2023-12-12T17:14:00Z">
        <w:r w:rsidR="00DF45D2" w:rsidRPr="009C7436">
          <w:rPr>
            <w:sz w:val="22"/>
            <w:szCs w:val="22"/>
          </w:rPr>
          <w:t xml:space="preserve">, and </w:t>
        </w:r>
      </w:ins>
      <w:ins w:id="3380" w:author="Carla Martinez Machain" w:date="2023-12-13T15:04:00Z">
        <w:r w:rsidR="003C2254" w:rsidRPr="009C7436">
          <w:rPr>
            <w:sz w:val="22"/>
            <w:szCs w:val="22"/>
          </w:rPr>
          <w:t>The Political Quarterly</w:t>
        </w:r>
      </w:ins>
      <w:ins w:id="3381" w:author="Carla Martinez Machain" w:date="2023-12-12T17:14:00Z">
        <w:r w:rsidR="00DF45D2" w:rsidRPr="009C7436">
          <w:rPr>
            <w:sz w:val="22"/>
            <w:szCs w:val="22"/>
          </w:rPr>
          <w:t xml:space="preserve">, which are aimed </w:t>
        </w:r>
        <w:del w:id="3382" w:author="Joyce, Renanah Miles" w:date="2024-01-05T19:57:00Z">
          <w:r w:rsidR="00DF45D2" w:rsidRPr="009C7436" w:rsidDel="008B78DF">
            <w:rPr>
              <w:sz w:val="22"/>
              <w:szCs w:val="22"/>
            </w:rPr>
            <w:delText xml:space="preserve">mainly </w:delText>
          </w:r>
        </w:del>
        <w:r w:rsidR="00DF45D2" w:rsidRPr="009C7436">
          <w:rPr>
            <w:sz w:val="22"/>
            <w:szCs w:val="22"/>
          </w:rPr>
          <w:t>at scholarly audiences and for which we have previously written</w:t>
        </w:r>
        <w:del w:id="3383" w:author="Joyce, Renanah Miles" w:date="2024-01-05T19:57:00Z">
          <w:r w:rsidR="00DF45D2" w:rsidRPr="009C7436" w:rsidDel="008B78DF">
            <w:rPr>
              <w:sz w:val="22"/>
              <w:szCs w:val="22"/>
            </w:rPr>
            <w:delText xml:space="preserve"> for</w:delText>
          </w:r>
        </w:del>
        <w:r w:rsidR="00DF45D2" w:rsidRPr="009C7436">
          <w:rPr>
            <w:sz w:val="22"/>
            <w:szCs w:val="22"/>
          </w:rPr>
          <w:t xml:space="preserve">. </w:t>
        </w:r>
      </w:ins>
      <w:moveToRangeStart w:id="3384" w:author="Carla Martinez Machain" w:date="2023-12-12T17:15:00Z" w:name="move153293740"/>
      <w:moveTo w:id="3385" w:author="Carla Martinez Machain" w:date="2023-12-12T17:15:00Z">
        <w:r w:rsidR="00DF45D2" w:rsidRPr="009C7436">
          <w:rPr>
            <w:sz w:val="22"/>
            <w:szCs w:val="22"/>
          </w:rPr>
          <w:t xml:space="preserve">We will also produce a </w:t>
        </w:r>
        <w:commentRangeStart w:id="3386"/>
        <w:r w:rsidR="00DF45D2" w:rsidRPr="009C7436">
          <w:rPr>
            <w:sz w:val="22"/>
            <w:szCs w:val="22"/>
          </w:rPr>
          <w:t xml:space="preserve">publicly available </w:t>
        </w:r>
        <w:r w:rsidR="00DF45D2" w:rsidRPr="009C7436">
          <w:rPr>
            <w:sz w:val="22"/>
            <w:szCs w:val="22"/>
          </w:rPr>
          <w:lastRenderedPageBreak/>
          <w:t xml:space="preserve">data dashboard </w:t>
        </w:r>
        <w:commentRangeEnd w:id="3386"/>
        <w:r w:rsidR="00DF45D2" w:rsidRPr="009C7436">
          <w:rPr>
            <w:rStyle w:val="CommentReference"/>
            <w:sz w:val="22"/>
            <w:szCs w:val="22"/>
          </w:rPr>
          <w:commentReference w:id="3386"/>
        </w:r>
        <w:r w:rsidR="00DF45D2" w:rsidRPr="009C7436">
          <w:rPr>
            <w:sz w:val="22"/>
            <w:szCs w:val="22"/>
          </w:rPr>
          <w:t xml:space="preserve">that makes all gathered data available to other researchers </w:t>
        </w:r>
        <w:del w:id="3387" w:author="Carla Martinez Machain" w:date="2023-12-12T17:15:00Z">
          <w:r w:rsidR="00DF45D2" w:rsidRPr="009C7436" w:rsidDel="00DF45D2">
            <w:rPr>
              <w:sz w:val="22"/>
              <w:szCs w:val="22"/>
            </w:rPr>
            <w:delText>within a year</w:delText>
          </w:r>
        </w:del>
      </w:moveTo>
      <w:ins w:id="3388" w:author="Carla Martinez Machain" w:date="2023-12-12T17:15:00Z">
        <w:r w:rsidR="00DF45D2" w:rsidRPr="009C7436">
          <w:rPr>
            <w:sz w:val="22"/>
            <w:szCs w:val="22"/>
          </w:rPr>
          <w:t>at the time</w:t>
        </w:r>
      </w:ins>
      <w:moveTo w:id="3389" w:author="Carla Martinez Machain" w:date="2023-12-12T17:15:00Z">
        <w:r w:rsidR="00DF45D2" w:rsidRPr="009C7436">
          <w:rPr>
            <w:sz w:val="22"/>
            <w:szCs w:val="22"/>
          </w:rPr>
          <w:t xml:space="preserve"> of</w:t>
        </w:r>
      </w:moveTo>
      <w:ins w:id="3390" w:author="Carla Martinez Machain" w:date="2023-12-12T17:15:00Z">
        <w:r w:rsidR="00DF45D2" w:rsidRPr="009C7436">
          <w:rPr>
            <w:sz w:val="22"/>
            <w:szCs w:val="22"/>
          </w:rPr>
          <w:t xml:space="preserve"> the</w:t>
        </w:r>
      </w:ins>
      <w:moveTo w:id="3391" w:author="Carla Martinez Machain" w:date="2023-12-12T17:15:00Z">
        <w:r w:rsidR="00DF45D2" w:rsidRPr="009C7436">
          <w:rPr>
            <w:sz w:val="22"/>
            <w:szCs w:val="22"/>
          </w:rPr>
          <w:t xml:space="preserve"> project</w:t>
        </w:r>
      </w:moveTo>
      <w:ins w:id="3392" w:author="Carla Martinez Machain" w:date="2023-12-12T17:15:00Z">
        <w:r w:rsidR="00DF45D2" w:rsidRPr="009C7436">
          <w:rPr>
            <w:sz w:val="22"/>
            <w:szCs w:val="22"/>
          </w:rPr>
          <w:t>’s</w:t>
        </w:r>
      </w:ins>
      <w:moveTo w:id="3393" w:author="Carla Martinez Machain" w:date="2023-12-12T17:15:00Z">
        <w:r w:rsidR="00DF45D2" w:rsidRPr="009C7436">
          <w:rPr>
            <w:sz w:val="22"/>
            <w:szCs w:val="22"/>
          </w:rPr>
          <w:t xml:space="preserve"> completion</w:t>
        </w:r>
      </w:moveTo>
      <w:ins w:id="3394" w:author="Carla Martinez Machain" w:date="2023-12-12T17:15:00Z">
        <w:del w:id="3395" w:author="Michael Flynn" w:date="2024-01-08T13:17:00Z">
          <w:r w:rsidR="00DF45D2" w:rsidRPr="009C7436" w:rsidDel="003614E9">
            <w:rPr>
              <w:sz w:val="22"/>
              <w:szCs w:val="22"/>
            </w:rPr>
            <w:delText>, regardless of the publi</w:delText>
          </w:r>
        </w:del>
      </w:ins>
      <w:ins w:id="3396" w:author="Carla Martinez Machain" w:date="2023-12-12T17:16:00Z">
        <w:del w:id="3397" w:author="Michael Flynn" w:date="2024-01-08T13:17:00Z">
          <w:r w:rsidR="00DF45D2" w:rsidRPr="009C7436" w:rsidDel="003614E9">
            <w:rPr>
              <w:sz w:val="22"/>
              <w:szCs w:val="22"/>
            </w:rPr>
            <w:delText>cation status of our working papers</w:delText>
          </w:r>
        </w:del>
      </w:ins>
      <w:moveTo w:id="3398" w:author="Carla Martinez Machain" w:date="2023-12-12T17:15:00Z">
        <w:r w:rsidR="00DF45D2" w:rsidRPr="009C7436">
          <w:rPr>
            <w:sz w:val="22"/>
            <w:szCs w:val="22"/>
          </w:rPr>
          <w:t>.</w:t>
        </w:r>
      </w:moveTo>
      <w:moveToRangeEnd w:id="3384"/>
      <w:ins w:id="3399" w:author="Carla Martinez Machain" w:date="2023-12-12T17:08:00Z">
        <w:r w:rsidRPr="009C7436">
          <w:rPr>
            <w:sz w:val="22"/>
            <w:szCs w:val="22"/>
          </w:rPr>
          <w:t xml:space="preserve"> </w:t>
        </w:r>
      </w:ins>
      <w:ins w:id="3400" w:author="Carla Martinez Machain" w:date="2023-12-12T17:16:00Z">
        <w:r w:rsidR="00DF45D2" w:rsidRPr="009C7436">
          <w:rPr>
            <w:sz w:val="22"/>
            <w:szCs w:val="22"/>
          </w:rPr>
          <w:t xml:space="preserve">The data will also be made available through Harvard’s Dataverse platform. </w:t>
        </w:r>
      </w:ins>
    </w:p>
    <w:p w14:paraId="6132C89C" w14:textId="77777777" w:rsidR="00DB1B58" w:rsidRPr="009C7436" w:rsidRDefault="00DB1B58">
      <w:pPr>
        <w:widowControl w:val="0"/>
        <w:spacing w:line="240" w:lineRule="auto"/>
        <w:contextualSpacing/>
        <w:jc w:val="both"/>
        <w:rPr>
          <w:ins w:id="3401" w:author="Carla Martinez Machain" w:date="2023-12-12T17:05:00Z"/>
          <w:sz w:val="22"/>
          <w:szCs w:val="22"/>
        </w:rPr>
      </w:pPr>
    </w:p>
    <w:p w14:paraId="6F52E1EE" w14:textId="52A4B493" w:rsidR="00DF45D2" w:rsidRPr="009C7436" w:rsidRDefault="00DB1B58">
      <w:pPr>
        <w:widowControl w:val="0"/>
        <w:spacing w:line="240" w:lineRule="auto"/>
        <w:contextualSpacing/>
        <w:jc w:val="both"/>
        <w:rPr>
          <w:ins w:id="3402" w:author="Carla Martinez Machain" w:date="2023-12-12T17:14:00Z"/>
          <w:sz w:val="22"/>
          <w:szCs w:val="22"/>
        </w:rPr>
      </w:pPr>
      <w:ins w:id="3403" w:author="Carla Martinez Machain" w:date="2023-12-12T17:05:00Z">
        <w:r w:rsidRPr="009C7436">
          <w:rPr>
            <w:sz w:val="22"/>
            <w:szCs w:val="22"/>
          </w:rPr>
          <w:t xml:space="preserve">Dissemination to </w:t>
        </w:r>
        <w:del w:id="3404" w:author="Joyce, Renanah Miles" w:date="2024-01-05T19:59:00Z">
          <w:r w:rsidRPr="009C7436" w:rsidDel="009C7436">
            <w:rPr>
              <w:sz w:val="22"/>
              <w:szCs w:val="22"/>
            </w:rPr>
            <w:delText>Policy Mak</w:delText>
          </w:r>
        </w:del>
      </w:ins>
      <w:ins w:id="3405" w:author="Joyce, Renanah Miles" w:date="2024-01-05T19:59:00Z">
        <w:r w:rsidR="009C7436">
          <w:rPr>
            <w:sz w:val="22"/>
            <w:szCs w:val="22"/>
          </w:rPr>
          <w:t>Po</w:t>
        </w:r>
      </w:ins>
      <w:ins w:id="3406" w:author="Joyce, Renanah Miles" w:date="2024-01-05T20:00:00Z">
        <w:r w:rsidR="009C7436">
          <w:rPr>
            <w:sz w:val="22"/>
            <w:szCs w:val="22"/>
          </w:rPr>
          <w:t>licymakers</w:t>
        </w:r>
      </w:ins>
      <w:ins w:id="3407" w:author="Carla Martinez Machain" w:date="2023-12-12T17:05:00Z">
        <w:del w:id="3408" w:author="Joyce, Renanah Miles" w:date="2024-01-05T19:59:00Z">
          <w:r w:rsidRPr="009C7436" w:rsidDel="009C7436">
            <w:rPr>
              <w:sz w:val="22"/>
              <w:szCs w:val="22"/>
            </w:rPr>
            <w:delText>ers</w:delText>
          </w:r>
        </w:del>
        <w:r w:rsidRPr="009C7436">
          <w:rPr>
            <w:sz w:val="22"/>
            <w:szCs w:val="22"/>
          </w:rPr>
          <w:t>:</w:t>
        </w:r>
      </w:ins>
      <w:ins w:id="3409" w:author="Carla Martinez Machain" w:date="2023-12-13T10:19:00Z">
        <w:r w:rsidR="002375E3" w:rsidRPr="009C7436">
          <w:rPr>
            <w:sz w:val="22"/>
            <w:szCs w:val="22"/>
          </w:rPr>
          <w:t xml:space="preserve"> This team is particularly well-positioned to </w:t>
        </w:r>
      </w:ins>
      <w:ins w:id="3410" w:author="Carla Martinez Machain" w:date="2023-12-13T10:20:00Z">
        <w:r w:rsidR="002375E3" w:rsidRPr="009C7436">
          <w:rPr>
            <w:sz w:val="22"/>
            <w:szCs w:val="22"/>
          </w:rPr>
          <w:t>disseminate findings to policy</w:t>
        </w:r>
        <w:del w:id="3411" w:author="Joyce, Renanah Miles" w:date="2024-01-05T20:00:00Z">
          <w:r w:rsidR="002375E3" w:rsidRPr="009C7436" w:rsidDel="009C7436">
            <w:rPr>
              <w:sz w:val="22"/>
              <w:szCs w:val="22"/>
            </w:rPr>
            <w:delText xml:space="preserve"> </w:delText>
          </w:r>
        </w:del>
        <w:r w:rsidR="002375E3" w:rsidRPr="009C7436">
          <w:rPr>
            <w:sz w:val="22"/>
            <w:szCs w:val="22"/>
          </w:rPr>
          <w:t>make</w:t>
        </w:r>
      </w:ins>
      <w:ins w:id="3412" w:author="Joyce, Renanah Miles" w:date="2024-01-05T20:00:00Z">
        <w:r w:rsidR="009C7436">
          <w:rPr>
            <w:sz w:val="22"/>
            <w:szCs w:val="22"/>
          </w:rPr>
          <w:t>r</w:t>
        </w:r>
      </w:ins>
      <w:ins w:id="3413" w:author="Carla Martinez Machain" w:date="2023-12-13T10:20:00Z">
        <w:r w:rsidR="002375E3" w:rsidRPr="009C7436">
          <w:rPr>
            <w:sz w:val="22"/>
            <w:szCs w:val="22"/>
          </w:rPr>
          <w:t xml:space="preserve">s. We have extensive experience on this front, </w:t>
        </w:r>
      </w:ins>
      <w:ins w:id="3414" w:author="Carla Martinez Machain" w:date="2023-12-13T10:21:00Z">
        <w:r w:rsidR="002375E3" w:rsidRPr="009C7436">
          <w:rPr>
            <w:sz w:val="22"/>
            <w:szCs w:val="22"/>
          </w:rPr>
          <w:t xml:space="preserve">with team members </w:t>
        </w:r>
      </w:ins>
      <w:ins w:id="3415" w:author="Carla Martinez Machain" w:date="2023-12-13T10:20:00Z">
        <w:r w:rsidR="002375E3" w:rsidRPr="009C7436">
          <w:rPr>
            <w:sz w:val="22"/>
            <w:szCs w:val="22"/>
          </w:rPr>
          <w:t>having</w:t>
        </w:r>
      </w:ins>
      <w:ins w:id="3416" w:author="Carla Martinez Machain" w:date="2023-12-13T10:21:00Z">
        <w:r w:rsidR="002375E3" w:rsidRPr="009C7436">
          <w:rPr>
            <w:sz w:val="22"/>
            <w:szCs w:val="22"/>
          </w:rPr>
          <w:t xml:space="preserve"> briefed </w:t>
        </w:r>
      </w:ins>
      <w:ins w:id="3417" w:author="Michael Flynn" w:date="2024-01-04T10:51:00Z">
        <w:r w:rsidR="009C4CAF">
          <w:rPr>
            <w:sz w:val="22"/>
            <w:szCs w:val="22"/>
          </w:rPr>
          <w:t xml:space="preserve">officials with </w:t>
        </w:r>
      </w:ins>
      <w:ins w:id="3418" w:author="Carla Martinez Machain" w:date="2023-12-13T10:22:00Z">
        <w:r w:rsidR="002375E3" w:rsidRPr="009C7436">
          <w:rPr>
            <w:sz w:val="22"/>
            <w:szCs w:val="22"/>
          </w:rPr>
          <w:t xml:space="preserve">the U.S. Department of Defense, </w:t>
        </w:r>
      </w:ins>
      <w:ins w:id="3419" w:author="Brian Blankenship" w:date="2023-12-22T17:30:00Z">
        <w:r w:rsidR="00C47272">
          <w:rPr>
            <w:sz w:val="22"/>
            <w:szCs w:val="22"/>
          </w:rPr>
          <w:t xml:space="preserve">Department of State, </w:t>
        </w:r>
      </w:ins>
      <w:ins w:id="3420" w:author="Carla Martinez Machain" w:date="2023-12-13T10:22:00Z">
        <w:del w:id="3421" w:author="Brian Blankenship" w:date="2023-12-22T17:30:00Z">
          <w:r w:rsidR="002375E3" w:rsidRPr="009C7436" w:rsidDel="00C47272">
            <w:rPr>
              <w:sz w:val="22"/>
              <w:szCs w:val="22"/>
            </w:rPr>
            <w:delText xml:space="preserve">the </w:delText>
          </w:r>
        </w:del>
        <w:r w:rsidR="002375E3" w:rsidRPr="009C7436">
          <w:rPr>
            <w:sz w:val="22"/>
            <w:szCs w:val="22"/>
          </w:rPr>
          <w:t xml:space="preserve">Department of the Navy, and U.S. Strategic Command, as well as having attended American University’s Bridging the Gap workshop, and presented research at military installations </w:t>
        </w:r>
        <w:commentRangeStart w:id="3422"/>
        <w:r w:rsidR="002375E3" w:rsidRPr="009C7436">
          <w:rPr>
            <w:sz w:val="22"/>
            <w:szCs w:val="22"/>
          </w:rPr>
          <w:t>such</w:t>
        </w:r>
      </w:ins>
      <w:commentRangeEnd w:id="3422"/>
      <w:ins w:id="3423" w:author="Carla Martinez Machain" w:date="2023-12-13T14:48:00Z">
        <w:r w:rsidR="002E181C" w:rsidRPr="009C7436">
          <w:rPr>
            <w:rStyle w:val="CommentReference"/>
            <w:sz w:val="22"/>
            <w:szCs w:val="22"/>
          </w:rPr>
          <w:commentReference w:id="3422"/>
        </w:r>
      </w:ins>
      <w:ins w:id="3424" w:author="Carla Martinez Machain" w:date="2023-12-13T10:22:00Z">
        <w:r w:rsidR="002375E3" w:rsidRPr="009C7436">
          <w:rPr>
            <w:sz w:val="22"/>
            <w:szCs w:val="22"/>
          </w:rPr>
          <w:t xml:space="preserve"> as </w:t>
        </w:r>
      </w:ins>
      <w:ins w:id="3425" w:author="Carla Martinez Machain" w:date="2023-12-13T10:23:00Z">
        <w:del w:id="3426" w:author="Michael Allen" w:date="2024-01-02T21:27:00Z">
          <w:r w:rsidR="002375E3" w:rsidRPr="009C7436" w:rsidDel="00410398">
            <w:rPr>
              <w:sz w:val="22"/>
              <w:szCs w:val="22"/>
            </w:rPr>
            <w:delText>[Mike A’s base presentations here</w:delText>
          </w:r>
        </w:del>
      </w:ins>
      <w:ins w:id="3427" w:author="Michael Allen" w:date="2024-01-02T21:27:00Z">
        <w:r w:rsidR="00410398">
          <w:rPr>
            <w:sz w:val="22"/>
            <w:szCs w:val="22"/>
          </w:rPr>
          <w:t>Mountain Home and Beale Air Force Bases</w:t>
        </w:r>
      </w:ins>
      <w:ins w:id="3428" w:author="Carla Martinez Machain" w:date="2023-12-13T10:23:00Z">
        <w:del w:id="3429" w:author="Michael Allen" w:date="2024-01-02T21:27:00Z">
          <w:r w:rsidR="002375E3" w:rsidRPr="009C7436" w:rsidDel="00410398">
            <w:rPr>
              <w:sz w:val="22"/>
              <w:szCs w:val="22"/>
            </w:rPr>
            <w:delText>]</w:delText>
          </w:r>
        </w:del>
        <w:r w:rsidR="002375E3" w:rsidRPr="009C7436">
          <w:rPr>
            <w:sz w:val="22"/>
            <w:szCs w:val="22"/>
          </w:rPr>
          <w:t xml:space="preserve">. We </w:t>
        </w:r>
        <w:del w:id="3430" w:author="Michael Allen" w:date="2024-01-02T21:27:00Z">
          <w:r w:rsidR="002375E3" w:rsidRPr="009C7436" w:rsidDel="00410398">
            <w:rPr>
              <w:sz w:val="22"/>
              <w:szCs w:val="22"/>
            </w:rPr>
            <w:delText xml:space="preserve">thus </w:delText>
          </w:r>
        </w:del>
        <w:del w:id="3431" w:author="Michael Allen" w:date="2024-01-02T21:28:00Z">
          <w:r w:rsidR="002375E3" w:rsidRPr="009C7436" w:rsidDel="00410398">
            <w:rPr>
              <w:sz w:val="22"/>
              <w:szCs w:val="22"/>
            </w:rPr>
            <w:delText>can</w:delText>
          </w:r>
        </w:del>
      </w:ins>
      <w:ins w:id="3432" w:author="Michael Allen" w:date="2024-01-02T21:28:00Z">
        <w:r w:rsidR="00410398">
          <w:rPr>
            <w:sz w:val="22"/>
            <w:szCs w:val="22"/>
          </w:rPr>
          <w:t>will</w:t>
        </w:r>
      </w:ins>
      <w:ins w:id="3433" w:author="Carla Martinez Machain" w:date="2023-12-13T10:23:00Z">
        <w:r w:rsidR="002375E3" w:rsidRPr="009C7436">
          <w:rPr>
            <w:sz w:val="22"/>
            <w:szCs w:val="22"/>
          </w:rPr>
          <w:t xml:space="preserve"> use our existing contacts to </w:t>
        </w:r>
      </w:ins>
      <w:ins w:id="3434" w:author="Carla Martinez Machain" w:date="2023-12-13T10:24:00Z">
        <w:r w:rsidR="002375E3" w:rsidRPr="009C7436">
          <w:rPr>
            <w:sz w:val="22"/>
            <w:szCs w:val="22"/>
          </w:rPr>
          <w:t>create opportunities to reach relevant policy</w:t>
        </w:r>
      </w:ins>
      <w:ins w:id="3435" w:author="Joyce, Renanah Miles" w:date="2024-01-05T19:59:00Z">
        <w:r w:rsidR="009C7436">
          <w:rPr>
            <w:sz w:val="22"/>
            <w:szCs w:val="22"/>
          </w:rPr>
          <w:t xml:space="preserve">makers and </w:t>
        </w:r>
      </w:ins>
      <w:ins w:id="3436" w:author="Carla Martinez Machain" w:date="2023-12-13T10:24:00Z">
        <w:r w:rsidR="002375E3" w:rsidRPr="009C7436">
          <w:rPr>
            <w:sz w:val="22"/>
            <w:szCs w:val="22"/>
          </w:rPr>
          <w:t xml:space="preserve"> practitioners, particularly those in the defense community in the United States.</w:t>
        </w:r>
      </w:ins>
      <w:ins w:id="3437" w:author="Carla Martinez Machain" w:date="2023-12-13T10:20:00Z">
        <w:r w:rsidR="002375E3" w:rsidRPr="009C7436">
          <w:rPr>
            <w:sz w:val="22"/>
            <w:szCs w:val="22"/>
          </w:rPr>
          <w:t xml:space="preserve"> </w:t>
        </w:r>
      </w:ins>
      <w:r w:rsidR="000E4977" w:rsidRPr="009C7436">
        <w:rPr>
          <w:sz w:val="22"/>
          <w:szCs w:val="22"/>
        </w:rPr>
        <w:t>We</w:t>
      </w:r>
      <w:ins w:id="3438" w:author="Carla Martinez Machain" w:date="2023-12-13T10:24:00Z">
        <w:r w:rsidR="002375E3" w:rsidRPr="009C7436">
          <w:rPr>
            <w:sz w:val="22"/>
            <w:szCs w:val="22"/>
          </w:rPr>
          <w:t xml:space="preserve"> thus</w:t>
        </w:r>
      </w:ins>
      <w:r w:rsidR="000E4977" w:rsidRPr="009C7436">
        <w:rPr>
          <w:sz w:val="22"/>
          <w:szCs w:val="22"/>
        </w:rPr>
        <w:t xml:space="preserve"> plan to disseminate our findings t</w:t>
      </w:r>
      <w:del w:id="3439" w:author="Carla Martinez Machain" w:date="2023-12-12T17:15:00Z">
        <w:r w:rsidR="000E4977" w:rsidRPr="009C7436" w:rsidDel="00DF45D2">
          <w:rPr>
            <w:sz w:val="22"/>
            <w:szCs w:val="22"/>
          </w:rPr>
          <w:delText>hrough academic conferences, policy-oriented articles, blog posts, and presentations to practitioners</w:delText>
        </w:r>
      </w:del>
      <w:ins w:id="3440" w:author="Carla Martinez Machain" w:date="2023-12-12T17:15:00Z">
        <w:r w:rsidR="00DF45D2" w:rsidRPr="009C7436">
          <w:rPr>
            <w:sz w:val="22"/>
            <w:szCs w:val="22"/>
          </w:rPr>
          <w:t>o policy</w:t>
        </w:r>
      </w:ins>
      <w:ins w:id="3441" w:author="Joyce, Renanah Miles" w:date="2024-01-05T19:59:00Z">
        <w:r w:rsidR="009C7436">
          <w:rPr>
            <w:sz w:val="22"/>
            <w:szCs w:val="22"/>
          </w:rPr>
          <w:t>makers and</w:t>
        </w:r>
      </w:ins>
      <w:ins w:id="3442" w:author="Carla Martinez Machain" w:date="2023-12-12T17:15:00Z">
        <w:r w:rsidR="00DF45D2" w:rsidRPr="009C7436">
          <w:rPr>
            <w:sz w:val="22"/>
            <w:szCs w:val="22"/>
          </w:rPr>
          <w:t xml:space="preserve"> practitioners through</w:t>
        </w:r>
      </w:ins>
      <w:ins w:id="3443" w:author="Carla Martinez Machain" w:date="2023-12-13T10:24:00Z">
        <w:r w:rsidR="002375E3" w:rsidRPr="009C7436">
          <w:rPr>
            <w:sz w:val="22"/>
            <w:szCs w:val="22"/>
          </w:rPr>
          <w:t xml:space="preserve"> briefings and research presen</w:t>
        </w:r>
      </w:ins>
      <w:ins w:id="3444" w:author="Carla Martinez Machain" w:date="2023-12-13T10:25:00Z">
        <w:r w:rsidR="002375E3" w:rsidRPr="009C7436">
          <w:rPr>
            <w:sz w:val="22"/>
            <w:szCs w:val="22"/>
          </w:rPr>
          <w:t>tations.</w:t>
        </w:r>
      </w:ins>
      <w:del w:id="3445" w:author="Carla Martinez Machain" w:date="2023-12-13T10:24:00Z">
        <w:r w:rsidR="000E4977" w:rsidRPr="009C7436" w:rsidDel="002375E3">
          <w:rPr>
            <w:sz w:val="22"/>
            <w:szCs w:val="22"/>
          </w:rPr>
          <w:delText>.</w:delText>
        </w:r>
      </w:del>
      <w:r w:rsidR="000E4977" w:rsidRPr="009C7436">
        <w:rPr>
          <w:sz w:val="22"/>
          <w:szCs w:val="22"/>
        </w:rPr>
        <w:t xml:space="preserve"> </w:t>
      </w:r>
      <w:ins w:id="3446" w:author="Carla Martinez Machain" w:date="2023-12-13T15:00:00Z">
        <w:r w:rsidR="003C2254" w:rsidRPr="009C7436">
          <w:rPr>
            <w:sz w:val="22"/>
            <w:szCs w:val="22"/>
          </w:rPr>
          <w:t xml:space="preserve">We will </w:t>
        </w:r>
        <w:del w:id="3447" w:author="Joyce, Renanah Miles" w:date="2024-01-05T20:00:00Z">
          <w:r w:rsidR="003C2254" w:rsidRPr="009C7436" w:rsidDel="009C7436">
            <w:rPr>
              <w:sz w:val="22"/>
              <w:szCs w:val="22"/>
            </w:rPr>
            <w:delText xml:space="preserve">specifically </w:delText>
          </w:r>
        </w:del>
        <w:r w:rsidR="003C2254" w:rsidRPr="009C7436">
          <w:rPr>
            <w:sz w:val="22"/>
            <w:szCs w:val="22"/>
          </w:rPr>
          <w:t>aim to give invited talks and briefings at defense and military-related institu</w:t>
        </w:r>
      </w:ins>
      <w:ins w:id="3448" w:author="Carla Martinez Machain" w:date="2023-12-13T15:01:00Z">
        <w:r w:rsidR="003C2254" w:rsidRPr="009C7436">
          <w:rPr>
            <w:sz w:val="22"/>
            <w:szCs w:val="22"/>
          </w:rPr>
          <w:t>tions</w:t>
        </w:r>
        <w:del w:id="3449" w:author="Joyce, Renanah Miles" w:date="2024-01-05T20:00:00Z">
          <w:r w:rsidR="003C2254" w:rsidRPr="009C7436" w:rsidDel="009C7436">
            <w:rPr>
              <w:sz w:val="22"/>
              <w:szCs w:val="22"/>
            </w:rPr>
            <w:delText>, targeting middle-level policy practitioners</w:delText>
          </w:r>
        </w:del>
        <w:r w:rsidR="003C2254" w:rsidRPr="009C7436">
          <w:rPr>
            <w:sz w:val="22"/>
            <w:szCs w:val="22"/>
          </w:rPr>
          <w:t xml:space="preserve">. </w:t>
        </w:r>
      </w:ins>
      <w:moveFromRangeStart w:id="3450" w:author="Carla Martinez Machain" w:date="2023-12-12T17:15:00Z" w:name="move153293740"/>
      <w:moveFrom w:id="3451" w:author="Carla Martinez Machain" w:date="2023-12-12T17:15:00Z">
        <w:r w:rsidR="000E4977" w:rsidRPr="009C7436" w:rsidDel="00DF45D2">
          <w:rPr>
            <w:sz w:val="22"/>
            <w:szCs w:val="22"/>
          </w:rPr>
          <w:t xml:space="preserve">We will also produce a </w:t>
        </w:r>
        <w:commentRangeStart w:id="3452"/>
        <w:r w:rsidR="000E4977" w:rsidRPr="009C7436" w:rsidDel="00DF45D2">
          <w:rPr>
            <w:sz w:val="22"/>
            <w:szCs w:val="22"/>
          </w:rPr>
          <w:t xml:space="preserve">publicly available data dashboard </w:t>
        </w:r>
        <w:commentRangeEnd w:id="3452"/>
        <w:r w:rsidR="00A23411" w:rsidRPr="009C7436" w:rsidDel="00DF45D2">
          <w:rPr>
            <w:rStyle w:val="CommentReference"/>
            <w:sz w:val="22"/>
            <w:szCs w:val="22"/>
          </w:rPr>
          <w:commentReference w:id="3452"/>
        </w:r>
        <w:r w:rsidR="000E4977" w:rsidRPr="009C7436" w:rsidDel="00DF45D2">
          <w:rPr>
            <w:sz w:val="22"/>
            <w:szCs w:val="22"/>
          </w:rPr>
          <w:t>that makes all gathered data available to other researchers within a year of project completion.</w:t>
        </w:r>
      </w:moveFrom>
      <w:moveFromRangeEnd w:id="3450"/>
      <w:ins w:id="3453" w:author="Carla Martinez Machain" w:date="2023-12-12T17:14:00Z">
        <w:r w:rsidR="00DF45D2" w:rsidRPr="009C7436">
          <w:rPr>
            <w:sz w:val="22"/>
            <w:szCs w:val="22"/>
          </w:rPr>
          <w:t xml:space="preserve">We will also disseminate our findings to the </w:t>
        </w:r>
        <w:del w:id="3454" w:author="Joyce, Renanah Miles" w:date="2024-01-05T20:00:00Z">
          <w:r w:rsidR="00DF45D2" w:rsidRPr="009C7436" w:rsidDel="009C7436">
            <w:rPr>
              <w:sz w:val="22"/>
              <w:szCs w:val="22"/>
            </w:rPr>
            <w:delText>academic</w:delText>
          </w:r>
        </w:del>
      </w:ins>
      <w:ins w:id="3455" w:author="Joyce, Renanah Miles" w:date="2024-01-05T20:00:00Z">
        <w:r w:rsidR="009C7436">
          <w:rPr>
            <w:sz w:val="22"/>
            <w:szCs w:val="22"/>
          </w:rPr>
          <w:t>policy</w:t>
        </w:r>
      </w:ins>
      <w:ins w:id="3456" w:author="Carla Martinez Machain" w:date="2023-12-12T17:14:00Z">
        <w:r w:rsidR="00DF45D2" w:rsidRPr="009C7436">
          <w:rPr>
            <w:sz w:val="22"/>
            <w:szCs w:val="22"/>
          </w:rPr>
          <w:t xml:space="preserve"> community through blog posts in </w:t>
        </w:r>
        <w:del w:id="3457" w:author="Michael Allen" w:date="2024-01-02T21:28:00Z">
          <w:r w:rsidR="00DF45D2" w:rsidRPr="009C7436" w:rsidDel="00410398">
            <w:rPr>
              <w:sz w:val="22"/>
              <w:szCs w:val="22"/>
            </w:rPr>
            <w:delText xml:space="preserve">a </w:delText>
          </w:r>
        </w:del>
        <w:r w:rsidR="00DF45D2" w:rsidRPr="009C7436">
          <w:rPr>
            <w:sz w:val="22"/>
            <w:szCs w:val="22"/>
          </w:rPr>
          <w:t xml:space="preserve">outlets such as </w:t>
        </w:r>
      </w:ins>
      <w:ins w:id="3458" w:author="Carla Martinez Machain" w:date="2023-12-13T10:25:00Z">
        <w:r w:rsidR="002375E3" w:rsidRPr="009C7436">
          <w:rPr>
            <w:sz w:val="22"/>
            <w:szCs w:val="22"/>
          </w:rPr>
          <w:t>War on the Rocks</w:t>
        </w:r>
      </w:ins>
      <w:ins w:id="3459" w:author="Carla Martinez Machain" w:date="2023-12-12T17:14:00Z">
        <w:r w:rsidR="00DF45D2" w:rsidRPr="009C7436">
          <w:rPr>
            <w:sz w:val="22"/>
            <w:szCs w:val="22"/>
          </w:rPr>
          <w:t>,</w:t>
        </w:r>
      </w:ins>
      <w:ins w:id="3460" w:author="Carla Martinez Machain" w:date="2023-12-13T14:48:00Z">
        <w:r w:rsidR="002E181C" w:rsidRPr="009C7436">
          <w:rPr>
            <w:sz w:val="22"/>
            <w:szCs w:val="22"/>
          </w:rPr>
          <w:t xml:space="preserve"> Defense One</w:t>
        </w:r>
      </w:ins>
      <w:ins w:id="3461" w:author="Carla Martinez Machain" w:date="2023-12-12T17:14:00Z">
        <w:r w:rsidR="00DF45D2" w:rsidRPr="009C7436">
          <w:rPr>
            <w:sz w:val="22"/>
            <w:szCs w:val="22"/>
          </w:rPr>
          <w:t xml:space="preserve">, and </w:t>
        </w:r>
      </w:ins>
      <w:ins w:id="3462" w:author="Carla Martinez Machain" w:date="2023-12-13T10:25:00Z">
        <w:r w:rsidR="002375E3" w:rsidRPr="009C7436">
          <w:rPr>
            <w:sz w:val="22"/>
            <w:szCs w:val="22"/>
          </w:rPr>
          <w:t>The Conversation</w:t>
        </w:r>
      </w:ins>
      <w:ins w:id="3463" w:author="Carla Martinez Machain" w:date="2023-12-12T17:14:00Z">
        <w:r w:rsidR="00DF45D2" w:rsidRPr="009C7436">
          <w:rPr>
            <w:sz w:val="22"/>
            <w:szCs w:val="22"/>
          </w:rPr>
          <w:t xml:space="preserve">, which are aimed </w:t>
        </w:r>
      </w:ins>
      <w:ins w:id="3464" w:author="Carla Martinez Machain" w:date="2023-12-13T10:25:00Z">
        <w:r w:rsidR="002375E3" w:rsidRPr="009C7436">
          <w:rPr>
            <w:sz w:val="22"/>
            <w:szCs w:val="22"/>
          </w:rPr>
          <w:t>at policy and general</w:t>
        </w:r>
      </w:ins>
      <w:ins w:id="3465" w:author="Carla Martinez Machain" w:date="2023-12-12T17:14:00Z">
        <w:r w:rsidR="00DF45D2" w:rsidRPr="009C7436">
          <w:rPr>
            <w:sz w:val="22"/>
            <w:szCs w:val="22"/>
          </w:rPr>
          <w:t xml:space="preserve"> audiences and for which we have previously written</w:t>
        </w:r>
        <w:del w:id="3466" w:author="Michael Allen" w:date="2024-01-02T21:28:00Z">
          <w:r w:rsidR="00DF45D2" w:rsidRPr="009C7436" w:rsidDel="00410398">
            <w:rPr>
              <w:sz w:val="22"/>
              <w:szCs w:val="22"/>
            </w:rPr>
            <w:delText xml:space="preserve"> for</w:delText>
          </w:r>
        </w:del>
        <w:r w:rsidR="00DF45D2" w:rsidRPr="009C7436">
          <w:rPr>
            <w:sz w:val="22"/>
            <w:szCs w:val="22"/>
          </w:rPr>
          <w:t xml:space="preserve">.  </w:t>
        </w:r>
      </w:ins>
    </w:p>
    <w:p w14:paraId="25357290" w14:textId="77777777" w:rsidR="00D8087A" w:rsidRPr="009C7436" w:rsidRDefault="00D8087A">
      <w:pPr>
        <w:widowControl w:val="0"/>
        <w:spacing w:after="100" w:afterAutospacing="1" w:line="240" w:lineRule="auto"/>
        <w:contextualSpacing/>
        <w:jc w:val="both"/>
        <w:rPr>
          <w:sz w:val="22"/>
          <w:szCs w:val="22"/>
        </w:rPr>
      </w:pPr>
    </w:p>
    <w:p w14:paraId="66BC7BE5" w14:textId="7AB5AC66" w:rsidR="00D8087A" w:rsidRPr="009C7436" w:rsidRDefault="00D8087A">
      <w:pPr>
        <w:widowControl w:val="0"/>
        <w:spacing w:after="100" w:afterAutospacing="1" w:line="240" w:lineRule="auto"/>
        <w:contextualSpacing/>
        <w:jc w:val="both"/>
        <w:rPr>
          <w:b/>
          <w:bCs/>
          <w:sz w:val="22"/>
          <w:szCs w:val="22"/>
        </w:rPr>
      </w:pPr>
      <w:del w:id="3467" w:author="Michael Allen" w:date="2023-11-13T11:08:00Z">
        <w:r w:rsidRPr="009C7436" w:rsidDel="00C145EE">
          <w:rPr>
            <w:b/>
            <w:bCs/>
            <w:sz w:val="22"/>
            <w:szCs w:val="22"/>
          </w:rPr>
          <w:delText>6</w:delText>
        </w:r>
      </w:del>
      <w:ins w:id="3468" w:author="Michael Allen" w:date="2023-11-13T11:08:00Z">
        <w:del w:id="3469" w:author="Brian Blankenship" w:date="2024-01-03T08:00:00Z">
          <w:r w:rsidR="00C145EE" w:rsidRPr="009C7436" w:rsidDel="00C82AAA">
            <w:rPr>
              <w:b/>
              <w:bCs/>
              <w:sz w:val="22"/>
              <w:szCs w:val="22"/>
            </w:rPr>
            <w:delText>7</w:delText>
          </w:r>
        </w:del>
      </w:ins>
      <w:ins w:id="3470" w:author="Brian Blankenship" w:date="2024-01-03T08:00:00Z">
        <w:r w:rsidR="00C82AAA">
          <w:rPr>
            <w:b/>
            <w:bCs/>
            <w:sz w:val="22"/>
            <w:szCs w:val="22"/>
          </w:rPr>
          <w:t>8</w:t>
        </w:r>
      </w:ins>
      <w:r w:rsidRPr="009C7436">
        <w:rPr>
          <w:b/>
          <w:bCs/>
          <w:sz w:val="22"/>
          <w:szCs w:val="22"/>
        </w:rPr>
        <w:t xml:space="preserve">. Project Team and Management </w:t>
      </w:r>
    </w:p>
    <w:p w14:paraId="49493F9E" w14:textId="72613CA4" w:rsidR="00D8087A" w:rsidRPr="009C7436" w:rsidRDefault="006A4540">
      <w:pPr>
        <w:widowControl w:val="0"/>
        <w:spacing w:after="100" w:afterAutospacing="1" w:line="240" w:lineRule="auto"/>
        <w:contextualSpacing/>
        <w:jc w:val="both"/>
        <w:rPr>
          <w:b/>
          <w:bCs/>
          <w:sz w:val="22"/>
          <w:szCs w:val="22"/>
        </w:rPr>
      </w:pPr>
      <w:ins w:id="3471" w:author="Brian Blankenship" w:date="2023-12-06T12:55:00Z">
        <w:r w:rsidRPr="009C7436">
          <w:rPr>
            <w:b/>
            <w:bCs/>
            <w:sz w:val="22"/>
            <w:szCs w:val="22"/>
          </w:rPr>
          <w:t>A. Team Management</w:t>
        </w:r>
      </w:ins>
    </w:p>
    <w:p w14:paraId="26EB11BC" w14:textId="78BACA11" w:rsidR="006A4540" w:rsidRPr="009C7436" w:rsidRDefault="000E4977">
      <w:pPr>
        <w:widowControl w:val="0"/>
        <w:spacing w:after="0" w:line="240" w:lineRule="auto"/>
        <w:contextualSpacing/>
        <w:jc w:val="both"/>
        <w:rPr>
          <w:ins w:id="3472" w:author="Brian Blankenship" w:date="2023-12-06T12:56:00Z"/>
          <w:sz w:val="22"/>
          <w:szCs w:val="22"/>
        </w:rPr>
        <w:pPrChange w:id="3473" w:author="Brian Blankenship" w:date="2024-01-13T16:30:00Z">
          <w:pPr>
            <w:widowControl w:val="0"/>
            <w:spacing w:line="240" w:lineRule="auto"/>
            <w:contextualSpacing/>
            <w:jc w:val="both"/>
          </w:pPr>
        </w:pPrChange>
      </w:pPr>
      <w:r w:rsidRPr="009C7436">
        <w:rPr>
          <w:sz w:val="22"/>
          <w:szCs w:val="22"/>
        </w:rPr>
        <w:t>The principal investigator on this project is</w:t>
      </w:r>
      <w:ins w:id="3474" w:author="Brian Blankenship" w:date="2023-12-06T12:54:00Z">
        <w:r w:rsidR="006A4540" w:rsidRPr="009C7436">
          <w:rPr>
            <w:sz w:val="22"/>
            <w:szCs w:val="22"/>
          </w:rPr>
          <w:t xml:space="preserve"> Brian Blankenship (University of Miami)</w:t>
        </w:r>
      </w:ins>
      <w:del w:id="3475" w:author="Brian Blankenship" w:date="2023-12-06T12:54:00Z">
        <w:r w:rsidRPr="009C7436" w:rsidDel="006A4540">
          <w:rPr>
            <w:sz w:val="22"/>
            <w:szCs w:val="22"/>
          </w:rPr>
          <w:delText xml:space="preserve"> Renanah Miles Joyce (Brandeis University)</w:delText>
        </w:r>
      </w:del>
      <w:r w:rsidRPr="009C7436">
        <w:rPr>
          <w:sz w:val="22"/>
          <w:szCs w:val="22"/>
        </w:rPr>
        <w:t xml:space="preserve">. Michael Allen (Boise State University), </w:t>
      </w:r>
      <w:del w:id="3476" w:author="Brian Blankenship" w:date="2023-12-06T12:54:00Z">
        <w:r w:rsidRPr="009C7436" w:rsidDel="006A4540">
          <w:rPr>
            <w:sz w:val="22"/>
            <w:szCs w:val="22"/>
          </w:rPr>
          <w:delText xml:space="preserve">Brian Blankenship (University of Miami), </w:delText>
        </w:r>
      </w:del>
      <w:r w:rsidRPr="009C7436">
        <w:rPr>
          <w:sz w:val="22"/>
          <w:szCs w:val="22"/>
        </w:rPr>
        <w:t xml:space="preserve">Michael Flynn (Kansas State University), </w:t>
      </w:r>
      <w:ins w:id="3477" w:author="Brian Blankenship" w:date="2023-12-06T12:54:00Z">
        <w:r w:rsidR="006A4540" w:rsidRPr="009C7436">
          <w:rPr>
            <w:sz w:val="22"/>
            <w:szCs w:val="22"/>
          </w:rPr>
          <w:t xml:space="preserve">Renanah Miles Joyce (Brandeis University), </w:t>
        </w:r>
      </w:ins>
      <w:r w:rsidRPr="009C7436">
        <w:rPr>
          <w:sz w:val="22"/>
          <w:szCs w:val="22"/>
        </w:rPr>
        <w:t xml:space="preserve">and Carla Martinez Machain (University at Buffalo) will serve as co-PIs. All have published on </w:t>
      </w:r>
      <w:del w:id="3478" w:author="Michael Allen" w:date="2023-12-16T15:35:00Z">
        <w:r w:rsidRPr="009C7436" w:rsidDel="00121C59">
          <w:rPr>
            <w:sz w:val="22"/>
            <w:szCs w:val="22"/>
          </w:rPr>
          <w:delText>topics related to power projection and influence</w:delText>
        </w:r>
      </w:del>
      <w:ins w:id="3479" w:author="Michael Allen" w:date="2023-12-16T15:35:00Z">
        <w:r w:rsidR="00121C59" w:rsidRPr="009C7436">
          <w:rPr>
            <w:sz w:val="22"/>
            <w:szCs w:val="22"/>
          </w:rPr>
          <w:t>power projection and influence topics</w:t>
        </w:r>
      </w:ins>
      <w:r w:rsidRPr="009C7436">
        <w:rPr>
          <w:sz w:val="22"/>
          <w:szCs w:val="22"/>
        </w:rPr>
        <w:t xml:space="preserve"> and have extensive methodological skills, including fieldwork and survey experience in Asia, Africa, Latin America, and Europe. </w:t>
      </w:r>
      <w:ins w:id="3480" w:author="Brian Blankenship" w:date="2023-12-06T12:56:00Z">
        <w:r w:rsidR="006A4540" w:rsidRPr="009C7436">
          <w:rPr>
            <w:sz w:val="22"/>
            <w:szCs w:val="22"/>
          </w:rPr>
          <w:t xml:space="preserve">The team will organize workflow and communication through </w:t>
        </w:r>
      </w:ins>
      <w:ins w:id="3481" w:author="Brian Blankenship" w:date="2023-12-06T12:57:00Z">
        <w:r w:rsidR="006A4540" w:rsidRPr="009C7436">
          <w:rPr>
            <w:sz w:val="22"/>
            <w:szCs w:val="22"/>
          </w:rPr>
          <w:t xml:space="preserve">email and </w:t>
        </w:r>
      </w:ins>
      <w:ins w:id="3482" w:author="Brian Blankenship" w:date="2023-12-06T12:56:00Z">
        <w:r w:rsidR="006A4540" w:rsidRPr="009C7436">
          <w:rPr>
            <w:sz w:val="22"/>
            <w:szCs w:val="22"/>
          </w:rPr>
          <w:t xml:space="preserve">Discord, a threaded-chat program that allows file sharing, collaboration, and real-time text and voice conversation. Additionally, the team will have a standard biweekly meeting </w:t>
        </w:r>
      </w:ins>
      <w:ins w:id="3483" w:author="Joyce, Renanah Miles" w:date="2024-01-05T19:56:00Z">
        <w:r w:rsidR="008B78DF">
          <w:rPr>
            <w:sz w:val="22"/>
            <w:szCs w:val="22"/>
          </w:rPr>
          <w:t xml:space="preserve">on Zoom </w:t>
        </w:r>
      </w:ins>
      <w:ins w:id="3484" w:author="Brian Blankenship" w:date="2023-12-06T12:56:00Z">
        <w:r w:rsidR="006A4540" w:rsidRPr="009C7436">
          <w:rPr>
            <w:sz w:val="22"/>
            <w:szCs w:val="22"/>
          </w:rPr>
          <w:t xml:space="preserve">to discuss immediate and long-term issues, evaluate project progress, and remedy any existing shortfalls in expectations through additional delegation or re-assignment of work. </w:t>
        </w:r>
        <w:del w:id="3485" w:author="Joyce, Renanah Miles" w:date="2024-01-05T19:56:00Z">
          <w:r w:rsidR="006A4540" w:rsidRPr="009C7436" w:rsidDel="008B78DF">
            <w:rPr>
              <w:sz w:val="22"/>
              <w:szCs w:val="22"/>
            </w:rPr>
            <w:delText>The sessions will occur on Zoom.</w:delText>
          </w:r>
        </w:del>
      </w:ins>
    </w:p>
    <w:p w14:paraId="49AD6506" w14:textId="77777777" w:rsidR="0048792B" w:rsidRDefault="0048792B">
      <w:pPr>
        <w:widowControl w:val="0"/>
        <w:spacing w:line="240" w:lineRule="auto"/>
        <w:contextualSpacing/>
        <w:jc w:val="both"/>
        <w:rPr>
          <w:ins w:id="3486" w:author="Michael Allen" w:date="2024-01-04T23:31:00Z"/>
          <w:b/>
          <w:bCs/>
          <w:sz w:val="22"/>
          <w:szCs w:val="22"/>
        </w:rPr>
      </w:pPr>
    </w:p>
    <w:p w14:paraId="44E0CEA6" w14:textId="2FE39A90" w:rsidR="006A4540" w:rsidRPr="009C7436" w:rsidRDefault="006A4540">
      <w:pPr>
        <w:widowControl w:val="0"/>
        <w:spacing w:line="240" w:lineRule="auto"/>
        <w:contextualSpacing/>
        <w:jc w:val="both"/>
        <w:rPr>
          <w:b/>
          <w:bCs/>
          <w:sz w:val="22"/>
          <w:szCs w:val="22"/>
        </w:rPr>
      </w:pPr>
      <w:r w:rsidRPr="009C7436">
        <w:rPr>
          <w:b/>
          <w:bCs/>
          <w:sz w:val="22"/>
          <w:szCs w:val="22"/>
        </w:rPr>
        <w:t>B. Relevant PI experience, education, and project management roles</w:t>
      </w:r>
    </w:p>
    <w:p w14:paraId="436D0E57" w14:textId="38640DD6" w:rsidR="006A4540" w:rsidRPr="009C7436" w:rsidRDefault="006A4540">
      <w:pPr>
        <w:widowControl w:val="0"/>
        <w:spacing w:line="240" w:lineRule="auto"/>
        <w:contextualSpacing/>
        <w:jc w:val="both"/>
        <w:rPr>
          <w:ins w:id="3487" w:author="Michael Allen" w:date="2023-12-16T15:35:00Z"/>
          <w:sz w:val="22"/>
          <w:szCs w:val="22"/>
        </w:rPr>
      </w:pPr>
      <w:ins w:id="3488" w:author="Brian Blankenship" w:date="2023-12-06T12:54:00Z">
        <w:r w:rsidRPr="009C7436">
          <w:rPr>
            <w:b/>
            <w:bCs/>
            <w:sz w:val="22"/>
            <w:szCs w:val="22"/>
          </w:rPr>
          <w:t>Brian Blankenship</w:t>
        </w:r>
        <w:r w:rsidRPr="009C7436">
          <w:rPr>
            <w:sz w:val="22"/>
            <w:szCs w:val="22"/>
          </w:rPr>
          <w:t xml:space="preserve"> is </w:t>
        </w:r>
      </w:ins>
      <w:ins w:id="3489" w:author="Michael Allen" w:date="2023-12-16T15:38:00Z">
        <w:r w:rsidR="00121C59" w:rsidRPr="008E43D4">
          <w:rPr>
            <w:sz w:val="22"/>
            <w:szCs w:val="22"/>
          </w:rPr>
          <w:t xml:space="preserve">an </w:t>
        </w:r>
      </w:ins>
      <w:ins w:id="3490" w:author="Brian Blankenship" w:date="2023-12-06T12:54:00Z">
        <w:r w:rsidRPr="009C7436">
          <w:rPr>
            <w:sz w:val="22"/>
            <w:szCs w:val="22"/>
          </w:rPr>
          <w:t xml:space="preserve">Assistant Professor of Political Science, University of Miami. </w:t>
        </w:r>
      </w:ins>
      <w:ins w:id="3491" w:author="Brian Blankenship" w:date="2023-12-06T12:59:00Z">
        <w:r w:rsidRPr="009C7436">
          <w:rPr>
            <w:sz w:val="22"/>
            <w:szCs w:val="22"/>
          </w:rPr>
          <w:t xml:space="preserve">Research studies how countries bargain over the distribution of the costs and benefits of security cooperation and how great powers, and in particular the United States, use economic and security inducements to influence their partners. </w:t>
        </w:r>
      </w:ins>
      <w:ins w:id="3492" w:author="Brian Blankenship" w:date="2023-12-06T12:54:00Z">
        <w:r w:rsidRPr="009C7436">
          <w:rPr>
            <w:sz w:val="22"/>
            <w:szCs w:val="22"/>
          </w:rPr>
          <w:t xml:space="preserve">Blankenship has published widely on </w:t>
        </w:r>
      </w:ins>
      <w:ins w:id="3493" w:author="Michael Flynn" w:date="2024-01-04T10:47:00Z">
        <w:r w:rsidR="009C4CAF">
          <w:rPr>
            <w:sz w:val="22"/>
            <w:szCs w:val="22"/>
          </w:rPr>
          <w:t>U.S.</w:t>
        </w:r>
      </w:ins>
      <w:ins w:id="3494" w:author="Brian Blankenship" w:date="2023-12-06T12:54:00Z">
        <w:r w:rsidRPr="009C7436">
          <w:rPr>
            <w:sz w:val="22"/>
            <w:szCs w:val="22"/>
          </w:rPr>
          <w:t xml:space="preserve"> foreign policy, military alliances, and foreign basing, including on issues related to defense burden-sharing, alliance reassurance, and </w:t>
        </w:r>
      </w:ins>
      <w:ins w:id="3495" w:author="Michael Flynn" w:date="2024-01-04T10:47:00Z">
        <w:r w:rsidR="009C4CAF">
          <w:rPr>
            <w:sz w:val="22"/>
            <w:szCs w:val="22"/>
          </w:rPr>
          <w:t>U.S.</w:t>
        </w:r>
      </w:ins>
      <w:ins w:id="3496" w:author="Brian Blankenship" w:date="2023-12-06T12:54:00Z">
        <w:r w:rsidRPr="009C7436">
          <w:rPr>
            <w:sz w:val="22"/>
            <w:szCs w:val="22"/>
          </w:rPr>
          <w:t xml:space="preserve">-China competition for bases. Blankenship has served as Principal Investigator on funded work </w:t>
        </w:r>
        <w:del w:id="3497" w:author="Michael Allen" w:date="2024-01-02T21:28:00Z">
          <w:r w:rsidRPr="009C7436" w:rsidDel="00410398">
            <w:rPr>
              <w:sz w:val="22"/>
              <w:szCs w:val="22"/>
            </w:rPr>
            <w:delText>related to defense burden-sharing and nuclear nonproliferation from the Stanton Found</w:delText>
          </w:r>
        </w:del>
      </w:ins>
      <w:ins w:id="3498" w:author="Michael Allen" w:date="2024-01-02T21:28:00Z">
        <w:r w:rsidR="00410398">
          <w:rPr>
            <w:sz w:val="22"/>
            <w:szCs w:val="22"/>
          </w:rPr>
          <w:t>from the Stanton Foundation related to defense burden-sharing and nuclear nonprolifer</w:t>
        </w:r>
      </w:ins>
      <w:ins w:id="3499" w:author="Brian Blankenship" w:date="2023-12-06T12:54:00Z">
        <w:r w:rsidRPr="009C7436">
          <w:rPr>
            <w:sz w:val="22"/>
            <w:szCs w:val="22"/>
          </w:rPr>
          <w:t xml:space="preserve">ation. His methodological training is in quantitative and qualitative methods. Blankenship’s primary responsibilities will be in </w:t>
        </w:r>
      </w:ins>
      <w:ins w:id="3500" w:author="Brian Blankenship" w:date="2023-12-08T15:13:00Z">
        <w:r w:rsidR="00BA4AFA" w:rsidRPr="009C7436">
          <w:rPr>
            <w:sz w:val="22"/>
            <w:szCs w:val="22"/>
          </w:rPr>
          <w:t xml:space="preserve">developing theory, designing the survey, managing and mentoring the undergraduate research assistant, leading the development of relevant public articles, coordinating the project’s academic output, managing the budget in coordination with </w:t>
        </w:r>
        <w:bookmarkStart w:id="3501" w:name="_Hlk152940776"/>
        <w:r w:rsidR="00BA4AFA" w:rsidRPr="009C7436">
          <w:rPr>
            <w:sz w:val="22"/>
            <w:szCs w:val="22"/>
          </w:rPr>
          <w:t>University of Miami Office of Research Administration</w:t>
        </w:r>
        <w:bookmarkEnd w:id="3501"/>
        <w:r w:rsidR="00BA4AFA" w:rsidRPr="009C7436">
          <w:rPr>
            <w:sz w:val="22"/>
            <w:szCs w:val="22"/>
          </w:rPr>
          <w:t>, monitoring funded research progress, leading official reporting compliance, co-managing communication with survey firms and contacts in Djibouti, and delegating additional work to capture any shortfalls in productivity</w:t>
        </w:r>
      </w:ins>
      <w:ins w:id="3502" w:author="Brian Blankenship" w:date="2023-12-06T12:54:00Z">
        <w:r w:rsidRPr="009C7436">
          <w:rPr>
            <w:sz w:val="22"/>
            <w:szCs w:val="22"/>
          </w:rPr>
          <w:t>.</w:t>
        </w:r>
      </w:ins>
    </w:p>
    <w:p w14:paraId="55E339D2" w14:textId="77777777" w:rsidR="00121C59" w:rsidRPr="009C7436" w:rsidRDefault="00121C59">
      <w:pPr>
        <w:widowControl w:val="0"/>
        <w:spacing w:line="240" w:lineRule="auto"/>
        <w:contextualSpacing/>
        <w:jc w:val="both"/>
        <w:rPr>
          <w:ins w:id="3503" w:author="Michael Allen" w:date="2023-12-16T15:35:00Z"/>
          <w:sz w:val="22"/>
          <w:szCs w:val="22"/>
        </w:rPr>
      </w:pPr>
    </w:p>
    <w:p w14:paraId="6B52329A" w14:textId="65454183" w:rsidR="00F034E2" w:rsidRDefault="00121C59">
      <w:pPr>
        <w:spacing w:line="240" w:lineRule="auto"/>
        <w:contextualSpacing/>
        <w:jc w:val="both"/>
        <w:rPr>
          <w:ins w:id="3504" w:author="Michael Flynn" w:date="2024-01-04T09:55:00Z"/>
          <w:sz w:val="22"/>
          <w:szCs w:val="22"/>
        </w:rPr>
        <w:pPrChange w:id="3505" w:author="Brian Blankenship" w:date="2024-01-08T18:01:00Z">
          <w:pPr>
            <w:spacing w:line="240" w:lineRule="exact"/>
            <w:contextualSpacing/>
          </w:pPr>
        </w:pPrChange>
      </w:pPr>
      <w:ins w:id="3506" w:author="Michael Allen" w:date="2023-12-16T15:35:00Z">
        <w:r w:rsidRPr="009C7436">
          <w:rPr>
            <w:b/>
            <w:bCs/>
            <w:sz w:val="22"/>
            <w:szCs w:val="22"/>
          </w:rPr>
          <w:t xml:space="preserve">Michael A. Allen </w:t>
        </w:r>
      </w:ins>
      <w:ins w:id="3507" w:author="Michael Allen" w:date="2023-12-16T15:38:00Z">
        <w:r w:rsidRPr="009C7436">
          <w:rPr>
            <w:sz w:val="22"/>
            <w:szCs w:val="22"/>
          </w:rPr>
          <w:t>is a</w:t>
        </w:r>
        <w:r w:rsidRPr="008E43D4">
          <w:rPr>
            <w:sz w:val="22"/>
            <w:szCs w:val="22"/>
          </w:rPr>
          <w:t xml:space="preserve"> Professor in the School of Public Service, Boise State University. Research addresses the positive and negative externalities of </w:t>
        </w:r>
        <w:del w:id="3508" w:author="Michael Flynn" w:date="2024-01-04T10:47:00Z">
          <w:r w:rsidRPr="008E43D4" w:rsidDel="009C4CAF">
            <w:rPr>
              <w:sz w:val="22"/>
              <w:szCs w:val="22"/>
            </w:rPr>
            <w:delText>US</w:delText>
          </w:r>
        </w:del>
      </w:ins>
      <w:ins w:id="3509" w:author="Michael Flynn" w:date="2024-01-04T10:47:00Z">
        <w:r w:rsidR="009C4CAF">
          <w:rPr>
            <w:sz w:val="22"/>
            <w:szCs w:val="22"/>
          </w:rPr>
          <w:t>U.S.</w:t>
        </w:r>
      </w:ins>
      <w:ins w:id="3510" w:author="Michael Allen" w:date="2023-12-16T15:38:00Z">
        <w:r w:rsidRPr="008E43D4">
          <w:rPr>
            <w:sz w:val="22"/>
            <w:szCs w:val="22"/>
          </w:rPr>
          <w:t xml:space="preserve"> troop deployments and the conflict and cooperation between asymmetric actors in the international system. Allen has published widely in assessing the effects of troop deployments, including defense expenditures, regional influences on troop deployments and defense expenditures, service members’ effect on crime rates, and surveys on how troop deployments affect perceptions of the </w:t>
        </w:r>
        <w:del w:id="3511" w:author="Michael Flynn" w:date="2024-01-04T10:47:00Z">
          <w:r w:rsidRPr="008E43D4" w:rsidDel="009C4CAF">
            <w:rPr>
              <w:sz w:val="22"/>
              <w:szCs w:val="22"/>
            </w:rPr>
            <w:delText>US</w:delText>
          </w:r>
        </w:del>
      </w:ins>
      <w:ins w:id="3512" w:author="Michael Flynn" w:date="2024-01-04T10:47:00Z">
        <w:r w:rsidR="009C4CAF">
          <w:rPr>
            <w:sz w:val="22"/>
            <w:szCs w:val="22"/>
          </w:rPr>
          <w:t>U.S.</w:t>
        </w:r>
      </w:ins>
      <w:ins w:id="3513" w:author="Michael Allen" w:date="2023-12-16T15:38:00Z">
        <w:r w:rsidRPr="008E43D4">
          <w:rPr>
            <w:sz w:val="22"/>
            <w:szCs w:val="22"/>
          </w:rPr>
          <w:t xml:space="preserve"> military, government, and people. Allen has served as Principal Investigator on funded work related to troop deployments (FOA#W911NF-18-1-0087). His methodological training is in quantitative methods. Allen</w:t>
        </w:r>
        <w:del w:id="3514" w:author="Joyce, Renanah Miles" w:date="2024-01-05T20:10:00Z">
          <w:r w:rsidRPr="008E43D4" w:rsidDel="005B7D15">
            <w:rPr>
              <w:sz w:val="22"/>
              <w:szCs w:val="22"/>
            </w:rPr>
            <w:delText>’s</w:delText>
          </w:r>
        </w:del>
      </w:ins>
      <w:ins w:id="3515" w:author="Michael Allen" w:date="2023-12-16T15:39:00Z">
        <w:r w:rsidRPr="008E43D4">
          <w:rPr>
            <w:sz w:val="22"/>
            <w:szCs w:val="22"/>
          </w:rPr>
          <w:t xml:space="preserve"> will engage in theory building, writing, research design,</w:t>
        </w:r>
      </w:ins>
      <w:ins w:id="3516" w:author="Michael Allen" w:date="2023-12-16T15:42:00Z">
        <w:r w:rsidRPr="008E43D4">
          <w:rPr>
            <w:sz w:val="22"/>
            <w:szCs w:val="22"/>
          </w:rPr>
          <w:t xml:space="preserve"> managing Boise, leading the development of relevant public articles, coordinating the project’s academic output, manag</w:t>
        </w:r>
        <w:r w:rsidR="00B01D6F" w:rsidRPr="008E43D4">
          <w:rPr>
            <w:sz w:val="22"/>
            <w:szCs w:val="22"/>
          </w:rPr>
          <w:t xml:space="preserve">ing </w:t>
        </w:r>
        <w:r w:rsidR="00B01D6F" w:rsidRPr="008E43D4">
          <w:rPr>
            <w:sz w:val="22"/>
            <w:szCs w:val="22"/>
          </w:rPr>
          <w:lastRenderedPageBreak/>
          <w:t>the budget</w:t>
        </w:r>
        <w:r w:rsidRPr="008E43D4">
          <w:rPr>
            <w:sz w:val="22"/>
            <w:szCs w:val="22"/>
          </w:rPr>
          <w:t xml:space="preserve"> with Boise State OSP,</w:t>
        </w:r>
      </w:ins>
      <w:ins w:id="3517" w:author="Michael Allen" w:date="2023-12-16T15:39:00Z">
        <w:r w:rsidRPr="008E43D4">
          <w:rPr>
            <w:sz w:val="22"/>
            <w:szCs w:val="22"/>
          </w:rPr>
          <w:t xml:space="preserve"> and quantitative and qualitative analysis. </w:t>
        </w:r>
      </w:ins>
      <w:ins w:id="3518" w:author="Michael Allen" w:date="2023-12-16T15:40:00Z">
        <w:r w:rsidRPr="008E43D4">
          <w:rPr>
            <w:sz w:val="22"/>
            <w:szCs w:val="22"/>
          </w:rPr>
          <w:t>He</w:t>
        </w:r>
      </w:ins>
      <w:ins w:id="3519" w:author="Michael Allen" w:date="2023-12-16T15:39:00Z">
        <w:r w:rsidRPr="008E43D4">
          <w:rPr>
            <w:sz w:val="22"/>
            <w:szCs w:val="22"/>
          </w:rPr>
          <w:t xml:space="preserve"> will also conduct fieldwork in Djibouti. The </w:t>
        </w:r>
      </w:ins>
      <w:ins w:id="3520" w:author="Michael Allen" w:date="2023-12-16T15:40:00Z">
        <w:r w:rsidRPr="008E43D4">
          <w:rPr>
            <w:sz w:val="22"/>
            <w:szCs w:val="22"/>
          </w:rPr>
          <w:t>Boise State University</w:t>
        </w:r>
      </w:ins>
      <w:ins w:id="3521" w:author="Michael Allen" w:date="2023-12-16T15:39:00Z">
        <w:r w:rsidRPr="008E43D4">
          <w:rPr>
            <w:sz w:val="22"/>
            <w:szCs w:val="22"/>
          </w:rPr>
          <w:t xml:space="preserve"> provides </w:t>
        </w:r>
      </w:ins>
      <w:ins w:id="3522" w:author="Michael Allen" w:date="2023-12-16T15:40:00Z">
        <w:r w:rsidRPr="008E43D4">
          <w:rPr>
            <w:sz w:val="22"/>
            <w:szCs w:val="22"/>
          </w:rPr>
          <w:t>Allen</w:t>
        </w:r>
      </w:ins>
      <w:ins w:id="3523" w:author="Michael Allen" w:date="2023-12-16T15:39:00Z">
        <w:r w:rsidRPr="008E43D4">
          <w:rPr>
            <w:sz w:val="22"/>
            <w:szCs w:val="22"/>
          </w:rPr>
          <w:t xml:space="preserve"> with office space</w:t>
        </w:r>
      </w:ins>
      <w:ins w:id="3524" w:author="Michael Allen" w:date="2023-12-16T15:42:00Z">
        <w:r w:rsidRPr="008E43D4">
          <w:rPr>
            <w:sz w:val="22"/>
            <w:szCs w:val="22"/>
          </w:rPr>
          <w:t xml:space="preserve"> </w:t>
        </w:r>
      </w:ins>
      <w:ins w:id="3525" w:author="Michael Allen" w:date="2023-12-16T15:39:00Z">
        <w:r w:rsidRPr="008E43D4">
          <w:rPr>
            <w:sz w:val="22"/>
            <w:szCs w:val="22"/>
          </w:rPr>
          <w:t>and all software and computer equipment necessary to carry out the analysis.</w:t>
        </w:r>
      </w:ins>
    </w:p>
    <w:p w14:paraId="224C2CA6" w14:textId="77777777" w:rsidR="00F034E2" w:rsidRDefault="00F034E2">
      <w:pPr>
        <w:spacing w:line="240" w:lineRule="auto"/>
        <w:contextualSpacing/>
        <w:jc w:val="both"/>
        <w:rPr>
          <w:ins w:id="3526" w:author="Michael Flynn" w:date="2024-01-04T09:55:00Z"/>
          <w:sz w:val="22"/>
          <w:szCs w:val="22"/>
        </w:rPr>
        <w:pPrChange w:id="3527" w:author="Brian Blankenship" w:date="2024-01-08T18:01:00Z">
          <w:pPr>
            <w:spacing w:line="240" w:lineRule="exact"/>
            <w:contextualSpacing/>
          </w:pPr>
        </w:pPrChange>
      </w:pPr>
    </w:p>
    <w:p w14:paraId="4D6436A5" w14:textId="45F0E2B8" w:rsidR="00F034E2" w:rsidRPr="009C7436" w:rsidRDefault="00F034E2">
      <w:pPr>
        <w:spacing w:line="240" w:lineRule="auto"/>
        <w:contextualSpacing/>
        <w:jc w:val="both"/>
        <w:rPr>
          <w:sz w:val="22"/>
          <w:szCs w:val="22"/>
        </w:rPr>
        <w:pPrChange w:id="3528" w:author="Brian Blankenship" w:date="2024-01-08T18:01:00Z">
          <w:pPr>
            <w:spacing w:line="240" w:lineRule="exact"/>
            <w:contextualSpacing/>
          </w:pPr>
        </w:pPrChange>
      </w:pPr>
      <w:ins w:id="3529" w:author="Michael Flynn" w:date="2024-01-04T09:55:00Z">
        <w:r w:rsidRPr="009C7436">
          <w:rPr>
            <w:b/>
            <w:bCs/>
            <w:sz w:val="22"/>
            <w:szCs w:val="22"/>
          </w:rPr>
          <w:t>Michael E. Flynn</w:t>
        </w:r>
        <w:r w:rsidR="00B15434">
          <w:rPr>
            <w:b/>
            <w:bCs/>
            <w:sz w:val="22"/>
            <w:szCs w:val="22"/>
          </w:rPr>
          <w:t xml:space="preserve"> </w:t>
        </w:r>
        <w:r w:rsidR="00B15434">
          <w:rPr>
            <w:sz w:val="22"/>
            <w:szCs w:val="22"/>
          </w:rPr>
          <w:t xml:space="preserve">is a Professor in the Department of Political Science at Kansas State University. </w:t>
        </w:r>
        <w:r w:rsidR="00BA6FA7">
          <w:rPr>
            <w:sz w:val="22"/>
            <w:szCs w:val="22"/>
          </w:rPr>
          <w:t>His researc</w:t>
        </w:r>
      </w:ins>
      <w:ins w:id="3530" w:author="Michael Flynn" w:date="2024-01-04T09:57:00Z">
        <w:r w:rsidR="0092119C">
          <w:rPr>
            <w:sz w:val="22"/>
            <w:szCs w:val="22"/>
          </w:rPr>
          <w:t>h focuses on U.S. foreign policy</w:t>
        </w:r>
      </w:ins>
      <w:ins w:id="3531" w:author="Michael Flynn" w:date="2024-01-04T09:58:00Z">
        <w:r w:rsidR="00597AB7">
          <w:rPr>
            <w:sz w:val="22"/>
            <w:szCs w:val="22"/>
          </w:rPr>
          <w:t xml:space="preserve">, the causes of overseas military deployments, and </w:t>
        </w:r>
        <w:r w:rsidR="0092119C">
          <w:rPr>
            <w:sz w:val="22"/>
            <w:szCs w:val="22"/>
          </w:rPr>
          <w:t xml:space="preserve">the social, economic, and political effects of overseas military deployments and basing. </w:t>
        </w:r>
      </w:ins>
      <w:ins w:id="3532" w:author="Michael Flynn" w:date="2024-01-04T09:59:00Z">
        <w:r w:rsidR="00D77BB2">
          <w:rPr>
            <w:sz w:val="22"/>
            <w:szCs w:val="22"/>
          </w:rPr>
          <w:t xml:space="preserve">Flynn has published several articles on military deployments and how they relate to </w:t>
        </w:r>
      </w:ins>
      <w:ins w:id="3533" w:author="Michael Flynn" w:date="2024-01-04T10:00:00Z">
        <w:r w:rsidR="00D77BB2">
          <w:rPr>
            <w:sz w:val="22"/>
            <w:szCs w:val="22"/>
          </w:rPr>
          <w:t>several topics, including crime, host-state defense spending, public opinion, and more.</w:t>
        </w:r>
      </w:ins>
      <w:ins w:id="3534" w:author="Michael Flynn" w:date="2024-01-04T10:04:00Z">
        <w:r w:rsidR="00B71F83">
          <w:rPr>
            <w:sz w:val="22"/>
            <w:szCs w:val="22"/>
          </w:rPr>
          <w:t xml:space="preserve"> </w:t>
        </w:r>
      </w:ins>
      <w:ins w:id="3535" w:author="Michael Flynn" w:date="2024-01-04T10:05:00Z">
        <w:r w:rsidR="00F1695B">
          <w:rPr>
            <w:sz w:val="22"/>
            <w:szCs w:val="22"/>
          </w:rPr>
          <w:t>Flynn’s methodological training is in quantitative methods, computational soc</w:t>
        </w:r>
      </w:ins>
      <w:ins w:id="3536" w:author="Michael Flynn" w:date="2024-01-04T10:06:00Z">
        <w:r w:rsidR="00F1695B">
          <w:rPr>
            <w:sz w:val="22"/>
            <w:szCs w:val="22"/>
          </w:rPr>
          <w:t xml:space="preserve">ial science research, and Bayesian statistical modeling. He will serve as the principal </w:t>
        </w:r>
      </w:ins>
      <w:ins w:id="3537" w:author="Michael Flynn" w:date="2024-01-05T12:05:00Z">
        <w:r w:rsidR="00914363">
          <w:rPr>
            <w:sz w:val="22"/>
            <w:szCs w:val="22"/>
          </w:rPr>
          <w:t xml:space="preserve">data </w:t>
        </w:r>
      </w:ins>
      <w:ins w:id="3538" w:author="Michael Flynn" w:date="2024-01-04T10:06:00Z">
        <w:r w:rsidR="00F1695B">
          <w:rPr>
            <w:sz w:val="22"/>
            <w:szCs w:val="22"/>
          </w:rPr>
          <w:t xml:space="preserve">analyst on this project, developing computational workflow routines, statistical models, and analyzing and presenting the results of the data analysis. </w:t>
        </w:r>
      </w:ins>
      <w:ins w:id="3539" w:author="Michael Flynn" w:date="2024-01-04T10:07:00Z">
        <w:r w:rsidR="00024A88">
          <w:rPr>
            <w:sz w:val="22"/>
            <w:szCs w:val="22"/>
          </w:rPr>
          <w:t xml:space="preserve">He will also contribute to theory building, survey instrument design, experiment design, </w:t>
        </w:r>
      </w:ins>
      <w:ins w:id="3540" w:author="Michael Flynn" w:date="2024-01-05T12:05:00Z">
        <w:r w:rsidR="0014520C">
          <w:rPr>
            <w:sz w:val="22"/>
            <w:szCs w:val="22"/>
          </w:rPr>
          <w:t xml:space="preserve">writing academic research articles, </w:t>
        </w:r>
      </w:ins>
      <w:ins w:id="3541" w:author="Michael Flynn" w:date="2024-01-04T10:07:00Z">
        <w:r w:rsidR="00024A88">
          <w:rPr>
            <w:sz w:val="22"/>
            <w:szCs w:val="22"/>
          </w:rPr>
          <w:t xml:space="preserve">and developing public-facing content based on research findings. </w:t>
        </w:r>
      </w:ins>
    </w:p>
    <w:p w14:paraId="0483FFA7" w14:textId="77777777" w:rsidR="00D8087A" w:rsidRPr="009C7436" w:rsidRDefault="00D8087A">
      <w:pPr>
        <w:widowControl w:val="0"/>
        <w:spacing w:after="100" w:afterAutospacing="1" w:line="240" w:lineRule="auto"/>
        <w:contextualSpacing/>
        <w:jc w:val="both"/>
        <w:rPr>
          <w:ins w:id="3542" w:author="Carla Martinez Machain" w:date="2023-12-13T14:55:00Z"/>
          <w:sz w:val="22"/>
          <w:szCs w:val="22"/>
        </w:rPr>
      </w:pPr>
    </w:p>
    <w:p w14:paraId="2610DCD5" w14:textId="1CC555F6" w:rsidR="00B22F4A" w:rsidRPr="00B22F4A" w:rsidRDefault="00B22F4A">
      <w:pPr>
        <w:widowControl w:val="0"/>
        <w:spacing w:after="100" w:afterAutospacing="1" w:line="240" w:lineRule="auto"/>
        <w:contextualSpacing/>
        <w:jc w:val="both"/>
        <w:rPr>
          <w:ins w:id="3543" w:author="Joyce, Renanah Miles" w:date="2024-01-05T20:09:00Z"/>
          <w:bCs/>
          <w:sz w:val="22"/>
          <w:szCs w:val="22"/>
        </w:rPr>
      </w:pPr>
      <w:ins w:id="3544" w:author="Joyce, Renanah Miles" w:date="2024-01-05T20:09:00Z">
        <w:r>
          <w:rPr>
            <w:b/>
            <w:bCs/>
            <w:sz w:val="22"/>
            <w:szCs w:val="22"/>
          </w:rPr>
          <w:t xml:space="preserve">Renanah Miles Joyce </w:t>
        </w:r>
        <w:r>
          <w:rPr>
            <w:bCs/>
            <w:sz w:val="22"/>
            <w:szCs w:val="22"/>
          </w:rPr>
          <w:t xml:space="preserve">is an Assistant Professor of Politics at Brandeis University. </w:t>
        </w:r>
      </w:ins>
      <w:ins w:id="3545" w:author="Joyce, Renanah Miles" w:date="2024-01-05T20:10:00Z">
        <w:r w:rsidR="005B7D15">
          <w:rPr>
            <w:bCs/>
            <w:sz w:val="22"/>
            <w:szCs w:val="22"/>
          </w:rPr>
          <w:t xml:space="preserve">Her research </w:t>
        </w:r>
      </w:ins>
      <w:ins w:id="3546" w:author="Joyce, Renanah Miles" w:date="2024-01-05T20:14:00Z">
        <w:r w:rsidR="005B7D15">
          <w:rPr>
            <w:bCs/>
            <w:sz w:val="22"/>
            <w:szCs w:val="22"/>
          </w:rPr>
          <w:t>studies</w:t>
        </w:r>
      </w:ins>
      <w:ins w:id="3547" w:author="Joyce, Renanah Miles" w:date="2024-01-05T20:11:00Z">
        <w:r w:rsidR="005B7D15">
          <w:rPr>
            <w:bCs/>
            <w:sz w:val="22"/>
            <w:szCs w:val="22"/>
          </w:rPr>
          <w:t xml:space="preserve"> </w:t>
        </w:r>
      </w:ins>
      <w:ins w:id="3548" w:author="Joyce, Renanah Miles" w:date="2024-01-05T20:13:00Z">
        <w:del w:id="3549" w:author="Michael Allen" w:date="2024-01-07T20:16:00Z">
          <w:r w:rsidR="005B7D15" w:rsidDel="000F2C23">
            <w:rPr>
              <w:bCs/>
              <w:sz w:val="22"/>
              <w:szCs w:val="22"/>
            </w:rPr>
            <w:delText xml:space="preserve">the ways that powerful states try to shape their security environments, with </w:delText>
          </w:r>
        </w:del>
      </w:ins>
      <w:ins w:id="3550" w:author="Joyce, Renanah Miles" w:date="2024-01-05T20:14:00Z">
        <w:del w:id="3551" w:author="Michael Allen" w:date="2024-01-07T20:16:00Z">
          <w:r w:rsidR="005B7D15" w:rsidDel="000F2C23">
            <w:rPr>
              <w:bCs/>
              <w:sz w:val="22"/>
              <w:szCs w:val="22"/>
            </w:rPr>
            <w:delText>a focus</w:delText>
          </w:r>
        </w:del>
      </w:ins>
      <w:ins w:id="3552" w:author="Michael Allen" w:date="2024-01-07T20:16:00Z">
        <w:r w:rsidR="000F2C23">
          <w:rPr>
            <w:bCs/>
            <w:sz w:val="22"/>
            <w:szCs w:val="22"/>
          </w:rPr>
          <w:t>how powerful states try to shape their security environments, focusing</w:t>
        </w:r>
      </w:ins>
      <w:ins w:id="3553" w:author="Joyce, Renanah Miles" w:date="2024-01-05T20:14:00Z">
        <w:r w:rsidR="005B7D15">
          <w:rPr>
            <w:bCs/>
            <w:sz w:val="22"/>
            <w:szCs w:val="22"/>
          </w:rPr>
          <w:t xml:space="preserve"> </w:t>
        </w:r>
      </w:ins>
      <w:ins w:id="3554" w:author="Joyce, Renanah Miles" w:date="2024-01-05T20:15:00Z">
        <w:r w:rsidR="005B7D15">
          <w:rPr>
            <w:bCs/>
            <w:sz w:val="22"/>
            <w:szCs w:val="22"/>
          </w:rPr>
          <w:t>on</w:t>
        </w:r>
      </w:ins>
      <w:ins w:id="3555" w:author="Joyce, Renanah Miles" w:date="2024-01-05T20:14:00Z">
        <w:r w:rsidR="005B7D15">
          <w:rPr>
            <w:bCs/>
            <w:sz w:val="22"/>
            <w:szCs w:val="22"/>
          </w:rPr>
          <w:t xml:space="preserve"> hard and soft power tools </w:t>
        </w:r>
      </w:ins>
      <w:ins w:id="3556" w:author="Joyce, Renanah Miles" w:date="2024-01-05T20:16:00Z">
        <w:r w:rsidR="005B7D15">
          <w:rPr>
            <w:bCs/>
            <w:sz w:val="22"/>
            <w:szCs w:val="22"/>
          </w:rPr>
          <w:t>of influence</w:t>
        </w:r>
      </w:ins>
      <w:ins w:id="3557" w:author="Joyce, Renanah Miles" w:date="2024-01-05T20:11:00Z">
        <w:r w:rsidR="005B7D15">
          <w:rPr>
            <w:bCs/>
            <w:sz w:val="22"/>
            <w:szCs w:val="22"/>
          </w:rPr>
          <w:t xml:space="preserve">. </w:t>
        </w:r>
      </w:ins>
      <w:ins w:id="3558" w:author="Joyce, Renanah Miles" w:date="2024-01-05T20:12:00Z">
        <w:r w:rsidR="005B7D15">
          <w:rPr>
            <w:bCs/>
            <w:sz w:val="22"/>
            <w:szCs w:val="22"/>
          </w:rPr>
          <w:t xml:space="preserve">Joyce has published </w:t>
        </w:r>
      </w:ins>
      <w:ins w:id="3559" w:author="Joyce, Renanah Miles" w:date="2024-01-05T20:15:00Z">
        <w:r w:rsidR="005B7D15">
          <w:rPr>
            <w:bCs/>
            <w:sz w:val="22"/>
            <w:szCs w:val="22"/>
          </w:rPr>
          <w:t xml:space="preserve">extensively </w:t>
        </w:r>
      </w:ins>
      <w:ins w:id="3560" w:author="Joyce, Renanah Miles" w:date="2024-01-05T20:16:00Z">
        <w:r w:rsidR="005B7D15">
          <w:rPr>
            <w:bCs/>
            <w:sz w:val="22"/>
            <w:szCs w:val="22"/>
          </w:rPr>
          <w:t>on U.S. foreign policy, security cooperation, and foreign military basing</w:t>
        </w:r>
      </w:ins>
      <w:ins w:id="3561" w:author="Joyce, Renanah Miles" w:date="2024-01-05T20:22:00Z">
        <w:del w:id="3562" w:author="Michael Allen" w:date="2024-01-07T20:16:00Z">
          <w:r w:rsidR="00853F30" w:rsidDel="000F2C23">
            <w:rPr>
              <w:bCs/>
              <w:sz w:val="22"/>
              <w:szCs w:val="22"/>
            </w:rPr>
            <w:delText>,</w:delText>
          </w:r>
        </w:del>
        <w:r w:rsidR="00853F30">
          <w:rPr>
            <w:bCs/>
            <w:sz w:val="22"/>
            <w:szCs w:val="22"/>
          </w:rPr>
          <w:t xml:space="preserve"> and has experience conducting fi</w:t>
        </w:r>
      </w:ins>
      <w:ins w:id="3563" w:author="Joyce, Renanah Miles" w:date="2024-01-05T20:23:00Z">
        <w:r w:rsidR="00853F30">
          <w:rPr>
            <w:bCs/>
            <w:sz w:val="22"/>
            <w:szCs w:val="22"/>
          </w:rPr>
          <w:t>eldwork in Africa (Liberia and Guinea)</w:t>
        </w:r>
      </w:ins>
      <w:ins w:id="3564" w:author="Joyce, Renanah Miles" w:date="2024-01-05T20:16:00Z">
        <w:r w:rsidR="005B7D15">
          <w:rPr>
            <w:bCs/>
            <w:sz w:val="22"/>
            <w:szCs w:val="22"/>
          </w:rPr>
          <w:t xml:space="preserve">. </w:t>
        </w:r>
      </w:ins>
      <w:ins w:id="3565" w:author="Joyce, Renanah Miles" w:date="2024-01-05T20:21:00Z">
        <w:r w:rsidR="00853F30">
          <w:rPr>
            <w:bCs/>
            <w:sz w:val="22"/>
            <w:szCs w:val="22"/>
          </w:rPr>
          <w:t xml:space="preserve">She </w:t>
        </w:r>
      </w:ins>
      <w:ins w:id="3566" w:author="Joyce, Renanah Miles" w:date="2024-01-05T20:22:00Z">
        <w:r w:rsidR="00853F30">
          <w:rPr>
            <w:bCs/>
            <w:sz w:val="22"/>
            <w:szCs w:val="22"/>
          </w:rPr>
          <w:t xml:space="preserve">has access to U.S. government networks of security cooperation practitioners </w:t>
        </w:r>
        <w:del w:id="3567" w:author="Michael Allen" w:date="2024-01-07T20:16:00Z">
          <w:r w:rsidR="00853F30" w:rsidDel="000F2C23">
            <w:rPr>
              <w:bCs/>
              <w:sz w:val="22"/>
              <w:szCs w:val="22"/>
            </w:rPr>
            <w:delText>both from her previous research and her</w:delText>
          </w:r>
        </w:del>
      </w:ins>
      <w:ins w:id="3568" w:author="Michael Allen" w:date="2024-01-07T20:16:00Z">
        <w:r w:rsidR="000F2C23">
          <w:rPr>
            <w:bCs/>
            <w:sz w:val="22"/>
            <w:szCs w:val="22"/>
          </w:rPr>
          <w:t>from her research and</w:t>
        </w:r>
      </w:ins>
      <w:ins w:id="3569" w:author="Joyce, Renanah Miles" w:date="2024-01-05T20:22:00Z">
        <w:r w:rsidR="00853F30">
          <w:rPr>
            <w:bCs/>
            <w:sz w:val="22"/>
            <w:szCs w:val="22"/>
          </w:rPr>
          <w:t xml:space="preserve"> experience working for the Department of Defense as a civil servant prior to academia. </w:t>
        </w:r>
      </w:ins>
      <w:ins w:id="3570" w:author="Joyce, Renanah Miles" w:date="2024-01-05T20:23:00Z">
        <w:r w:rsidR="00853F30">
          <w:rPr>
            <w:bCs/>
            <w:sz w:val="22"/>
            <w:szCs w:val="22"/>
          </w:rPr>
          <w:t>Her methodological training is in quantitative and qual</w:t>
        </w:r>
        <w:del w:id="3571" w:author="Michael Allen" w:date="2024-01-07T20:16:00Z">
          <w:r w:rsidR="00853F30" w:rsidDel="000F2C23">
            <w:rPr>
              <w:bCs/>
              <w:sz w:val="22"/>
              <w:szCs w:val="22"/>
            </w:rPr>
            <w:delText>it</w:delText>
          </w:r>
        </w:del>
        <w:r w:rsidR="00853F30">
          <w:rPr>
            <w:bCs/>
            <w:sz w:val="22"/>
            <w:szCs w:val="22"/>
          </w:rPr>
          <w:t xml:space="preserve">itative methods. She will </w:t>
        </w:r>
        <w:del w:id="3572" w:author="Michael Allen" w:date="2024-01-07T20:16:00Z">
          <w:r w:rsidR="00853F30" w:rsidDel="000F2C23">
            <w:rPr>
              <w:sz w:val="22"/>
              <w:szCs w:val="22"/>
            </w:rPr>
            <w:delText>engage in theory building, writing, data collection, and analysis</w:delText>
          </w:r>
        </w:del>
      </w:ins>
      <w:ins w:id="3573" w:author="Michael Allen" w:date="2024-01-07T20:16:00Z">
        <w:r w:rsidR="000F2C23">
          <w:rPr>
            <w:sz w:val="22"/>
            <w:szCs w:val="22"/>
          </w:rPr>
          <w:t>build theory, write, collect data, and analyze</w:t>
        </w:r>
      </w:ins>
      <w:ins w:id="3574" w:author="Joyce, Renanah Miles" w:date="2024-01-05T20:23:00Z">
        <w:r w:rsidR="00853F30">
          <w:rPr>
            <w:sz w:val="22"/>
            <w:szCs w:val="22"/>
          </w:rPr>
          <w:t>. She will also conduct fieldwork in Djibouti.</w:t>
        </w:r>
      </w:ins>
    </w:p>
    <w:p w14:paraId="65702922" w14:textId="77777777" w:rsidR="00B22F4A" w:rsidRDefault="00B22F4A">
      <w:pPr>
        <w:widowControl w:val="0"/>
        <w:spacing w:after="100" w:afterAutospacing="1" w:line="240" w:lineRule="auto"/>
        <w:contextualSpacing/>
        <w:jc w:val="both"/>
        <w:rPr>
          <w:ins w:id="3575" w:author="Joyce, Renanah Miles" w:date="2024-01-05T20:09:00Z"/>
          <w:b/>
          <w:bCs/>
          <w:sz w:val="22"/>
          <w:szCs w:val="22"/>
        </w:rPr>
      </w:pPr>
    </w:p>
    <w:p w14:paraId="4F59FD67" w14:textId="763AC125" w:rsidR="002E181C" w:rsidRPr="009C7436" w:rsidRDefault="002E181C">
      <w:pPr>
        <w:widowControl w:val="0"/>
        <w:spacing w:after="100" w:afterAutospacing="1" w:line="240" w:lineRule="auto"/>
        <w:contextualSpacing/>
        <w:jc w:val="both"/>
        <w:rPr>
          <w:sz w:val="22"/>
          <w:szCs w:val="22"/>
        </w:rPr>
      </w:pPr>
      <w:ins w:id="3576" w:author="Carla Martinez Machain" w:date="2023-12-13T14:56:00Z">
        <w:r w:rsidRPr="009C7436">
          <w:rPr>
            <w:b/>
            <w:bCs/>
            <w:sz w:val="22"/>
            <w:szCs w:val="22"/>
          </w:rPr>
          <w:t>Carla</w:t>
        </w:r>
      </w:ins>
      <w:ins w:id="3577" w:author="Carla Martinez Machain" w:date="2023-12-13T14:55:00Z">
        <w:r w:rsidRPr="009C7436">
          <w:rPr>
            <w:b/>
            <w:bCs/>
            <w:sz w:val="22"/>
            <w:szCs w:val="22"/>
          </w:rPr>
          <w:t xml:space="preserve"> Martinez Machain</w:t>
        </w:r>
        <w:r w:rsidRPr="009C7436">
          <w:rPr>
            <w:sz w:val="22"/>
            <w:szCs w:val="22"/>
          </w:rPr>
          <w:t xml:space="preserve"> </w:t>
        </w:r>
      </w:ins>
      <w:ins w:id="3578" w:author="Carla Martinez Machain" w:date="2023-12-13T14:56:00Z">
        <w:r w:rsidRPr="009C7436">
          <w:rPr>
            <w:sz w:val="22"/>
            <w:szCs w:val="22"/>
          </w:rPr>
          <w:t xml:space="preserve">is </w:t>
        </w:r>
      </w:ins>
      <w:ins w:id="3579" w:author="Michael Allen" w:date="2023-12-16T15:38:00Z">
        <w:r w:rsidR="00121C59" w:rsidRPr="008E43D4">
          <w:rPr>
            <w:sz w:val="22"/>
            <w:szCs w:val="22"/>
          </w:rPr>
          <w:t xml:space="preserve">a </w:t>
        </w:r>
      </w:ins>
      <w:ins w:id="3580" w:author="Carla Martinez Machain" w:date="2023-12-13T14:56:00Z">
        <w:r w:rsidRPr="009C7436">
          <w:rPr>
            <w:sz w:val="22"/>
            <w:szCs w:val="22"/>
          </w:rPr>
          <w:t>P</w:t>
        </w:r>
      </w:ins>
      <w:ins w:id="3581" w:author="Carla Martinez Machain" w:date="2023-12-13T14:55:00Z">
        <w:r w:rsidRPr="009C7436">
          <w:rPr>
            <w:sz w:val="22"/>
            <w:szCs w:val="22"/>
          </w:rPr>
          <w:t>rofessor of Political Science at the University at Buffalo</w:t>
        </w:r>
      </w:ins>
      <w:ins w:id="3582" w:author="Carla Martinez Machain" w:date="2023-12-13T14:56:00Z">
        <w:r w:rsidRPr="009C7436">
          <w:rPr>
            <w:sz w:val="22"/>
            <w:szCs w:val="22"/>
          </w:rPr>
          <w:t>.</w:t>
        </w:r>
      </w:ins>
      <w:ins w:id="3583" w:author="Carla Martinez Machain" w:date="2023-12-13T14:55:00Z">
        <w:r w:rsidRPr="009C7436">
          <w:rPr>
            <w:sz w:val="22"/>
            <w:szCs w:val="22"/>
          </w:rPr>
          <w:t xml:space="preserve"> </w:t>
        </w:r>
      </w:ins>
      <w:ins w:id="3584" w:author="Carla Martinez Machain" w:date="2023-12-13T14:56:00Z">
        <w:r w:rsidRPr="009C7436">
          <w:rPr>
            <w:sz w:val="22"/>
            <w:szCs w:val="22"/>
          </w:rPr>
          <w:t>Her research</w:t>
        </w:r>
      </w:ins>
      <w:ins w:id="3585" w:author="Carla Martinez Machain" w:date="2023-12-13T14:57:00Z">
        <w:r w:rsidRPr="009C7436">
          <w:rPr>
            <w:sz w:val="22"/>
            <w:szCs w:val="22"/>
          </w:rPr>
          <w:t xml:space="preserve"> focuses largely</w:t>
        </w:r>
      </w:ins>
      <w:ins w:id="3586" w:author="Carla Martinez Machain" w:date="2023-12-13T14:55:00Z">
        <w:r w:rsidRPr="009C7436">
          <w:rPr>
            <w:sz w:val="22"/>
            <w:szCs w:val="22"/>
          </w:rPr>
          <w:t xml:space="preserve"> on U.S. foreign policy, specifically on great power competition in the realm of military basing agreements</w:t>
        </w:r>
      </w:ins>
      <w:ins w:id="3587" w:author="Carla Martinez Machain" w:date="2023-12-13T14:58:00Z">
        <w:r w:rsidR="00173BD5" w:rsidRPr="009C7436">
          <w:rPr>
            <w:sz w:val="22"/>
            <w:szCs w:val="22"/>
          </w:rPr>
          <w:t xml:space="preserve">, as well as </w:t>
        </w:r>
        <w:del w:id="3588" w:author="Michael Allen" w:date="2024-01-07T20:17:00Z">
          <w:r w:rsidR="00173BD5" w:rsidRPr="009C7436" w:rsidDel="000F2C23">
            <w:rPr>
              <w:sz w:val="22"/>
              <w:szCs w:val="22"/>
            </w:rPr>
            <w:delText xml:space="preserve">on </w:delText>
          </w:r>
        </w:del>
        <w:r w:rsidR="00173BD5" w:rsidRPr="009C7436">
          <w:rPr>
            <w:sz w:val="22"/>
            <w:szCs w:val="22"/>
          </w:rPr>
          <w:t xml:space="preserve">on </w:t>
        </w:r>
        <w:del w:id="3589" w:author="Michael Allen" w:date="2024-01-07T20:17:00Z">
          <w:r w:rsidR="00173BD5" w:rsidRPr="009C7436" w:rsidDel="000F2C23">
            <w:rPr>
              <w:sz w:val="22"/>
              <w:szCs w:val="22"/>
            </w:rPr>
            <w:delText>the use of</w:delText>
          </w:r>
        </w:del>
      </w:ins>
      <w:ins w:id="3590" w:author="Michael Allen" w:date="2024-01-07T20:17:00Z">
        <w:r w:rsidR="000F2C23">
          <w:rPr>
            <w:sz w:val="22"/>
            <w:szCs w:val="22"/>
          </w:rPr>
          <w:t>using</w:t>
        </w:r>
      </w:ins>
      <w:ins w:id="3591" w:author="Carla Martinez Machain" w:date="2023-12-13T14:58:00Z">
        <w:r w:rsidR="00173BD5" w:rsidRPr="009C7436">
          <w:rPr>
            <w:sz w:val="22"/>
            <w:szCs w:val="22"/>
          </w:rPr>
          <w:t xml:space="preserve"> military deployments as a power projection tool</w:t>
        </w:r>
      </w:ins>
      <w:ins w:id="3592" w:author="Carla Martinez Machain" w:date="2023-12-13T14:55:00Z">
        <w:r w:rsidRPr="009C7436">
          <w:rPr>
            <w:sz w:val="22"/>
            <w:szCs w:val="22"/>
          </w:rPr>
          <w:t xml:space="preserve">. Martínez Machain’s research has been published in key Political Science journals and is frequently cited by those studying military basing agreements and foreign military training. Martinez Machain has experience </w:t>
        </w:r>
        <w:del w:id="3593" w:author="Michael Allen" w:date="2024-01-07T20:16:00Z">
          <w:r w:rsidRPr="009C7436" w:rsidDel="000F2C23">
            <w:rPr>
              <w:sz w:val="22"/>
              <w:szCs w:val="22"/>
            </w:rPr>
            <w:delText>with interviewing members of the military</w:delText>
          </w:r>
        </w:del>
      </w:ins>
      <w:ins w:id="3594" w:author="Michael Allen" w:date="2024-01-07T20:16:00Z">
        <w:r w:rsidR="000F2C23">
          <w:rPr>
            <w:sz w:val="22"/>
            <w:szCs w:val="22"/>
          </w:rPr>
          <w:t>interviewing military members</w:t>
        </w:r>
      </w:ins>
      <w:ins w:id="3595" w:author="Carla Martinez Machain" w:date="2023-12-13T14:55:00Z">
        <w:r w:rsidRPr="009C7436">
          <w:rPr>
            <w:sz w:val="22"/>
            <w:szCs w:val="22"/>
          </w:rPr>
          <w:t xml:space="preserve"> in her previous research and has an extensive network among military practitioners</w:t>
        </w:r>
      </w:ins>
      <w:ins w:id="3596" w:author="Carla Martinez Machain" w:date="2023-12-13T14:57:00Z">
        <w:r w:rsidRPr="009C7436">
          <w:rPr>
            <w:sz w:val="22"/>
            <w:szCs w:val="22"/>
          </w:rPr>
          <w:t xml:space="preserve"> </w:t>
        </w:r>
      </w:ins>
      <w:ins w:id="3597" w:author="Carla Martinez Machain" w:date="2023-12-13T14:55:00Z">
        <w:r w:rsidRPr="009C7436">
          <w:rPr>
            <w:sz w:val="22"/>
            <w:szCs w:val="22"/>
          </w:rPr>
          <w:t xml:space="preserve">(as evidenced by the interviews referenced in her published work). </w:t>
        </w:r>
      </w:ins>
      <w:ins w:id="3598" w:author="Carla Martinez Machain" w:date="2023-12-13T14:58:00Z">
        <w:r w:rsidR="00173BD5" w:rsidRPr="009C7436">
          <w:rPr>
            <w:sz w:val="22"/>
            <w:szCs w:val="22"/>
          </w:rPr>
          <w:t>She is trained in both quantitative and qualitative methods.</w:t>
        </w:r>
      </w:ins>
      <w:ins w:id="3599" w:author="Carla Martinez Machain" w:date="2023-12-13T14:59:00Z">
        <w:r w:rsidR="00173BD5" w:rsidRPr="009C7436">
          <w:rPr>
            <w:sz w:val="22"/>
            <w:szCs w:val="22"/>
          </w:rPr>
          <w:t xml:space="preserve"> She </w:t>
        </w:r>
      </w:ins>
      <w:ins w:id="3600" w:author="Carla Martinez Machain" w:date="2023-12-13T14:55:00Z">
        <w:r w:rsidRPr="009C7436">
          <w:rPr>
            <w:sz w:val="22"/>
            <w:szCs w:val="22"/>
          </w:rPr>
          <w:t>will engag</w:t>
        </w:r>
      </w:ins>
      <w:ins w:id="3601" w:author="Carla Martinez Machain" w:date="2023-12-13T14:59:00Z">
        <w:r w:rsidR="00173BD5" w:rsidRPr="009C7436">
          <w:rPr>
            <w:sz w:val="22"/>
            <w:szCs w:val="22"/>
          </w:rPr>
          <w:t>e i</w:t>
        </w:r>
      </w:ins>
      <w:ins w:id="3602" w:author="Carla Martinez Machain" w:date="2023-12-13T14:55:00Z">
        <w:r w:rsidRPr="009C7436">
          <w:rPr>
            <w:sz w:val="22"/>
            <w:szCs w:val="22"/>
          </w:rPr>
          <w:t>n theory building, writing, research design, and quantitative and qualitative analysis. She will also conduct fieldwork in Djibouti. The University at Buffalo provides</w:t>
        </w:r>
      </w:ins>
      <w:ins w:id="3603" w:author="Carla Martinez Machain" w:date="2023-12-13T14:59:00Z">
        <w:r w:rsidR="00173BD5" w:rsidRPr="009C7436">
          <w:rPr>
            <w:sz w:val="22"/>
            <w:szCs w:val="22"/>
          </w:rPr>
          <w:t xml:space="preserve"> </w:t>
        </w:r>
      </w:ins>
      <w:ins w:id="3604" w:author="Carla Martinez Machain" w:date="2023-12-13T14:55:00Z">
        <w:r w:rsidRPr="009C7436">
          <w:rPr>
            <w:sz w:val="22"/>
            <w:szCs w:val="22"/>
          </w:rPr>
          <w:t>Martinez Machain with office space, access to a graduate research assistant, and all software and computer equipment necessary to carry out the analysis.</w:t>
        </w:r>
      </w:ins>
    </w:p>
    <w:p w14:paraId="1BC8B294" w14:textId="77777777" w:rsidR="00D8087A" w:rsidRPr="009C7436" w:rsidRDefault="00D8087A">
      <w:pPr>
        <w:widowControl w:val="0"/>
        <w:spacing w:after="100" w:afterAutospacing="1" w:line="240" w:lineRule="auto"/>
        <w:contextualSpacing/>
        <w:jc w:val="both"/>
        <w:rPr>
          <w:sz w:val="22"/>
          <w:szCs w:val="22"/>
        </w:rPr>
      </w:pPr>
    </w:p>
    <w:p w14:paraId="4C11ECF6" w14:textId="54E44D26" w:rsidR="00D8087A" w:rsidRPr="008B78DF" w:rsidRDefault="00D8087A">
      <w:pPr>
        <w:widowControl w:val="0"/>
        <w:spacing w:after="100" w:afterAutospacing="1" w:line="240" w:lineRule="auto"/>
        <w:contextualSpacing/>
        <w:jc w:val="both"/>
        <w:rPr>
          <w:ins w:id="3605" w:author="Carla Martinez Machain" w:date="2023-12-07T16:45:00Z"/>
          <w:b/>
          <w:bCs/>
          <w:sz w:val="22"/>
          <w:szCs w:val="22"/>
        </w:rPr>
      </w:pPr>
      <w:del w:id="3606" w:author="Michael Allen" w:date="2023-11-13T11:08:00Z">
        <w:r w:rsidRPr="009C7436" w:rsidDel="00C145EE">
          <w:rPr>
            <w:b/>
            <w:bCs/>
            <w:sz w:val="22"/>
            <w:szCs w:val="22"/>
          </w:rPr>
          <w:delText>7</w:delText>
        </w:r>
      </w:del>
      <w:ins w:id="3607" w:author="Michael Allen" w:date="2023-11-13T11:08:00Z">
        <w:del w:id="3608" w:author="Brian Blankenship" w:date="2024-01-03T08:00:00Z">
          <w:r w:rsidR="00C145EE" w:rsidRPr="009C7436" w:rsidDel="00C82AAA">
            <w:rPr>
              <w:b/>
              <w:bCs/>
              <w:sz w:val="22"/>
              <w:szCs w:val="22"/>
            </w:rPr>
            <w:delText>8</w:delText>
          </w:r>
        </w:del>
      </w:ins>
      <w:ins w:id="3609" w:author="Brian Blankenship" w:date="2024-01-03T08:00:00Z">
        <w:r w:rsidR="00C82AAA">
          <w:rPr>
            <w:b/>
            <w:bCs/>
            <w:sz w:val="22"/>
            <w:szCs w:val="22"/>
          </w:rPr>
          <w:t>9</w:t>
        </w:r>
      </w:ins>
      <w:r w:rsidRPr="008B78DF">
        <w:rPr>
          <w:b/>
          <w:bCs/>
          <w:sz w:val="22"/>
          <w:szCs w:val="22"/>
        </w:rPr>
        <w:t>. Project Timeline</w:t>
      </w:r>
    </w:p>
    <w:p w14:paraId="1F298ABD" w14:textId="4DC10A87" w:rsidR="00486F81" w:rsidRPr="008B78DF" w:rsidRDefault="00486F81">
      <w:pPr>
        <w:widowControl w:val="0"/>
        <w:spacing w:after="120" w:line="240" w:lineRule="auto"/>
        <w:contextualSpacing/>
        <w:jc w:val="both"/>
        <w:rPr>
          <w:sz w:val="22"/>
          <w:szCs w:val="22"/>
        </w:rPr>
        <w:pPrChange w:id="3610" w:author="Joyce, Renanah Miles" w:date="2024-01-10T08:16:00Z">
          <w:pPr>
            <w:widowControl w:val="0"/>
            <w:spacing w:after="100" w:afterAutospacing="1" w:line="240" w:lineRule="auto"/>
            <w:contextualSpacing/>
            <w:jc w:val="both"/>
          </w:pPr>
        </w:pPrChange>
      </w:pPr>
      <w:ins w:id="3611" w:author="Carla Martinez Machain" w:date="2023-12-07T16:45:00Z">
        <w:r w:rsidRPr="008B78DF">
          <w:rPr>
            <w:sz w:val="22"/>
            <w:szCs w:val="22"/>
          </w:rPr>
          <w:t xml:space="preserve">Given the speed at which </w:t>
        </w:r>
      </w:ins>
      <w:ins w:id="3612" w:author="Carla Martinez Machain" w:date="2023-12-07T16:46:00Z">
        <w:r w:rsidRPr="008B78DF">
          <w:rPr>
            <w:sz w:val="22"/>
            <w:szCs w:val="22"/>
          </w:rPr>
          <w:t>developments are occurring regarding Chinese increases in power projection, we aim to</w:t>
        </w:r>
      </w:ins>
      <w:ins w:id="3613" w:author="Carla Martinez Machain" w:date="2023-12-07T16:47:00Z">
        <w:r w:rsidRPr="008B78DF">
          <w:rPr>
            <w:sz w:val="22"/>
            <w:szCs w:val="22"/>
          </w:rPr>
          <w:t xml:space="preserve"> complete working drafts of all deliverables within one year. </w:t>
        </w:r>
        <w:del w:id="3614" w:author="Michael Allen" w:date="2024-01-07T20:17:00Z">
          <w:r w:rsidRPr="008B78DF" w:rsidDel="000F2C23">
            <w:rPr>
              <w:sz w:val="22"/>
              <w:szCs w:val="22"/>
            </w:rPr>
            <w:delText>In order t</w:delText>
          </w:r>
        </w:del>
      </w:ins>
      <w:ins w:id="3615" w:author="Michael Allen" w:date="2024-01-07T20:17:00Z">
        <w:r w:rsidR="000F2C23">
          <w:rPr>
            <w:sz w:val="22"/>
            <w:szCs w:val="22"/>
          </w:rPr>
          <w:t>T</w:t>
        </w:r>
      </w:ins>
      <w:ins w:id="3616" w:author="Carla Martinez Machain" w:date="2023-12-07T16:47:00Z">
        <w:r w:rsidRPr="008B78DF">
          <w:rPr>
            <w:sz w:val="22"/>
            <w:szCs w:val="22"/>
          </w:rPr>
          <w:t>o achieve broad aims within a limited timeline</w:t>
        </w:r>
      </w:ins>
      <w:ins w:id="3617" w:author="Michael Allen" w:date="2024-01-07T20:17:00Z">
        <w:r w:rsidR="000F2C23">
          <w:rPr>
            <w:sz w:val="22"/>
            <w:szCs w:val="22"/>
          </w:rPr>
          <w:t>,</w:t>
        </w:r>
      </w:ins>
      <w:ins w:id="3618" w:author="Carla Martinez Machain" w:date="2023-12-07T16:47:00Z">
        <w:r w:rsidRPr="008B78DF">
          <w:rPr>
            <w:sz w:val="22"/>
            <w:szCs w:val="22"/>
          </w:rPr>
          <w:t xml:space="preserve"> we are relying on a large team of researchers who will all be devoting two months of fu</w:t>
        </w:r>
      </w:ins>
      <w:ins w:id="3619" w:author="Carla Martinez Machain" w:date="2023-12-07T16:48:00Z">
        <w:r w:rsidRPr="008B78DF">
          <w:rPr>
            <w:sz w:val="22"/>
            <w:szCs w:val="22"/>
          </w:rPr>
          <w:t xml:space="preserve">ll effort over the summer </w:t>
        </w:r>
        <w:commentRangeStart w:id="3620"/>
        <w:commentRangeStart w:id="3621"/>
        <w:r w:rsidRPr="008B78DF">
          <w:rPr>
            <w:sz w:val="22"/>
            <w:szCs w:val="22"/>
          </w:rPr>
          <w:t>of</w:t>
        </w:r>
        <w:commentRangeEnd w:id="3620"/>
        <w:r w:rsidRPr="008B78DF">
          <w:rPr>
            <w:rStyle w:val="CommentReference"/>
            <w:sz w:val="22"/>
            <w:szCs w:val="22"/>
          </w:rPr>
          <w:commentReference w:id="3620"/>
        </w:r>
      </w:ins>
      <w:commentRangeEnd w:id="3621"/>
      <w:ins w:id="3622" w:author="Carla Martinez Machain" w:date="2023-12-13T14:52:00Z">
        <w:r w:rsidR="002E181C" w:rsidRPr="008B78DF">
          <w:rPr>
            <w:rStyle w:val="CommentReference"/>
            <w:sz w:val="22"/>
            <w:szCs w:val="22"/>
          </w:rPr>
          <w:commentReference w:id="3621"/>
        </w:r>
      </w:ins>
      <w:ins w:id="3623" w:author="Carla Martinez Machain" w:date="2023-12-07T16:48:00Z">
        <w:r w:rsidRPr="008B78DF">
          <w:rPr>
            <w:sz w:val="22"/>
            <w:szCs w:val="22"/>
          </w:rPr>
          <w:t xml:space="preserve"> 2025 to the project, as well as partial effort during the rest of the year. </w:t>
        </w:r>
      </w:ins>
    </w:p>
    <w:p w14:paraId="5C8B4DD5" w14:textId="33E3EDCC" w:rsidR="000E4977" w:rsidRPr="008B78DF" w:rsidRDefault="000E4977">
      <w:pPr>
        <w:pStyle w:val="ListParagraph"/>
        <w:widowControl w:val="0"/>
        <w:numPr>
          <w:ilvl w:val="0"/>
          <w:numId w:val="2"/>
        </w:numPr>
        <w:spacing w:before="0" w:after="0"/>
        <w:jc w:val="both"/>
        <w:rPr>
          <w:ins w:id="3624" w:author="Carla Martinez Machain" w:date="2023-12-07T16:37:00Z"/>
          <w:rFonts w:ascii="Times New Roman" w:hAnsi="Times New Roman" w:cs="Times New Roman"/>
        </w:rPr>
      </w:pPr>
      <w:del w:id="3625" w:author="Carla Martinez Machain" w:date="2023-12-07T16:37:00Z">
        <w:r w:rsidRPr="008B78DF" w:rsidDel="00A23411">
          <w:rPr>
            <w:rFonts w:ascii="Times New Roman" w:hAnsi="Times New Roman" w:cs="Times New Roman"/>
          </w:rPr>
          <w:delText>Year 1</w:delText>
        </w:r>
      </w:del>
      <w:ins w:id="3626" w:author="Carla Martinez Machain" w:date="2023-12-07T16:37:00Z">
        <w:r w:rsidR="00A23411" w:rsidRPr="008B78DF">
          <w:rPr>
            <w:rFonts w:ascii="Times New Roman" w:hAnsi="Times New Roman" w:cs="Times New Roman"/>
          </w:rPr>
          <w:t>Fall 2024</w:t>
        </w:r>
      </w:ins>
      <w:r w:rsidRPr="008B78DF">
        <w:rPr>
          <w:rFonts w:ascii="Times New Roman" w:hAnsi="Times New Roman" w:cs="Times New Roman"/>
        </w:rPr>
        <w:t>: Finalize survey and interview questions and hold a survey design workshop to pre-test the survey experiments.</w:t>
      </w:r>
      <w:ins w:id="3627" w:author="Carla Martinez Machain" w:date="2023-12-13T14:51:00Z">
        <w:r w:rsidR="002E181C" w:rsidRPr="008B78DF">
          <w:rPr>
            <w:rFonts w:ascii="Times New Roman" w:hAnsi="Times New Roman" w:cs="Times New Roman"/>
          </w:rPr>
          <w:t xml:space="preserve"> Present initial research design and preliminary pilot findings at academic conferences.</w:t>
        </w:r>
      </w:ins>
    </w:p>
    <w:p w14:paraId="7ACB386B" w14:textId="708FA9CC" w:rsidR="00A23411" w:rsidRPr="008B78DF" w:rsidRDefault="00A23411">
      <w:pPr>
        <w:pStyle w:val="ListParagraph"/>
        <w:widowControl w:val="0"/>
        <w:numPr>
          <w:ilvl w:val="0"/>
          <w:numId w:val="2"/>
        </w:numPr>
        <w:spacing w:before="0" w:after="0"/>
        <w:jc w:val="both"/>
        <w:rPr>
          <w:rFonts w:ascii="Times New Roman" w:hAnsi="Times New Roman" w:cs="Times New Roman"/>
        </w:rPr>
      </w:pPr>
      <w:ins w:id="3628" w:author="Carla Martinez Machain" w:date="2023-12-07T16:37:00Z">
        <w:r w:rsidRPr="008B78DF">
          <w:rPr>
            <w:rFonts w:ascii="Times New Roman" w:hAnsi="Times New Roman" w:cs="Times New Roman"/>
          </w:rPr>
          <w:t>Spr</w:t>
        </w:r>
      </w:ins>
      <w:ins w:id="3629" w:author="Carla Martinez Machain" w:date="2023-12-07T16:38:00Z">
        <w:r w:rsidRPr="008B78DF">
          <w:rPr>
            <w:rFonts w:ascii="Times New Roman" w:hAnsi="Times New Roman" w:cs="Times New Roman"/>
          </w:rPr>
          <w:t xml:space="preserve">ing  2025: </w:t>
        </w:r>
      </w:ins>
      <w:ins w:id="3630" w:author="Carla Martinez Machain" w:date="2023-12-13T14:50:00Z">
        <w:r w:rsidR="002E181C" w:rsidRPr="008B78DF">
          <w:rPr>
            <w:rFonts w:ascii="Times New Roman" w:hAnsi="Times New Roman" w:cs="Times New Roman"/>
          </w:rPr>
          <w:t>Administer surveys in Kenya and Cambodia. Begin writing manuscript drafts and present r</w:t>
        </w:r>
      </w:ins>
      <w:ins w:id="3631" w:author="Carla Martinez Machain" w:date="2023-12-13T14:51:00Z">
        <w:r w:rsidR="002E181C" w:rsidRPr="008B78DF">
          <w:rPr>
            <w:rFonts w:ascii="Times New Roman" w:hAnsi="Times New Roman" w:cs="Times New Roman"/>
          </w:rPr>
          <w:t>esearch at academic conferences.</w:t>
        </w:r>
      </w:ins>
    </w:p>
    <w:p w14:paraId="6735BC6B" w14:textId="3595B70F" w:rsidR="000E4977" w:rsidRPr="008B78DF" w:rsidRDefault="000E4977">
      <w:pPr>
        <w:pStyle w:val="ListParagraph"/>
        <w:widowControl w:val="0"/>
        <w:numPr>
          <w:ilvl w:val="0"/>
          <w:numId w:val="2"/>
        </w:numPr>
        <w:spacing w:before="0" w:after="0"/>
        <w:jc w:val="both"/>
        <w:rPr>
          <w:ins w:id="3632" w:author="Carla Martinez Machain" w:date="2023-12-07T16:40:00Z"/>
          <w:rFonts w:ascii="Times New Roman" w:hAnsi="Times New Roman" w:cs="Times New Roman"/>
        </w:rPr>
      </w:pPr>
      <w:del w:id="3633" w:author="Carla Martinez Machain" w:date="2023-12-07T16:39:00Z">
        <w:r w:rsidRPr="008B78DF" w:rsidDel="00486F81">
          <w:rPr>
            <w:rFonts w:ascii="Times New Roman" w:hAnsi="Times New Roman" w:cs="Times New Roman"/>
          </w:rPr>
          <w:delText xml:space="preserve">Year </w:delText>
        </w:r>
      </w:del>
      <w:ins w:id="3634" w:author="Carla Martinez Machain" w:date="2023-12-07T16:39:00Z">
        <w:r w:rsidR="00486F81" w:rsidRPr="008B78DF">
          <w:rPr>
            <w:rFonts w:ascii="Times New Roman" w:hAnsi="Times New Roman" w:cs="Times New Roman"/>
          </w:rPr>
          <w:t xml:space="preserve">Summer </w:t>
        </w:r>
      </w:ins>
      <w:r w:rsidRPr="008B78DF">
        <w:rPr>
          <w:rFonts w:ascii="Times New Roman" w:hAnsi="Times New Roman" w:cs="Times New Roman"/>
        </w:rPr>
        <w:t>2</w:t>
      </w:r>
      <w:ins w:id="3635" w:author="Carla Martinez Machain" w:date="2023-12-07T16:39:00Z">
        <w:r w:rsidR="00486F81" w:rsidRPr="008B78DF">
          <w:rPr>
            <w:rFonts w:ascii="Times New Roman" w:hAnsi="Times New Roman" w:cs="Times New Roman"/>
          </w:rPr>
          <w:t>025</w:t>
        </w:r>
      </w:ins>
      <w:r w:rsidRPr="008B78DF">
        <w:rPr>
          <w:rFonts w:ascii="Times New Roman" w:hAnsi="Times New Roman" w:cs="Times New Roman"/>
        </w:rPr>
        <w:t>: Conduct fieldwork in Djibouti</w:t>
      </w:r>
      <w:del w:id="3636" w:author="Carla Martinez Machain" w:date="2023-12-07T16:40:00Z">
        <w:r w:rsidRPr="008B78DF" w:rsidDel="00486F81">
          <w:rPr>
            <w:rFonts w:ascii="Times New Roman" w:hAnsi="Times New Roman" w:cs="Times New Roman"/>
          </w:rPr>
          <w:delText xml:space="preserve"> and Kenya</w:delText>
        </w:r>
      </w:del>
      <w:r w:rsidRPr="008B78DF">
        <w:rPr>
          <w:rFonts w:ascii="Times New Roman" w:hAnsi="Times New Roman" w:cs="Times New Roman"/>
        </w:rPr>
        <w:t xml:space="preserve">, administering surveys and interviews. </w:t>
      </w:r>
      <w:ins w:id="3637" w:author="Carla Martinez Machain" w:date="2023-12-13T14:53:00Z">
        <w:r w:rsidR="002E181C" w:rsidRPr="008B78DF">
          <w:rPr>
            <w:rFonts w:ascii="Times New Roman" w:hAnsi="Times New Roman" w:cs="Times New Roman"/>
          </w:rPr>
          <w:t>Continue writing manuscript drafts.</w:t>
        </w:r>
      </w:ins>
    </w:p>
    <w:p w14:paraId="729FF2F7" w14:textId="6B3DA21D" w:rsidR="00486F81" w:rsidDel="00E56B7D" w:rsidRDefault="00486F81">
      <w:pPr>
        <w:pStyle w:val="ListParagraph"/>
        <w:widowControl w:val="0"/>
        <w:numPr>
          <w:ilvl w:val="0"/>
          <w:numId w:val="2"/>
        </w:numPr>
        <w:spacing w:before="0"/>
        <w:jc w:val="both"/>
        <w:rPr>
          <w:del w:id="3638" w:author="Joyce, Renanah Miles" w:date="2024-01-10T08:16:00Z"/>
          <w:rFonts w:ascii="Times New Roman" w:hAnsi="Times New Roman" w:cs="Times New Roman"/>
        </w:rPr>
      </w:pPr>
      <w:ins w:id="3639" w:author="Carla Martinez Machain" w:date="2023-12-07T16:40:00Z">
        <w:r w:rsidRPr="008B78DF">
          <w:rPr>
            <w:rFonts w:ascii="Times New Roman" w:hAnsi="Times New Roman" w:cs="Times New Roman"/>
          </w:rPr>
          <w:t xml:space="preserve">Fall 2025: </w:t>
        </w:r>
      </w:ins>
      <w:ins w:id="3640" w:author="Carla Martinez Machain" w:date="2023-12-13T14:53:00Z">
        <w:r w:rsidR="002E181C" w:rsidRPr="008B78DF">
          <w:rPr>
            <w:rFonts w:ascii="Times New Roman" w:hAnsi="Times New Roman" w:cs="Times New Roman"/>
          </w:rPr>
          <w:t xml:space="preserve">Revise and finalize manuscript drafts, send out for review. Publish survey data in </w:t>
        </w:r>
      </w:ins>
      <w:ins w:id="3641" w:author="Michael Allen" w:date="2024-01-10T08:52:00Z">
        <w:r w:rsidR="002425B5">
          <w:rPr>
            <w:rFonts w:ascii="Times New Roman" w:hAnsi="Times New Roman" w:cs="Times New Roman"/>
          </w:rPr>
          <w:t xml:space="preserve">the </w:t>
        </w:r>
      </w:ins>
      <w:ins w:id="3642" w:author="Carla Martinez Machain" w:date="2023-12-13T14:53:00Z">
        <w:r w:rsidR="002E181C" w:rsidRPr="008B78DF">
          <w:rPr>
            <w:rFonts w:ascii="Times New Roman" w:hAnsi="Times New Roman" w:cs="Times New Roman"/>
          </w:rPr>
          <w:t>online dashboa</w:t>
        </w:r>
      </w:ins>
      <w:ins w:id="3643" w:author="Carla Martinez Machain" w:date="2023-12-13T14:54:00Z">
        <w:r w:rsidR="002E181C" w:rsidRPr="008B78DF">
          <w:rPr>
            <w:rFonts w:ascii="Times New Roman" w:hAnsi="Times New Roman" w:cs="Times New Roman"/>
          </w:rPr>
          <w:t>rd and data repository. Write and disseminate policy-oriented articles.</w:t>
        </w:r>
      </w:ins>
    </w:p>
    <w:p w14:paraId="1DE4C707" w14:textId="77777777" w:rsidR="00E56B7D" w:rsidRDefault="00E56B7D">
      <w:pPr>
        <w:pStyle w:val="ListParagraph"/>
        <w:widowControl w:val="0"/>
        <w:numPr>
          <w:ilvl w:val="0"/>
          <w:numId w:val="2"/>
        </w:numPr>
        <w:spacing w:before="0"/>
        <w:jc w:val="both"/>
        <w:rPr>
          <w:ins w:id="3644" w:author="Brian Blankenship" w:date="2024-01-13T16:28:00Z"/>
          <w:rFonts w:ascii="Times New Roman" w:hAnsi="Times New Roman" w:cs="Times New Roman"/>
        </w:rPr>
        <w:pPrChange w:id="3645" w:author="Joyce, Renanah Miles" w:date="2024-01-10T08:17:00Z">
          <w:pPr>
            <w:pStyle w:val="ListParagraph"/>
            <w:widowControl w:val="0"/>
            <w:numPr>
              <w:numId w:val="2"/>
            </w:numPr>
            <w:spacing w:before="0" w:after="0"/>
            <w:ind w:left="1440"/>
            <w:jc w:val="both"/>
          </w:pPr>
        </w:pPrChange>
      </w:pPr>
    </w:p>
    <w:p w14:paraId="2A67DEBD" w14:textId="77777777" w:rsidR="00093B8E" w:rsidRDefault="00093B8E">
      <w:pPr>
        <w:pStyle w:val="ListParagraph"/>
        <w:widowControl w:val="0"/>
        <w:numPr>
          <w:ilvl w:val="0"/>
          <w:numId w:val="0"/>
        </w:numPr>
        <w:spacing w:before="0"/>
        <w:ind w:left="1440"/>
        <w:jc w:val="both"/>
        <w:rPr>
          <w:ins w:id="3646" w:author="Michael Allen" w:date="2023-12-28T09:45:00Z"/>
        </w:rPr>
        <w:pPrChange w:id="3647" w:author="Brian Blankenship" w:date="2024-01-13T16:28:00Z">
          <w:pPr>
            <w:widowControl w:val="0"/>
            <w:spacing w:after="0"/>
            <w:jc w:val="both"/>
          </w:pPr>
        </w:pPrChange>
      </w:pPr>
    </w:p>
    <w:tbl>
      <w:tblPr>
        <w:tblW w:w="0" w:type="auto"/>
        <w:jc w:val="center"/>
        <w:tblLook w:val="04A0" w:firstRow="1" w:lastRow="0" w:firstColumn="1" w:lastColumn="0" w:noHBand="0" w:noVBand="1"/>
        <w:tblPrChange w:id="3648" w:author="Michael Flynn" w:date="2024-01-08T13:27:00Z">
          <w:tblPr>
            <w:tblW w:w="10980" w:type="dxa"/>
            <w:tblLook w:val="04A0" w:firstRow="1" w:lastRow="0" w:firstColumn="1" w:lastColumn="0" w:noHBand="0" w:noVBand="1"/>
          </w:tblPr>
        </w:tblPrChange>
      </w:tblPr>
      <w:tblGrid>
        <w:gridCol w:w="3456"/>
        <w:gridCol w:w="1008"/>
        <w:gridCol w:w="1008"/>
        <w:gridCol w:w="1008"/>
        <w:gridCol w:w="1008"/>
        <w:gridCol w:w="1008"/>
        <w:tblGridChange w:id="3649">
          <w:tblGrid>
            <w:gridCol w:w="720"/>
            <w:gridCol w:w="1296"/>
            <w:gridCol w:w="144"/>
            <w:gridCol w:w="1008"/>
            <w:gridCol w:w="144"/>
            <w:gridCol w:w="144"/>
            <w:gridCol w:w="594"/>
            <w:gridCol w:w="126"/>
            <w:gridCol w:w="144"/>
            <w:gridCol w:w="144"/>
            <w:gridCol w:w="144"/>
            <w:gridCol w:w="576"/>
            <w:gridCol w:w="288"/>
            <w:gridCol w:w="144"/>
            <w:gridCol w:w="144"/>
            <w:gridCol w:w="432"/>
            <w:gridCol w:w="288"/>
            <w:gridCol w:w="144"/>
            <w:gridCol w:w="36"/>
            <w:gridCol w:w="108"/>
            <w:gridCol w:w="144"/>
            <w:gridCol w:w="288"/>
            <w:gridCol w:w="288"/>
            <w:gridCol w:w="288"/>
            <w:gridCol w:w="144"/>
            <w:gridCol w:w="144"/>
            <w:gridCol w:w="144"/>
            <w:gridCol w:w="288"/>
            <w:gridCol w:w="720"/>
            <w:gridCol w:w="2243"/>
            <w:gridCol w:w="241"/>
          </w:tblGrid>
        </w:tblGridChange>
      </w:tblGrid>
      <w:tr w:rsidR="00093B8E" w:rsidRPr="00BE7064" w14:paraId="03CCF9B6" w14:textId="77777777" w:rsidTr="00EB3877">
        <w:trPr>
          <w:trHeight w:hRule="exact" w:val="173"/>
          <w:jc w:val="center"/>
          <w:ins w:id="3650" w:author="Michael Allen" w:date="2023-12-28T09:45:00Z"/>
          <w:trPrChange w:id="3651" w:author="Michael Flynn" w:date="2024-01-08T13:27:00Z">
            <w:trPr>
              <w:gridBefore w:val="1"/>
              <w:trHeight w:val="300"/>
            </w:trPr>
          </w:trPrChange>
        </w:trPr>
        <w:tc>
          <w:tcPr>
            <w:tcW w:w="8496" w:type="dxa"/>
            <w:gridSpan w:val="6"/>
            <w:tcBorders>
              <w:top w:val="nil"/>
              <w:left w:val="nil"/>
              <w:bottom w:val="nil"/>
              <w:right w:val="nil"/>
            </w:tcBorders>
            <w:shd w:val="clear" w:color="auto" w:fill="auto"/>
            <w:noWrap/>
            <w:vAlign w:val="bottom"/>
            <w:hideMark/>
            <w:tcPrChange w:id="3652" w:author="Michael Flynn" w:date="2024-01-08T13:27:00Z">
              <w:tcPr>
                <w:tcW w:w="10980" w:type="dxa"/>
                <w:gridSpan w:val="30"/>
                <w:tcBorders>
                  <w:top w:val="nil"/>
                  <w:left w:val="nil"/>
                  <w:bottom w:val="nil"/>
                  <w:right w:val="nil"/>
                </w:tcBorders>
                <w:shd w:val="clear" w:color="auto" w:fill="auto"/>
                <w:noWrap/>
                <w:vAlign w:val="bottom"/>
                <w:hideMark/>
              </w:tcPr>
            </w:tcPrChange>
          </w:tcPr>
          <w:p w14:paraId="2DD29C90" w14:textId="77777777" w:rsidR="00093B8E" w:rsidRPr="00BE7064" w:rsidRDefault="00093B8E">
            <w:pPr>
              <w:spacing w:after="0" w:line="240" w:lineRule="auto"/>
              <w:contextualSpacing/>
              <w:jc w:val="both"/>
              <w:rPr>
                <w:ins w:id="3653" w:author="Michael Allen" w:date="2023-12-28T09:45:00Z"/>
                <w:rFonts w:ascii="Calibri" w:eastAsia="Times New Roman" w:hAnsi="Calibri" w:cs="Calibri"/>
                <w:b/>
                <w:bCs/>
                <w:color w:val="000000"/>
                <w:kern w:val="0"/>
                <w:sz w:val="16"/>
                <w:szCs w:val="16"/>
                <w14:ligatures w14:val="none"/>
                <w:rPrChange w:id="3654" w:author="Michael Flynn" w:date="2024-01-08T12:54:00Z">
                  <w:rPr>
                    <w:ins w:id="3655" w:author="Michael Allen" w:date="2023-12-28T09:45:00Z"/>
                    <w:rFonts w:ascii="Calibri" w:eastAsia="Times New Roman" w:hAnsi="Calibri" w:cs="Calibri"/>
                    <w:b/>
                    <w:bCs/>
                    <w:color w:val="000000"/>
                    <w:kern w:val="0"/>
                    <w:sz w:val="22"/>
                    <w:szCs w:val="22"/>
                    <w14:ligatures w14:val="none"/>
                  </w:rPr>
                </w:rPrChange>
              </w:rPr>
              <w:pPrChange w:id="3656" w:author="Brian Blankenship" w:date="2024-01-08T18:01:00Z">
                <w:pPr>
                  <w:spacing w:after="0" w:line="240" w:lineRule="auto"/>
                </w:pPr>
              </w:pPrChange>
            </w:pPr>
            <w:ins w:id="3657" w:author="Michael Allen" w:date="2023-12-28T09:45:00Z">
              <w:r w:rsidRPr="00BE7064">
                <w:rPr>
                  <w:rFonts w:ascii="Calibri" w:eastAsia="Times New Roman" w:hAnsi="Calibri" w:cs="Calibri"/>
                  <w:b/>
                  <w:bCs/>
                  <w:color w:val="000000"/>
                  <w:kern w:val="0"/>
                  <w:sz w:val="16"/>
                  <w:szCs w:val="16"/>
                  <w14:ligatures w14:val="none"/>
                  <w:rPrChange w:id="3658" w:author="Michael Flynn" w:date="2024-01-08T12:54:00Z">
                    <w:rPr>
                      <w:rFonts w:ascii="Calibri" w:eastAsia="Times New Roman" w:hAnsi="Calibri" w:cs="Calibri"/>
                      <w:b/>
                      <w:bCs/>
                      <w:color w:val="000000"/>
                      <w:kern w:val="0"/>
                      <w:sz w:val="22"/>
                      <w:szCs w:val="22"/>
                      <w14:ligatures w14:val="none"/>
                    </w:rPr>
                  </w:rPrChange>
                </w:rPr>
                <w:t>Gantt Chart showing task timeline</w:t>
              </w:r>
            </w:ins>
          </w:p>
        </w:tc>
      </w:tr>
      <w:tr w:rsidR="00093B8E" w:rsidRPr="00BE7064" w14:paraId="0AA012D7" w14:textId="77777777" w:rsidTr="00EB3877">
        <w:tblPrEx>
          <w:tblPrExChange w:id="3659" w:author="Michael Flynn" w:date="2024-01-08T13:27:00Z">
            <w:tblPrEx>
              <w:tblW w:w="10739" w:type="dxa"/>
            </w:tblPrEx>
          </w:tblPrExChange>
        </w:tblPrEx>
        <w:trPr>
          <w:trHeight w:hRule="exact" w:val="173"/>
          <w:jc w:val="center"/>
          <w:ins w:id="3660" w:author="Michael Allen" w:date="2023-12-28T09:45:00Z"/>
          <w:trPrChange w:id="3661"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3662" w:author="Michael Flynn" w:date="2024-01-08T13:27:00Z">
              <w:tcPr>
                <w:tcW w:w="3330" w:type="dxa"/>
                <w:gridSpan w:val="6"/>
                <w:tcBorders>
                  <w:top w:val="nil"/>
                  <w:left w:val="nil"/>
                  <w:bottom w:val="nil"/>
                  <w:right w:val="nil"/>
                </w:tcBorders>
                <w:shd w:val="clear" w:color="auto" w:fill="auto"/>
                <w:noWrap/>
                <w:vAlign w:val="bottom"/>
                <w:hideMark/>
              </w:tcPr>
            </w:tcPrChange>
          </w:tcPr>
          <w:p w14:paraId="699473D6" w14:textId="77777777" w:rsidR="00093B8E" w:rsidRPr="00BE7064" w:rsidRDefault="00093B8E">
            <w:pPr>
              <w:spacing w:after="0" w:line="240" w:lineRule="auto"/>
              <w:contextualSpacing/>
              <w:jc w:val="both"/>
              <w:rPr>
                <w:ins w:id="3663" w:author="Michael Allen" w:date="2023-12-28T09:45:00Z"/>
                <w:rFonts w:ascii="Calibri" w:eastAsia="Times New Roman" w:hAnsi="Calibri" w:cs="Calibri"/>
                <w:b/>
                <w:bCs/>
                <w:color w:val="000000"/>
                <w:kern w:val="0"/>
                <w:sz w:val="16"/>
                <w:szCs w:val="16"/>
                <w14:ligatures w14:val="none"/>
                <w:rPrChange w:id="3664" w:author="Michael Flynn" w:date="2024-01-08T12:54:00Z">
                  <w:rPr>
                    <w:ins w:id="3665" w:author="Michael Allen" w:date="2023-12-28T09:45:00Z"/>
                    <w:rFonts w:ascii="Calibri" w:eastAsia="Times New Roman" w:hAnsi="Calibri" w:cs="Calibri"/>
                    <w:b/>
                    <w:bCs/>
                    <w:color w:val="000000"/>
                    <w:kern w:val="0"/>
                    <w:sz w:val="22"/>
                    <w:szCs w:val="22"/>
                    <w14:ligatures w14:val="none"/>
                  </w:rPr>
                </w:rPrChange>
              </w:rPr>
              <w:pPrChange w:id="3666" w:author="Brian Blankenship" w:date="2024-01-08T18:01:00Z">
                <w:pPr>
                  <w:spacing w:after="0" w:line="240" w:lineRule="auto"/>
                </w:pPr>
              </w:pPrChange>
            </w:pPr>
          </w:p>
        </w:tc>
        <w:tc>
          <w:tcPr>
            <w:tcW w:w="1008" w:type="dxa"/>
            <w:tcBorders>
              <w:top w:val="single" w:sz="4" w:space="0" w:color="auto"/>
              <w:left w:val="single" w:sz="4" w:space="0" w:color="auto"/>
              <w:bottom w:val="single" w:sz="4" w:space="0" w:color="auto"/>
              <w:right w:val="nil"/>
            </w:tcBorders>
            <w:shd w:val="clear" w:color="auto" w:fill="auto"/>
            <w:noWrap/>
            <w:vAlign w:val="bottom"/>
            <w:hideMark/>
            <w:tcPrChange w:id="3667" w:author="Michael Flynn" w:date="2024-01-08T13:27:00Z">
              <w:tcPr>
                <w:tcW w:w="2610" w:type="dxa"/>
                <w:gridSpan w:val="12"/>
                <w:tcBorders>
                  <w:top w:val="single" w:sz="4" w:space="0" w:color="auto"/>
                  <w:left w:val="single" w:sz="4" w:space="0" w:color="auto"/>
                  <w:bottom w:val="single" w:sz="4" w:space="0" w:color="auto"/>
                  <w:right w:val="nil"/>
                </w:tcBorders>
                <w:shd w:val="clear" w:color="auto" w:fill="auto"/>
                <w:noWrap/>
                <w:vAlign w:val="bottom"/>
                <w:hideMark/>
              </w:tcPr>
            </w:tcPrChange>
          </w:tcPr>
          <w:p w14:paraId="7F2CC5D6" w14:textId="77777777" w:rsidR="00093B8E" w:rsidRPr="00BE7064" w:rsidRDefault="00093B8E">
            <w:pPr>
              <w:spacing w:after="0" w:line="240" w:lineRule="auto"/>
              <w:contextualSpacing/>
              <w:jc w:val="both"/>
              <w:rPr>
                <w:ins w:id="3668" w:author="Michael Allen" w:date="2023-12-28T09:45:00Z"/>
                <w:rFonts w:ascii="Calibri" w:eastAsia="Times New Roman" w:hAnsi="Calibri" w:cs="Calibri"/>
                <w:b/>
                <w:bCs/>
                <w:color w:val="000000"/>
                <w:kern w:val="0"/>
                <w:sz w:val="16"/>
                <w:szCs w:val="16"/>
                <w14:ligatures w14:val="none"/>
                <w:rPrChange w:id="3669" w:author="Michael Flynn" w:date="2024-01-08T12:54:00Z">
                  <w:rPr>
                    <w:ins w:id="3670" w:author="Michael Allen" w:date="2023-12-28T09:45:00Z"/>
                    <w:rFonts w:ascii="Calibri" w:eastAsia="Times New Roman" w:hAnsi="Calibri" w:cs="Calibri"/>
                    <w:b/>
                    <w:bCs/>
                    <w:color w:val="000000"/>
                    <w:kern w:val="0"/>
                    <w:sz w:val="22"/>
                    <w:szCs w:val="22"/>
                    <w14:ligatures w14:val="none"/>
                  </w:rPr>
                </w:rPrChange>
              </w:rPr>
              <w:pPrChange w:id="3671" w:author="Brian Blankenship" w:date="2024-01-08T18:01:00Z">
                <w:pPr>
                  <w:spacing w:after="0" w:line="240" w:lineRule="auto"/>
                  <w:jc w:val="center"/>
                </w:pPr>
              </w:pPrChange>
            </w:pPr>
            <w:ins w:id="3672" w:author="Michael Allen" w:date="2023-12-28T09:45:00Z">
              <w:r w:rsidRPr="00BE7064">
                <w:rPr>
                  <w:rFonts w:ascii="Calibri" w:eastAsia="Times New Roman" w:hAnsi="Calibri" w:cs="Calibri"/>
                  <w:b/>
                  <w:bCs/>
                  <w:color w:val="000000"/>
                  <w:kern w:val="0"/>
                  <w:sz w:val="16"/>
                  <w:szCs w:val="16"/>
                  <w14:ligatures w14:val="none"/>
                  <w:rPrChange w:id="3673" w:author="Michael Flynn" w:date="2024-01-08T12:54:00Z">
                    <w:rPr>
                      <w:rFonts w:ascii="Calibri" w:eastAsia="Times New Roman" w:hAnsi="Calibri" w:cs="Calibri"/>
                      <w:b/>
                      <w:bCs/>
                      <w:color w:val="000000"/>
                      <w:kern w:val="0"/>
                      <w:sz w:val="22"/>
                      <w:szCs w:val="22"/>
                      <w14:ligatures w14:val="none"/>
                    </w:rPr>
                  </w:rPrChange>
                </w:rPr>
                <w:t>Planning</w:t>
              </w:r>
            </w:ins>
          </w:p>
        </w:tc>
        <w:tc>
          <w:tcPr>
            <w:tcW w:w="4032"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Change w:id="3674" w:author="Michael Flynn" w:date="2024-01-08T13:27:00Z">
              <w:tcPr>
                <w:tcW w:w="4799" w:type="dxa"/>
                <w:gridSpan w:val="11"/>
                <w:tcBorders>
                  <w:top w:val="single" w:sz="4" w:space="0" w:color="auto"/>
                  <w:left w:val="single" w:sz="4" w:space="0" w:color="auto"/>
                  <w:bottom w:val="single" w:sz="4" w:space="0" w:color="auto"/>
                  <w:right w:val="single" w:sz="4" w:space="0" w:color="000000"/>
                </w:tcBorders>
                <w:shd w:val="clear" w:color="auto" w:fill="auto"/>
                <w:noWrap/>
                <w:vAlign w:val="bottom"/>
                <w:hideMark/>
              </w:tcPr>
            </w:tcPrChange>
          </w:tcPr>
          <w:p w14:paraId="73AE8E90" w14:textId="77777777" w:rsidR="00093B8E" w:rsidRPr="00BE7064" w:rsidRDefault="00093B8E">
            <w:pPr>
              <w:spacing w:after="0" w:line="240" w:lineRule="auto"/>
              <w:contextualSpacing/>
              <w:jc w:val="both"/>
              <w:rPr>
                <w:ins w:id="3675" w:author="Michael Allen" w:date="2023-12-28T09:45:00Z"/>
                <w:rFonts w:ascii="Calibri" w:eastAsia="Times New Roman" w:hAnsi="Calibri" w:cs="Calibri"/>
                <w:b/>
                <w:bCs/>
                <w:color w:val="000000"/>
                <w:kern w:val="0"/>
                <w:sz w:val="16"/>
                <w:szCs w:val="16"/>
                <w14:ligatures w14:val="none"/>
                <w:rPrChange w:id="3676" w:author="Michael Flynn" w:date="2024-01-08T12:54:00Z">
                  <w:rPr>
                    <w:ins w:id="3677" w:author="Michael Allen" w:date="2023-12-28T09:45:00Z"/>
                    <w:rFonts w:ascii="Calibri" w:eastAsia="Times New Roman" w:hAnsi="Calibri" w:cs="Calibri"/>
                    <w:b/>
                    <w:bCs/>
                    <w:color w:val="000000"/>
                    <w:kern w:val="0"/>
                    <w:sz w:val="22"/>
                    <w:szCs w:val="22"/>
                    <w14:ligatures w14:val="none"/>
                  </w:rPr>
                </w:rPrChange>
              </w:rPr>
              <w:pPrChange w:id="3678" w:author="Brian Blankenship" w:date="2024-01-08T18:01:00Z">
                <w:pPr>
                  <w:spacing w:after="0" w:line="240" w:lineRule="auto"/>
                  <w:jc w:val="center"/>
                </w:pPr>
              </w:pPrChange>
            </w:pPr>
            <w:ins w:id="3679" w:author="Michael Allen" w:date="2023-12-28T09:45:00Z">
              <w:r w:rsidRPr="00BE7064">
                <w:rPr>
                  <w:rFonts w:ascii="Calibri" w:eastAsia="Times New Roman" w:hAnsi="Calibri" w:cs="Calibri"/>
                  <w:b/>
                  <w:bCs/>
                  <w:color w:val="000000"/>
                  <w:kern w:val="0"/>
                  <w:sz w:val="16"/>
                  <w:szCs w:val="16"/>
                  <w14:ligatures w14:val="none"/>
                  <w:rPrChange w:id="3680" w:author="Michael Flynn" w:date="2024-01-08T12:54:00Z">
                    <w:rPr>
                      <w:rFonts w:ascii="Calibri" w:eastAsia="Times New Roman" w:hAnsi="Calibri" w:cs="Calibri"/>
                      <w:b/>
                      <w:bCs/>
                      <w:color w:val="000000"/>
                      <w:kern w:val="0"/>
                      <w:sz w:val="22"/>
                      <w:szCs w:val="22"/>
                      <w14:ligatures w14:val="none"/>
                    </w:rPr>
                  </w:rPrChange>
                </w:rPr>
                <w:t>Year 1</w:t>
              </w:r>
            </w:ins>
          </w:p>
        </w:tc>
      </w:tr>
      <w:tr w:rsidR="00835E2A" w:rsidRPr="00BE7064" w14:paraId="5FEDB2B0" w14:textId="77777777" w:rsidTr="00BD4C6D">
        <w:tblPrEx>
          <w:tblPrExChange w:id="3681" w:author="Brian Blankenship" w:date="2024-01-09T09:39:00Z">
            <w:tblPrEx>
              <w:tblW w:w="0" w:type="auto"/>
            </w:tblPrEx>
          </w:tblPrExChange>
        </w:tblPrEx>
        <w:trPr>
          <w:trHeight w:hRule="exact" w:val="173"/>
          <w:jc w:val="center"/>
          <w:ins w:id="3682" w:author="Michael Allen" w:date="2023-12-28T09:45:00Z"/>
          <w:trPrChange w:id="3683" w:author="Brian Blankenship" w:date="2024-01-09T09:39:00Z">
            <w:trPr>
              <w:gridBefore w:val="1"/>
              <w:gridAfter w:val="0"/>
              <w:trHeight w:val="301"/>
            </w:trPr>
          </w:trPrChange>
        </w:trPr>
        <w:tc>
          <w:tcPr>
            <w:tcW w:w="3456" w:type="dxa"/>
            <w:tcBorders>
              <w:top w:val="nil"/>
              <w:left w:val="nil"/>
              <w:bottom w:val="single" w:sz="4" w:space="0" w:color="auto"/>
              <w:right w:val="nil"/>
            </w:tcBorders>
            <w:shd w:val="clear" w:color="auto" w:fill="auto"/>
            <w:noWrap/>
            <w:vAlign w:val="bottom"/>
            <w:hideMark/>
            <w:tcPrChange w:id="3684" w:author="Brian Blankenship" w:date="2024-01-09T09:39:00Z">
              <w:tcPr>
                <w:tcW w:w="2880" w:type="dxa"/>
                <w:gridSpan w:val="7"/>
                <w:tcBorders>
                  <w:top w:val="nil"/>
                  <w:left w:val="nil"/>
                  <w:bottom w:val="nil"/>
                  <w:right w:val="nil"/>
                </w:tcBorders>
                <w:shd w:val="clear" w:color="auto" w:fill="auto"/>
                <w:noWrap/>
                <w:vAlign w:val="bottom"/>
                <w:hideMark/>
              </w:tcPr>
            </w:tcPrChange>
          </w:tcPr>
          <w:p w14:paraId="39FF8491" w14:textId="77777777" w:rsidR="00093B8E" w:rsidRPr="00BE7064" w:rsidRDefault="00093B8E">
            <w:pPr>
              <w:spacing w:after="0" w:line="240" w:lineRule="auto"/>
              <w:contextualSpacing/>
              <w:jc w:val="both"/>
              <w:rPr>
                <w:ins w:id="3685" w:author="Michael Allen" w:date="2023-12-28T09:45:00Z"/>
                <w:rFonts w:ascii="Calibri" w:eastAsia="Times New Roman" w:hAnsi="Calibri" w:cs="Calibri"/>
                <w:b/>
                <w:bCs/>
                <w:color w:val="000000"/>
                <w:kern w:val="0"/>
                <w:sz w:val="16"/>
                <w:szCs w:val="16"/>
                <w14:ligatures w14:val="none"/>
                <w:rPrChange w:id="3686" w:author="Michael Flynn" w:date="2024-01-08T12:54:00Z">
                  <w:rPr>
                    <w:ins w:id="3687" w:author="Michael Allen" w:date="2023-12-28T09:45:00Z"/>
                    <w:rFonts w:ascii="Calibri" w:eastAsia="Times New Roman" w:hAnsi="Calibri" w:cs="Calibri"/>
                    <w:b/>
                    <w:bCs/>
                    <w:color w:val="000000"/>
                    <w:kern w:val="0"/>
                    <w:sz w:val="22"/>
                    <w:szCs w:val="22"/>
                    <w14:ligatures w14:val="none"/>
                  </w:rPr>
                </w:rPrChange>
              </w:rPr>
              <w:pPrChange w:id="3688" w:author="Brian Blankenship" w:date="2024-01-08T18:01:00Z">
                <w:pPr>
                  <w:spacing w:after="0" w:line="240" w:lineRule="auto"/>
                  <w:jc w:val="center"/>
                </w:pPr>
              </w:pPrChange>
            </w:pPr>
          </w:p>
        </w:tc>
        <w:tc>
          <w:tcPr>
            <w:tcW w:w="1008" w:type="dxa"/>
            <w:tcBorders>
              <w:top w:val="nil"/>
              <w:left w:val="single" w:sz="4" w:space="0" w:color="auto"/>
              <w:bottom w:val="single" w:sz="4" w:space="0" w:color="auto"/>
              <w:right w:val="nil"/>
            </w:tcBorders>
            <w:shd w:val="clear" w:color="auto" w:fill="auto"/>
            <w:noWrap/>
            <w:vAlign w:val="bottom"/>
            <w:hideMark/>
            <w:tcPrChange w:id="3689" w:author="Brian Blankenship" w:date="2024-01-09T09:39:00Z">
              <w:tcPr>
                <w:tcW w:w="1008" w:type="dxa"/>
                <w:gridSpan w:val="4"/>
                <w:tcBorders>
                  <w:top w:val="nil"/>
                  <w:left w:val="single" w:sz="4" w:space="0" w:color="auto"/>
                  <w:bottom w:val="single" w:sz="4" w:space="0" w:color="auto"/>
                  <w:right w:val="nil"/>
                </w:tcBorders>
                <w:shd w:val="clear" w:color="auto" w:fill="auto"/>
                <w:noWrap/>
                <w:vAlign w:val="bottom"/>
                <w:hideMark/>
              </w:tcPr>
            </w:tcPrChange>
          </w:tcPr>
          <w:p w14:paraId="1A8D8CF0" w14:textId="77777777" w:rsidR="00093B8E" w:rsidRPr="00BE7064" w:rsidRDefault="00093B8E">
            <w:pPr>
              <w:spacing w:after="0" w:line="240" w:lineRule="auto"/>
              <w:contextualSpacing/>
              <w:jc w:val="both"/>
              <w:rPr>
                <w:ins w:id="3690" w:author="Michael Allen" w:date="2023-12-28T09:45:00Z"/>
                <w:rFonts w:ascii="Calibri" w:eastAsia="Times New Roman" w:hAnsi="Calibri" w:cs="Calibri"/>
                <w:i/>
                <w:iCs/>
                <w:color w:val="000000"/>
                <w:kern w:val="0"/>
                <w:sz w:val="16"/>
                <w:szCs w:val="16"/>
                <w14:ligatures w14:val="none"/>
                <w:rPrChange w:id="3691" w:author="Michael Flynn" w:date="2024-01-08T12:54:00Z">
                  <w:rPr>
                    <w:ins w:id="3692" w:author="Michael Allen" w:date="2023-12-28T09:45:00Z"/>
                    <w:rFonts w:ascii="Calibri" w:eastAsia="Times New Roman" w:hAnsi="Calibri" w:cs="Calibri"/>
                    <w:i/>
                    <w:iCs/>
                    <w:color w:val="000000"/>
                    <w:kern w:val="0"/>
                    <w:sz w:val="22"/>
                    <w:szCs w:val="22"/>
                    <w14:ligatures w14:val="none"/>
                  </w:rPr>
                </w:rPrChange>
              </w:rPr>
              <w:pPrChange w:id="3693" w:author="Brian Blankenship" w:date="2024-01-08T18:01:00Z">
                <w:pPr>
                  <w:spacing w:after="0" w:line="240" w:lineRule="auto"/>
                  <w:jc w:val="center"/>
                </w:pPr>
              </w:pPrChange>
            </w:pPr>
            <w:ins w:id="3694" w:author="Michael Allen" w:date="2023-12-28T09:45:00Z">
              <w:del w:id="3695" w:author="Brian Blankenship" w:date="2024-01-09T08:09:00Z">
                <w:r w:rsidRPr="00BE7064" w:rsidDel="004701D7">
                  <w:rPr>
                    <w:rFonts w:ascii="Calibri" w:eastAsia="Times New Roman" w:hAnsi="Calibri" w:cs="Calibri"/>
                    <w:i/>
                    <w:iCs/>
                    <w:color w:val="000000"/>
                    <w:kern w:val="0"/>
                    <w:sz w:val="16"/>
                    <w:szCs w:val="16"/>
                    <w14:ligatures w14:val="none"/>
                    <w:rPrChange w:id="3696" w:author="Michael Flynn" w:date="2024-01-08T12:54:00Z">
                      <w:rPr>
                        <w:rFonts w:ascii="Calibri" w:eastAsia="Times New Roman" w:hAnsi="Calibri" w:cs="Calibri"/>
                        <w:i/>
                        <w:iCs/>
                        <w:color w:val="000000"/>
                        <w:kern w:val="0"/>
                        <w:sz w:val="22"/>
                        <w:szCs w:val="22"/>
                        <w14:ligatures w14:val="none"/>
                      </w:rPr>
                    </w:rPrChange>
                  </w:rPr>
                  <w:delText>Q1</w:delText>
                </w:r>
              </w:del>
            </w:ins>
          </w:p>
        </w:tc>
        <w:tc>
          <w:tcPr>
            <w:tcW w:w="1008" w:type="dxa"/>
            <w:tcBorders>
              <w:top w:val="nil"/>
              <w:left w:val="single" w:sz="4" w:space="0" w:color="auto"/>
              <w:bottom w:val="single" w:sz="4" w:space="0" w:color="auto"/>
              <w:right w:val="nil"/>
            </w:tcBorders>
            <w:shd w:val="clear" w:color="auto" w:fill="auto"/>
            <w:noWrap/>
            <w:vAlign w:val="bottom"/>
            <w:hideMark/>
            <w:tcPrChange w:id="3697" w:author="Brian Blankenship" w:date="2024-01-09T09:39:00Z">
              <w:tcPr>
                <w:tcW w:w="1008" w:type="dxa"/>
                <w:gridSpan w:val="4"/>
                <w:tcBorders>
                  <w:top w:val="nil"/>
                  <w:left w:val="single" w:sz="4" w:space="0" w:color="auto"/>
                  <w:bottom w:val="single" w:sz="4" w:space="0" w:color="auto"/>
                  <w:right w:val="nil"/>
                </w:tcBorders>
                <w:shd w:val="clear" w:color="auto" w:fill="auto"/>
                <w:noWrap/>
                <w:vAlign w:val="bottom"/>
                <w:hideMark/>
              </w:tcPr>
            </w:tcPrChange>
          </w:tcPr>
          <w:p w14:paraId="436499FF" w14:textId="77777777" w:rsidR="00093B8E" w:rsidRPr="00BE7064" w:rsidRDefault="00093B8E">
            <w:pPr>
              <w:spacing w:after="0" w:line="240" w:lineRule="auto"/>
              <w:contextualSpacing/>
              <w:jc w:val="both"/>
              <w:rPr>
                <w:ins w:id="3698" w:author="Michael Allen" w:date="2023-12-28T09:45:00Z"/>
                <w:rFonts w:ascii="Calibri" w:eastAsia="Times New Roman" w:hAnsi="Calibri" w:cs="Calibri"/>
                <w:i/>
                <w:iCs/>
                <w:color w:val="000000"/>
                <w:kern w:val="0"/>
                <w:sz w:val="16"/>
                <w:szCs w:val="16"/>
                <w14:ligatures w14:val="none"/>
                <w:rPrChange w:id="3699" w:author="Michael Flynn" w:date="2024-01-08T12:54:00Z">
                  <w:rPr>
                    <w:ins w:id="3700" w:author="Michael Allen" w:date="2023-12-28T09:45:00Z"/>
                    <w:rFonts w:ascii="Calibri" w:eastAsia="Times New Roman" w:hAnsi="Calibri" w:cs="Calibri"/>
                    <w:i/>
                    <w:iCs/>
                    <w:color w:val="000000"/>
                    <w:kern w:val="0"/>
                    <w:sz w:val="22"/>
                    <w:szCs w:val="22"/>
                    <w14:ligatures w14:val="none"/>
                  </w:rPr>
                </w:rPrChange>
              </w:rPr>
              <w:pPrChange w:id="3701" w:author="Brian Blankenship" w:date="2024-01-08T18:01:00Z">
                <w:pPr>
                  <w:spacing w:after="0" w:line="240" w:lineRule="auto"/>
                  <w:jc w:val="center"/>
                </w:pPr>
              </w:pPrChange>
            </w:pPr>
            <w:ins w:id="3702" w:author="Michael Allen" w:date="2023-12-28T09:45:00Z">
              <w:r w:rsidRPr="00BE7064">
                <w:rPr>
                  <w:rFonts w:ascii="Calibri" w:eastAsia="Times New Roman" w:hAnsi="Calibri" w:cs="Calibri"/>
                  <w:i/>
                  <w:iCs/>
                  <w:color w:val="000000"/>
                  <w:kern w:val="0"/>
                  <w:sz w:val="16"/>
                  <w:szCs w:val="16"/>
                  <w14:ligatures w14:val="none"/>
                  <w:rPrChange w:id="3703" w:author="Michael Flynn" w:date="2024-01-08T12:54:00Z">
                    <w:rPr>
                      <w:rFonts w:ascii="Calibri" w:eastAsia="Times New Roman" w:hAnsi="Calibri" w:cs="Calibri"/>
                      <w:i/>
                      <w:iCs/>
                      <w:color w:val="000000"/>
                      <w:kern w:val="0"/>
                      <w:sz w:val="22"/>
                      <w:szCs w:val="22"/>
                      <w14:ligatures w14:val="none"/>
                    </w:rPr>
                  </w:rPrChange>
                </w:rPr>
                <w:t>Q1</w:t>
              </w:r>
            </w:ins>
          </w:p>
        </w:tc>
        <w:tc>
          <w:tcPr>
            <w:tcW w:w="1008" w:type="dxa"/>
            <w:tcBorders>
              <w:top w:val="nil"/>
              <w:left w:val="nil"/>
              <w:bottom w:val="single" w:sz="4" w:space="0" w:color="auto"/>
              <w:right w:val="nil"/>
            </w:tcBorders>
            <w:shd w:val="clear" w:color="auto" w:fill="auto"/>
            <w:noWrap/>
            <w:vAlign w:val="bottom"/>
            <w:hideMark/>
            <w:tcPrChange w:id="3704" w:author="Brian Blankenship" w:date="2024-01-09T09:39:00Z">
              <w:tcPr>
                <w:tcW w:w="1008" w:type="dxa"/>
                <w:gridSpan w:val="6"/>
                <w:tcBorders>
                  <w:top w:val="nil"/>
                  <w:left w:val="nil"/>
                  <w:bottom w:val="single" w:sz="4" w:space="0" w:color="auto"/>
                  <w:right w:val="nil"/>
                </w:tcBorders>
                <w:shd w:val="clear" w:color="auto" w:fill="auto"/>
                <w:noWrap/>
                <w:vAlign w:val="bottom"/>
                <w:hideMark/>
              </w:tcPr>
            </w:tcPrChange>
          </w:tcPr>
          <w:p w14:paraId="05749811" w14:textId="77777777" w:rsidR="00093B8E" w:rsidRPr="00BE7064" w:rsidRDefault="00093B8E">
            <w:pPr>
              <w:spacing w:after="0" w:line="240" w:lineRule="auto"/>
              <w:contextualSpacing/>
              <w:jc w:val="both"/>
              <w:rPr>
                <w:ins w:id="3705" w:author="Michael Allen" w:date="2023-12-28T09:45:00Z"/>
                <w:rFonts w:ascii="Calibri" w:eastAsia="Times New Roman" w:hAnsi="Calibri" w:cs="Calibri"/>
                <w:i/>
                <w:iCs/>
                <w:color w:val="000000"/>
                <w:kern w:val="0"/>
                <w:sz w:val="16"/>
                <w:szCs w:val="16"/>
                <w14:ligatures w14:val="none"/>
                <w:rPrChange w:id="3706" w:author="Michael Flynn" w:date="2024-01-08T12:54:00Z">
                  <w:rPr>
                    <w:ins w:id="3707" w:author="Michael Allen" w:date="2023-12-28T09:45:00Z"/>
                    <w:rFonts w:ascii="Calibri" w:eastAsia="Times New Roman" w:hAnsi="Calibri" w:cs="Calibri"/>
                    <w:i/>
                    <w:iCs/>
                    <w:color w:val="000000"/>
                    <w:kern w:val="0"/>
                    <w:sz w:val="22"/>
                    <w:szCs w:val="22"/>
                    <w14:ligatures w14:val="none"/>
                  </w:rPr>
                </w:rPrChange>
              </w:rPr>
              <w:pPrChange w:id="3708" w:author="Brian Blankenship" w:date="2024-01-08T18:01:00Z">
                <w:pPr>
                  <w:spacing w:after="0" w:line="240" w:lineRule="auto"/>
                  <w:jc w:val="center"/>
                </w:pPr>
              </w:pPrChange>
            </w:pPr>
            <w:ins w:id="3709" w:author="Michael Allen" w:date="2023-12-28T09:45:00Z">
              <w:r w:rsidRPr="00BE7064">
                <w:rPr>
                  <w:rFonts w:ascii="Calibri" w:eastAsia="Times New Roman" w:hAnsi="Calibri" w:cs="Calibri"/>
                  <w:i/>
                  <w:iCs/>
                  <w:color w:val="000000"/>
                  <w:kern w:val="0"/>
                  <w:sz w:val="16"/>
                  <w:szCs w:val="16"/>
                  <w14:ligatures w14:val="none"/>
                  <w:rPrChange w:id="3710" w:author="Michael Flynn" w:date="2024-01-08T12:54:00Z">
                    <w:rPr>
                      <w:rFonts w:ascii="Calibri" w:eastAsia="Times New Roman" w:hAnsi="Calibri" w:cs="Calibri"/>
                      <w:i/>
                      <w:iCs/>
                      <w:color w:val="000000"/>
                      <w:kern w:val="0"/>
                      <w:sz w:val="22"/>
                      <w:szCs w:val="22"/>
                      <w14:ligatures w14:val="none"/>
                    </w:rPr>
                  </w:rPrChange>
                </w:rPr>
                <w:t>Q2</w:t>
              </w:r>
            </w:ins>
          </w:p>
        </w:tc>
        <w:tc>
          <w:tcPr>
            <w:tcW w:w="1008" w:type="dxa"/>
            <w:tcBorders>
              <w:top w:val="nil"/>
              <w:left w:val="nil"/>
              <w:bottom w:val="single" w:sz="4" w:space="0" w:color="auto"/>
              <w:right w:val="nil"/>
            </w:tcBorders>
            <w:shd w:val="clear" w:color="auto" w:fill="auto"/>
            <w:noWrap/>
            <w:vAlign w:val="bottom"/>
            <w:hideMark/>
            <w:tcPrChange w:id="3711" w:author="Brian Blankenship" w:date="2024-01-09T09:39:00Z">
              <w:tcPr>
                <w:tcW w:w="1008" w:type="dxa"/>
                <w:gridSpan w:val="5"/>
                <w:tcBorders>
                  <w:top w:val="nil"/>
                  <w:left w:val="nil"/>
                  <w:bottom w:val="single" w:sz="4" w:space="0" w:color="auto"/>
                  <w:right w:val="nil"/>
                </w:tcBorders>
                <w:shd w:val="clear" w:color="auto" w:fill="auto"/>
                <w:noWrap/>
                <w:vAlign w:val="bottom"/>
                <w:hideMark/>
              </w:tcPr>
            </w:tcPrChange>
          </w:tcPr>
          <w:p w14:paraId="64FA8224" w14:textId="77777777" w:rsidR="00093B8E" w:rsidRPr="00BE7064" w:rsidRDefault="00093B8E">
            <w:pPr>
              <w:spacing w:after="0" w:line="240" w:lineRule="auto"/>
              <w:contextualSpacing/>
              <w:jc w:val="both"/>
              <w:rPr>
                <w:ins w:id="3712" w:author="Michael Allen" w:date="2023-12-28T09:45:00Z"/>
                <w:rFonts w:ascii="Calibri" w:eastAsia="Times New Roman" w:hAnsi="Calibri" w:cs="Calibri"/>
                <w:i/>
                <w:iCs/>
                <w:color w:val="000000"/>
                <w:kern w:val="0"/>
                <w:sz w:val="16"/>
                <w:szCs w:val="16"/>
                <w14:ligatures w14:val="none"/>
                <w:rPrChange w:id="3713" w:author="Michael Flynn" w:date="2024-01-08T12:54:00Z">
                  <w:rPr>
                    <w:ins w:id="3714" w:author="Michael Allen" w:date="2023-12-28T09:45:00Z"/>
                    <w:rFonts w:ascii="Calibri" w:eastAsia="Times New Roman" w:hAnsi="Calibri" w:cs="Calibri"/>
                    <w:i/>
                    <w:iCs/>
                    <w:color w:val="000000"/>
                    <w:kern w:val="0"/>
                    <w:sz w:val="22"/>
                    <w:szCs w:val="22"/>
                    <w14:ligatures w14:val="none"/>
                  </w:rPr>
                </w:rPrChange>
              </w:rPr>
              <w:pPrChange w:id="3715" w:author="Brian Blankenship" w:date="2024-01-08T18:01:00Z">
                <w:pPr>
                  <w:spacing w:after="0" w:line="240" w:lineRule="auto"/>
                  <w:jc w:val="center"/>
                </w:pPr>
              </w:pPrChange>
            </w:pPr>
            <w:ins w:id="3716" w:author="Michael Allen" w:date="2023-12-28T09:45:00Z">
              <w:r w:rsidRPr="00BE7064">
                <w:rPr>
                  <w:rFonts w:ascii="Calibri" w:eastAsia="Times New Roman" w:hAnsi="Calibri" w:cs="Calibri"/>
                  <w:i/>
                  <w:iCs/>
                  <w:color w:val="000000"/>
                  <w:kern w:val="0"/>
                  <w:sz w:val="16"/>
                  <w:szCs w:val="16"/>
                  <w14:ligatures w14:val="none"/>
                  <w:rPrChange w:id="3717" w:author="Michael Flynn" w:date="2024-01-08T12:54:00Z">
                    <w:rPr>
                      <w:rFonts w:ascii="Calibri" w:eastAsia="Times New Roman" w:hAnsi="Calibri" w:cs="Calibri"/>
                      <w:i/>
                      <w:iCs/>
                      <w:color w:val="000000"/>
                      <w:kern w:val="0"/>
                      <w:sz w:val="22"/>
                      <w:szCs w:val="22"/>
                      <w14:ligatures w14:val="none"/>
                    </w:rPr>
                  </w:rPrChange>
                </w:rPr>
                <w:t>Q3</w:t>
              </w:r>
            </w:ins>
          </w:p>
        </w:tc>
        <w:tc>
          <w:tcPr>
            <w:tcW w:w="1008" w:type="dxa"/>
            <w:tcBorders>
              <w:top w:val="nil"/>
              <w:left w:val="nil"/>
              <w:bottom w:val="single" w:sz="4" w:space="0" w:color="auto"/>
              <w:right w:val="single" w:sz="4" w:space="0" w:color="auto"/>
            </w:tcBorders>
            <w:shd w:val="clear" w:color="auto" w:fill="auto"/>
            <w:noWrap/>
            <w:vAlign w:val="bottom"/>
            <w:hideMark/>
            <w:tcPrChange w:id="3718" w:author="Brian Blankenship" w:date="2024-01-09T09:39:00Z">
              <w:tcPr>
                <w:tcW w:w="1008" w:type="dxa"/>
                <w:gridSpan w:val="2"/>
                <w:tcBorders>
                  <w:top w:val="nil"/>
                  <w:left w:val="nil"/>
                  <w:bottom w:val="single" w:sz="4" w:space="0" w:color="auto"/>
                  <w:right w:val="single" w:sz="4" w:space="0" w:color="auto"/>
                </w:tcBorders>
                <w:shd w:val="clear" w:color="auto" w:fill="auto"/>
                <w:noWrap/>
                <w:vAlign w:val="bottom"/>
                <w:hideMark/>
              </w:tcPr>
            </w:tcPrChange>
          </w:tcPr>
          <w:p w14:paraId="795F813B" w14:textId="77777777" w:rsidR="00093B8E" w:rsidRPr="00BE7064" w:rsidRDefault="00093B8E">
            <w:pPr>
              <w:spacing w:after="0" w:line="240" w:lineRule="auto"/>
              <w:contextualSpacing/>
              <w:jc w:val="both"/>
              <w:rPr>
                <w:ins w:id="3719" w:author="Michael Allen" w:date="2023-12-28T09:45:00Z"/>
                <w:rFonts w:ascii="Calibri" w:eastAsia="Times New Roman" w:hAnsi="Calibri" w:cs="Calibri"/>
                <w:i/>
                <w:iCs/>
                <w:color w:val="000000"/>
                <w:kern w:val="0"/>
                <w:sz w:val="16"/>
                <w:szCs w:val="16"/>
                <w14:ligatures w14:val="none"/>
                <w:rPrChange w:id="3720" w:author="Michael Flynn" w:date="2024-01-08T12:54:00Z">
                  <w:rPr>
                    <w:ins w:id="3721" w:author="Michael Allen" w:date="2023-12-28T09:45:00Z"/>
                    <w:rFonts w:ascii="Calibri" w:eastAsia="Times New Roman" w:hAnsi="Calibri" w:cs="Calibri"/>
                    <w:i/>
                    <w:iCs/>
                    <w:color w:val="000000"/>
                    <w:kern w:val="0"/>
                    <w:sz w:val="22"/>
                    <w:szCs w:val="22"/>
                    <w14:ligatures w14:val="none"/>
                  </w:rPr>
                </w:rPrChange>
              </w:rPr>
              <w:pPrChange w:id="3722" w:author="Brian Blankenship" w:date="2024-01-08T18:01:00Z">
                <w:pPr>
                  <w:spacing w:after="0" w:line="240" w:lineRule="auto"/>
                  <w:jc w:val="center"/>
                </w:pPr>
              </w:pPrChange>
            </w:pPr>
            <w:ins w:id="3723" w:author="Michael Allen" w:date="2023-12-28T09:45:00Z">
              <w:r w:rsidRPr="00BE7064">
                <w:rPr>
                  <w:rFonts w:ascii="Calibri" w:eastAsia="Times New Roman" w:hAnsi="Calibri" w:cs="Calibri"/>
                  <w:i/>
                  <w:iCs/>
                  <w:color w:val="000000"/>
                  <w:kern w:val="0"/>
                  <w:sz w:val="16"/>
                  <w:szCs w:val="16"/>
                  <w14:ligatures w14:val="none"/>
                  <w:rPrChange w:id="3724" w:author="Michael Flynn" w:date="2024-01-08T12:54:00Z">
                    <w:rPr>
                      <w:rFonts w:ascii="Calibri" w:eastAsia="Times New Roman" w:hAnsi="Calibri" w:cs="Calibri"/>
                      <w:i/>
                      <w:iCs/>
                      <w:color w:val="000000"/>
                      <w:kern w:val="0"/>
                      <w:sz w:val="22"/>
                      <w:szCs w:val="22"/>
                      <w14:ligatures w14:val="none"/>
                    </w:rPr>
                  </w:rPrChange>
                </w:rPr>
                <w:t>Q4</w:t>
              </w:r>
            </w:ins>
          </w:p>
        </w:tc>
      </w:tr>
      <w:tr w:rsidR="00835E2A" w:rsidRPr="00BE7064" w14:paraId="5B2B7BEE" w14:textId="77777777" w:rsidTr="00BD4C6D">
        <w:tblPrEx>
          <w:tblPrExChange w:id="3725" w:author="Brian Blankenship" w:date="2024-01-09T09:39:00Z">
            <w:tblPrEx>
              <w:tblW w:w="0" w:type="auto"/>
            </w:tblPrEx>
          </w:tblPrExChange>
        </w:tblPrEx>
        <w:trPr>
          <w:trHeight w:hRule="exact" w:val="173"/>
          <w:jc w:val="center"/>
          <w:ins w:id="3726" w:author="Michael Allen" w:date="2023-12-28T09:45:00Z"/>
          <w:trPrChange w:id="3727" w:author="Brian Blankenship" w:date="2024-01-09T09:39:00Z">
            <w:trPr>
              <w:gridBefore w:val="1"/>
              <w:gridAfter w:val="0"/>
              <w:trHeight w:val="301"/>
            </w:trPr>
          </w:trPrChange>
        </w:trPr>
        <w:tc>
          <w:tcPr>
            <w:tcW w:w="3456" w:type="dxa"/>
            <w:tcBorders>
              <w:top w:val="single" w:sz="4" w:space="0" w:color="auto"/>
              <w:left w:val="nil"/>
              <w:bottom w:val="nil"/>
              <w:right w:val="nil"/>
            </w:tcBorders>
            <w:shd w:val="clear" w:color="auto" w:fill="auto"/>
            <w:noWrap/>
            <w:vAlign w:val="bottom"/>
            <w:hideMark/>
            <w:tcPrChange w:id="3728" w:author="Brian Blankenship" w:date="2024-01-09T09:39:00Z">
              <w:tcPr>
                <w:tcW w:w="2880" w:type="dxa"/>
                <w:gridSpan w:val="7"/>
                <w:tcBorders>
                  <w:top w:val="nil"/>
                  <w:left w:val="nil"/>
                  <w:bottom w:val="nil"/>
                  <w:right w:val="nil"/>
                </w:tcBorders>
                <w:shd w:val="clear" w:color="auto" w:fill="auto"/>
                <w:noWrap/>
                <w:vAlign w:val="bottom"/>
                <w:hideMark/>
              </w:tcPr>
            </w:tcPrChange>
          </w:tcPr>
          <w:p w14:paraId="3CECE653" w14:textId="77777777" w:rsidR="00093B8E" w:rsidRPr="00BE7064" w:rsidRDefault="00093B8E">
            <w:pPr>
              <w:spacing w:after="0" w:line="240" w:lineRule="auto"/>
              <w:contextualSpacing/>
              <w:jc w:val="both"/>
              <w:rPr>
                <w:ins w:id="3729" w:author="Michael Allen" w:date="2023-12-28T09:45:00Z"/>
                <w:rFonts w:ascii="Calibri" w:eastAsia="Times New Roman" w:hAnsi="Calibri" w:cs="Calibri"/>
                <w:b/>
                <w:bCs/>
                <w:color w:val="000000"/>
                <w:kern w:val="0"/>
                <w:sz w:val="16"/>
                <w:szCs w:val="16"/>
                <w14:ligatures w14:val="none"/>
                <w:rPrChange w:id="3730" w:author="Michael Flynn" w:date="2024-01-08T12:54:00Z">
                  <w:rPr>
                    <w:ins w:id="3731" w:author="Michael Allen" w:date="2023-12-28T09:45:00Z"/>
                    <w:rFonts w:ascii="Calibri" w:eastAsia="Times New Roman" w:hAnsi="Calibri" w:cs="Calibri"/>
                    <w:b/>
                    <w:bCs/>
                    <w:color w:val="000000"/>
                    <w:kern w:val="0"/>
                    <w:sz w:val="22"/>
                    <w:szCs w:val="22"/>
                    <w14:ligatures w14:val="none"/>
                  </w:rPr>
                </w:rPrChange>
              </w:rPr>
              <w:pPrChange w:id="3732" w:author="Brian Blankenship" w:date="2024-01-08T18:01:00Z">
                <w:pPr>
                  <w:spacing w:after="0" w:line="240" w:lineRule="auto"/>
                </w:pPr>
              </w:pPrChange>
            </w:pPr>
            <w:ins w:id="3733" w:author="Michael Allen" w:date="2023-12-28T09:45:00Z">
              <w:r w:rsidRPr="00BE7064">
                <w:rPr>
                  <w:rFonts w:ascii="Calibri" w:eastAsia="Times New Roman" w:hAnsi="Calibri" w:cs="Calibri"/>
                  <w:b/>
                  <w:bCs/>
                  <w:color w:val="000000"/>
                  <w:kern w:val="0"/>
                  <w:sz w:val="16"/>
                  <w:szCs w:val="16"/>
                  <w14:ligatures w14:val="none"/>
                  <w:rPrChange w:id="3734" w:author="Michael Flynn" w:date="2024-01-08T12:54:00Z">
                    <w:rPr>
                      <w:rFonts w:ascii="Calibri" w:eastAsia="Times New Roman" w:hAnsi="Calibri" w:cs="Calibri"/>
                      <w:b/>
                      <w:bCs/>
                      <w:color w:val="000000"/>
                      <w:kern w:val="0"/>
                      <w:sz w:val="22"/>
                      <w:szCs w:val="22"/>
                      <w14:ligatures w14:val="none"/>
                    </w:rPr>
                  </w:rPrChange>
                </w:rPr>
                <w:t>Formative Tasks</w:t>
              </w:r>
            </w:ins>
          </w:p>
        </w:tc>
        <w:tc>
          <w:tcPr>
            <w:tcW w:w="1008" w:type="dxa"/>
            <w:tcBorders>
              <w:top w:val="single" w:sz="4" w:space="0" w:color="auto"/>
              <w:left w:val="single" w:sz="4" w:space="0" w:color="auto"/>
              <w:bottom w:val="nil"/>
              <w:right w:val="nil"/>
            </w:tcBorders>
            <w:shd w:val="clear" w:color="auto" w:fill="auto"/>
            <w:noWrap/>
            <w:vAlign w:val="bottom"/>
            <w:hideMark/>
            <w:tcPrChange w:id="3735" w:author="Brian Blankenship" w:date="2024-01-09T09:39:00Z">
              <w:tcPr>
                <w:tcW w:w="1008" w:type="dxa"/>
                <w:gridSpan w:val="4"/>
                <w:tcBorders>
                  <w:top w:val="nil"/>
                  <w:left w:val="single" w:sz="4" w:space="0" w:color="auto"/>
                  <w:bottom w:val="nil"/>
                  <w:right w:val="nil"/>
                </w:tcBorders>
                <w:shd w:val="clear" w:color="auto" w:fill="auto"/>
                <w:noWrap/>
                <w:vAlign w:val="bottom"/>
                <w:hideMark/>
              </w:tcPr>
            </w:tcPrChange>
          </w:tcPr>
          <w:p w14:paraId="674CD691" w14:textId="77777777" w:rsidR="00093B8E" w:rsidRPr="00BE7064" w:rsidRDefault="00093B8E">
            <w:pPr>
              <w:spacing w:after="0" w:line="240" w:lineRule="auto"/>
              <w:contextualSpacing/>
              <w:jc w:val="both"/>
              <w:rPr>
                <w:ins w:id="3736" w:author="Michael Allen" w:date="2023-12-28T09:45:00Z"/>
                <w:rFonts w:ascii="Calibri" w:eastAsia="Times New Roman" w:hAnsi="Calibri" w:cs="Calibri"/>
                <w:color w:val="000000"/>
                <w:kern w:val="0"/>
                <w:sz w:val="16"/>
                <w:szCs w:val="16"/>
                <w14:ligatures w14:val="none"/>
                <w:rPrChange w:id="3737" w:author="Michael Flynn" w:date="2024-01-08T12:54:00Z">
                  <w:rPr>
                    <w:ins w:id="3738" w:author="Michael Allen" w:date="2023-12-28T09:45:00Z"/>
                    <w:rFonts w:ascii="Calibri" w:eastAsia="Times New Roman" w:hAnsi="Calibri" w:cs="Calibri"/>
                    <w:color w:val="000000"/>
                    <w:kern w:val="0"/>
                    <w:sz w:val="22"/>
                    <w:szCs w:val="22"/>
                    <w14:ligatures w14:val="none"/>
                  </w:rPr>
                </w:rPrChange>
              </w:rPr>
              <w:pPrChange w:id="3739" w:author="Brian Blankenship" w:date="2024-01-08T18:01:00Z">
                <w:pPr>
                  <w:spacing w:after="0" w:line="240" w:lineRule="auto"/>
                </w:pPr>
              </w:pPrChange>
            </w:pPr>
            <w:ins w:id="3740" w:author="Michael Allen" w:date="2023-12-28T09:45:00Z">
              <w:r w:rsidRPr="00BE7064">
                <w:rPr>
                  <w:rFonts w:ascii="Calibri" w:eastAsia="Times New Roman" w:hAnsi="Calibri" w:cs="Calibri"/>
                  <w:color w:val="000000"/>
                  <w:kern w:val="0"/>
                  <w:sz w:val="16"/>
                  <w:szCs w:val="16"/>
                  <w14:ligatures w14:val="none"/>
                  <w:rPrChange w:id="374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single" w:sz="4" w:space="0" w:color="auto"/>
              <w:left w:val="single" w:sz="4" w:space="0" w:color="auto"/>
              <w:bottom w:val="nil"/>
              <w:right w:val="nil"/>
            </w:tcBorders>
            <w:shd w:val="clear" w:color="auto" w:fill="auto"/>
            <w:noWrap/>
            <w:vAlign w:val="bottom"/>
            <w:hideMark/>
            <w:tcPrChange w:id="3742" w:author="Brian Blankenship" w:date="2024-01-09T09:39:00Z">
              <w:tcPr>
                <w:tcW w:w="1008" w:type="dxa"/>
                <w:gridSpan w:val="4"/>
                <w:tcBorders>
                  <w:top w:val="nil"/>
                  <w:left w:val="single" w:sz="4" w:space="0" w:color="auto"/>
                  <w:bottom w:val="nil"/>
                  <w:right w:val="nil"/>
                </w:tcBorders>
                <w:shd w:val="clear" w:color="auto" w:fill="auto"/>
                <w:noWrap/>
                <w:vAlign w:val="bottom"/>
                <w:hideMark/>
              </w:tcPr>
            </w:tcPrChange>
          </w:tcPr>
          <w:p w14:paraId="09D05F68" w14:textId="77777777" w:rsidR="00093B8E" w:rsidRPr="00BE7064" w:rsidRDefault="00093B8E">
            <w:pPr>
              <w:spacing w:after="0" w:line="240" w:lineRule="auto"/>
              <w:contextualSpacing/>
              <w:jc w:val="both"/>
              <w:rPr>
                <w:ins w:id="3743" w:author="Michael Allen" w:date="2023-12-28T09:45:00Z"/>
                <w:rFonts w:ascii="Calibri" w:eastAsia="Times New Roman" w:hAnsi="Calibri" w:cs="Calibri"/>
                <w:color w:val="000000"/>
                <w:kern w:val="0"/>
                <w:sz w:val="16"/>
                <w:szCs w:val="16"/>
                <w14:ligatures w14:val="none"/>
                <w:rPrChange w:id="3744" w:author="Michael Flynn" w:date="2024-01-08T12:54:00Z">
                  <w:rPr>
                    <w:ins w:id="3745" w:author="Michael Allen" w:date="2023-12-28T09:45:00Z"/>
                    <w:rFonts w:ascii="Calibri" w:eastAsia="Times New Roman" w:hAnsi="Calibri" w:cs="Calibri"/>
                    <w:color w:val="000000"/>
                    <w:kern w:val="0"/>
                    <w:sz w:val="22"/>
                    <w:szCs w:val="22"/>
                    <w14:ligatures w14:val="none"/>
                  </w:rPr>
                </w:rPrChange>
              </w:rPr>
              <w:pPrChange w:id="3746" w:author="Brian Blankenship" w:date="2024-01-08T18:01:00Z">
                <w:pPr>
                  <w:spacing w:after="0" w:line="240" w:lineRule="auto"/>
                </w:pPr>
              </w:pPrChange>
            </w:pPr>
            <w:ins w:id="3747" w:author="Michael Allen" w:date="2023-12-28T09:45:00Z">
              <w:r w:rsidRPr="00BE7064">
                <w:rPr>
                  <w:rFonts w:ascii="Calibri" w:eastAsia="Times New Roman" w:hAnsi="Calibri" w:cs="Calibri"/>
                  <w:color w:val="000000"/>
                  <w:kern w:val="0"/>
                  <w:sz w:val="16"/>
                  <w:szCs w:val="16"/>
                  <w14:ligatures w14:val="none"/>
                  <w:rPrChange w:id="374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single" w:sz="4" w:space="0" w:color="auto"/>
              <w:left w:val="nil"/>
              <w:bottom w:val="nil"/>
              <w:right w:val="nil"/>
            </w:tcBorders>
            <w:shd w:val="clear" w:color="auto" w:fill="auto"/>
            <w:noWrap/>
            <w:vAlign w:val="bottom"/>
            <w:hideMark/>
            <w:tcPrChange w:id="3749" w:author="Brian Blankenship" w:date="2024-01-09T09:39:00Z">
              <w:tcPr>
                <w:tcW w:w="1008" w:type="dxa"/>
                <w:gridSpan w:val="6"/>
                <w:tcBorders>
                  <w:top w:val="nil"/>
                  <w:left w:val="nil"/>
                  <w:bottom w:val="nil"/>
                  <w:right w:val="nil"/>
                </w:tcBorders>
                <w:shd w:val="clear" w:color="auto" w:fill="auto"/>
                <w:noWrap/>
                <w:vAlign w:val="bottom"/>
                <w:hideMark/>
              </w:tcPr>
            </w:tcPrChange>
          </w:tcPr>
          <w:p w14:paraId="19E8CD62" w14:textId="77777777" w:rsidR="00093B8E" w:rsidRPr="00BE7064" w:rsidRDefault="00093B8E">
            <w:pPr>
              <w:spacing w:after="0" w:line="240" w:lineRule="auto"/>
              <w:contextualSpacing/>
              <w:jc w:val="both"/>
              <w:rPr>
                <w:ins w:id="3750" w:author="Michael Allen" w:date="2023-12-28T09:45:00Z"/>
                <w:rFonts w:ascii="Calibri" w:eastAsia="Times New Roman" w:hAnsi="Calibri" w:cs="Calibri"/>
                <w:color w:val="000000"/>
                <w:kern w:val="0"/>
                <w:sz w:val="16"/>
                <w:szCs w:val="16"/>
                <w14:ligatures w14:val="none"/>
                <w:rPrChange w:id="3751" w:author="Michael Flynn" w:date="2024-01-08T12:54:00Z">
                  <w:rPr>
                    <w:ins w:id="3752" w:author="Michael Allen" w:date="2023-12-28T09:45:00Z"/>
                    <w:rFonts w:ascii="Calibri" w:eastAsia="Times New Roman" w:hAnsi="Calibri" w:cs="Calibri"/>
                    <w:color w:val="000000"/>
                    <w:kern w:val="0"/>
                    <w:sz w:val="22"/>
                    <w:szCs w:val="22"/>
                    <w14:ligatures w14:val="none"/>
                  </w:rPr>
                </w:rPrChange>
              </w:rPr>
              <w:pPrChange w:id="3753" w:author="Brian Blankenship" w:date="2024-01-08T18:01:00Z">
                <w:pPr>
                  <w:spacing w:after="0" w:line="240" w:lineRule="auto"/>
                </w:pPr>
              </w:pPrChange>
            </w:pPr>
          </w:p>
        </w:tc>
        <w:tc>
          <w:tcPr>
            <w:tcW w:w="1008" w:type="dxa"/>
            <w:tcBorders>
              <w:top w:val="single" w:sz="4" w:space="0" w:color="auto"/>
              <w:left w:val="nil"/>
              <w:bottom w:val="nil"/>
              <w:right w:val="nil"/>
            </w:tcBorders>
            <w:shd w:val="clear" w:color="auto" w:fill="auto"/>
            <w:noWrap/>
            <w:vAlign w:val="bottom"/>
            <w:hideMark/>
            <w:tcPrChange w:id="3754" w:author="Brian Blankenship" w:date="2024-01-09T09:39:00Z">
              <w:tcPr>
                <w:tcW w:w="1008" w:type="dxa"/>
                <w:gridSpan w:val="5"/>
                <w:tcBorders>
                  <w:top w:val="nil"/>
                  <w:left w:val="nil"/>
                  <w:bottom w:val="nil"/>
                  <w:right w:val="nil"/>
                </w:tcBorders>
                <w:shd w:val="clear" w:color="auto" w:fill="auto"/>
                <w:noWrap/>
                <w:vAlign w:val="bottom"/>
                <w:hideMark/>
              </w:tcPr>
            </w:tcPrChange>
          </w:tcPr>
          <w:p w14:paraId="131BEFB6" w14:textId="77777777" w:rsidR="00093B8E" w:rsidRPr="00BE7064" w:rsidRDefault="00093B8E">
            <w:pPr>
              <w:spacing w:after="0" w:line="240" w:lineRule="auto"/>
              <w:contextualSpacing/>
              <w:jc w:val="both"/>
              <w:rPr>
                <w:ins w:id="3755" w:author="Michael Allen" w:date="2023-12-28T09:45:00Z"/>
                <w:rFonts w:eastAsia="Times New Roman"/>
                <w:kern w:val="0"/>
                <w:sz w:val="16"/>
                <w:szCs w:val="16"/>
                <w14:ligatures w14:val="none"/>
                <w:rPrChange w:id="3756" w:author="Michael Flynn" w:date="2024-01-08T12:54:00Z">
                  <w:rPr>
                    <w:ins w:id="3757" w:author="Michael Allen" w:date="2023-12-28T09:45:00Z"/>
                    <w:rFonts w:eastAsia="Times New Roman"/>
                    <w:kern w:val="0"/>
                    <w:sz w:val="20"/>
                    <w:szCs w:val="20"/>
                    <w14:ligatures w14:val="none"/>
                  </w:rPr>
                </w:rPrChange>
              </w:rPr>
              <w:pPrChange w:id="3758" w:author="Brian Blankenship" w:date="2024-01-08T18:01:00Z">
                <w:pPr>
                  <w:spacing w:after="0" w:line="240" w:lineRule="auto"/>
                </w:pPr>
              </w:pPrChange>
            </w:pPr>
          </w:p>
        </w:tc>
        <w:tc>
          <w:tcPr>
            <w:tcW w:w="1008" w:type="dxa"/>
            <w:tcBorders>
              <w:top w:val="single" w:sz="4" w:space="0" w:color="auto"/>
              <w:left w:val="nil"/>
              <w:bottom w:val="nil"/>
              <w:right w:val="single" w:sz="4" w:space="0" w:color="auto"/>
            </w:tcBorders>
            <w:shd w:val="clear" w:color="auto" w:fill="auto"/>
            <w:noWrap/>
            <w:vAlign w:val="bottom"/>
            <w:hideMark/>
            <w:tcPrChange w:id="3759" w:author="Brian Blankenship" w:date="2024-01-09T09:39:00Z">
              <w:tcPr>
                <w:tcW w:w="1008" w:type="dxa"/>
                <w:gridSpan w:val="2"/>
                <w:tcBorders>
                  <w:top w:val="nil"/>
                  <w:left w:val="nil"/>
                  <w:bottom w:val="nil"/>
                  <w:right w:val="single" w:sz="4" w:space="0" w:color="auto"/>
                </w:tcBorders>
                <w:shd w:val="clear" w:color="auto" w:fill="auto"/>
                <w:noWrap/>
                <w:vAlign w:val="bottom"/>
                <w:hideMark/>
              </w:tcPr>
            </w:tcPrChange>
          </w:tcPr>
          <w:p w14:paraId="31C7DB0E" w14:textId="77777777" w:rsidR="00093B8E" w:rsidRPr="00BE7064" w:rsidRDefault="00093B8E">
            <w:pPr>
              <w:spacing w:after="0" w:line="240" w:lineRule="auto"/>
              <w:contextualSpacing/>
              <w:jc w:val="both"/>
              <w:rPr>
                <w:ins w:id="3760" w:author="Michael Allen" w:date="2023-12-28T09:45:00Z"/>
                <w:rFonts w:ascii="Calibri" w:eastAsia="Times New Roman" w:hAnsi="Calibri" w:cs="Calibri"/>
                <w:color w:val="000000"/>
                <w:kern w:val="0"/>
                <w:sz w:val="16"/>
                <w:szCs w:val="16"/>
                <w14:ligatures w14:val="none"/>
                <w:rPrChange w:id="3761" w:author="Michael Flynn" w:date="2024-01-08T12:54:00Z">
                  <w:rPr>
                    <w:ins w:id="3762" w:author="Michael Allen" w:date="2023-12-28T09:45:00Z"/>
                    <w:rFonts w:ascii="Calibri" w:eastAsia="Times New Roman" w:hAnsi="Calibri" w:cs="Calibri"/>
                    <w:color w:val="000000"/>
                    <w:kern w:val="0"/>
                    <w:sz w:val="22"/>
                    <w:szCs w:val="22"/>
                    <w14:ligatures w14:val="none"/>
                  </w:rPr>
                </w:rPrChange>
              </w:rPr>
              <w:pPrChange w:id="3763" w:author="Brian Blankenship" w:date="2024-01-08T18:01:00Z">
                <w:pPr>
                  <w:spacing w:after="0" w:line="240" w:lineRule="auto"/>
                </w:pPr>
              </w:pPrChange>
            </w:pPr>
            <w:ins w:id="3764" w:author="Michael Allen" w:date="2023-12-28T09:45:00Z">
              <w:r w:rsidRPr="00BE7064">
                <w:rPr>
                  <w:rFonts w:ascii="Calibri" w:eastAsia="Times New Roman" w:hAnsi="Calibri" w:cs="Calibri"/>
                  <w:color w:val="000000"/>
                  <w:kern w:val="0"/>
                  <w:sz w:val="16"/>
                  <w:szCs w:val="16"/>
                  <w14:ligatures w14:val="none"/>
                  <w:rPrChange w:id="3765"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3833EF00" w14:textId="77777777" w:rsidTr="00EB3877">
        <w:tblPrEx>
          <w:tblPrExChange w:id="3766" w:author="Michael Flynn" w:date="2024-01-08T13:27:00Z">
            <w:tblPrEx>
              <w:tblW w:w="0" w:type="auto"/>
            </w:tblPrEx>
          </w:tblPrExChange>
        </w:tblPrEx>
        <w:trPr>
          <w:trHeight w:hRule="exact" w:val="173"/>
          <w:jc w:val="center"/>
          <w:ins w:id="3767" w:author="Michael Allen" w:date="2023-12-28T09:45:00Z"/>
          <w:trPrChange w:id="3768"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3769" w:author="Michael Flynn" w:date="2024-01-08T13:27:00Z">
              <w:tcPr>
                <w:tcW w:w="2880" w:type="dxa"/>
                <w:gridSpan w:val="7"/>
                <w:tcBorders>
                  <w:top w:val="nil"/>
                  <w:left w:val="nil"/>
                  <w:bottom w:val="nil"/>
                  <w:right w:val="nil"/>
                </w:tcBorders>
                <w:shd w:val="clear" w:color="auto" w:fill="auto"/>
                <w:noWrap/>
                <w:vAlign w:val="bottom"/>
                <w:hideMark/>
              </w:tcPr>
            </w:tcPrChange>
          </w:tcPr>
          <w:p w14:paraId="2E3E3D1E" w14:textId="77777777" w:rsidR="00093B8E" w:rsidRPr="00BE7064" w:rsidRDefault="00093B8E">
            <w:pPr>
              <w:spacing w:after="0" w:line="240" w:lineRule="auto"/>
              <w:contextualSpacing/>
              <w:jc w:val="both"/>
              <w:rPr>
                <w:ins w:id="3770" w:author="Michael Allen" w:date="2023-12-28T09:45:00Z"/>
                <w:rFonts w:ascii="Calibri" w:eastAsia="Times New Roman" w:hAnsi="Calibri" w:cs="Calibri"/>
                <w:color w:val="000000"/>
                <w:kern w:val="0"/>
                <w:sz w:val="16"/>
                <w:szCs w:val="16"/>
                <w14:ligatures w14:val="none"/>
                <w:rPrChange w:id="3771" w:author="Michael Flynn" w:date="2024-01-08T12:54:00Z">
                  <w:rPr>
                    <w:ins w:id="3772" w:author="Michael Allen" w:date="2023-12-28T09:45:00Z"/>
                    <w:rFonts w:ascii="Calibri" w:eastAsia="Times New Roman" w:hAnsi="Calibri" w:cs="Calibri"/>
                    <w:color w:val="000000"/>
                    <w:kern w:val="0"/>
                    <w:sz w:val="22"/>
                    <w:szCs w:val="22"/>
                    <w14:ligatures w14:val="none"/>
                  </w:rPr>
                </w:rPrChange>
              </w:rPr>
              <w:pPrChange w:id="3773" w:author="Brian Blankenship" w:date="2024-01-08T18:01:00Z">
                <w:pPr>
                  <w:spacing w:after="0" w:line="240" w:lineRule="auto"/>
                </w:pPr>
              </w:pPrChange>
            </w:pPr>
            <w:ins w:id="3774" w:author="Michael Allen" w:date="2023-12-28T09:45:00Z">
              <w:r w:rsidRPr="00BE7064">
                <w:rPr>
                  <w:rFonts w:ascii="Calibri" w:eastAsia="Times New Roman" w:hAnsi="Calibri" w:cs="Calibri"/>
                  <w:color w:val="000000"/>
                  <w:kern w:val="0"/>
                  <w:sz w:val="16"/>
                  <w:szCs w:val="16"/>
                  <w14:ligatures w14:val="none"/>
                  <w:rPrChange w:id="3775" w:author="Michael Flynn" w:date="2024-01-08T12:54:00Z">
                    <w:rPr>
                      <w:rFonts w:ascii="Calibri" w:eastAsia="Times New Roman" w:hAnsi="Calibri" w:cs="Calibri"/>
                      <w:color w:val="000000"/>
                      <w:kern w:val="0"/>
                      <w:sz w:val="22"/>
                      <w:szCs w:val="22"/>
                      <w14:ligatures w14:val="none"/>
                    </w:rPr>
                  </w:rPrChange>
                </w:rPr>
                <w:t>Contracts with survey firms</w:t>
              </w:r>
            </w:ins>
          </w:p>
        </w:tc>
        <w:tc>
          <w:tcPr>
            <w:tcW w:w="1008" w:type="dxa"/>
            <w:tcBorders>
              <w:top w:val="nil"/>
              <w:left w:val="single" w:sz="4" w:space="0" w:color="auto"/>
              <w:bottom w:val="nil"/>
              <w:right w:val="nil"/>
            </w:tcBorders>
            <w:shd w:val="clear" w:color="000000" w:fill="8EA9DB"/>
            <w:noWrap/>
            <w:vAlign w:val="bottom"/>
            <w:hideMark/>
            <w:tcPrChange w:id="3776" w:author="Michael Flynn" w:date="2024-01-08T13:27:00Z">
              <w:tcPr>
                <w:tcW w:w="1008" w:type="dxa"/>
                <w:gridSpan w:val="4"/>
                <w:tcBorders>
                  <w:top w:val="nil"/>
                  <w:left w:val="single" w:sz="4" w:space="0" w:color="auto"/>
                  <w:bottom w:val="nil"/>
                  <w:right w:val="nil"/>
                </w:tcBorders>
                <w:shd w:val="clear" w:color="000000" w:fill="8EA9DB"/>
                <w:noWrap/>
                <w:vAlign w:val="bottom"/>
                <w:hideMark/>
              </w:tcPr>
            </w:tcPrChange>
          </w:tcPr>
          <w:p w14:paraId="24BB71B4" w14:textId="77777777" w:rsidR="00093B8E" w:rsidRPr="00BE7064" w:rsidRDefault="00093B8E">
            <w:pPr>
              <w:spacing w:after="0" w:line="240" w:lineRule="auto"/>
              <w:contextualSpacing/>
              <w:jc w:val="both"/>
              <w:rPr>
                <w:ins w:id="3777" w:author="Michael Allen" w:date="2023-12-28T09:45:00Z"/>
                <w:rFonts w:ascii="Calibri" w:eastAsia="Times New Roman" w:hAnsi="Calibri" w:cs="Calibri"/>
                <w:color w:val="000000"/>
                <w:kern w:val="0"/>
                <w:sz w:val="16"/>
                <w:szCs w:val="16"/>
                <w14:ligatures w14:val="none"/>
                <w:rPrChange w:id="3778" w:author="Michael Flynn" w:date="2024-01-08T12:54:00Z">
                  <w:rPr>
                    <w:ins w:id="3779" w:author="Michael Allen" w:date="2023-12-28T09:45:00Z"/>
                    <w:rFonts w:ascii="Calibri" w:eastAsia="Times New Roman" w:hAnsi="Calibri" w:cs="Calibri"/>
                    <w:color w:val="000000"/>
                    <w:kern w:val="0"/>
                    <w:sz w:val="22"/>
                    <w:szCs w:val="22"/>
                    <w14:ligatures w14:val="none"/>
                  </w:rPr>
                </w:rPrChange>
              </w:rPr>
              <w:pPrChange w:id="3780" w:author="Brian Blankenship" w:date="2024-01-08T18:01:00Z">
                <w:pPr>
                  <w:spacing w:after="0" w:line="240" w:lineRule="auto"/>
                </w:pPr>
              </w:pPrChange>
            </w:pPr>
            <w:ins w:id="3781" w:author="Michael Allen" w:date="2023-12-28T09:45:00Z">
              <w:r w:rsidRPr="00BE7064">
                <w:rPr>
                  <w:rFonts w:ascii="Calibri" w:eastAsia="Times New Roman" w:hAnsi="Calibri" w:cs="Calibri"/>
                  <w:color w:val="000000"/>
                  <w:kern w:val="0"/>
                  <w:sz w:val="16"/>
                  <w:szCs w:val="16"/>
                  <w14:ligatures w14:val="none"/>
                  <w:rPrChange w:id="3782"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right w:val="nil"/>
            </w:tcBorders>
            <w:shd w:val="clear" w:color="auto" w:fill="auto"/>
            <w:noWrap/>
            <w:vAlign w:val="bottom"/>
            <w:hideMark/>
            <w:tcPrChange w:id="3783"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4605DD02" w14:textId="77777777" w:rsidR="00093B8E" w:rsidRPr="00BE7064" w:rsidRDefault="00093B8E">
            <w:pPr>
              <w:spacing w:after="0" w:line="240" w:lineRule="auto"/>
              <w:contextualSpacing/>
              <w:jc w:val="both"/>
              <w:rPr>
                <w:ins w:id="3784" w:author="Michael Allen" w:date="2023-12-28T09:45:00Z"/>
                <w:rFonts w:ascii="Calibri" w:eastAsia="Times New Roman" w:hAnsi="Calibri" w:cs="Calibri"/>
                <w:color w:val="000000"/>
                <w:kern w:val="0"/>
                <w:sz w:val="16"/>
                <w:szCs w:val="16"/>
                <w14:ligatures w14:val="none"/>
                <w:rPrChange w:id="3785" w:author="Michael Flynn" w:date="2024-01-08T12:54:00Z">
                  <w:rPr>
                    <w:ins w:id="3786" w:author="Michael Allen" w:date="2023-12-28T09:45:00Z"/>
                    <w:rFonts w:ascii="Calibri" w:eastAsia="Times New Roman" w:hAnsi="Calibri" w:cs="Calibri"/>
                    <w:color w:val="000000"/>
                    <w:kern w:val="0"/>
                    <w:sz w:val="22"/>
                    <w:szCs w:val="22"/>
                    <w14:ligatures w14:val="none"/>
                  </w:rPr>
                </w:rPrChange>
              </w:rPr>
              <w:pPrChange w:id="3787" w:author="Brian Blankenship" w:date="2024-01-08T18:01:00Z">
                <w:pPr>
                  <w:spacing w:after="0" w:line="240" w:lineRule="auto"/>
                </w:pPr>
              </w:pPrChange>
            </w:pPr>
            <w:ins w:id="3788" w:author="Michael Allen" w:date="2023-12-28T09:45:00Z">
              <w:r w:rsidRPr="00BE7064">
                <w:rPr>
                  <w:rFonts w:ascii="Calibri" w:eastAsia="Times New Roman" w:hAnsi="Calibri" w:cs="Calibri"/>
                  <w:color w:val="000000"/>
                  <w:kern w:val="0"/>
                  <w:sz w:val="16"/>
                  <w:szCs w:val="16"/>
                  <w14:ligatures w14:val="none"/>
                  <w:rPrChange w:id="378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3790" w:author="Michael Flynn" w:date="2024-01-08T13:27:00Z">
              <w:tcPr>
                <w:tcW w:w="1008" w:type="dxa"/>
                <w:gridSpan w:val="6"/>
                <w:tcBorders>
                  <w:top w:val="nil"/>
                  <w:left w:val="nil"/>
                  <w:bottom w:val="nil"/>
                  <w:right w:val="nil"/>
                </w:tcBorders>
                <w:shd w:val="clear" w:color="auto" w:fill="auto"/>
                <w:noWrap/>
                <w:vAlign w:val="bottom"/>
                <w:hideMark/>
              </w:tcPr>
            </w:tcPrChange>
          </w:tcPr>
          <w:p w14:paraId="69FC6EAA" w14:textId="77777777" w:rsidR="00093B8E" w:rsidRPr="00BE7064" w:rsidRDefault="00093B8E">
            <w:pPr>
              <w:spacing w:after="0" w:line="240" w:lineRule="auto"/>
              <w:contextualSpacing/>
              <w:jc w:val="both"/>
              <w:rPr>
                <w:ins w:id="3791" w:author="Michael Allen" w:date="2023-12-28T09:45:00Z"/>
                <w:rFonts w:ascii="Calibri" w:eastAsia="Times New Roman" w:hAnsi="Calibri" w:cs="Calibri"/>
                <w:color w:val="000000"/>
                <w:kern w:val="0"/>
                <w:sz w:val="16"/>
                <w:szCs w:val="16"/>
                <w14:ligatures w14:val="none"/>
                <w:rPrChange w:id="3792" w:author="Michael Flynn" w:date="2024-01-08T12:54:00Z">
                  <w:rPr>
                    <w:ins w:id="3793" w:author="Michael Allen" w:date="2023-12-28T09:45:00Z"/>
                    <w:rFonts w:ascii="Calibri" w:eastAsia="Times New Roman" w:hAnsi="Calibri" w:cs="Calibri"/>
                    <w:color w:val="000000"/>
                    <w:kern w:val="0"/>
                    <w:sz w:val="22"/>
                    <w:szCs w:val="22"/>
                    <w14:ligatures w14:val="none"/>
                  </w:rPr>
                </w:rPrChange>
              </w:rPr>
              <w:pPrChange w:id="3794"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3795" w:author="Michael Flynn" w:date="2024-01-08T13:27:00Z">
              <w:tcPr>
                <w:tcW w:w="1008" w:type="dxa"/>
                <w:gridSpan w:val="5"/>
                <w:tcBorders>
                  <w:top w:val="nil"/>
                  <w:left w:val="nil"/>
                  <w:bottom w:val="nil"/>
                  <w:right w:val="nil"/>
                </w:tcBorders>
                <w:shd w:val="clear" w:color="auto" w:fill="auto"/>
                <w:noWrap/>
                <w:vAlign w:val="bottom"/>
                <w:hideMark/>
              </w:tcPr>
            </w:tcPrChange>
          </w:tcPr>
          <w:p w14:paraId="142E60E7" w14:textId="77777777" w:rsidR="00093B8E" w:rsidRPr="00BE7064" w:rsidRDefault="00093B8E">
            <w:pPr>
              <w:spacing w:after="0" w:line="240" w:lineRule="auto"/>
              <w:contextualSpacing/>
              <w:jc w:val="both"/>
              <w:rPr>
                <w:ins w:id="3796" w:author="Michael Allen" w:date="2023-12-28T09:45:00Z"/>
                <w:rFonts w:eastAsia="Times New Roman"/>
                <w:kern w:val="0"/>
                <w:sz w:val="16"/>
                <w:szCs w:val="16"/>
                <w14:ligatures w14:val="none"/>
                <w:rPrChange w:id="3797" w:author="Michael Flynn" w:date="2024-01-08T12:54:00Z">
                  <w:rPr>
                    <w:ins w:id="3798" w:author="Michael Allen" w:date="2023-12-28T09:45:00Z"/>
                    <w:rFonts w:eastAsia="Times New Roman"/>
                    <w:kern w:val="0"/>
                    <w:sz w:val="20"/>
                    <w:szCs w:val="20"/>
                    <w14:ligatures w14:val="none"/>
                  </w:rPr>
                </w:rPrChange>
              </w:rPr>
              <w:pPrChange w:id="3799"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3800" w:author="Michael Flynn" w:date="2024-01-08T13:27:00Z">
              <w:tcPr>
                <w:tcW w:w="1008" w:type="dxa"/>
                <w:gridSpan w:val="2"/>
                <w:tcBorders>
                  <w:top w:val="nil"/>
                  <w:left w:val="nil"/>
                  <w:bottom w:val="nil"/>
                  <w:right w:val="single" w:sz="4" w:space="0" w:color="auto"/>
                </w:tcBorders>
                <w:shd w:val="clear" w:color="auto" w:fill="auto"/>
                <w:noWrap/>
                <w:vAlign w:val="bottom"/>
                <w:hideMark/>
              </w:tcPr>
            </w:tcPrChange>
          </w:tcPr>
          <w:p w14:paraId="52483C08" w14:textId="77777777" w:rsidR="00093B8E" w:rsidRPr="00BE7064" w:rsidRDefault="00093B8E">
            <w:pPr>
              <w:spacing w:after="0" w:line="240" w:lineRule="auto"/>
              <w:contextualSpacing/>
              <w:jc w:val="both"/>
              <w:rPr>
                <w:ins w:id="3801" w:author="Michael Allen" w:date="2023-12-28T09:45:00Z"/>
                <w:rFonts w:ascii="Calibri" w:eastAsia="Times New Roman" w:hAnsi="Calibri" w:cs="Calibri"/>
                <w:color w:val="000000"/>
                <w:kern w:val="0"/>
                <w:sz w:val="16"/>
                <w:szCs w:val="16"/>
                <w14:ligatures w14:val="none"/>
                <w:rPrChange w:id="3802" w:author="Michael Flynn" w:date="2024-01-08T12:54:00Z">
                  <w:rPr>
                    <w:ins w:id="3803" w:author="Michael Allen" w:date="2023-12-28T09:45:00Z"/>
                    <w:rFonts w:ascii="Calibri" w:eastAsia="Times New Roman" w:hAnsi="Calibri" w:cs="Calibri"/>
                    <w:color w:val="000000"/>
                    <w:kern w:val="0"/>
                    <w:sz w:val="22"/>
                    <w:szCs w:val="22"/>
                    <w14:ligatures w14:val="none"/>
                  </w:rPr>
                </w:rPrChange>
              </w:rPr>
              <w:pPrChange w:id="3804" w:author="Brian Blankenship" w:date="2024-01-08T18:01:00Z">
                <w:pPr>
                  <w:spacing w:after="0" w:line="240" w:lineRule="auto"/>
                </w:pPr>
              </w:pPrChange>
            </w:pPr>
            <w:ins w:id="3805" w:author="Michael Allen" w:date="2023-12-28T09:45:00Z">
              <w:r w:rsidRPr="00BE7064">
                <w:rPr>
                  <w:rFonts w:ascii="Calibri" w:eastAsia="Times New Roman" w:hAnsi="Calibri" w:cs="Calibri"/>
                  <w:color w:val="000000"/>
                  <w:kern w:val="0"/>
                  <w:sz w:val="16"/>
                  <w:szCs w:val="16"/>
                  <w14:ligatures w14:val="none"/>
                  <w:rPrChange w:id="3806"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1470FBCB" w14:textId="77777777" w:rsidTr="00EB3877">
        <w:tblPrEx>
          <w:tblPrExChange w:id="3807" w:author="Michael Flynn" w:date="2024-01-08T13:27:00Z">
            <w:tblPrEx>
              <w:tblW w:w="0" w:type="auto"/>
              <w:tblInd w:w="-720" w:type="dxa"/>
            </w:tblPrEx>
          </w:tblPrExChange>
        </w:tblPrEx>
        <w:trPr>
          <w:trHeight w:hRule="exact" w:val="173"/>
          <w:jc w:val="center"/>
          <w:ins w:id="3808" w:author="Michael Allen" w:date="2023-12-28T09:45:00Z"/>
          <w:trPrChange w:id="3809" w:author="Michael Flynn" w:date="2024-01-08T13:27:00Z">
            <w:trPr>
              <w:gridAfter w:val="0"/>
              <w:trHeight w:val="301"/>
            </w:trPr>
          </w:trPrChange>
        </w:trPr>
        <w:tc>
          <w:tcPr>
            <w:tcW w:w="3456" w:type="dxa"/>
            <w:tcBorders>
              <w:top w:val="nil"/>
              <w:left w:val="nil"/>
              <w:bottom w:val="nil"/>
              <w:right w:val="nil"/>
            </w:tcBorders>
            <w:shd w:val="clear" w:color="auto" w:fill="auto"/>
            <w:noWrap/>
            <w:vAlign w:val="bottom"/>
            <w:hideMark/>
            <w:tcPrChange w:id="3810" w:author="Michael Flynn" w:date="2024-01-08T13:27:00Z">
              <w:tcPr>
                <w:tcW w:w="2160" w:type="dxa"/>
                <w:gridSpan w:val="3"/>
                <w:tcBorders>
                  <w:top w:val="nil"/>
                  <w:left w:val="nil"/>
                  <w:bottom w:val="nil"/>
                  <w:right w:val="nil"/>
                </w:tcBorders>
                <w:shd w:val="clear" w:color="auto" w:fill="auto"/>
                <w:noWrap/>
                <w:vAlign w:val="bottom"/>
                <w:hideMark/>
              </w:tcPr>
            </w:tcPrChange>
          </w:tcPr>
          <w:p w14:paraId="3B64A2A6" w14:textId="19CA038C" w:rsidR="00093B8E" w:rsidRPr="00BE7064" w:rsidRDefault="00093B8E">
            <w:pPr>
              <w:spacing w:after="0" w:line="240" w:lineRule="auto"/>
              <w:contextualSpacing/>
              <w:jc w:val="both"/>
              <w:rPr>
                <w:ins w:id="3811" w:author="Michael Allen" w:date="2023-12-28T09:45:00Z"/>
                <w:rFonts w:ascii="Calibri" w:eastAsia="Times New Roman" w:hAnsi="Calibri" w:cs="Calibri"/>
                <w:color w:val="000000"/>
                <w:kern w:val="0"/>
                <w:sz w:val="16"/>
                <w:szCs w:val="16"/>
                <w14:ligatures w14:val="none"/>
                <w:rPrChange w:id="3812" w:author="Michael Flynn" w:date="2024-01-08T12:54:00Z">
                  <w:rPr>
                    <w:ins w:id="3813" w:author="Michael Allen" w:date="2023-12-28T09:45:00Z"/>
                    <w:rFonts w:ascii="Calibri" w:eastAsia="Times New Roman" w:hAnsi="Calibri" w:cs="Calibri"/>
                    <w:color w:val="000000"/>
                    <w:kern w:val="0"/>
                    <w:sz w:val="22"/>
                    <w:szCs w:val="22"/>
                    <w14:ligatures w14:val="none"/>
                  </w:rPr>
                </w:rPrChange>
              </w:rPr>
              <w:pPrChange w:id="3814" w:author="Brian Blankenship" w:date="2024-01-08T18:01:00Z">
                <w:pPr>
                  <w:spacing w:after="0" w:line="240" w:lineRule="auto"/>
                </w:pPr>
              </w:pPrChange>
            </w:pPr>
            <w:ins w:id="3815" w:author="Michael Allen" w:date="2023-12-28T09:45:00Z">
              <w:r w:rsidRPr="00BE7064">
                <w:rPr>
                  <w:rFonts w:ascii="Calibri" w:eastAsia="Times New Roman" w:hAnsi="Calibri" w:cs="Calibri"/>
                  <w:color w:val="000000"/>
                  <w:kern w:val="0"/>
                  <w:sz w:val="16"/>
                  <w:szCs w:val="16"/>
                  <w14:ligatures w14:val="none"/>
                  <w:rPrChange w:id="3816" w:author="Michael Flynn" w:date="2024-01-08T12:54:00Z">
                    <w:rPr>
                      <w:rFonts w:ascii="Calibri" w:eastAsia="Times New Roman" w:hAnsi="Calibri" w:cs="Calibri"/>
                      <w:color w:val="000000"/>
                      <w:kern w:val="0"/>
                      <w:sz w:val="22"/>
                      <w:szCs w:val="22"/>
                      <w14:ligatures w14:val="none"/>
                    </w:rPr>
                  </w:rPrChange>
                </w:rPr>
                <w:t xml:space="preserve">Compile </w:t>
              </w:r>
            </w:ins>
            <w:ins w:id="3817" w:author="Michael Allen" w:date="2024-01-10T10:04:00Z">
              <w:r w:rsidR="00364237">
                <w:rPr>
                  <w:rFonts w:ascii="Calibri" w:eastAsia="Times New Roman" w:hAnsi="Calibri" w:cs="Calibri"/>
                  <w:color w:val="000000"/>
                  <w:kern w:val="0"/>
                  <w:sz w:val="16"/>
                  <w:szCs w:val="16"/>
                  <w14:ligatures w14:val="none"/>
                </w:rPr>
                <w:t xml:space="preserve">initial </w:t>
              </w:r>
            </w:ins>
            <w:ins w:id="3818" w:author="Michael Allen" w:date="2023-12-28T09:45:00Z">
              <w:r w:rsidRPr="00BE7064">
                <w:rPr>
                  <w:rFonts w:ascii="Calibri" w:eastAsia="Times New Roman" w:hAnsi="Calibri" w:cs="Calibri"/>
                  <w:color w:val="000000"/>
                  <w:kern w:val="0"/>
                  <w:sz w:val="16"/>
                  <w:szCs w:val="16"/>
                  <w14:ligatures w14:val="none"/>
                  <w:rPrChange w:id="3819" w:author="Michael Flynn" w:date="2024-01-08T12:54:00Z">
                    <w:rPr>
                      <w:rFonts w:ascii="Calibri" w:eastAsia="Times New Roman" w:hAnsi="Calibri" w:cs="Calibri"/>
                      <w:color w:val="000000"/>
                      <w:kern w:val="0"/>
                      <w:sz w:val="22"/>
                      <w:szCs w:val="22"/>
                      <w14:ligatures w14:val="none"/>
                    </w:rPr>
                  </w:rPrChange>
                </w:rPr>
                <w:t>list for interview</w:t>
              </w:r>
            </w:ins>
          </w:p>
        </w:tc>
        <w:tc>
          <w:tcPr>
            <w:tcW w:w="1008" w:type="dxa"/>
            <w:tcBorders>
              <w:top w:val="nil"/>
              <w:left w:val="single" w:sz="4" w:space="0" w:color="auto"/>
              <w:bottom w:val="nil"/>
              <w:right w:val="single" w:sz="4" w:space="0" w:color="auto"/>
            </w:tcBorders>
            <w:shd w:val="clear" w:color="000000" w:fill="8EA9DB"/>
            <w:noWrap/>
            <w:vAlign w:val="bottom"/>
            <w:hideMark/>
            <w:tcPrChange w:id="3820" w:author="Michael Flynn" w:date="2024-01-08T13:27:00Z">
              <w:tcPr>
                <w:tcW w:w="1152" w:type="dxa"/>
                <w:gridSpan w:val="2"/>
                <w:tcBorders>
                  <w:top w:val="nil"/>
                  <w:left w:val="single" w:sz="4" w:space="0" w:color="auto"/>
                  <w:bottom w:val="nil"/>
                  <w:right w:val="single" w:sz="4" w:space="0" w:color="auto"/>
                </w:tcBorders>
                <w:shd w:val="clear" w:color="000000" w:fill="8EA9DB"/>
                <w:noWrap/>
                <w:vAlign w:val="bottom"/>
                <w:hideMark/>
              </w:tcPr>
            </w:tcPrChange>
          </w:tcPr>
          <w:p w14:paraId="1EC0975E" w14:textId="77777777" w:rsidR="00093B8E" w:rsidRPr="00BE7064" w:rsidRDefault="00093B8E">
            <w:pPr>
              <w:spacing w:after="0" w:line="240" w:lineRule="auto"/>
              <w:contextualSpacing/>
              <w:jc w:val="both"/>
              <w:rPr>
                <w:ins w:id="3821" w:author="Michael Allen" w:date="2023-12-28T09:45:00Z"/>
                <w:rFonts w:ascii="Calibri" w:eastAsia="Times New Roman" w:hAnsi="Calibri" w:cs="Calibri"/>
                <w:color w:val="000000"/>
                <w:kern w:val="0"/>
                <w:sz w:val="16"/>
                <w:szCs w:val="16"/>
                <w14:ligatures w14:val="none"/>
                <w:rPrChange w:id="3822" w:author="Michael Flynn" w:date="2024-01-08T12:54:00Z">
                  <w:rPr>
                    <w:ins w:id="3823" w:author="Michael Allen" w:date="2023-12-28T09:45:00Z"/>
                    <w:rFonts w:ascii="Calibri" w:eastAsia="Times New Roman" w:hAnsi="Calibri" w:cs="Calibri"/>
                    <w:color w:val="000000"/>
                    <w:kern w:val="0"/>
                    <w:sz w:val="22"/>
                    <w:szCs w:val="22"/>
                    <w14:ligatures w14:val="none"/>
                  </w:rPr>
                </w:rPrChange>
              </w:rPr>
              <w:pPrChange w:id="3824" w:author="Brian Blankenship" w:date="2024-01-08T18:01:00Z">
                <w:pPr>
                  <w:spacing w:after="0" w:line="240" w:lineRule="auto"/>
                </w:pPr>
              </w:pPrChange>
            </w:pPr>
            <w:ins w:id="3825" w:author="Michael Allen" w:date="2023-12-28T09:45:00Z">
              <w:r w:rsidRPr="00BE7064">
                <w:rPr>
                  <w:rFonts w:ascii="Calibri" w:eastAsia="Times New Roman" w:hAnsi="Calibri" w:cs="Calibri"/>
                  <w:color w:val="000000"/>
                  <w:kern w:val="0"/>
                  <w:sz w:val="16"/>
                  <w:szCs w:val="16"/>
                  <w14:ligatures w14:val="none"/>
                  <w:rPrChange w:id="382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right w:val="nil"/>
            </w:tcBorders>
            <w:shd w:val="clear" w:color="000000" w:fill="8EA9DB"/>
            <w:noWrap/>
            <w:vAlign w:val="bottom"/>
            <w:hideMark/>
            <w:tcPrChange w:id="3827" w:author="Michael Flynn" w:date="2024-01-08T13:27:00Z">
              <w:tcPr>
                <w:tcW w:w="1152" w:type="dxa"/>
                <w:gridSpan w:val="5"/>
                <w:tcBorders>
                  <w:top w:val="nil"/>
                  <w:left w:val="nil"/>
                  <w:bottom w:val="single" w:sz="4" w:space="0" w:color="auto"/>
                  <w:right w:val="nil"/>
                </w:tcBorders>
                <w:shd w:val="clear" w:color="000000" w:fill="8EA9DB"/>
                <w:noWrap/>
                <w:vAlign w:val="bottom"/>
                <w:hideMark/>
              </w:tcPr>
            </w:tcPrChange>
          </w:tcPr>
          <w:p w14:paraId="5D7BBB8D" w14:textId="77777777" w:rsidR="00093B8E" w:rsidRPr="00BE7064" w:rsidRDefault="00093B8E">
            <w:pPr>
              <w:spacing w:after="0" w:line="240" w:lineRule="auto"/>
              <w:contextualSpacing/>
              <w:jc w:val="both"/>
              <w:rPr>
                <w:ins w:id="3828" w:author="Michael Allen" w:date="2023-12-28T09:45:00Z"/>
                <w:rFonts w:ascii="Calibri" w:eastAsia="Times New Roman" w:hAnsi="Calibri" w:cs="Calibri"/>
                <w:color w:val="000000"/>
                <w:kern w:val="0"/>
                <w:sz w:val="16"/>
                <w:szCs w:val="16"/>
                <w14:ligatures w14:val="none"/>
                <w:rPrChange w:id="3829" w:author="Michael Flynn" w:date="2024-01-08T12:54:00Z">
                  <w:rPr>
                    <w:ins w:id="3830" w:author="Michael Allen" w:date="2023-12-28T09:45:00Z"/>
                    <w:rFonts w:ascii="Calibri" w:eastAsia="Times New Roman" w:hAnsi="Calibri" w:cs="Calibri"/>
                    <w:color w:val="000000"/>
                    <w:kern w:val="0"/>
                    <w:sz w:val="22"/>
                    <w:szCs w:val="22"/>
                    <w14:ligatures w14:val="none"/>
                  </w:rPr>
                </w:rPrChange>
              </w:rPr>
              <w:pPrChange w:id="3831" w:author="Brian Blankenship" w:date="2024-01-08T18:01:00Z">
                <w:pPr>
                  <w:spacing w:after="0" w:line="240" w:lineRule="auto"/>
                </w:pPr>
              </w:pPrChange>
            </w:pPr>
            <w:ins w:id="3832" w:author="Michael Allen" w:date="2023-12-28T09:45:00Z">
              <w:r w:rsidRPr="00BE7064">
                <w:rPr>
                  <w:rFonts w:ascii="Calibri" w:eastAsia="Times New Roman" w:hAnsi="Calibri" w:cs="Calibri"/>
                  <w:color w:val="000000"/>
                  <w:kern w:val="0"/>
                  <w:sz w:val="16"/>
                  <w:szCs w:val="16"/>
                  <w14:ligatures w14:val="none"/>
                  <w:rPrChange w:id="3833"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3834" w:author="Michael Flynn" w:date="2024-01-08T13:27:00Z">
              <w:tcPr>
                <w:tcW w:w="1152" w:type="dxa"/>
                <w:gridSpan w:val="4"/>
                <w:tcBorders>
                  <w:top w:val="nil"/>
                  <w:left w:val="nil"/>
                  <w:bottom w:val="nil"/>
                  <w:right w:val="nil"/>
                </w:tcBorders>
                <w:shd w:val="clear" w:color="auto" w:fill="auto"/>
                <w:noWrap/>
                <w:vAlign w:val="bottom"/>
                <w:hideMark/>
              </w:tcPr>
            </w:tcPrChange>
          </w:tcPr>
          <w:p w14:paraId="6ED6F838" w14:textId="77777777" w:rsidR="00093B8E" w:rsidRPr="00BE7064" w:rsidRDefault="00093B8E">
            <w:pPr>
              <w:spacing w:after="0" w:line="240" w:lineRule="auto"/>
              <w:contextualSpacing/>
              <w:jc w:val="both"/>
              <w:rPr>
                <w:ins w:id="3835" w:author="Michael Allen" w:date="2023-12-28T09:45:00Z"/>
                <w:rFonts w:ascii="Calibri" w:eastAsia="Times New Roman" w:hAnsi="Calibri" w:cs="Calibri"/>
                <w:color w:val="000000"/>
                <w:kern w:val="0"/>
                <w:sz w:val="16"/>
                <w:szCs w:val="16"/>
                <w14:ligatures w14:val="none"/>
                <w:rPrChange w:id="3836" w:author="Michael Flynn" w:date="2024-01-08T12:54:00Z">
                  <w:rPr>
                    <w:ins w:id="3837" w:author="Michael Allen" w:date="2023-12-28T09:45:00Z"/>
                    <w:rFonts w:ascii="Calibri" w:eastAsia="Times New Roman" w:hAnsi="Calibri" w:cs="Calibri"/>
                    <w:color w:val="000000"/>
                    <w:kern w:val="0"/>
                    <w:sz w:val="22"/>
                    <w:szCs w:val="22"/>
                    <w14:ligatures w14:val="none"/>
                  </w:rPr>
                </w:rPrChange>
              </w:rPr>
              <w:pPrChange w:id="3838"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3839" w:author="Michael Flynn" w:date="2024-01-08T13:27:00Z">
              <w:tcPr>
                <w:tcW w:w="1152" w:type="dxa"/>
                <w:gridSpan w:val="6"/>
                <w:tcBorders>
                  <w:top w:val="nil"/>
                  <w:left w:val="nil"/>
                  <w:bottom w:val="nil"/>
                  <w:right w:val="nil"/>
                </w:tcBorders>
                <w:shd w:val="clear" w:color="auto" w:fill="auto"/>
                <w:noWrap/>
                <w:vAlign w:val="bottom"/>
                <w:hideMark/>
              </w:tcPr>
            </w:tcPrChange>
          </w:tcPr>
          <w:p w14:paraId="47FD810B" w14:textId="77777777" w:rsidR="00093B8E" w:rsidRPr="00BE7064" w:rsidRDefault="00093B8E">
            <w:pPr>
              <w:spacing w:after="0" w:line="240" w:lineRule="auto"/>
              <w:contextualSpacing/>
              <w:jc w:val="both"/>
              <w:rPr>
                <w:ins w:id="3840" w:author="Michael Allen" w:date="2023-12-28T09:45:00Z"/>
                <w:rFonts w:eastAsia="Times New Roman"/>
                <w:kern w:val="0"/>
                <w:sz w:val="16"/>
                <w:szCs w:val="16"/>
                <w14:ligatures w14:val="none"/>
                <w:rPrChange w:id="3841" w:author="Michael Flynn" w:date="2024-01-08T12:54:00Z">
                  <w:rPr>
                    <w:ins w:id="3842" w:author="Michael Allen" w:date="2023-12-28T09:45:00Z"/>
                    <w:rFonts w:eastAsia="Times New Roman"/>
                    <w:kern w:val="0"/>
                    <w:sz w:val="20"/>
                    <w:szCs w:val="20"/>
                    <w14:ligatures w14:val="none"/>
                  </w:rPr>
                </w:rPrChange>
              </w:rPr>
              <w:pPrChange w:id="3843"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3844" w:author="Michael Flynn" w:date="2024-01-08T13:27:00Z">
              <w:tcPr>
                <w:tcW w:w="1152" w:type="dxa"/>
                <w:gridSpan w:val="5"/>
                <w:tcBorders>
                  <w:top w:val="nil"/>
                  <w:left w:val="nil"/>
                  <w:bottom w:val="nil"/>
                  <w:right w:val="single" w:sz="4" w:space="0" w:color="auto"/>
                </w:tcBorders>
                <w:shd w:val="clear" w:color="auto" w:fill="auto"/>
                <w:noWrap/>
                <w:vAlign w:val="bottom"/>
                <w:hideMark/>
              </w:tcPr>
            </w:tcPrChange>
          </w:tcPr>
          <w:p w14:paraId="634C50D8" w14:textId="77777777" w:rsidR="00093B8E" w:rsidRPr="00BE7064" w:rsidRDefault="00093B8E">
            <w:pPr>
              <w:spacing w:after="0" w:line="240" w:lineRule="auto"/>
              <w:contextualSpacing/>
              <w:jc w:val="both"/>
              <w:rPr>
                <w:ins w:id="3845" w:author="Michael Allen" w:date="2023-12-28T09:45:00Z"/>
                <w:rFonts w:ascii="Calibri" w:eastAsia="Times New Roman" w:hAnsi="Calibri" w:cs="Calibri"/>
                <w:color w:val="000000"/>
                <w:kern w:val="0"/>
                <w:sz w:val="16"/>
                <w:szCs w:val="16"/>
                <w14:ligatures w14:val="none"/>
                <w:rPrChange w:id="3846" w:author="Michael Flynn" w:date="2024-01-08T12:54:00Z">
                  <w:rPr>
                    <w:ins w:id="3847" w:author="Michael Allen" w:date="2023-12-28T09:45:00Z"/>
                    <w:rFonts w:ascii="Calibri" w:eastAsia="Times New Roman" w:hAnsi="Calibri" w:cs="Calibri"/>
                    <w:color w:val="000000"/>
                    <w:kern w:val="0"/>
                    <w:sz w:val="22"/>
                    <w:szCs w:val="22"/>
                    <w14:ligatures w14:val="none"/>
                  </w:rPr>
                </w:rPrChange>
              </w:rPr>
              <w:pPrChange w:id="3848" w:author="Brian Blankenship" w:date="2024-01-08T18:01:00Z">
                <w:pPr>
                  <w:spacing w:after="0" w:line="240" w:lineRule="auto"/>
                </w:pPr>
              </w:pPrChange>
            </w:pPr>
            <w:ins w:id="3849" w:author="Michael Allen" w:date="2023-12-28T09:45:00Z">
              <w:r w:rsidRPr="00BE7064">
                <w:rPr>
                  <w:rFonts w:ascii="Calibri" w:eastAsia="Times New Roman" w:hAnsi="Calibri" w:cs="Calibri"/>
                  <w:color w:val="000000"/>
                  <w:kern w:val="0"/>
                  <w:sz w:val="16"/>
                  <w:szCs w:val="16"/>
                  <w14:ligatures w14:val="none"/>
                  <w:rPrChange w:id="3850"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3F36FE1F" w14:textId="77777777" w:rsidTr="00EB3877">
        <w:tblPrEx>
          <w:tblPrExChange w:id="3851" w:author="Michael Flynn" w:date="2024-01-08T13:27:00Z">
            <w:tblPrEx>
              <w:tblW w:w="0" w:type="auto"/>
            </w:tblPrEx>
          </w:tblPrExChange>
        </w:tblPrEx>
        <w:trPr>
          <w:trHeight w:hRule="exact" w:val="173"/>
          <w:jc w:val="center"/>
          <w:ins w:id="3852" w:author="Michael Allen" w:date="2023-12-28T09:45:00Z"/>
          <w:trPrChange w:id="3853"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3854" w:author="Michael Flynn" w:date="2024-01-08T13:27:00Z">
              <w:tcPr>
                <w:tcW w:w="2880" w:type="dxa"/>
                <w:gridSpan w:val="7"/>
                <w:tcBorders>
                  <w:top w:val="nil"/>
                  <w:left w:val="nil"/>
                  <w:bottom w:val="nil"/>
                  <w:right w:val="nil"/>
                </w:tcBorders>
                <w:shd w:val="clear" w:color="auto" w:fill="auto"/>
                <w:noWrap/>
                <w:vAlign w:val="bottom"/>
                <w:hideMark/>
              </w:tcPr>
            </w:tcPrChange>
          </w:tcPr>
          <w:p w14:paraId="32FB4064" w14:textId="77777777" w:rsidR="00093B8E" w:rsidRPr="00BE7064" w:rsidRDefault="00093B8E">
            <w:pPr>
              <w:spacing w:after="0" w:line="240" w:lineRule="auto"/>
              <w:contextualSpacing/>
              <w:jc w:val="both"/>
              <w:rPr>
                <w:ins w:id="3855" w:author="Michael Allen" w:date="2023-12-28T09:45:00Z"/>
                <w:rFonts w:ascii="Calibri" w:eastAsia="Times New Roman" w:hAnsi="Calibri" w:cs="Calibri"/>
                <w:color w:val="000000"/>
                <w:kern w:val="0"/>
                <w:sz w:val="16"/>
                <w:szCs w:val="16"/>
                <w14:ligatures w14:val="none"/>
                <w:rPrChange w:id="3856" w:author="Michael Flynn" w:date="2024-01-08T12:54:00Z">
                  <w:rPr>
                    <w:ins w:id="3857" w:author="Michael Allen" w:date="2023-12-28T09:45:00Z"/>
                    <w:rFonts w:ascii="Calibri" w:eastAsia="Times New Roman" w:hAnsi="Calibri" w:cs="Calibri"/>
                    <w:color w:val="000000"/>
                    <w:kern w:val="0"/>
                    <w:sz w:val="22"/>
                    <w:szCs w:val="22"/>
                    <w14:ligatures w14:val="none"/>
                  </w:rPr>
                </w:rPrChange>
              </w:rPr>
              <w:pPrChange w:id="3858" w:author="Brian Blankenship" w:date="2024-01-08T18:01:00Z">
                <w:pPr>
                  <w:spacing w:after="0" w:line="240" w:lineRule="auto"/>
                </w:pPr>
              </w:pPrChange>
            </w:pPr>
            <w:ins w:id="3859" w:author="Michael Allen" w:date="2023-12-28T09:45:00Z">
              <w:r w:rsidRPr="00BE7064">
                <w:rPr>
                  <w:rFonts w:ascii="Calibri" w:eastAsia="Times New Roman" w:hAnsi="Calibri" w:cs="Calibri"/>
                  <w:color w:val="000000"/>
                  <w:kern w:val="0"/>
                  <w:sz w:val="16"/>
                  <w:szCs w:val="16"/>
                  <w14:ligatures w14:val="none"/>
                  <w:rPrChange w:id="3860" w:author="Michael Flynn" w:date="2024-01-08T12:54:00Z">
                    <w:rPr>
                      <w:rFonts w:ascii="Calibri" w:eastAsia="Times New Roman" w:hAnsi="Calibri" w:cs="Calibri"/>
                      <w:color w:val="000000"/>
                      <w:kern w:val="0"/>
                      <w:sz w:val="22"/>
                      <w:szCs w:val="22"/>
                      <w14:ligatures w14:val="none"/>
                    </w:rPr>
                  </w:rPrChange>
                </w:rPr>
                <w:t>Finalize survey instrument</w:t>
              </w:r>
            </w:ins>
          </w:p>
        </w:tc>
        <w:tc>
          <w:tcPr>
            <w:tcW w:w="1008" w:type="dxa"/>
            <w:tcBorders>
              <w:top w:val="nil"/>
              <w:left w:val="single" w:sz="4" w:space="0" w:color="auto"/>
              <w:bottom w:val="nil"/>
              <w:right w:val="nil"/>
            </w:tcBorders>
            <w:shd w:val="clear" w:color="000000" w:fill="8EA9DB"/>
            <w:noWrap/>
            <w:vAlign w:val="bottom"/>
            <w:hideMark/>
            <w:tcPrChange w:id="3861" w:author="Michael Flynn" w:date="2024-01-08T13:27:00Z">
              <w:tcPr>
                <w:tcW w:w="1008" w:type="dxa"/>
                <w:gridSpan w:val="4"/>
                <w:tcBorders>
                  <w:top w:val="nil"/>
                  <w:left w:val="single" w:sz="4" w:space="0" w:color="auto"/>
                  <w:bottom w:val="nil"/>
                  <w:right w:val="nil"/>
                </w:tcBorders>
                <w:shd w:val="clear" w:color="000000" w:fill="8EA9DB"/>
                <w:noWrap/>
                <w:vAlign w:val="bottom"/>
                <w:hideMark/>
              </w:tcPr>
            </w:tcPrChange>
          </w:tcPr>
          <w:p w14:paraId="6BE21B56" w14:textId="77777777" w:rsidR="00093B8E" w:rsidRPr="00BE7064" w:rsidRDefault="00093B8E">
            <w:pPr>
              <w:spacing w:after="0" w:line="240" w:lineRule="auto"/>
              <w:contextualSpacing/>
              <w:jc w:val="both"/>
              <w:rPr>
                <w:ins w:id="3862" w:author="Michael Allen" w:date="2023-12-28T09:45:00Z"/>
                <w:rFonts w:ascii="Calibri" w:eastAsia="Times New Roman" w:hAnsi="Calibri" w:cs="Calibri"/>
                <w:color w:val="000000"/>
                <w:kern w:val="0"/>
                <w:sz w:val="16"/>
                <w:szCs w:val="16"/>
                <w14:ligatures w14:val="none"/>
                <w:rPrChange w:id="3863" w:author="Michael Flynn" w:date="2024-01-08T12:54:00Z">
                  <w:rPr>
                    <w:ins w:id="3864" w:author="Michael Allen" w:date="2023-12-28T09:45:00Z"/>
                    <w:rFonts w:ascii="Calibri" w:eastAsia="Times New Roman" w:hAnsi="Calibri" w:cs="Calibri"/>
                    <w:color w:val="000000"/>
                    <w:kern w:val="0"/>
                    <w:sz w:val="22"/>
                    <w:szCs w:val="22"/>
                    <w14:ligatures w14:val="none"/>
                  </w:rPr>
                </w:rPrChange>
              </w:rPr>
              <w:pPrChange w:id="3865" w:author="Brian Blankenship" w:date="2024-01-08T18:01:00Z">
                <w:pPr>
                  <w:spacing w:after="0" w:line="240" w:lineRule="auto"/>
                </w:pPr>
              </w:pPrChange>
            </w:pPr>
            <w:ins w:id="3866" w:author="Michael Allen" w:date="2023-12-28T09:45:00Z">
              <w:r w:rsidRPr="00BE7064">
                <w:rPr>
                  <w:rFonts w:ascii="Calibri" w:eastAsia="Times New Roman" w:hAnsi="Calibri" w:cs="Calibri"/>
                  <w:color w:val="000000"/>
                  <w:kern w:val="0"/>
                  <w:sz w:val="16"/>
                  <w:szCs w:val="16"/>
                  <w14:ligatures w14:val="none"/>
                  <w:rPrChange w:id="3867"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left w:val="single" w:sz="4" w:space="0" w:color="auto"/>
              <w:bottom w:val="nil"/>
              <w:right w:val="nil"/>
            </w:tcBorders>
            <w:shd w:val="clear" w:color="auto" w:fill="auto"/>
            <w:noWrap/>
            <w:vAlign w:val="bottom"/>
            <w:hideMark/>
            <w:tcPrChange w:id="3868"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5C3FAF5F" w14:textId="77777777" w:rsidR="00093B8E" w:rsidRPr="00BE7064" w:rsidRDefault="00093B8E">
            <w:pPr>
              <w:spacing w:after="0" w:line="240" w:lineRule="auto"/>
              <w:contextualSpacing/>
              <w:jc w:val="both"/>
              <w:rPr>
                <w:ins w:id="3869" w:author="Michael Allen" w:date="2023-12-28T09:45:00Z"/>
                <w:rFonts w:ascii="Calibri" w:eastAsia="Times New Roman" w:hAnsi="Calibri" w:cs="Calibri"/>
                <w:color w:val="000000"/>
                <w:kern w:val="0"/>
                <w:sz w:val="16"/>
                <w:szCs w:val="16"/>
                <w14:ligatures w14:val="none"/>
                <w:rPrChange w:id="3870" w:author="Michael Flynn" w:date="2024-01-08T12:54:00Z">
                  <w:rPr>
                    <w:ins w:id="3871" w:author="Michael Allen" w:date="2023-12-28T09:45:00Z"/>
                    <w:rFonts w:ascii="Calibri" w:eastAsia="Times New Roman" w:hAnsi="Calibri" w:cs="Calibri"/>
                    <w:color w:val="000000"/>
                    <w:kern w:val="0"/>
                    <w:sz w:val="22"/>
                    <w:szCs w:val="22"/>
                    <w14:ligatures w14:val="none"/>
                  </w:rPr>
                </w:rPrChange>
              </w:rPr>
              <w:pPrChange w:id="3872" w:author="Brian Blankenship" w:date="2024-01-08T18:01:00Z">
                <w:pPr>
                  <w:spacing w:after="0" w:line="240" w:lineRule="auto"/>
                </w:pPr>
              </w:pPrChange>
            </w:pPr>
            <w:ins w:id="3873" w:author="Michael Allen" w:date="2023-12-28T09:45:00Z">
              <w:r w:rsidRPr="00BE7064">
                <w:rPr>
                  <w:rFonts w:ascii="Calibri" w:eastAsia="Times New Roman" w:hAnsi="Calibri" w:cs="Calibri"/>
                  <w:color w:val="000000"/>
                  <w:kern w:val="0"/>
                  <w:sz w:val="16"/>
                  <w:szCs w:val="16"/>
                  <w14:ligatures w14:val="none"/>
                  <w:rPrChange w:id="3874"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3875" w:author="Michael Flynn" w:date="2024-01-08T13:27:00Z">
              <w:tcPr>
                <w:tcW w:w="1008" w:type="dxa"/>
                <w:gridSpan w:val="6"/>
                <w:tcBorders>
                  <w:top w:val="nil"/>
                  <w:left w:val="nil"/>
                  <w:bottom w:val="nil"/>
                  <w:right w:val="nil"/>
                </w:tcBorders>
                <w:shd w:val="clear" w:color="auto" w:fill="auto"/>
                <w:noWrap/>
                <w:vAlign w:val="bottom"/>
                <w:hideMark/>
              </w:tcPr>
            </w:tcPrChange>
          </w:tcPr>
          <w:p w14:paraId="1237B68B" w14:textId="77777777" w:rsidR="00093B8E" w:rsidRPr="00BE7064" w:rsidRDefault="00093B8E">
            <w:pPr>
              <w:spacing w:after="0" w:line="240" w:lineRule="auto"/>
              <w:contextualSpacing/>
              <w:jc w:val="both"/>
              <w:rPr>
                <w:ins w:id="3876" w:author="Michael Allen" w:date="2023-12-28T09:45:00Z"/>
                <w:rFonts w:ascii="Calibri" w:eastAsia="Times New Roman" w:hAnsi="Calibri" w:cs="Calibri"/>
                <w:color w:val="000000"/>
                <w:kern w:val="0"/>
                <w:sz w:val="16"/>
                <w:szCs w:val="16"/>
                <w14:ligatures w14:val="none"/>
                <w:rPrChange w:id="3877" w:author="Michael Flynn" w:date="2024-01-08T12:54:00Z">
                  <w:rPr>
                    <w:ins w:id="3878" w:author="Michael Allen" w:date="2023-12-28T09:45:00Z"/>
                    <w:rFonts w:ascii="Calibri" w:eastAsia="Times New Roman" w:hAnsi="Calibri" w:cs="Calibri"/>
                    <w:color w:val="000000"/>
                    <w:kern w:val="0"/>
                    <w:sz w:val="22"/>
                    <w:szCs w:val="22"/>
                    <w14:ligatures w14:val="none"/>
                  </w:rPr>
                </w:rPrChange>
              </w:rPr>
              <w:pPrChange w:id="3879"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3880" w:author="Michael Flynn" w:date="2024-01-08T13:27:00Z">
              <w:tcPr>
                <w:tcW w:w="1008" w:type="dxa"/>
                <w:gridSpan w:val="5"/>
                <w:tcBorders>
                  <w:top w:val="nil"/>
                  <w:left w:val="nil"/>
                  <w:bottom w:val="nil"/>
                  <w:right w:val="nil"/>
                </w:tcBorders>
                <w:shd w:val="clear" w:color="auto" w:fill="auto"/>
                <w:noWrap/>
                <w:vAlign w:val="bottom"/>
                <w:hideMark/>
              </w:tcPr>
            </w:tcPrChange>
          </w:tcPr>
          <w:p w14:paraId="7E629C9A" w14:textId="77777777" w:rsidR="00093B8E" w:rsidRPr="00BE7064" w:rsidRDefault="00093B8E">
            <w:pPr>
              <w:spacing w:after="0" w:line="240" w:lineRule="auto"/>
              <w:contextualSpacing/>
              <w:jc w:val="both"/>
              <w:rPr>
                <w:ins w:id="3881" w:author="Michael Allen" w:date="2023-12-28T09:45:00Z"/>
                <w:rFonts w:eastAsia="Times New Roman"/>
                <w:kern w:val="0"/>
                <w:sz w:val="16"/>
                <w:szCs w:val="16"/>
                <w14:ligatures w14:val="none"/>
                <w:rPrChange w:id="3882" w:author="Michael Flynn" w:date="2024-01-08T12:54:00Z">
                  <w:rPr>
                    <w:ins w:id="3883" w:author="Michael Allen" w:date="2023-12-28T09:45:00Z"/>
                    <w:rFonts w:eastAsia="Times New Roman"/>
                    <w:kern w:val="0"/>
                    <w:sz w:val="20"/>
                    <w:szCs w:val="20"/>
                    <w14:ligatures w14:val="none"/>
                  </w:rPr>
                </w:rPrChange>
              </w:rPr>
              <w:pPrChange w:id="3884"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3885" w:author="Michael Flynn" w:date="2024-01-08T13:27:00Z">
              <w:tcPr>
                <w:tcW w:w="1008" w:type="dxa"/>
                <w:gridSpan w:val="2"/>
                <w:tcBorders>
                  <w:top w:val="nil"/>
                  <w:left w:val="nil"/>
                  <w:bottom w:val="nil"/>
                  <w:right w:val="single" w:sz="4" w:space="0" w:color="auto"/>
                </w:tcBorders>
                <w:shd w:val="clear" w:color="auto" w:fill="auto"/>
                <w:noWrap/>
                <w:vAlign w:val="bottom"/>
                <w:hideMark/>
              </w:tcPr>
            </w:tcPrChange>
          </w:tcPr>
          <w:p w14:paraId="281EC34C" w14:textId="77777777" w:rsidR="00093B8E" w:rsidRPr="00BE7064" w:rsidRDefault="00093B8E">
            <w:pPr>
              <w:spacing w:after="0" w:line="240" w:lineRule="auto"/>
              <w:contextualSpacing/>
              <w:jc w:val="both"/>
              <w:rPr>
                <w:ins w:id="3886" w:author="Michael Allen" w:date="2023-12-28T09:45:00Z"/>
                <w:rFonts w:ascii="Calibri" w:eastAsia="Times New Roman" w:hAnsi="Calibri" w:cs="Calibri"/>
                <w:color w:val="000000"/>
                <w:kern w:val="0"/>
                <w:sz w:val="16"/>
                <w:szCs w:val="16"/>
                <w14:ligatures w14:val="none"/>
                <w:rPrChange w:id="3887" w:author="Michael Flynn" w:date="2024-01-08T12:54:00Z">
                  <w:rPr>
                    <w:ins w:id="3888" w:author="Michael Allen" w:date="2023-12-28T09:45:00Z"/>
                    <w:rFonts w:ascii="Calibri" w:eastAsia="Times New Roman" w:hAnsi="Calibri" w:cs="Calibri"/>
                    <w:color w:val="000000"/>
                    <w:kern w:val="0"/>
                    <w:sz w:val="22"/>
                    <w:szCs w:val="22"/>
                    <w14:ligatures w14:val="none"/>
                  </w:rPr>
                </w:rPrChange>
              </w:rPr>
              <w:pPrChange w:id="3889" w:author="Brian Blankenship" w:date="2024-01-08T18:01:00Z">
                <w:pPr>
                  <w:spacing w:after="0" w:line="240" w:lineRule="auto"/>
                </w:pPr>
              </w:pPrChange>
            </w:pPr>
            <w:ins w:id="3890" w:author="Michael Allen" w:date="2023-12-28T09:45:00Z">
              <w:r w:rsidRPr="00BE7064">
                <w:rPr>
                  <w:rFonts w:ascii="Calibri" w:eastAsia="Times New Roman" w:hAnsi="Calibri" w:cs="Calibri"/>
                  <w:color w:val="000000"/>
                  <w:kern w:val="0"/>
                  <w:sz w:val="16"/>
                  <w:szCs w:val="16"/>
                  <w14:ligatures w14:val="none"/>
                  <w:rPrChange w:id="3891"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5077850D" w14:textId="77777777" w:rsidTr="00EB3877">
        <w:tblPrEx>
          <w:tblPrExChange w:id="3892" w:author="Michael Flynn" w:date="2024-01-08T13:27:00Z">
            <w:tblPrEx>
              <w:tblW w:w="0" w:type="auto"/>
              <w:tblInd w:w="-720" w:type="dxa"/>
            </w:tblPrEx>
          </w:tblPrExChange>
        </w:tblPrEx>
        <w:trPr>
          <w:trHeight w:hRule="exact" w:val="173"/>
          <w:jc w:val="center"/>
          <w:ins w:id="3893" w:author="Michael Allen" w:date="2023-12-28T09:45:00Z"/>
          <w:trPrChange w:id="3894" w:author="Michael Flynn" w:date="2024-01-08T13:27:00Z">
            <w:trPr>
              <w:gridAfter w:val="0"/>
              <w:trHeight w:val="301"/>
            </w:trPr>
          </w:trPrChange>
        </w:trPr>
        <w:tc>
          <w:tcPr>
            <w:tcW w:w="3456" w:type="dxa"/>
            <w:tcBorders>
              <w:top w:val="nil"/>
              <w:left w:val="nil"/>
              <w:bottom w:val="nil"/>
              <w:right w:val="single" w:sz="4" w:space="0" w:color="auto"/>
            </w:tcBorders>
            <w:shd w:val="clear" w:color="auto" w:fill="auto"/>
            <w:noWrap/>
            <w:vAlign w:val="bottom"/>
            <w:hideMark/>
            <w:tcPrChange w:id="3895" w:author="Michael Flynn" w:date="2024-01-08T13:27:00Z">
              <w:tcPr>
                <w:tcW w:w="2880" w:type="dxa"/>
                <w:gridSpan w:val="6"/>
                <w:tcBorders>
                  <w:top w:val="nil"/>
                  <w:left w:val="nil"/>
                  <w:bottom w:val="nil"/>
                  <w:right w:val="single" w:sz="4" w:space="0" w:color="auto"/>
                </w:tcBorders>
                <w:shd w:val="clear" w:color="auto" w:fill="auto"/>
                <w:noWrap/>
                <w:vAlign w:val="bottom"/>
                <w:hideMark/>
              </w:tcPr>
            </w:tcPrChange>
          </w:tcPr>
          <w:p w14:paraId="3BBFB7FD" w14:textId="77777777" w:rsidR="00093B8E" w:rsidRPr="00BE7064" w:rsidRDefault="00093B8E">
            <w:pPr>
              <w:spacing w:after="0" w:line="240" w:lineRule="auto"/>
              <w:contextualSpacing/>
              <w:jc w:val="both"/>
              <w:rPr>
                <w:ins w:id="3896" w:author="Michael Allen" w:date="2023-12-28T09:45:00Z"/>
                <w:rFonts w:ascii="Calibri" w:eastAsia="Times New Roman" w:hAnsi="Calibri" w:cs="Calibri"/>
                <w:color w:val="000000"/>
                <w:kern w:val="0"/>
                <w:sz w:val="16"/>
                <w:szCs w:val="16"/>
                <w14:ligatures w14:val="none"/>
                <w:rPrChange w:id="3897" w:author="Michael Flynn" w:date="2024-01-08T12:54:00Z">
                  <w:rPr>
                    <w:ins w:id="3898" w:author="Michael Allen" w:date="2023-12-28T09:45:00Z"/>
                    <w:rFonts w:ascii="Calibri" w:eastAsia="Times New Roman" w:hAnsi="Calibri" w:cs="Calibri"/>
                    <w:color w:val="000000"/>
                    <w:kern w:val="0"/>
                    <w:sz w:val="22"/>
                    <w:szCs w:val="22"/>
                    <w14:ligatures w14:val="none"/>
                  </w:rPr>
                </w:rPrChange>
              </w:rPr>
              <w:pPrChange w:id="3899" w:author="Brian Blankenship" w:date="2024-01-08T18:01:00Z">
                <w:pPr>
                  <w:spacing w:after="0" w:line="240" w:lineRule="auto"/>
                </w:pPr>
              </w:pPrChange>
            </w:pPr>
            <w:ins w:id="3900" w:author="Michael Allen" w:date="2023-12-28T09:45:00Z">
              <w:r w:rsidRPr="00BE7064">
                <w:rPr>
                  <w:rFonts w:ascii="Calibri" w:eastAsia="Times New Roman" w:hAnsi="Calibri" w:cs="Calibri"/>
                  <w:color w:val="000000"/>
                  <w:kern w:val="0"/>
                  <w:sz w:val="16"/>
                  <w:szCs w:val="16"/>
                  <w14:ligatures w14:val="none"/>
                  <w:rPrChange w:id="3901" w:author="Michael Flynn" w:date="2024-01-08T12:54:00Z">
                    <w:rPr>
                      <w:rFonts w:ascii="Calibri" w:eastAsia="Times New Roman" w:hAnsi="Calibri" w:cs="Calibri"/>
                      <w:color w:val="000000"/>
                      <w:kern w:val="0"/>
                      <w:sz w:val="22"/>
                      <w:szCs w:val="22"/>
                      <w14:ligatures w14:val="none"/>
                    </w:rPr>
                  </w:rPrChange>
                </w:rPr>
                <w:t>Finalize interview instrument</w:t>
              </w:r>
            </w:ins>
          </w:p>
        </w:tc>
        <w:tc>
          <w:tcPr>
            <w:tcW w:w="1008" w:type="dxa"/>
            <w:tcBorders>
              <w:top w:val="nil"/>
              <w:left w:val="nil"/>
              <w:bottom w:val="nil"/>
              <w:right w:val="single" w:sz="4" w:space="0" w:color="auto"/>
            </w:tcBorders>
            <w:shd w:val="clear" w:color="000000" w:fill="8EA9DB"/>
            <w:noWrap/>
            <w:vAlign w:val="bottom"/>
            <w:hideMark/>
            <w:tcPrChange w:id="3902" w:author="Michael Flynn" w:date="2024-01-08T13:27:00Z">
              <w:tcPr>
                <w:tcW w:w="1008" w:type="dxa"/>
                <w:gridSpan w:val="4"/>
                <w:tcBorders>
                  <w:top w:val="nil"/>
                  <w:left w:val="nil"/>
                  <w:bottom w:val="nil"/>
                  <w:right w:val="single" w:sz="4" w:space="0" w:color="auto"/>
                </w:tcBorders>
                <w:shd w:val="clear" w:color="000000" w:fill="8EA9DB"/>
                <w:noWrap/>
                <w:vAlign w:val="bottom"/>
                <w:hideMark/>
              </w:tcPr>
            </w:tcPrChange>
          </w:tcPr>
          <w:p w14:paraId="45023EC0" w14:textId="77777777" w:rsidR="00093B8E" w:rsidRPr="00BE7064" w:rsidRDefault="00093B8E">
            <w:pPr>
              <w:spacing w:after="0" w:line="240" w:lineRule="auto"/>
              <w:contextualSpacing/>
              <w:jc w:val="both"/>
              <w:rPr>
                <w:ins w:id="3903" w:author="Michael Allen" w:date="2023-12-28T09:45:00Z"/>
                <w:rFonts w:ascii="Calibri" w:eastAsia="Times New Roman" w:hAnsi="Calibri" w:cs="Calibri"/>
                <w:color w:val="000000"/>
                <w:kern w:val="0"/>
                <w:sz w:val="16"/>
                <w:szCs w:val="16"/>
                <w14:ligatures w14:val="none"/>
                <w:rPrChange w:id="3904" w:author="Michael Flynn" w:date="2024-01-08T12:54:00Z">
                  <w:rPr>
                    <w:ins w:id="3905" w:author="Michael Allen" w:date="2023-12-28T09:45:00Z"/>
                    <w:rFonts w:ascii="Calibri" w:eastAsia="Times New Roman" w:hAnsi="Calibri" w:cs="Calibri"/>
                    <w:color w:val="000000"/>
                    <w:kern w:val="0"/>
                    <w:sz w:val="22"/>
                    <w:szCs w:val="22"/>
                    <w14:ligatures w14:val="none"/>
                  </w:rPr>
                </w:rPrChange>
              </w:rPr>
              <w:pPrChange w:id="3906" w:author="Brian Blankenship" w:date="2024-01-08T18:01:00Z">
                <w:pPr>
                  <w:spacing w:after="0" w:line="240" w:lineRule="auto"/>
                </w:pPr>
              </w:pPrChange>
            </w:pPr>
            <w:ins w:id="3907" w:author="Michael Allen" w:date="2023-12-28T09:45:00Z">
              <w:r w:rsidRPr="00BE7064">
                <w:rPr>
                  <w:rFonts w:ascii="Calibri" w:eastAsia="Times New Roman" w:hAnsi="Calibri" w:cs="Calibri"/>
                  <w:color w:val="000000"/>
                  <w:kern w:val="0"/>
                  <w:sz w:val="16"/>
                  <w:szCs w:val="16"/>
                  <w14:ligatures w14:val="none"/>
                  <w:rPrChange w:id="390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000000" w:fill="8EA9DB"/>
            <w:noWrap/>
            <w:vAlign w:val="bottom"/>
            <w:hideMark/>
            <w:tcPrChange w:id="3909" w:author="Michael Flynn" w:date="2024-01-08T13:27:00Z">
              <w:tcPr>
                <w:tcW w:w="1008" w:type="dxa"/>
                <w:gridSpan w:val="3"/>
                <w:tcBorders>
                  <w:top w:val="nil"/>
                  <w:left w:val="nil"/>
                  <w:bottom w:val="nil"/>
                  <w:right w:val="nil"/>
                </w:tcBorders>
                <w:shd w:val="clear" w:color="000000" w:fill="8EA9DB"/>
                <w:noWrap/>
                <w:vAlign w:val="bottom"/>
                <w:hideMark/>
              </w:tcPr>
            </w:tcPrChange>
          </w:tcPr>
          <w:p w14:paraId="022E1D6D" w14:textId="77777777" w:rsidR="00093B8E" w:rsidRPr="00BE7064" w:rsidRDefault="00093B8E">
            <w:pPr>
              <w:spacing w:after="0" w:line="240" w:lineRule="auto"/>
              <w:contextualSpacing/>
              <w:jc w:val="both"/>
              <w:rPr>
                <w:ins w:id="3910" w:author="Michael Allen" w:date="2023-12-28T09:45:00Z"/>
                <w:rFonts w:ascii="Calibri" w:eastAsia="Times New Roman" w:hAnsi="Calibri" w:cs="Calibri"/>
                <w:color w:val="000000"/>
                <w:kern w:val="0"/>
                <w:sz w:val="16"/>
                <w:szCs w:val="16"/>
                <w14:ligatures w14:val="none"/>
                <w:rPrChange w:id="3911" w:author="Michael Flynn" w:date="2024-01-08T12:54:00Z">
                  <w:rPr>
                    <w:ins w:id="3912" w:author="Michael Allen" w:date="2023-12-28T09:45:00Z"/>
                    <w:rFonts w:ascii="Calibri" w:eastAsia="Times New Roman" w:hAnsi="Calibri" w:cs="Calibri"/>
                    <w:color w:val="000000"/>
                    <w:kern w:val="0"/>
                    <w:sz w:val="22"/>
                    <w:szCs w:val="22"/>
                    <w14:ligatures w14:val="none"/>
                  </w:rPr>
                </w:rPrChange>
              </w:rPr>
              <w:pPrChange w:id="3913" w:author="Brian Blankenship" w:date="2024-01-08T18:01:00Z">
                <w:pPr>
                  <w:spacing w:after="0" w:line="240" w:lineRule="auto"/>
                </w:pPr>
              </w:pPrChange>
            </w:pPr>
            <w:ins w:id="3914" w:author="Michael Allen" w:date="2023-12-28T09:45:00Z">
              <w:r w:rsidRPr="00BE7064">
                <w:rPr>
                  <w:rFonts w:ascii="Calibri" w:eastAsia="Times New Roman" w:hAnsi="Calibri" w:cs="Calibri"/>
                  <w:color w:val="000000"/>
                  <w:kern w:val="0"/>
                  <w:sz w:val="16"/>
                  <w:szCs w:val="16"/>
                  <w14:ligatures w14:val="none"/>
                  <w:rPrChange w:id="3915"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3916" w:author="Michael Flynn" w:date="2024-01-08T13:27:00Z">
              <w:tcPr>
                <w:tcW w:w="1008" w:type="dxa"/>
                <w:gridSpan w:val="4"/>
                <w:tcBorders>
                  <w:top w:val="nil"/>
                  <w:left w:val="nil"/>
                  <w:bottom w:val="nil"/>
                  <w:right w:val="nil"/>
                </w:tcBorders>
                <w:shd w:val="clear" w:color="auto" w:fill="auto"/>
                <w:noWrap/>
                <w:vAlign w:val="bottom"/>
                <w:hideMark/>
              </w:tcPr>
            </w:tcPrChange>
          </w:tcPr>
          <w:p w14:paraId="3E2B91A0" w14:textId="77777777" w:rsidR="00093B8E" w:rsidRPr="00BE7064" w:rsidRDefault="00093B8E">
            <w:pPr>
              <w:spacing w:after="0" w:line="240" w:lineRule="auto"/>
              <w:contextualSpacing/>
              <w:jc w:val="both"/>
              <w:rPr>
                <w:ins w:id="3917" w:author="Michael Allen" w:date="2023-12-28T09:45:00Z"/>
                <w:rFonts w:ascii="Calibri" w:eastAsia="Times New Roman" w:hAnsi="Calibri" w:cs="Calibri"/>
                <w:color w:val="000000"/>
                <w:kern w:val="0"/>
                <w:sz w:val="16"/>
                <w:szCs w:val="16"/>
                <w14:ligatures w14:val="none"/>
                <w:rPrChange w:id="3918" w:author="Michael Flynn" w:date="2024-01-08T12:54:00Z">
                  <w:rPr>
                    <w:ins w:id="3919" w:author="Michael Allen" w:date="2023-12-28T09:45:00Z"/>
                    <w:rFonts w:ascii="Calibri" w:eastAsia="Times New Roman" w:hAnsi="Calibri" w:cs="Calibri"/>
                    <w:color w:val="000000"/>
                    <w:kern w:val="0"/>
                    <w:sz w:val="22"/>
                    <w:szCs w:val="22"/>
                    <w14:ligatures w14:val="none"/>
                  </w:rPr>
                </w:rPrChange>
              </w:rPr>
              <w:pPrChange w:id="3920"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3921" w:author="Michael Flynn" w:date="2024-01-08T13:27:00Z">
              <w:tcPr>
                <w:tcW w:w="1008" w:type="dxa"/>
                <w:gridSpan w:val="6"/>
                <w:tcBorders>
                  <w:top w:val="nil"/>
                  <w:left w:val="nil"/>
                  <w:bottom w:val="nil"/>
                  <w:right w:val="nil"/>
                </w:tcBorders>
                <w:shd w:val="clear" w:color="auto" w:fill="auto"/>
                <w:noWrap/>
                <w:vAlign w:val="bottom"/>
                <w:hideMark/>
              </w:tcPr>
            </w:tcPrChange>
          </w:tcPr>
          <w:p w14:paraId="287E755B" w14:textId="77777777" w:rsidR="00093B8E" w:rsidRPr="00BE7064" w:rsidRDefault="00093B8E">
            <w:pPr>
              <w:spacing w:after="0" w:line="240" w:lineRule="auto"/>
              <w:contextualSpacing/>
              <w:jc w:val="both"/>
              <w:rPr>
                <w:ins w:id="3922" w:author="Michael Allen" w:date="2023-12-28T09:45:00Z"/>
                <w:rFonts w:eastAsia="Times New Roman"/>
                <w:kern w:val="0"/>
                <w:sz w:val="16"/>
                <w:szCs w:val="16"/>
                <w14:ligatures w14:val="none"/>
                <w:rPrChange w:id="3923" w:author="Michael Flynn" w:date="2024-01-08T12:54:00Z">
                  <w:rPr>
                    <w:ins w:id="3924" w:author="Michael Allen" w:date="2023-12-28T09:45:00Z"/>
                    <w:rFonts w:eastAsia="Times New Roman"/>
                    <w:kern w:val="0"/>
                    <w:sz w:val="20"/>
                    <w:szCs w:val="20"/>
                    <w14:ligatures w14:val="none"/>
                  </w:rPr>
                </w:rPrChange>
              </w:rPr>
              <w:pPrChange w:id="3925"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3926" w:author="Michael Flynn" w:date="2024-01-08T13:27:00Z">
              <w:tcPr>
                <w:tcW w:w="1008" w:type="dxa"/>
                <w:gridSpan w:val="5"/>
                <w:tcBorders>
                  <w:top w:val="nil"/>
                  <w:left w:val="nil"/>
                  <w:bottom w:val="nil"/>
                  <w:right w:val="single" w:sz="4" w:space="0" w:color="auto"/>
                </w:tcBorders>
                <w:shd w:val="clear" w:color="auto" w:fill="auto"/>
                <w:noWrap/>
                <w:vAlign w:val="bottom"/>
                <w:hideMark/>
              </w:tcPr>
            </w:tcPrChange>
          </w:tcPr>
          <w:p w14:paraId="1668E074" w14:textId="77777777" w:rsidR="00093B8E" w:rsidRPr="00BE7064" w:rsidRDefault="00093B8E">
            <w:pPr>
              <w:spacing w:after="0" w:line="240" w:lineRule="auto"/>
              <w:contextualSpacing/>
              <w:jc w:val="both"/>
              <w:rPr>
                <w:ins w:id="3927" w:author="Michael Allen" w:date="2023-12-28T09:45:00Z"/>
                <w:rFonts w:ascii="Calibri" w:eastAsia="Times New Roman" w:hAnsi="Calibri" w:cs="Calibri"/>
                <w:color w:val="000000"/>
                <w:kern w:val="0"/>
                <w:sz w:val="16"/>
                <w:szCs w:val="16"/>
                <w14:ligatures w14:val="none"/>
                <w:rPrChange w:id="3928" w:author="Michael Flynn" w:date="2024-01-08T12:54:00Z">
                  <w:rPr>
                    <w:ins w:id="3929" w:author="Michael Allen" w:date="2023-12-28T09:45:00Z"/>
                    <w:rFonts w:ascii="Calibri" w:eastAsia="Times New Roman" w:hAnsi="Calibri" w:cs="Calibri"/>
                    <w:color w:val="000000"/>
                    <w:kern w:val="0"/>
                    <w:sz w:val="22"/>
                    <w:szCs w:val="22"/>
                    <w14:ligatures w14:val="none"/>
                  </w:rPr>
                </w:rPrChange>
              </w:rPr>
              <w:pPrChange w:id="3930" w:author="Brian Blankenship" w:date="2024-01-08T18:01:00Z">
                <w:pPr>
                  <w:spacing w:after="0" w:line="240" w:lineRule="auto"/>
                </w:pPr>
              </w:pPrChange>
            </w:pPr>
            <w:ins w:id="3931" w:author="Michael Allen" w:date="2023-12-28T09:45:00Z">
              <w:r w:rsidRPr="00BE7064">
                <w:rPr>
                  <w:rFonts w:ascii="Calibri" w:eastAsia="Times New Roman" w:hAnsi="Calibri" w:cs="Calibri"/>
                  <w:color w:val="000000"/>
                  <w:kern w:val="0"/>
                  <w:sz w:val="16"/>
                  <w:szCs w:val="16"/>
                  <w14:ligatures w14:val="none"/>
                  <w:rPrChange w:id="3932"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0B643076" w14:textId="77777777" w:rsidTr="00EB3877">
        <w:tblPrEx>
          <w:tblPrExChange w:id="3933" w:author="Michael Flynn" w:date="2024-01-08T13:27:00Z">
            <w:tblPrEx>
              <w:tblW w:w="0" w:type="auto"/>
              <w:tblInd w:w="-720" w:type="dxa"/>
            </w:tblPrEx>
          </w:tblPrExChange>
        </w:tblPrEx>
        <w:trPr>
          <w:trHeight w:hRule="exact" w:val="173"/>
          <w:jc w:val="center"/>
          <w:ins w:id="3934" w:author="Michael Allen" w:date="2023-12-28T09:45:00Z"/>
          <w:trPrChange w:id="3935" w:author="Michael Flynn" w:date="2024-01-08T13:27:00Z">
            <w:trPr>
              <w:gridAfter w:val="0"/>
              <w:trHeight w:val="301"/>
            </w:trPr>
          </w:trPrChange>
        </w:trPr>
        <w:tc>
          <w:tcPr>
            <w:tcW w:w="3456" w:type="dxa"/>
            <w:tcBorders>
              <w:top w:val="nil"/>
              <w:left w:val="nil"/>
              <w:bottom w:val="nil"/>
              <w:right w:val="single" w:sz="4" w:space="0" w:color="auto"/>
            </w:tcBorders>
            <w:shd w:val="clear" w:color="auto" w:fill="auto"/>
            <w:noWrap/>
            <w:vAlign w:val="bottom"/>
            <w:hideMark/>
            <w:tcPrChange w:id="3936" w:author="Michael Flynn" w:date="2024-01-08T13:27:00Z">
              <w:tcPr>
                <w:tcW w:w="2016" w:type="dxa"/>
                <w:gridSpan w:val="2"/>
                <w:tcBorders>
                  <w:top w:val="nil"/>
                  <w:left w:val="nil"/>
                  <w:bottom w:val="nil"/>
                  <w:right w:val="single" w:sz="4" w:space="0" w:color="auto"/>
                </w:tcBorders>
                <w:shd w:val="clear" w:color="auto" w:fill="auto"/>
                <w:noWrap/>
                <w:vAlign w:val="bottom"/>
                <w:hideMark/>
              </w:tcPr>
            </w:tcPrChange>
          </w:tcPr>
          <w:p w14:paraId="1438256F" w14:textId="76F16F54" w:rsidR="00093B8E" w:rsidRPr="00BE7064" w:rsidRDefault="00093B8E">
            <w:pPr>
              <w:spacing w:after="0" w:line="240" w:lineRule="auto"/>
              <w:contextualSpacing/>
              <w:jc w:val="both"/>
              <w:rPr>
                <w:ins w:id="3937" w:author="Michael Allen" w:date="2023-12-28T09:45:00Z"/>
                <w:rFonts w:ascii="Calibri" w:eastAsia="Times New Roman" w:hAnsi="Calibri" w:cs="Calibri"/>
                <w:color w:val="000000"/>
                <w:kern w:val="0"/>
                <w:sz w:val="16"/>
                <w:szCs w:val="16"/>
                <w14:ligatures w14:val="none"/>
                <w:rPrChange w:id="3938" w:author="Michael Flynn" w:date="2024-01-08T12:54:00Z">
                  <w:rPr>
                    <w:ins w:id="3939" w:author="Michael Allen" w:date="2023-12-28T09:45:00Z"/>
                    <w:rFonts w:ascii="Calibri" w:eastAsia="Times New Roman" w:hAnsi="Calibri" w:cs="Calibri"/>
                    <w:color w:val="000000"/>
                    <w:kern w:val="0"/>
                    <w:sz w:val="22"/>
                    <w:szCs w:val="22"/>
                    <w14:ligatures w14:val="none"/>
                  </w:rPr>
                </w:rPrChange>
              </w:rPr>
              <w:pPrChange w:id="3940" w:author="Brian Blankenship" w:date="2024-01-08T18:01:00Z">
                <w:pPr>
                  <w:spacing w:after="0" w:line="240" w:lineRule="auto"/>
                </w:pPr>
              </w:pPrChange>
            </w:pPr>
            <w:ins w:id="3941" w:author="Michael Allen" w:date="2023-12-28T09:45:00Z">
              <w:r w:rsidRPr="00BE7064">
                <w:rPr>
                  <w:rFonts w:ascii="Calibri" w:eastAsia="Times New Roman" w:hAnsi="Calibri" w:cs="Calibri"/>
                  <w:color w:val="000000"/>
                  <w:kern w:val="0"/>
                  <w:sz w:val="16"/>
                  <w:szCs w:val="16"/>
                  <w14:ligatures w14:val="none"/>
                  <w:rPrChange w:id="3942" w:author="Michael Flynn" w:date="2024-01-08T12:54:00Z">
                    <w:rPr>
                      <w:rFonts w:ascii="Calibri" w:eastAsia="Times New Roman" w:hAnsi="Calibri" w:cs="Calibri"/>
                      <w:color w:val="000000"/>
                      <w:kern w:val="0"/>
                      <w:sz w:val="22"/>
                      <w:szCs w:val="22"/>
                      <w14:ligatures w14:val="none"/>
                    </w:rPr>
                  </w:rPrChange>
                </w:rPr>
                <w:t xml:space="preserve">Solicit possible </w:t>
              </w:r>
            </w:ins>
            <w:ins w:id="3943" w:author="Michael Allen" w:date="2024-01-10T10:04:00Z">
              <w:r w:rsidR="00364237">
                <w:rPr>
                  <w:rFonts w:ascii="Calibri" w:eastAsia="Times New Roman" w:hAnsi="Calibri" w:cs="Calibri"/>
                  <w:color w:val="000000"/>
                  <w:kern w:val="0"/>
                  <w:sz w:val="16"/>
                  <w:szCs w:val="16"/>
                  <w14:ligatures w14:val="none"/>
                </w:rPr>
                <w:t>interview</w:t>
              </w:r>
            </w:ins>
            <w:ins w:id="3944" w:author="Michael Allen" w:date="2023-12-28T09:45:00Z">
              <w:r w:rsidRPr="00BE7064">
                <w:rPr>
                  <w:rFonts w:ascii="Calibri" w:eastAsia="Times New Roman" w:hAnsi="Calibri" w:cs="Calibri"/>
                  <w:color w:val="000000"/>
                  <w:kern w:val="0"/>
                  <w:sz w:val="16"/>
                  <w:szCs w:val="16"/>
                  <w14:ligatures w14:val="none"/>
                  <w:rPrChange w:id="3945" w:author="Michael Flynn" w:date="2024-01-08T12:54:00Z">
                    <w:rPr>
                      <w:rFonts w:ascii="Calibri" w:eastAsia="Times New Roman" w:hAnsi="Calibri" w:cs="Calibri"/>
                      <w:color w:val="000000"/>
                      <w:kern w:val="0"/>
                      <w:sz w:val="22"/>
                      <w:szCs w:val="22"/>
                      <w14:ligatures w14:val="none"/>
                    </w:rPr>
                  </w:rPrChange>
                </w:rPr>
                <w:t xml:space="preserve"> subjects</w:t>
              </w:r>
            </w:ins>
          </w:p>
        </w:tc>
        <w:tc>
          <w:tcPr>
            <w:tcW w:w="1008" w:type="dxa"/>
            <w:tcBorders>
              <w:top w:val="nil"/>
              <w:left w:val="nil"/>
              <w:bottom w:val="nil"/>
              <w:right w:val="nil"/>
            </w:tcBorders>
            <w:shd w:val="clear" w:color="000000" w:fill="FFFFFF"/>
            <w:noWrap/>
            <w:vAlign w:val="bottom"/>
            <w:hideMark/>
            <w:tcPrChange w:id="3946" w:author="Michael Flynn" w:date="2024-01-08T13:27:00Z">
              <w:tcPr>
                <w:tcW w:w="1152" w:type="dxa"/>
                <w:gridSpan w:val="2"/>
                <w:tcBorders>
                  <w:top w:val="nil"/>
                  <w:left w:val="nil"/>
                  <w:bottom w:val="nil"/>
                  <w:right w:val="nil"/>
                </w:tcBorders>
                <w:shd w:val="clear" w:color="000000" w:fill="FFFFFF"/>
                <w:noWrap/>
                <w:vAlign w:val="bottom"/>
                <w:hideMark/>
              </w:tcPr>
            </w:tcPrChange>
          </w:tcPr>
          <w:p w14:paraId="4900C168" w14:textId="77777777" w:rsidR="00093B8E" w:rsidRPr="00BE7064" w:rsidRDefault="00093B8E">
            <w:pPr>
              <w:spacing w:after="0" w:line="240" w:lineRule="auto"/>
              <w:contextualSpacing/>
              <w:jc w:val="both"/>
              <w:rPr>
                <w:ins w:id="3947" w:author="Michael Allen" w:date="2023-12-28T09:45:00Z"/>
                <w:rFonts w:ascii="Calibri" w:eastAsia="Times New Roman" w:hAnsi="Calibri" w:cs="Calibri"/>
                <w:color w:val="000000"/>
                <w:kern w:val="0"/>
                <w:sz w:val="16"/>
                <w:szCs w:val="16"/>
                <w14:ligatures w14:val="none"/>
                <w:rPrChange w:id="3948" w:author="Michael Flynn" w:date="2024-01-08T12:54:00Z">
                  <w:rPr>
                    <w:ins w:id="3949" w:author="Michael Allen" w:date="2023-12-28T09:45:00Z"/>
                    <w:rFonts w:ascii="Calibri" w:eastAsia="Times New Roman" w:hAnsi="Calibri" w:cs="Calibri"/>
                    <w:color w:val="000000"/>
                    <w:kern w:val="0"/>
                    <w:sz w:val="22"/>
                    <w:szCs w:val="22"/>
                    <w14:ligatures w14:val="none"/>
                  </w:rPr>
                </w:rPrChange>
              </w:rPr>
              <w:pPrChange w:id="3950" w:author="Brian Blankenship" w:date="2024-01-08T18:01:00Z">
                <w:pPr>
                  <w:spacing w:after="0" w:line="240" w:lineRule="auto"/>
                </w:pPr>
              </w:pPrChange>
            </w:pPr>
            <w:ins w:id="3951" w:author="Michael Allen" w:date="2023-12-28T09:45:00Z">
              <w:r w:rsidRPr="00BE7064">
                <w:rPr>
                  <w:rFonts w:ascii="Calibri" w:eastAsia="Times New Roman" w:hAnsi="Calibri" w:cs="Calibri"/>
                  <w:color w:val="000000"/>
                  <w:kern w:val="0"/>
                  <w:sz w:val="16"/>
                  <w:szCs w:val="16"/>
                  <w14:ligatures w14:val="none"/>
                  <w:rPrChange w:id="3952"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000000" w:fill="8EA9DB"/>
            <w:noWrap/>
            <w:vAlign w:val="bottom"/>
            <w:hideMark/>
            <w:tcPrChange w:id="3953" w:author="Michael Flynn" w:date="2024-01-08T13:27:00Z">
              <w:tcPr>
                <w:tcW w:w="1152" w:type="dxa"/>
                <w:gridSpan w:val="5"/>
                <w:tcBorders>
                  <w:top w:val="nil"/>
                  <w:left w:val="single" w:sz="4" w:space="0" w:color="auto"/>
                  <w:bottom w:val="nil"/>
                  <w:right w:val="nil"/>
                </w:tcBorders>
                <w:shd w:val="clear" w:color="000000" w:fill="8EA9DB"/>
                <w:noWrap/>
                <w:vAlign w:val="bottom"/>
                <w:hideMark/>
              </w:tcPr>
            </w:tcPrChange>
          </w:tcPr>
          <w:p w14:paraId="3D088175" w14:textId="77777777" w:rsidR="00093B8E" w:rsidRPr="00BE7064" w:rsidRDefault="00093B8E">
            <w:pPr>
              <w:spacing w:after="0" w:line="240" w:lineRule="auto"/>
              <w:contextualSpacing/>
              <w:jc w:val="both"/>
              <w:rPr>
                <w:ins w:id="3954" w:author="Michael Allen" w:date="2023-12-28T09:45:00Z"/>
                <w:rFonts w:ascii="Calibri" w:eastAsia="Times New Roman" w:hAnsi="Calibri" w:cs="Calibri"/>
                <w:color w:val="000000"/>
                <w:kern w:val="0"/>
                <w:sz w:val="16"/>
                <w:szCs w:val="16"/>
                <w14:ligatures w14:val="none"/>
                <w:rPrChange w:id="3955" w:author="Michael Flynn" w:date="2024-01-08T12:54:00Z">
                  <w:rPr>
                    <w:ins w:id="3956" w:author="Michael Allen" w:date="2023-12-28T09:45:00Z"/>
                    <w:rFonts w:ascii="Calibri" w:eastAsia="Times New Roman" w:hAnsi="Calibri" w:cs="Calibri"/>
                    <w:color w:val="000000"/>
                    <w:kern w:val="0"/>
                    <w:sz w:val="22"/>
                    <w:szCs w:val="22"/>
                    <w14:ligatures w14:val="none"/>
                  </w:rPr>
                </w:rPrChange>
              </w:rPr>
              <w:pPrChange w:id="3957" w:author="Brian Blankenship" w:date="2024-01-08T18:01:00Z">
                <w:pPr>
                  <w:spacing w:after="0" w:line="240" w:lineRule="auto"/>
                </w:pPr>
              </w:pPrChange>
            </w:pPr>
            <w:ins w:id="3958" w:author="Michael Allen" w:date="2023-12-28T09:45:00Z">
              <w:r w:rsidRPr="00BE7064">
                <w:rPr>
                  <w:rFonts w:ascii="Calibri" w:eastAsia="Times New Roman" w:hAnsi="Calibri" w:cs="Calibri"/>
                  <w:color w:val="000000"/>
                  <w:kern w:val="0"/>
                  <w:sz w:val="16"/>
                  <w:szCs w:val="16"/>
                  <w14:ligatures w14:val="none"/>
                  <w:rPrChange w:id="395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000000" w:fill="8EA9DB"/>
            <w:noWrap/>
            <w:vAlign w:val="bottom"/>
            <w:hideMark/>
            <w:tcPrChange w:id="3960" w:author="Michael Flynn" w:date="2024-01-08T13:27:00Z">
              <w:tcPr>
                <w:tcW w:w="1152" w:type="dxa"/>
                <w:gridSpan w:val="4"/>
                <w:tcBorders>
                  <w:top w:val="nil"/>
                  <w:left w:val="nil"/>
                  <w:bottom w:val="nil"/>
                  <w:right w:val="nil"/>
                </w:tcBorders>
                <w:shd w:val="clear" w:color="000000" w:fill="8EA9DB"/>
                <w:noWrap/>
                <w:vAlign w:val="bottom"/>
                <w:hideMark/>
              </w:tcPr>
            </w:tcPrChange>
          </w:tcPr>
          <w:p w14:paraId="0A5B34B5" w14:textId="77777777" w:rsidR="00093B8E" w:rsidRPr="00BE7064" w:rsidRDefault="00093B8E">
            <w:pPr>
              <w:spacing w:after="0" w:line="240" w:lineRule="auto"/>
              <w:contextualSpacing/>
              <w:jc w:val="both"/>
              <w:rPr>
                <w:ins w:id="3961" w:author="Michael Allen" w:date="2023-12-28T09:45:00Z"/>
                <w:rFonts w:ascii="Calibri" w:eastAsia="Times New Roman" w:hAnsi="Calibri" w:cs="Calibri"/>
                <w:color w:val="000000"/>
                <w:kern w:val="0"/>
                <w:sz w:val="16"/>
                <w:szCs w:val="16"/>
                <w14:ligatures w14:val="none"/>
                <w:rPrChange w:id="3962" w:author="Michael Flynn" w:date="2024-01-08T12:54:00Z">
                  <w:rPr>
                    <w:ins w:id="3963" w:author="Michael Allen" w:date="2023-12-28T09:45:00Z"/>
                    <w:rFonts w:ascii="Calibri" w:eastAsia="Times New Roman" w:hAnsi="Calibri" w:cs="Calibri"/>
                    <w:color w:val="000000"/>
                    <w:kern w:val="0"/>
                    <w:sz w:val="22"/>
                    <w:szCs w:val="22"/>
                    <w14:ligatures w14:val="none"/>
                  </w:rPr>
                </w:rPrChange>
              </w:rPr>
              <w:pPrChange w:id="3964" w:author="Brian Blankenship" w:date="2024-01-08T18:01:00Z">
                <w:pPr>
                  <w:spacing w:after="0" w:line="240" w:lineRule="auto"/>
                </w:pPr>
              </w:pPrChange>
            </w:pPr>
            <w:ins w:id="3965" w:author="Michael Allen" w:date="2023-12-28T09:45:00Z">
              <w:r w:rsidRPr="00BE7064">
                <w:rPr>
                  <w:rFonts w:ascii="Calibri" w:eastAsia="Times New Roman" w:hAnsi="Calibri" w:cs="Calibri"/>
                  <w:color w:val="000000"/>
                  <w:kern w:val="0"/>
                  <w:sz w:val="16"/>
                  <w:szCs w:val="16"/>
                  <w14:ligatures w14:val="none"/>
                  <w:rPrChange w:id="396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3967" w:author="Michael Flynn" w:date="2024-01-08T13:27:00Z">
              <w:tcPr>
                <w:tcW w:w="1152" w:type="dxa"/>
                <w:gridSpan w:val="5"/>
                <w:tcBorders>
                  <w:top w:val="nil"/>
                  <w:left w:val="nil"/>
                  <w:bottom w:val="nil"/>
                  <w:right w:val="nil"/>
                </w:tcBorders>
                <w:shd w:val="clear" w:color="auto" w:fill="auto"/>
                <w:noWrap/>
                <w:vAlign w:val="bottom"/>
                <w:hideMark/>
              </w:tcPr>
            </w:tcPrChange>
          </w:tcPr>
          <w:p w14:paraId="6801B701" w14:textId="77777777" w:rsidR="00093B8E" w:rsidRPr="00BE7064" w:rsidRDefault="00093B8E">
            <w:pPr>
              <w:spacing w:after="0" w:line="240" w:lineRule="auto"/>
              <w:contextualSpacing/>
              <w:jc w:val="both"/>
              <w:rPr>
                <w:ins w:id="3968" w:author="Michael Allen" w:date="2023-12-28T09:45:00Z"/>
                <w:rFonts w:ascii="Calibri" w:eastAsia="Times New Roman" w:hAnsi="Calibri" w:cs="Calibri"/>
                <w:color w:val="000000"/>
                <w:kern w:val="0"/>
                <w:sz w:val="16"/>
                <w:szCs w:val="16"/>
                <w14:ligatures w14:val="none"/>
                <w:rPrChange w:id="3969" w:author="Michael Flynn" w:date="2024-01-08T12:54:00Z">
                  <w:rPr>
                    <w:ins w:id="3970" w:author="Michael Allen" w:date="2023-12-28T09:45:00Z"/>
                    <w:rFonts w:ascii="Calibri" w:eastAsia="Times New Roman" w:hAnsi="Calibri" w:cs="Calibri"/>
                    <w:color w:val="000000"/>
                    <w:kern w:val="0"/>
                    <w:sz w:val="22"/>
                    <w:szCs w:val="22"/>
                    <w14:ligatures w14:val="none"/>
                  </w:rPr>
                </w:rPrChange>
              </w:rPr>
              <w:pPrChange w:id="3971"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3972" w:author="Michael Flynn" w:date="2024-01-08T13:27:00Z">
              <w:tcPr>
                <w:tcW w:w="1152" w:type="dxa"/>
                <w:gridSpan w:val="6"/>
                <w:tcBorders>
                  <w:top w:val="nil"/>
                  <w:left w:val="nil"/>
                  <w:bottom w:val="nil"/>
                  <w:right w:val="single" w:sz="4" w:space="0" w:color="auto"/>
                </w:tcBorders>
                <w:shd w:val="clear" w:color="auto" w:fill="auto"/>
                <w:noWrap/>
                <w:vAlign w:val="bottom"/>
                <w:hideMark/>
              </w:tcPr>
            </w:tcPrChange>
          </w:tcPr>
          <w:p w14:paraId="24D6847F" w14:textId="77777777" w:rsidR="00093B8E" w:rsidRPr="00BE7064" w:rsidRDefault="00093B8E">
            <w:pPr>
              <w:spacing w:after="0" w:line="240" w:lineRule="auto"/>
              <w:contextualSpacing/>
              <w:jc w:val="both"/>
              <w:rPr>
                <w:ins w:id="3973" w:author="Michael Allen" w:date="2023-12-28T09:45:00Z"/>
                <w:rFonts w:ascii="Calibri" w:eastAsia="Times New Roman" w:hAnsi="Calibri" w:cs="Calibri"/>
                <w:color w:val="000000"/>
                <w:kern w:val="0"/>
                <w:sz w:val="16"/>
                <w:szCs w:val="16"/>
                <w14:ligatures w14:val="none"/>
                <w:rPrChange w:id="3974" w:author="Michael Flynn" w:date="2024-01-08T12:54:00Z">
                  <w:rPr>
                    <w:ins w:id="3975" w:author="Michael Allen" w:date="2023-12-28T09:45:00Z"/>
                    <w:rFonts w:ascii="Calibri" w:eastAsia="Times New Roman" w:hAnsi="Calibri" w:cs="Calibri"/>
                    <w:color w:val="000000"/>
                    <w:kern w:val="0"/>
                    <w:sz w:val="22"/>
                    <w:szCs w:val="22"/>
                    <w14:ligatures w14:val="none"/>
                  </w:rPr>
                </w:rPrChange>
              </w:rPr>
              <w:pPrChange w:id="3976" w:author="Brian Blankenship" w:date="2024-01-08T18:01:00Z">
                <w:pPr>
                  <w:spacing w:after="0" w:line="240" w:lineRule="auto"/>
                </w:pPr>
              </w:pPrChange>
            </w:pPr>
            <w:ins w:id="3977" w:author="Michael Allen" w:date="2023-12-28T09:45:00Z">
              <w:r w:rsidRPr="00BE7064">
                <w:rPr>
                  <w:rFonts w:ascii="Calibri" w:eastAsia="Times New Roman" w:hAnsi="Calibri" w:cs="Calibri"/>
                  <w:color w:val="000000"/>
                  <w:kern w:val="0"/>
                  <w:sz w:val="16"/>
                  <w:szCs w:val="16"/>
                  <w14:ligatures w14:val="none"/>
                  <w:rPrChange w:id="3978"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rsidDel="00B0089E" w14:paraId="7EF84EED" w14:textId="41EC1859" w:rsidTr="00EB3877">
        <w:tblPrEx>
          <w:tblPrExChange w:id="3979" w:author="Michael Flynn" w:date="2024-01-08T13:27:00Z">
            <w:tblPrEx>
              <w:tblW w:w="0" w:type="auto"/>
            </w:tblPrEx>
          </w:tblPrExChange>
        </w:tblPrEx>
        <w:trPr>
          <w:trHeight w:hRule="exact" w:val="173"/>
          <w:jc w:val="center"/>
          <w:ins w:id="3980" w:author="Michael Allen" w:date="2023-12-28T09:45:00Z"/>
          <w:del w:id="3981" w:author="Brian Blankenship" w:date="2024-01-09T08:15:00Z"/>
          <w:trPrChange w:id="3982" w:author="Michael Flynn" w:date="2024-01-08T13:27:00Z">
            <w:trPr>
              <w:gridBefore w:val="1"/>
              <w:gridAfter w:val="0"/>
              <w:trHeight w:val="301"/>
            </w:trPr>
          </w:trPrChange>
        </w:trPr>
        <w:tc>
          <w:tcPr>
            <w:tcW w:w="3456" w:type="dxa"/>
            <w:tcBorders>
              <w:top w:val="nil"/>
              <w:left w:val="nil"/>
              <w:bottom w:val="single" w:sz="4" w:space="0" w:color="auto"/>
              <w:right w:val="nil"/>
            </w:tcBorders>
            <w:shd w:val="clear" w:color="auto" w:fill="auto"/>
            <w:noWrap/>
            <w:vAlign w:val="bottom"/>
            <w:hideMark/>
            <w:tcPrChange w:id="3983" w:author="Michael Flynn" w:date="2024-01-08T13:27:00Z">
              <w:tcPr>
                <w:tcW w:w="2880" w:type="dxa"/>
                <w:gridSpan w:val="7"/>
                <w:tcBorders>
                  <w:top w:val="nil"/>
                  <w:left w:val="nil"/>
                  <w:bottom w:val="single" w:sz="4" w:space="0" w:color="auto"/>
                  <w:right w:val="nil"/>
                </w:tcBorders>
                <w:shd w:val="clear" w:color="auto" w:fill="auto"/>
                <w:noWrap/>
                <w:vAlign w:val="bottom"/>
                <w:hideMark/>
              </w:tcPr>
            </w:tcPrChange>
          </w:tcPr>
          <w:p w14:paraId="7517F724" w14:textId="6C2FDE13" w:rsidR="00093B8E" w:rsidRPr="00BE7064" w:rsidDel="00B0089E" w:rsidRDefault="00093B8E">
            <w:pPr>
              <w:spacing w:after="0" w:line="240" w:lineRule="auto"/>
              <w:contextualSpacing/>
              <w:jc w:val="both"/>
              <w:rPr>
                <w:ins w:id="3984" w:author="Michael Allen" w:date="2023-12-28T09:45:00Z"/>
                <w:del w:id="3985" w:author="Brian Blankenship" w:date="2024-01-09T08:15:00Z"/>
                <w:rFonts w:ascii="Calibri" w:eastAsia="Times New Roman" w:hAnsi="Calibri" w:cs="Calibri"/>
                <w:color w:val="000000"/>
                <w:kern w:val="0"/>
                <w:sz w:val="16"/>
                <w:szCs w:val="16"/>
                <w14:ligatures w14:val="none"/>
                <w:rPrChange w:id="3986" w:author="Michael Flynn" w:date="2024-01-08T12:54:00Z">
                  <w:rPr>
                    <w:ins w:id="3987" w:author="Michael Allen" w:date="2023-12-28T09:45:00Z"/>
                    <w:del w:id="3988" w:author="Brian Blankenship" w:date="2024-01-09T08:15:00Z"/>
                    <w:rFonts w:ascii="Calibri" w:eastAsia="Times New Roman" w:hAnsi="Calibri" w:cs="Calibri"/>
                    <w:color w:val="000000"/>
                    <w:kern w:val="0"/>
                    <w:sz w:val="22"/>
                    <w:szCs w:val="22"/>
                    <w14:ligatures w14:val="none"/>
                  </w:rPr>
                </w:rPrChange>
              </w:rPr>
              <w:pPrChange w:id="3989" w:author="Brian Blankenship" w:date="2024-01-08T18:01:00Z">
                <w:pPr>
                  <w:spacing w:after="0" w:line="240" w:lineRule="auto"/>
                </w:pPr>
              </w:pPrChange>
            </w:pPr>
            <w:ins w:id="3990" w:author="Michael Allen" w:date="2023-12-28T09:45:00Z">
              <w:del w:id="3991" w:author="Brian Blankenship" w:date="2024-01-09T08:15:00Z">
                <w:r w:rsidRPr="00BE7064" w:rsidDel="00B0089E">
                  <w:rPr>
                    <w:rFonts w:ascii="Calibri" w:eastAsia="Times New Roman" w:hAnsi="Calibri" w:cs="Calibri"/>
                    <w:color w:val="000000"/>
                    <w:kern w:val="0"/>
                    <w:sz w:val="16"/>
                    <w:szCs w:val="16"/>
                    <w14:ligatures w14:val="none"/>
                    <w:rPrChange w:id="3992"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single" w:sz="4" w:space="0" w:color="auto"/>
              <w:bottom w:val="single" w:sz="4" w:space="0" w:color="auto"/>
              <w:right w:val="nil"/>
            </w:tcBorders>
            <w:shd w:val="clear" w:color="auto" w:fill="auto"/>
            <w:noWrap/>
            <w:vAlign w:val="bottom"/>
            <w:hideMark/>
            <w:tcPrChange w:id="3993" w:author="Michael Flynn" w:date="2024-01-08T13:27:00Z">
              <w:tcPr>
                <w:tcW w:w="1008" w:type="dxa"/>
                <w:gridSpan w:val="4"/>
                <w:tcBorders>
                  <w:top w:val="nil"/>
                  <w:left w:val="single" w:sz="4" w:space="0" w:color="auto"/>
                  <w:bottom w:val="single" w:sz="4" w:space="0" w:color="auto"/>
                  <w:right w:val="nil"/>
                </w:tcBorders>
                <w:shd w:val="clear" w:color="auto" w:fill="auto"/>
                <w:noWrap/>
                <w:vAlign w:val="bottom"/>
                <w:hideMark/>
              </w:tcPr>
            </w:tcPrChange>
          </w:tcPr>
          <w:p w14:paraId="33711CC3" w14:textId="30FD692A" w:rsidR="00093B8E" w:rsidRPr="00BE7064" w:rsidDel="00B0089E" w:rsidRDefault="00093B8E">
            <w:pPr>
              <w:spacing w:after="0" w:line="240" w:lineRule="auto"/>
              <w:contextualSpacing/>
              <w:jc w:val="both"/>
              <w:rPr>
                <w:ins w:id="3994" w:author="Michael Allen" w:date="2023-12-28T09:45:00Z"/>
                <w:del w:id="3995" w:author="Brian Blankenship" w:date="2024-01-09T08:15:00Z"/>
                <w:rFonts w:ascii="Calibri" w:eastAsia="Times New Roman" w:hAnsi="Calibri" w:cs="Calibri"/>
                <w:color w:val="000000"/>
                <w:kern w:val="0"/>
                <w:sz w:val="16"/>
                <w:szCs w:val="16"/>
                <w14:ligatures w14:val="none"/>
                <w:rPrChange w:id="3996" w:author="Michael Flynn" w:date="2024-01-08T12:54:00Z">
                  <w:rPr>
                    <w:ins w:id="3997" w:author="Michael Allen" w:date="2023-12-28T09:45:00Z"/>
                    <w:del w:id="3998" w:author="Brian Blankenship" w:date="2024-01-09T08:15:00Z"/>
                    <w:rFonts w:ascii="Calibri" w:eastAsia="Times New Roman" w:hAnsi="Calibri" w:cs="Calibri"/>
                    <w:color w:val="000000"/>
                    <w:kern w:val="0"/>
                    <w:sz w:val="22"/>
                    <w:szCs w:val="22"/>
                    <w14:ligatures w14:val="none"/>
                  </w:rPr>
                </w:rPrChange>
              </w:rPr>
              <w:pPrChange w:id="3999" w:author="Brian Blankenship" w:date="2024-01-08T18:01:00Z">
                <w:pPr>
                  <w:spacing w:after="0" w:line="240" w:lineRule="auto"/>
                </w:pPr>
              </w:pPrChange>
            </w:pPr>
            <w:ins w:id="4000" w:author="Michael Allen" w:date="2023-12-28T09:45:00Z">
              <w:del w:id="4001" w:author="Brian Blankenship" w:date="2024-01-09T08:15:00Z">
                <w:r w:rsidRPr="00BE7064" w:rsidDel="00B0089E">
                  <w:rPr>
                    <w:rFonts w:ascii="Calibri" w:eastAsia="Times New Roman" w:hAnsi="Calibri" w:cs="Calibri"/>
                    <w:color w:val="000000"/>
                    <w:kern w:val="0"/>
                    <w:sz w:val="16"/>
                    <w:szCs w:val="16"/>
                    <w14:ligatures w14:val="none"/>
                    <w:rPrChange w:id="4002"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single" w:sz="4" w:space="0" w:color="auto"/>
              <w:bottom w:val="single" w:sz="4" w:space="0" w:color="auto"/>
              <w:right w:val="nil"/>
            </w:tcBorders>
            <w:shd w:val="clear" w:color="auto" w:fill="auto"/>
            <w:noWrap/>
            <w:vAlign w:val="bottom"/>
            <w:hideMark/>
            <w:tcPrChange w:id="4003" w:author="Michael Flynn" w:date="2024-01-08T13:27:00Z">
              <w:tcPr>
                <w:tcW w:w="1008" w:type="dxa"/>
                <w:gridSpan w:val="4"/>
                <w:tcBorders>
                  <w:top w:val="nil"/>
                  <w:left w:val="single" w:sz="4" w:space="0" w:color="auto"/>
                  <w:bottom w:val="single" w:sz="4" w:space="0" w:color="auto"/>
                  <w:right w:val="nil"/>
                </w:tcBorders>
                <w:shd w:val="clear" w:color="auto" w:fill="auto"/>
                <w:noWrap/>
                <w:vAlign w:val="bottom"/>
                <w:hideMark/>
              </w:tcPr>
            </w:tcPrChange>
          </w:tcPr>
          <w:p w14:paraId="156921E9" w14:textId="2C6CD95A" w:rsidR="00093B8E" w:rsidRPr="00BE7064" w:rsidDel="00B0089E" w:rsidRDefault="00093B8E">
            <w:pPr>
              <w:spacing w:after="0" w:line="240" w:lineRule="auto"/>
              <w:contextualSpacing/>
              <w:jc w:val="both"/>
              <w:rPr>
                <w:ins w:id="4004" w:author="Michael Allen" w:date="2023-12-28T09:45:00Z"/>
                <w:del w:id="4005" w:author="Brian Blankenship" w:date="2024-01-09T08:15:00Z"/>
                <w:rFonts w:ascii="Calibri" w:eastAsia="Times New Roman" w:hAnsi="Calibri" w:cs="Calibri"/>
                <w:color w:val="000000"/>
                <w:kern w:val="0"/>
                <w:sz w:val="16"/>
                <w:szCs w:val="16"/>
                <w14:ligatures w14:val="none"/>
                <w:rPrChange w:id="4006" w:author="Michael Flynn" w:date="2024-01-08T12:54:00Z">
                  <w:rPr>
                    <w:ins w:id="4007" w:author="Michael Allen" w:date="2023-12-28T09:45:00Z"/>
                    <w:del w:id="4008" w:author="Brian Blankenship" w:date="2024-01-09T08:15:00Z"/>
                    <w:rFonts w:ascii="Calibri" w:eastAsia="Times New Roman" w:hAnsi="Calibri" w:cs="Calibri"/>
                    <w:color w:val="000000"/>
                    <w:kern w:val="0"/>
                    <w:sz w:val="22"/>
                    <w:szCs w:val="22"/>
                    <w14:ligatures w14:val="none"/>
                  </w:rPr>
                </w:rPrChange>
              </w:rPr>
              <w:pPrChange w:id="4009" w:author="Brian Blankenship" w:date="2024-01-08T18:01:00Z">
                <w:pPr>
                  <w:spacing w:after="0" w:line="240" w:lineRule="auto"/>
                </w:pPr>
              </w:pPrChange>
            </w:pPr>
            <w:ins w:id="4010" w:author="Michael Allen" w:date="2023-12-28T09:45:00Z">
              <w:del w:id="4011" w:author="Brian Blankenship" w:date="2024-01-09T08:15:00Z">
                <w:r w:rsidRPr="00BE7064" w:rsidDel="00B0089E">
                  <w:rPr>
                    <w:rFonts w:ascii="Calibri" w:eastAsia="Times New Roman" w:hAnsi="Calibri" w:cs="Calibri"/>
                    <w:color w:val="000000"/>
                    <w:kern w:val="0"/>
                    <w:sz w:val="16"/>
                    <w:szCs w:val="16"/>
                    <w14:ligatures w14:val="none"/>
                    <w:rPrChange w:id="4012"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nil"/>
              <w:bottom w:val="single" w:sz="4" w:space="0" w:color="auto"/>
              <w:right w:val="nil"/>
            </w:tcBorders>
            <w:shd w:val="clear" w:color="auto" w:fill="auto"/>
            <w:noWrap/>
            <w:vAlign w:val="bottom"/>
            <w:hideMark/>
            <w:tcPrChange w:id="4013" w:author="Michael Flynn" w:date="2024-01-08T13:27:00Z">
              <w:tcPr>
                <w:tcW w:w="1008" w:type="dxa"/>
                <w:gridSpan w:val="6"/>
                <w:tcBorders>
                  <w:top w:val="nil"/>
                  <w:left w:val="nil"/>
                  <w:bottom w:val="single" w:sz="4" w:space="0" w:color="auto"/>
                  <w:right w:val="nil"/>
                </w:tcBorders>
                <w:shd w:val="clear" w:color="auto" w:fill="auto"/>
                <w:noWrap/>
                <w:vAlign w:val="bottom"/>
                <w:hideMark/>
              </w:tcPr>
            </w:tcPrChange>
          </w:tcPr>
          <w:p w14:paraId="7D469C8A" w14:textId="7E113BBE" w:rsidR="00093B8E" w:rsidRPr="00BE7064" w:rsidDel="00B0089E" w:rsidRDefault="00093B8E">
            <w:pPr>
              <w:spacing w:after="0" w:line="240" w:lineRule="auto"/>
              <w:contextualSpacing/>
              <w:jc w:val="both"/>
              <w:rPr>
                <w:ins w:id="4014" w:author="Michael Allen" w:date="2023-12-28T09:45:00Z"/>
                <w:del w:id="4015" w:author="Brian Blankenship" w:date="2024-01-09T08:15:00Z"/>
                <w:rFonts w:ascii="Calibri" w:eastAsia="Times New Roman" w:hAnsi="Calibri" w:cs="Calibri"/>
                <w:color w:val="000000"/>
                <w:kern w:val="0"/>
                <w:sz w:val="16"/>
                <w:szCs w:val="16"/>
                <w14:ligatures w14:val="none"/>
                <w:rPrChange w:id="4016" w:author="Michael Flynn" w:date="2024-01-08T12:54:00Z">
                  <w:rPr>
                    <w:ins w:id="4017" w:author="Michael Allen" w:date="2023-12-28T09:45:00Z"/>
                    <w:del w:id="4018" w:author="Brian Blankenship" w:date="2024-01-09T08:15:00Z"/>
                    <w:rFonts w:ascii="Calibri" w:eastAsia="Times New Roman" w:hAnsi="Calibri" w:cs="Calibri"/>
                    <w:color w:val="000000"/>
                    <w:kern w:val="0"/>
                    <w:sz w:val="22"/>
                    <w:szCs w:val="22"/>
                    <w14:ligatures w14:val="none"/>
                  </w:rPr>
                </w:rPrChange>
              </w:rPr>
              <w:pPrChange w:id="4019" w:author="Brian Blankenship" w:date="2024-01-08T18:01:00Z">
                <w:pPr>
                  <w:spacing w:after="0" w:line="240" w:lineRule="auto"/>
                </w:pPr>
              </w:pPrChange>
            </w:pPr>
            <w:ins w:id="4020" w:author="Michael Allen" w:date="2023-12-28T09:45:00Z">
              <w:del w:id="4021" w:author="Brian Blankenship" w:date="2024-01-09T08:15:00Z">
                <w:r w:rsidRPr="00BE7064" w:rsidDel="00B0089E">
                  <w:rPr>
                    <w:rFonts w:ascii="Calibri" w:eastAsia="Times New Roman" w:hAnsi="Calibri" w:cs="Calibri"/>
                    <w:color w:val="000000"/>
                    <w:kern w:val="0"/>
                    <w:sz w:val="16"/>
                    <w:szCs w:val="16"/>
                    <w14:ligatures w14:val="none"/>
                    <w:rPrChange w:id="4022"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nil"/>
              <w:bottom w:val="single" w:sz="4" w:space="0" w:color="auto"/>
              <w:right w:val="nil"/>
            </w:tcBorders>
            <w:shd w:val="clear" w:color="auto" w:fill="auto"/>
            <w:noWrap/>
            <w:vAlign w:val="bottom"/>
            <w:hideMark/>
            <w:tcPrChange w:id="4023" w:author="Michael Flynn" w:date="2024-01-08T13:27:00Z">
              <w:tcPr>
                <w:tcW w:w="1008" w:type="dxa"/>
                <w:gridSpan w:val="5"/>
                <w:tcBorders>
                  <w:top w:val="nil"/>
                  <w:left w:val="nil"/>
                  <w:bottom w:val="single" w:sz="4" w:space="0" w:color="auto"/>
                  <w:right w:val="nil"/>
                </w:tcBorders>
                <w:shd w:val="clear" w:color="auto" w:fill="auto"/>
                <w:noWrap/>
                <w:vAlign w:val="bottom"/>
                <w:hideMark/>
              </w:tcPr>
            </w:tcPrChange>
          </w:tcPr>
          <w:p w14:paraId="18F0637B" w14:textId="5C0195EB" w:rsidR="00093B8E" w:rsidRPr="00BE7064" w:rsidDel="00B0089E" w:rsidRDefault="00093B8E">
            <w:pPr>
              <w:spacing w:after="0" w:line="240" w:lineRule="auto"/>
              <w:contextualSpacing/>
              <w:jc w:val="both"/>
              <w:rPr>
                <w:ins w:id="4024" w:author="Michael Allen" w:date="2023-12-28T09:45:00Z"/>
                <w:del w:id="4025" w:author="Brian Blankenship" w:date="2024-01-09T08:15:00Z"/>
                <w:rFonts w:ascii="Calibri" w:eastAsia="Times New Roman" w:hAnsi="Calibri" w:cs="Calibri"/>
                <w:color w:val="000000"/>
                <w:kern w:val="0"/>
                <w:sz w:val="16"/>
                <w:szCs w:val="16"/>
                <w14:ligatures w14:val="none"/>
                <w:rPrChange w:id="4026" w:author="Michael Flynn" w:date="2024-01-08T12:54:00Z">
                  <w:rPr>
                    <w:ins w:id="4027" w:author="Michael Allen" w:date="2023-12-28T09:45:00Z"/>
                    <w:del w:id="4028" w:author="Brian Blankenship" w:date="2024-01-09T08:15:00Z"/>
                    <w:rFonts w:ascii="Calibri" w:eastAsia="Times New Roman" w:hAnsi="Calibri" w:cs="Calibri"/>
                    <w:color w:val="000000"/>
                    <w:kern w:val="0"/>
                    <w:sz w:val="22"/>
                    <w:szCs w:val="22"/>
                    <w14:ligatures w14:val="none"/>
                  </w:rPr>
                </w:rPrChange>
              </w:rPr>
              <w:pPrChange w:id="4029" w:author="Brian Blankenship" w:date="2024-01-08T18:01:00Z">
                <w:pPr>
                  <w:spacing w:after="0" w:line="240" w:lineRule="auto"/>
                </w:pPr>
              </w:pPrChange>
            </w:pPr>
            <w:ins w:id="4030" w:author="Michael Allen" w:date="2023-12-28T09:45:00Z">
              <w:del w:id="4031" w:author="Brian Blankenship" w:date="2024-01-09T08:15:00Z">
                <w:r w:rsidRPr="00BE7064" w:rsidDel="00B0089E">
                  <w:rPr>
                    <w:rFonts w:ascii="Calibri" w:eastAsia="Times New Roman" w:hAnsi="Calibri" w:cs="Calibri"/>
                    <w:color w:val="000000"/>
                    <w:kern w:val="0"/>
                    <w:sz w:val="16"/>
                    <w:szCs w:val="16"/>
                    <w14:ligatures w14:val="none"/>
                    <w:rPrChange w:id="4032"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nil"/>
              <w:bottom w:val="single" w:sz="4" w:space="0" w:color="auto"/>
              <w:right w:val="single" w:sz="4" w:space="0" w:color="auto"/>
            </w:tcBorders>
            <w:shd w:val="clear" w:color="auto" w:fill="auto"/>
            <w:noWrap/>
            <w:vAlign w:val="bottom"/>
            <w:hideMark/>
            <w:tcPrChange w:id="4033" w:author="Michael Flynn" w:date="2024-01-08T13:27:00Z">
              <w:tcPr>
                <w:tcW w:w="1008" w:type="dxa"/>
                <w:gridSpan w:val="2"/>
                <w:tcBorders>
                  <w:top w:val="nil"/>
                  <w:left w:val="nil"/>
                  <w:bottom w:val="single" w:sz="4" w:space="0" w:color="auto"/>
                  <w:right w:val="single" w:sz="4" w:space="0" w:color="auto"/>
                </w:tcBorders>
                <w:shd w:val="clear" w:color="auto" w:fill="auto"/>
                <w:noWrap/>
                <w:vAlign w:val="bottom"/>
                <w:hideMark/>
              </w:tcPr>
            </w:tcPrChange>
          </w:tcPr>
          <w:p w14:paraId="59251736" w14:textId="354F6540" w:rsidR="00093B8E" w:rsidRPr="00BE7064" w:rsidDel="00B0089E" w:rsidRDefault="00093B8E">
            <w:pPr>
              <w:spacing w:after="0" w:line="240" w:lineRule="auto"/>
              <w:contextualSpacing/>
              <w:jc w:val="both"/>
              <w:rPr>
                <w:ins w:id="4034" w:author="Michael Allen" w:date="2023-12-28T09:45:00Z"/>
                <w:del w:id="4035" w:author="Brian Blankenship" w:date="2024-01-09T08:15:00Z"/>
                <w:rFonts w:ascii="Calibri" w:eastAsia="Times New Roman" w:hAnsi="Calibri" w:cs="Calibri"/>
                <w:color w:val="000000"/>
                <w:kern w:val="0"/>
                <w:sz w:val="16"/>
                <w:szCs w:val="16"/>
                <w14:ligatures w14:val="none"/>
                <w:rPrChange w:id="4036" w:author="Michael Flynn" w:date="2024-01-08T12:54:00Z">
                  <w:rPr>
                    <w:ins w:id="4037" w:author="Michael Allen" w:date="2023-12-28T09:45:00Z"/>
                    <w:del w:id="4038" w:author="Brian Blankenship" w:date="2024-01-09T08:15:00Z"/>
                    <w:rFonts w:ascii="Calibri" w:eastAsia="Times New Roman" w:hAnsi="Calibri" w:cs="Calibri"/>
                    <w:color w:val="000000"/>
                    <w:kern w:val="0"/>
                    <w:sz w:val="22"/>
                    <w:szCs w:val="22"/>
                    <w14:ligatures w14:val="none"/>
                  </w:rPr>
                </w:rPrChange>
              </w:rPr>
              <w:pPrChange w:id="4039" w:author="Brian Blankenship" w:date="2024-01-08T18:01:00Z">
                <w:pPr>
                  <w:spacing w:after="0" w:line="240" w:lineRule="auto"/>
                </w:pPr>
              </w:pPrChange>
            </w:pPr>
            <w:ins w:id="4040" w:author="Michael Allen" w:date="2023-12-28T09:45:00Z">
              <w:del w:id="4041" w:author="Brian Blankenship" w:date="2024-01-09T08:15:00Z">
                <w:r w:rsidRPr="00BE7064" w:rsidDel="00B0089E">
                  <w:rPr>
                    <w:rFonts w:ascii="Calibri" w:eastAsia="Times New Roman" w:hAnsi="Calibri" w:cs="Calibri"/>
                    <w:color w:val="000000"/>
                    <w:kern w:val="0"/>
                    <w:sz w:val="16"/>
                    <w:szCs w:val="16"/>
                    <w14:ligatures w14:val="none"/>
                    <w:rPrChange w:id="4042" w:author="Michael Flynn" w:date="2024-01-08T12:54:00Z">
                      <w:rPr>
                        <w:rFonts w:ascii="Calibri" w:eastAsia="Times New Roman" w:hAnsi="Calibri" w:cs="Calibri"/>
                        <w:color w:val="000000"/>
                        <w:kern w:val="0"/>
                        <w:sz w:val="22"/>
                        <w:szCs w:val="22"/>
                        <w14:ligatures w14:val="none"/>
                      </w:rPr>
                    </w:rPrChange>
                  </w:rPr>
                  <w:delText> </w:delText>
                </w:r>
              </w:del>
            </w:ins>
          </w:p>
        </w:tc>
      </w:tr>
      <w:tr w:rsidR="00835E2A" w:rsidRPr="00BE7064" w14:paraId="50D21B5F" w14:textId="77777777" w:rsidTr="00EB3877">
        <w:tblPrEx>
          <w:tblPrExChange w:id="4043" w:author="Michael Flynn" w:date="2024-01-08T13:27:00Z">
            <w:tblPrEx>
              <w:tblW w:w="0" w:type="auto"/>
            </w:tblPrEx>
          </w:tblPrExChange>
        </w:tblPrEx>
        <w:trPr>
          <w:trHeight w:hRule="exact" w:val="173"/>
          <w:jc w:val="center"/>
          <w:ins w:id="4044" w:author="Michael Allen" w:date="2023-12-28T09:45:00Z"/>
          <w:trPrChange w:id="4045"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046" w:author="Michael Flynn" w:date="2024-01-08T13:27:00Z">
              <w:tcPr>
                <w:tcW w:w="2880" w:type="dxa"/>
                <w:gridSpan w:val="7"/>
                <w:tcBorders>
                  <w:top w:val="nil"/>
                  <w:left w:val="nil"/>
                  <w:bottom w:val="nil"/>
                  <w:right w:val="nil"/>
                </w:tcBorders>
                <w:shd w:val="clear" w:color="auto" w:fill="auto"/>
                <w:noWrap/>
                <w:vAlign w:val="bottom"/>
                <w:hideMark/>
              </w:tcPr>
            </w:tcPrChange>
          </w:tcPr>
          <w:p w14:paraId="16F8D1E9" w14:textId="77777777" w:rsidR="00093B8E" w:rsidRPr="00BE7064" w:rsidRDefault="00093B8E">
            <w:pPr>
              <w:spacing w:after="0" w:line="240" w:lineRule="auto"/>
              <w:contextualSpacing/>
              <w:jc w:val="both"/>
              <w:rPr>
                <w:ins w:id="4047" w:author="Michael Allen" w:date="2023-12-28T09:45:00Z"/>
                <w:rFonts w:ascii="Calibri" w:eastAsia="Times New Roman" w:hAnsi="Calibri" w:cs="Calibri"/>
                <w:b/>
                <w:bCs/>
                <w:color w:val="000000"/>
                <w:kern w:val="0"/>
                <w:sz w:val="16"/>
                <w:szCs w:val="16"/>
                <w14:ligatures w14:val="none"/>
                <w:rPrChange w:id="4048" w:author="Michael Flynn" w:date="2024-01-08T12:54:00Z">
                  <w:rPr>
                    <w:ins w:id="4049" w:author="Michael Allen" w:date="2023-12-28T09:45:00Z"/>
                    <w:rFonts w:ascii="Calibri" w:eastAsia="Times New Roman" w:hAnsi="Calibri" w:cs="Calibri"/>
                    <w:b/>
                    <w:bCs/>
                    <w:color w:val="000000"/>
                    <w:kern w:val="0"/>
                    <w:sz w:val="22"/>
                    <w:szCs w:val="22"/>
                    <w14:ligatures w14:val="none"/>
                  </w:rPr>
                </w:rPrChange>
              </w:rPr>
              <w:pPrChange w:id="4050" w:author="Brian Blankenship" w:date="2024-01-08T18:01:00Z">
                <w:pPr>
                  <w:spacing w:after="0" w:line="240" w:lineRule="auto"/>
                </w:pPr>
              </w:pPrChange>
            </w:pPr>
            <w:ins w:id="4051" w:author="Michael Allen" w:date="2023-12-28T09:45:00Z">
              <w:r w:rsidRPr="00BE7064">
                <w:rPr>
                  <w:rFonts w:ascii="Calibri" w:eastAsia="Times New Roman" w:hAnsi="Calibri" w:cs="Calibri"/>
                  <w:b/>
                  <w:bCs/>
                  <w:color w:val="000000"/>
                  <w:kern w:val="0"/>
                  <w:sz w:val="16"/>
                  <w:szCs w:val="16"/>
                  <w14:ligatures w14:val="none"/>
                  <w:rPrChange w:id="4052" w:author="Michael Flynn" w:date="2024-01-08T12:54:00Z">
                    <w:rPr>
                      <w:rFonts w:ascii="Calibri" w:eastAsia="Times New Roman" w:hAnsi="Calibri" w:cs="Calibri"/>
                      <w:b/>
                      <w:bCs/>
                      <w:color w:val="000000"/>
                      <w:kern w:val="0"/>
                      <w:sz w:val="22"/>
                      <w:szCs w:val="22"/>
                      <w14:ligatures w14:val="none"/>
                    </w:rPr>
                  </w:rPrChange>
                </w:rPr>
                <w:t>Implementation Tasks</w:t>
              </w:r>
            </w:ins>
          </w:p>
        </w:tc>
        <w:tc>
          <w:tcPr>
            <w:tcW w:w="1008" w:type="dxa"/>
            <w:tcBorders>
              <w:top w:val="nil"/>
              <w:left w:val="single" w:sz="4" w:space="0" w:color="auto"/>
              <w:bottom w:val="nil"/>
              <w:right w:val="nil"/>
            </w:tcBorders>
            <w:shd w:val="clear" w:color="auto" w:fill="auto"/>
            <w:noWrap/>
            <w:vAlign w:val="bottom"/>
            <w:hideMark/>
            <w:tcPrChange w:id="4053"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62999C34" w14:textId="77777777" w:rsidR="00093B8E" w:rsidRPr="00BE7064" w:rsidRDefault="00093B8E">
            <w:pPr>
              <w:spacing w:after="0" w:line="240" w:lineRule="auto"/>
              <w:contextualSpacing/>
              <w:jc w:val="both"/>
              <w:rPr>
                <w:ins w:id="4054" w:author="Michael Allen" w:date="2023-12-28T09:45:00Z"/>
                <w:rFonts w:ascii="Calibri" w:eastAsia="Times New Roman" w:hAnsi="Calibri" w:cs="Calibri"/>
                <w:color w:val="000000"/>
                <w:kern w:val="0"/>
                <w:sz w:val="16"/>
                <w:szCs w:val="16"/>
                <w14:ligatures w14:val="none"/>
                <w:rPrChange w:id="4055" w:author="Michael Flynn" w:date="2024-01-08T12:54:00Z">
                  <w:rPr>
                    <w:ins w:id="4056" w:author="Michael Allen" w:date="2023-12-28T09:45:00Z"/>
                    <w:rFonts w:ascii="Calibri" w:eastAsia="Times New Roman" w:hAnsi="Calibri" w:cs="Calibri"/>
                    <w:color w:val="000000"/>
                    <w:kern w:val="0"/>
                    <w:sz w:val="22"/>
                    <w:szCs w:val="22"/>
                    <w14:ligatures w14:val="none"/>
                  </w:rPr>
                </w:rPrChange>
              </w:rPr>
              <w:pPrChange w:id="4057" w:author="Brian Blankenship" w:date="2024-01-08T18:01:00Z">
                <w:pPr>
                  <w:spacing w:after="0" w:line="240" w:lineRule="auto"/>
                </w:pPr>
              </w:pPrChange>
            </w:pPr>
            <w:ins w:id="4058" w:author="Michael Allen" w:date="2023-12-28T09:45:00Z">
              <w:r w:rsidRPr="00BE7064">
                <w:rPr>
                  <w:rFonts w:ascii="Calibri" w:eastAsia="Times New Roman" w:hAnsi="Calibri" w:cs="Calibri"/>
                  <w:color w:val="000000"/>
                  <w:kern w:val="0"/>
                  <w:sz w:val="16"/>
                  <w:szCs w:val="16"/>
                  <w14:ligatures w14:val="none"/>
                  <w:rPrChange w:id="405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060"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3A0A5873" w14:textId="77777777" w:rsidR="00093B8E" w:rsidRPr="00BE7064" w:rsidRDefault="00093B8E">
            <w:pPr>
              <w:spacing w:after="0" w:line="240" w:lineRule="auto"/>
              <w:contextualSpacing/>
              <w:jc w:val="both"/>
              <w:rPr>
                <w:ins w:id="4061" w:author="Michael Allen" w:date="2023-12-28T09:45:00Z"/>
                <w:rFonts w:ascii="Calibri" w:eastAsia="Times New Roman" w:hAnsi="Calibri" w:cs="Calibri"/>
                <w:color w:val="000000"/>
                <w:kern w:val="0"/>
                <w:sz w:val="16"/>
                <w:szCs w:val="16"/>
                <w14:ligatures w14:val="none"/>
                <w:rPrChange w:id="4062" w:author="Michael Flynn" w:date="2024-01-08T12:54:00Z">
                  <w:rPr>
                    <w:ins w:id="4063" w:author="Michael Allen" w:date="2023-12-28T09:45:00Z"/>
                    <w:rFonts w:ascii="Calibri" w:eastAsia="Times New Roman" w:hAnsi="Calibri" w:cs="Calibri"/>
                    <w:color w:val="000000"/>
                    <w:kern w:val="0"/>
                    <w:sz w:val="22"/>
                    <w:szCs w:val="22"/>
                    <w14:ligatures w14:val="none"/>
                  </w:rPr>
                </w:rPrChange>
              </w:rPr>
              <w:pPrChange w:id="4064" w:author="Brian Blankenship" w:date="2024-01-08T18:01:00Z">
                <w:pPr>
                  <w:spacing w:after="0" w:line="240" w:lineRule="auto"/>
                </w:pPr>
              </w:pPrChange>
            </w:pPr>
            <w:ins w:id="4065" w:author="Michael Allen" w:date="2023-12-28T09:45:00Z">
              <w:r w:rsidRPr="00BE7064">
                <w:rPr>
                  <w:rFonts w:ascii="Calibri" w:eastAsia="Times New Roman" w:hAnsi="Calibri" w:cs="Calibri"/>
                  <w:color w:val="000000"/>
                  <w:kern w:val="0"/>
                  <w:sz w:val="16"/>
                  <w:szCs w:val="16"/>
                  <w14:ligatures w14:val="none"/>
                  <w:rPrChange w:id="406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067" w:author="Michael Flynn" w:date="2024-01-08T13:27:00Z">
              <w:tcPr>
                <w:tcW w:w="1008" w:type="dxa"/>
                <w:gridSpan w:val="6"/>
                <w:tcBorders>
                  <w:top w:val="nil"/>
                  <w:left w:val="nil"/>
                  <w:bottom w:val="nil"/>
                  <w:right w:val="nil"/>
                </w:tcBorders>
                <w:shd w:val="clear" w:color="auto" w:fill="auto"/>
                <w:noWrap/>
                <w:vAlign w:val="bottom"/>
                <w:hideMark/>
              </w:tcPr>
            </w:tcPrChange>
          </w:tcPr>
          <w:p w14:paraId="39EFFA49" w14:textId="77777777" w:rsidR="00093B8E" w:rsidRPr="00BE7064" w:rsidRDefault="00093B8E">
            <w:pPr>
              <w:spacing w:after="0" w:line="240" w:lineRule="auto"/>
              <w:contextualSpacing/>
              <w:jc w:val="both"/>
              <w:rPr>
                <w:ins w:id="4068" w:author="Michael Allen" w:date="2023-12-28T09:45:00Z"/>
                <w:rFonts w:ascii="Calibri" w:eastAsia="Times New Roman" w:hAnsi="Calibri" w:cs="Calibri"/>
                <w:color w:val="000000"/>
                <w:kern w:val="0"/>
                <w:sz w:val="16"/>
                <w:szCs w:val="16"/>
                <w14:ligatures w14:val="none"/>
                <w:rPrChange w:id="4069" w:author="Michael Flynn" w:date="2024-01-08T12:54:00Z">
                  <w:rPr>
                    <w:ins w:id="4070" w:author="Michael Allen" w:date="2023-12-28T09:45:00Z"/>
                    <w:rFonts w:ascii="Calibri" w:eastAsia="Times New Roman" w:hAnsi="Calibri" w:cs="Calibri"/>
                    <w:color w:val="000000"/>
                    <w:kern w:val="0"/>
                    <w:sz w:val="22"/>
                    <w:szCs w:val="22"/>
                    <w14:ligatures w14:val="none"/>
                  </w:rPr>
                </w:rPrChange>
              </w:rPr>
              <w:pPrChange w:id="4071"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072" w:author="Michael Flynn" w:date="2024-01-08T13:27:00Z">
              <w:tcPr>
                <w:tcW w:w="1008" w:type="dxa"/>
                <w:gridSpan w:val="5"/>
                <w:tcBorders>
                  <w:top w:val="nil"/>
                  <w:left w:val="nil"/>
                  <w:bottom w:val="nil"/>
                  <w:right w:val="nil"/>
                </w:tcBorders>
                <w:shd w:val="clear" w:color="auto" w:fill="auto"/>
                <w:noWrap/>
                <w:vAlign w:val="bottom"/>
                <w:hideMark/>
              </w:tcPr>
            </w:tcPrChange>
          </w:tcPr>
          <w:p w14:paraId="46619970" w14:textId="77777777" w:rsidR="00093B8E" w:rsidRPr="00BE7064" w:rsidRDefault="00093B8E">
            <w:pPr>
              <w:spacing w:after="0" w:line="240" w:lineRule="auto"/>
              <w:contextualSpacing/>
              <w:jc w:val="both"/>
              <w:rPr>
                <w:ins w:id="4073" w:author="Michael Allen" w:date="2023-12-28T09:45:00Z"/>
                <w:rFonts w:eastAsia="Times New Roman"/>
                <w:kern w:val="0"/>
                <w:sz w:val="16"/>
                <w:szCs w:val="16"/>
                <w14:ligatures w14:val="none"/>
                <w:rPrChange w:id="4074" w:author="Michael Flynn" w:date="2024-01-08T12:54:00Z">
                  <w:rPr>
                    <w:ins w:id="4075" w:author="Michael Allen" w:date="2023-12-28T09:45:00Z"/>
                    <w:rFonts w:eastAsia="Times New Roman"/>
                    <w:kern w:val="0"/>
                    <w:sz w:val="20"/>
                    <w:szCs w:val="20"/>
                    <w14:ligatures w14:val="none"/>
                  </w:rPr>
                </w:rPrChange>
              </w:rPr>
              <w:pPrChange w:id="4076"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4077" w:author="Michael Flynn" w:date="2024-01-08T13:27:00Z">
              <w:tcPr>
                <w:tcW w:w="1008" w:type="dxa"/>
                <w:gridSpan w:val="2"/>
                <w:tcBorders>
                  <w:top w:val="nil"/>
                  <w:left w:val="nil"/>
                  <w:bottom w:val="nil"/>
                  <w:right w:val="single" w:sz="4" w:space="0" w:color="auto"/>
                </w:tcBorders>
                <w:shd w:val="clear" w:color="auto" w:fill="auto"/>
                <w:noWrap/>
                <w:vAlign w:val="bottom"/>
                <w:hideMark/>
              </w:tcPr>
            </w:tcPrChange>
          </w:tcPr>
          <w:p w14:paraId="29482C24" w14:textId="77777777" w:rsidR="00093B8E" w:rsidRPr="00BE7064" w:rsidRDefault="00093B8E">
            <w:pPr>
              <w:spacing w:after="0" w:line="240" w:lineRule="auto"/>
              <w:contextualSpacing/>
              <w:jc w:val="both"/>
              <w:rPr>
                <w:ins w:id="4078" w:author="Michael Allen" w:date="2023-12-28T09:45:00Z"/>
                <w:rFonts w:ascii="Calibri" w:eastAsia="Times New Roman" w:hAnsi="Calibri" w:cs="Calibri"/>
                <w:color w:val="000000"/>
                <w:kern w:val="0"/>
                <w:sz w:val="16"/>
                <w:szCs w:val="16"/>
                <w14:ligatures w14:val="none"/>
                <w:rPrChange w:id="4079" w:author="Michael Flynn" w:date="2024-01-08T12:54:00Z">
                  <w:rPr>
                    <w:ins w:id="4080" w:author="Michael Allen" w:date="2023-12-28T09:45:00Z"/>
                    <w:rFonts w:ascii="Calibri" w:eastAsia="Times New Roman" w:hAnsi="Calibri" w:cs="Calibri"/>
                    <w:color w:val="000000"/>
                    <w:kern w:val="0"/>
                    <w:sz w:val="22"/>
                    <w:szCs w:val="22"/>
                    <w14:ligatures w14:val="none"/>
                  </w:rPr>
                </w:rPrChange>
              </w:rPr>
              <w:pPrChange w:id="4081" w:author="Brian Blankenship" w:date="2024-01-08T18:01:00Z">
                <w:pPr>
                  <w:spacing w:after="0" w:line="240" w:lineRule="auto"/>
                </w:pPr>
              </w:pPrChange>
            </w:pPr>
            <w:ins w:id="4082" w:author="Michael Allen" w:date="2023-12-28T09:45:00Z">
              <w:r w:rsidRPr="00BE7064">
                <w:rPr>
                  <w:rFonts w:ascii="Calibri" w:eastAsia="Times New Roman" w:hAnsi="Calibri" w:cs="Calibri"/>
                  <w:color w:val="000000"/>
                  <w:kern w:val="0"/>
                  <w:sz w:val="16"/>
                  <w:szCs w:val="16"/>
                  <w14:ligatures w14:val="none"/>
                  <w:rPrChange w:id="4083"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03162710" w14:textId="77777777" w:rsidTr="00EB3877">
        <w:tblPrEx>
          <w:tblPrExChange w:id="4084" w:author="Michael Flynn" w:date="2024-01-08T13:27:00Z">
            <w:tblPrEx>
              <w:tblW w:w="0" w:type="auto"/>
            </w:tblPrEx>
          </w:tblPrExChange>
        </w:tblPrEx>
        <w:trPr>
          <w:trHeight w:hRule="exact" w:val="173"/>
          <w:jc w:val="center"/>
          <w:ins w:id="4085" w:author="Michael Allen" w:date="2023-12-28T09:45:00Z"/>
          <w:trPrChange w:id="4086"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087" w:author="Michael Flynn" w:date="2024-01-08T13:27:00Z">
              <w:tcPr>
                <w:tcW w:w="2880" w:type="dxa"/>
                <w:gridSpan w:val="7"/>
                <w:tcBorders>
                  <w:top w:val="nil"/>
                  <w:left w:val="nil"/>
                  <w:bottom w:val="nil"/>
                  <w:right w:val="nil"/>
                </w:tcBorders>
                <w:shd w:val="clear" w:color="auto" w:fill="auto"/>
                <w:noWrap/>
                <w:vAlign w:val="bottom"/>
                <w:hideMark/>
              </w:tcPr>
            </w:tcPrChange>
          </w:tcPr>
          <w:p w14:paraId="2770F17E" w14:textId="77777777" w:rsidR="00093B8E" w:rsidRPr="00BE7064" w:rsidRDefault="00093B8E">
            <w:pPr>
              <w:spacing w:after="0" w:line="240" w:lineRule="auto"/>
              <w:contextualSpacing/>
              <w:jc w:val="both"/>
              <w:rPr>
                <w:ins w:id="4088" w:author="Michael Allen" w:date="2023-12-28T09:45:00Z"/>
                <w:rFonts w:ascii="Calibri" w:eastAsia="Times New Roman" w:hAnsi="Calibri" w:cs="Calibri"/>
                <w:color w:val="000000"/>
                <w:kern w:val="0"/>
                <w:sz w:val="16"/>
                <w:szCs w:val="16"/>
                <w14:ligatures w14:val="none"/>
                <w:rPrChange w:id="4089" w:author="Michael Flynn" w:date="2024-01-08T12:54:00Z">
                  <w:rPr>
                    <w:ins w:id="4090" w:author="Michael Allen" w:date="2023-12-28T09:45:00Z"/>
                    <w:rFonts w:ascii="Calibri" w:eastAsia="Times New Roman" w:hAnsi="Calibri" w:cs="Calibri"/>
                    <w:color w:val="000000"/>
                    <w:kern w:val="0"/>
                    <w:sz w:val="22"/>
                    <w:szCs w:val="22"/>
                    <w14:ligatures w14:val="none"/>
                  </w:rPr>
                </w:rPrChange>
              </w:rPr>
              <w:pPrChange w:id="4091" w:author="Brian Blankenship" w:date="2024-01-08T18:01:00Z">
                <w:pPr>
                  <w:spacing w:after="0" w:line="240" w:lineRule="auto"/>
                </w:pPr>
              </w:pPrChange>
            </w:pPr>
            <w:ins w:id="4092" w:author="Michael Allen" w:date="2023-12-28T09:45:00Z">
              <w:r w:rsidRPr="00BE7064">
                <w:rPr>
                  <w:rFonts w:ascii="Calibri" w:eastAsia="Times New Roman" w:hAnsi="Calibri" w:cs="Calibri"/>
                  <w:color w:val="000000"/>
                  <w:kern w:val="0"/>
                  <w:sz w:val="16"/>
                  <w:szCs w:val="16"/>
                  <w14:ligatures w14:val="none"/>
                  <w:rPrChange w:id="4093" w:author="Michael Flynn" w:date="2024-01-08T12:54:00Z">
                    <w:rPr>
                      <w:rFonts w:ascii="Calibri" w:eastAsia="Times New Roman" w:hAnsi="Calibri" w:cs="Calibri"/>
                      <w:color w:val="000000"/>
                      <w:kern w:val="0"/>
                      <w:sz w:val="22"/>
                      <w:szCs w:val="22"/>
                      <w14:ligatures w14:val="none"/>
                    </w:rPr>
                  </w:rPrChange>
                </w:rPr>
                <w:t>Deploy survey in Cambodia</w:t>
              </w:r>
            </w:ins>
          </w:p>
        </w:tc>
        <w:tc>
          <w:tcPr>
            <w:tcW w:w="1008" w:type="dxa"/>
            <w:tcBorders>
              <w:top w:val="nil"/>
              <w:left w:val="single" w:sz="4" w:space="0" w:color="auto"/>
              <w:bottom w:val="nil"/>
              <w:right w:val="nil"/>
            </w:tcBorders>
            <w:shd w:val="clear" w:color="auto" w:fill="auto"/>
            <w:noWrap/>
            <w:vAlign w:val="bottom"/>
            <w:hideMark/>
            <w:tcPrChange w:id="4094"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32ED2A6B" w14:textId="77777777" w:rsidR="00093B8E" w:rsidRPr="00BE7064" w:rsidRDefault="00093B8E">
            <w:pPr>
              <w:spacing w:after="0" w:line="240" w:lineRule="auto"/>
              <w:contextualSpacing/>
              <w:jc w:val="both"/>
              <w:rPr>
                <w:ins w:id="4095" w:author="Michael Allen" w:date="2023-12-28T09:45:00Z"/>
                <w:rFonts w:ascii="Calibri" w:eastAsia="Times New Roman" w:hAnsi="Calibri" w:cs="Calibri"/>
                <w:color w:val="000000"/>
                <w:kern w:val="0"/>
                <w:sz w:val="16"/>
                <w:szCs w:val="16"/>
                <w14:ligatures w14:val="none"/>
                <w:rPrChange w:id="4096" w:author="Michael Flynn" w:date="2024-01-08T12:54:00Z">
                  <w:rPr>
                    <w:ins w:id="4097" w:author="Michael Allen" w:date="2023-12-28T09:45:00Z"/>
                    <w:rFonts w:ascii="Calibri" w:eastAsia="Times New Roman" w:hAnsi="Calibri" w:cs="Calibri"/>
                    <w:color w:val="000000"/>
                    <w:kern w:val="0"/>
                    <w:sz w:val="22"/>
                    <w:szCs w:val="22"/>
                    <w14:ligatures w14:val="none"/>
                  </w:rPr>
                </w:rPrChange>
              </w:rPr>
              <w:pPrChange w:id="4098" w:author="Brian Blankenship" w:date="2024-01-08T18:01:00Z">
                <w:pPr>
                  <w:spacing w:after="0" w:line="240" w:lineRule="auto"/>
                </w:pPr>
              </w:pPrChange>
            </w:pPr>
            <w:ins w:id="4099" w:author="Michael Allen" w:date="2023-12-28T09:45:00Z">
              <w:r w:rsidRPr="00BE7064">
                <w:rPr>
                  <w:rFonts w:ascii="Calibri" w:eastAsia="Times New Roman" w:hAnsi="Calibri" w:cs="Calibri"/>
                  <w:color w:val="000000"/>
                  <w:kern w:val="0"/>
                  <w:sz w:val="16"/>
                  <w:szCs w:val="16"/>
                  <w14:ligatures w14:val="none"/>
                  <w:rPrChange w:id="4100"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000000" w:fill="8EA9DB"/>
            <w:noWrap/>
            <w:vAlign w:val="bottom"/>
            <w:hideMark/>
            <w:tcPrChange w:id="4101" w:author="Michael Flynn" w:date="2024-01-08T13:27:00Z">
              <w:tcPr>
                <w:tcW w:w="1008" w:type="dxa"/>
                <w:gridSpan w:val="4"/>
                <w:tcBorders>
                  <w:top w:val="nil"/>
                  <w:left w:val="single" w:sz="4" w:space="0" w:color="auto"/>
                  <w:bottom w:val="nil"/>
                  <w:right w:val="nil"/>
                </w:tcBorders>
                <w:shd w:val="clear" w:color="000000" w:fill="8EA9DB"/>
                <w:noWrap/>
                <w:vAlign w:val="bottom"/>
                <w:hideMark/>
              </w:tcPr>
            </w:tcPrChange>
          </w:tcPr>
          <w:p w14:paraId="4F8114D3" w14:textId="77777777" w:rsidR="00093B8E" w:rsidRPr="00BE7064" w:rsidRDefault="00093B8E">
            <w:pPr>
              <w:spacing w:after="0" w:line="240" w:lineRule="auto"/>
              <w:contextualSpacing/>
              <w:jc w:val="both"/>
              <w:rPr>
                <w:ins w:id="4102" w:author="Michael Allen" w:date="2023-12-28T09:45:00Z"/>
                <w:rFonts w:ascii="Calibri" w:eastAsia="Times New Roman" w:hAnsi="Calibri" w:cs="Calibri"/>
                <w:color w:val="000000"/>
                <w:kern w:val="0"/>
                <w:sz w:val="16"/>
                <w:szCs w:val="16"/>
                <w14:ligatures w14:val="none"/>
                <w:rPrChange w:id="4103" w:author="Michael Flynn" w:date="2024-01-08T12:54:00Z">
                  <w:rPr>
                    <w:ins w:id="4104" w:author="Michael Allen" w:date="2023-12-28T09:45:00Z"/>
                    <w:rFonts w:ascii="Calibri" w:eastAsia="Times New Roman" w:hAnsi="Calibri" w:cs="Calibri"/>
                    <w:color w:val="000000"/>
                    <w:kern w:val="0"/>
                    <w:sz w:val="22"/>
                    <w:szCs w:val="22"/>
                    <w14:ligatures w14:val="none"/>
                  </w:rPr>
                </w:rPrChange>
              </w:rPr>
              <w:pPrChange w:id="4105" w:author="Brian Blankenship" w:date="2024-01-08T18:01:00Z">
                <w:pPr>
                  <w:spacing w:after="0" w:line="240" w:lineRule="auto"/>
                </w:pPr>
              </w:pPrChange>
            </w:pPr>
            <w:ins w:id="4106" w:author="Michael Allen" w:date="2023-12-28T09:45:00Z">
              <w:r w:rsidRPr="00BE7064">
                <w:rPr>
                  <w:rFonts w:ascii="Calibri" w:eastAsia="Times New Roman" w:hAnsi="Calibri" w:cs="Calibri"/>
                  <w:color w:val="000000"/>
                  <w:kern w:val="0"/>
                  <w:sz w:val="16"/>
                  <w:szCs w:val="16"/>
                  <w14:ligatures w14:val="none"/>
                  <w:rPrChange w:id="4107"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108" w:author="Michael Flynn" w:date="2024-01-08T13:27:00Z">
              <w:tcPr>
                <w:tcW w:w="1008" w:type="dxa"/>
                <w:gridSpan w:val="6"/>
                <w:tcBorders>
                  <w:top w:val="nil"/>
                  <w:left w:val="nil"/>
                  <w:bottom w:val="nil"/>
                  <w:right w:val="nil"/>
                </w:tcBorders>
                <w:shd w:val="clear" w:color="auto" w:fill="auto"/>
                <w:noWrap/>
                <w:vAlign w:val="bottom"/>
                <w:hideMark/>
              </w:tcPr>
            </w:tcPrChange>
          </w:tcPr>
          <w:p w14:paraId="2608C735" w14:textId="77777777" w:rsidR="00093B8E" w:rsidRPr="00BE7064" w:rsidRDefault="00093B8E">
            <w:pPr>
              <w:spacing w:after="0" w:line="240" w:lineRule="auto"/>
              <w:contextualSpacing/>
              <w:jc w:val="both"/>
              <w:rPr>
                <w:ins w:id="4109" w:author="Michael Allen" w:date="2023-12-28T09:45:00Z"/>
                <w:rFonts w:ascii="Calibri" w:eastAsia="Times New Roman" w:hAnsi="Calibri" w:cs="Calibri"/>
                <w:color w:val="000000"/>
                <w:kern w:val="0"/>
                <w:sz w:val="16"/>
                <w:szCs w:val="16"/>
                <w14:ligatures w14:val="none"/>
                <w:rPrChange w:id="4110" w:author="Michael Flynn" w:date="2024-01-08T12:54:00Z">
                  <w:rPr>
                    <w:ins w:id="4111" w:author="Michael Allen" w:date="2023-12-28T09:45:00Z"/>
                    <w:rFonts w:ascii="Calibri" w:eastAsia="Times New Roman" w:hAnsi="Calibri" w:cs="Calibri"/>
                    <w:color w:val="000000"/>
                    <w:kern w:val="0"/>
                    <w:sz w:val="22"/>
                    <w:szCs w:val="22"/>
                    <w14:ligatures w14:val="none"/>
                  </w:rPr>
                </w:rPrChange>
              </w:rPr>
              <w:pPrChange w:id="4112"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113" w:author="Michael Flynn" w:date="2024-01-08T13:27:00Z">
              <w:tcPr>
                <w:tcW w:w="1008" w:type="dxa"/>
                <w:gridSpan w:val="5"/>
                <w:tcBorders>
                  <w:top w:val="nil"/>
                  <w:left w:val="nil"/>
                  <w:bottom w:val="nil"/>
                  <w:right w:val="nil"/>
                </w:tcBorders>
                <w:shd w:val="clear" w:color="auto" w:fill="auto"/>
                <w:noWrap/>
                <w:vAlign w:val="bottom"/>
                <w:hideMark/>
              </w:tcPr>
            </w:tcPrChange>
          </w:tcPr>
          <w:p w14:paraId="39CF0CF4" w14:textId="77777777" w:rsidR="00093B8E" w:rsidRPr="00BE7064" w:rsidRDefault="00093B8E">
            <w:pPr>
              <w:spacing w:after="0" w:line="240" w:lineRule="auto"/>
              <w:contextualSpacing/>
              <w:jc w:val="both"/>
              <w:rPr>
                <w:ins w:id="4114" w:author="Michael Allen" w:date="2023-12-28T09:45:00Z"/>
                <w:rFonts w:eastAsia="Times New Roman"/>
                <w:kern w:val="0"/>
                <w:sz w:val="16"/>
                <w:szCs w:val="16"/>
                <w14:ligatures w14:val="none"/>
                <w:rPrChange w:id="4115" w:author="Michael Flynn" w:date="2024-01-08T12:54:00Z">
                  <w:rPr>
                    <w:ins w:id="4116" w:author="Michael Allen" w:date="2023-12-28T09:45:00Z"/>
                    <w:rFonts w:eastAsia="Times New Roman"/>
                    <w:kern w:val="0"/>
                    <w:sz w:val="20"/>
                    <w:szCs w:val="20"/>
                    <w14:ligatures w14:val="none"/>
                  </w:rPr>
                </w:rPrChange>
              </w:rPr>
              <w:pPrChange w:id="4117"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auto" w:fill="auto"/>
            <w:noWrap/>
            <w:vAlign w:val="bottom"/>
            <w:hideMark/>
            <w:tcPrChange w:id="4118" w:author="Michael Flynn" w:date="2024-01-08T13:27:00Z">
              <w:tcPr>
                <w:tcW w:w="1008" w:type="dxa"/>
                <w:gridSpan w:val="2"/>
                <w:tcBorders>
                  <w:top w:val="nil"/>
                  <w:left w:val="nil"/>
                  <w:bottom w:val="nil"/>
                  <w:right w:val="single" w:sz="4" w:space="0" w:color="auto"/>
                </w:tcBorders>
                <w:shd w:val="clear" w:color="auto" w:fill="auto"/>
                <w:noWrap/>
                <w:vAlign w:val="bottom"/>
                <w:hideMark/>
              </w:tcPr>
            </w:tcPrChange>
          </w:tcPr>
          <w:p w14:paraId="5730B82B" w14:textId="77777777" w:rsidR="00093B8E" w:rsidRPr="00BE7064" w:rsidRDefault="00093B8E">
            <w:pPr>
              <w:spacing w:after="0" w:line="240" w:lineRule="auto"/>
              <w:contextualSpacing/>
              <w:jc w:val="both"/>
              <w:rPr>
                <w:ins w:id="4119" w:author="Michael Allen" w:date="2023-12-28T09:45:00Z"/>
                <w:rFonts w:ascii="Calibri" w:eastAsia="Times New Roman" w:hAnsi="Calibri" w:cs="Calibri"/>
                <w:color w:val="000000"/>
                <w:kern w:val="0"/>
                <w:sz w:val="16"/>
                <w:szCs w:val="16"/>
                <w14:ligatures w14:val="none"/>
                <w:rPrChange w:id="4120" w:author="Michael Flynn" w:date="2024-01-08T12:54:00Z">
                  <w:rPr>
                    <w:ins w:id="4121" w:author="Michael Allen" w:date="2023-12-28T09:45:00Z"/>
                    <w:rFonts w:ascii="Calibri" w:eastAsia="Times New Roman" w:hAnsi="Calibri" w:cs="Calibri"/>
                    <w:color w:val="000000"/>
                    <w:kern w:val="0"/>
                    <w:sz w:val="22"/>
                    <w:szCs w:val="22"/>
                    <w14:ligatures w14:val="none"/>
                  </w:rPr>
                </w:rPrChange>
              </w:rPr>
              <w:pPrChange w:id="4122" w:author="Brian Blankenship" w:date="2024-01-08T18:01:00Z">
                <w:pPr>
                  <w:spacing w:after="0" w:line="240" w:lineRule="auto"/>
                </w:pPr>
              </w:pPrChange>
            </w:pPr>
            <w:ins w:id="4123" w:author="Michael Allen" w:date="2023-12-28T09:45:00Z">
              <w:r w:rsidRPr="00BE7064">
                <w:rPr>
                  <w:rFonts w:ascii="Calibri" w:eastAsia="Times New Roman" w:hAnsi="Calibri" w:cs="Calibri"/>
                  <w:color w:val="000000"/>
                  <w:kern w:val="0"/>
                  <w:sz w:val="16"/>
                  <w:szCs w:val="16"/>
                  <w14:ligatures w14:val="none"/>
                  <w:rPrChange w:id="4124" w:author="Michael Flynn" w:date="2024-01-08T12:54:00Z">
                    <w:rPr>
                      <w:rFonts w:ascii="Calibri" w:eastAsia="Times New Roman" w:hAnsi="Calibri" w:cs="Calibri"/>
                      <w:color w:val="000000"/>
                      <w:kern w:val="0"/>
                      <w:sz w:val="22"/>
                      <w:szCs w:val="22"/>
                      <w14:ligatures w14:val="none"/>
                    </w:rPr>
                  </w:rPrChange>
                </w:rPr>
                <w:t> </w:t>
              </w:r>
            </w:ins>
          </w:p>
        </w:tc>
      </w:tr>
      <w:tr w:rsidR="00B0089E" w:rsidRPr="00BE7064" w14:paraId="44FBC8AB" w14:textId="77777777" w:rsidTr="00EB3877">
        <w:trPr>
          <w:trHeight w:hRule="exact" w:val="173"/>
          <w:jc w:val="center"/>
          <w:ins w:id="4125" w:author="Brian Blankenship" w:date="2024-01-09T08:13:00Z"/>
        </w:trPr>
        <w:tc>
          <w:tcPr>
            <w:tcW w:w="3456" w:type="dxa"/>
            <w:tcBorders>
              <w:top w:val="nil"/>
              <w:left w:val="nil"/>
              <w:bottom w:val="nil"/>
              <w:right w:val="nil"/>
            </w:tcBorders>
            <w:shd w:val="clear" w:color="auto" w:fill="auto"/>
            <w:noWrap/>
            <w:vAlign w:val="bottom"/>
          </w:tcPr>
          <w:p w14:paraId="5851F8C9" w14:textId="731012C1" w:rsidR="00B0089E" w:rsidRPr="00B0089E" w:rsidRDefault="00B0089E">
            <w:pPr>
              <w:spacing w:after="0" w:line="240" w:lineRule="auto"/>
              <w:contextualSpacing/>
              <w:jc w:val="both"/>
              <w:rPr>
                <w:ins w:id="4126" w:author="Brian Blankenship" w:date="2024-01-09T08:13:00Z"/>
                <w:rFonts w:ascii="Calibri" w:eastAsia="Times New Roman" w:hAnsi="Calibri" w:cs="Calibri"/>
                <w:color w:val="000000"/>
                <w:kern w:val="0"/>
                <w:sz w:val="16"/>
                <w:szCs w:val="16"/>
                <w14:ligatures w14:val="none"/>
              </w:rPr>
            </w:pPr>
            <w:ins w:id="4127" w:author="Brian Blankenship" w:date="2024-01-09T08:13:00Z">
              <w:r>
                <w:rPr>
                  <w:rFonts w:ascii="Calibri" w:eastAsia="Times New Roman" w:hAnsi="Calibri" w:cs="Calibri"/>
                  <w:color w:val="000000"/>
                  <w:kern w:val="0"/>
                  <w:sz w:val="16"/>
                  <w:szCs w:val="16"/>
                  <w14:ligatures w14:val="none"/>
                </w:rPr>
                <w:t>Deploy survey in Kenya</w:t>
              </w:r>
            </w:ins>
          </w:p>
        </w:tc>
        <w:tc>
          <w:tcPr>
            <w:tcW w:w="1008" w:type="dxa"/>
            <w:tcBorders>
              <w:top w:val="nil"/>
              <w:left w:val="single" w:sz="4" w:space="0" w:color="auto"/>
              <w:bottom w:val="nil"/>
              <w:right w:val="nil"/>
            </w:tcBorders>
            <w:shd w:val="clear" w:color="auto" w:fill="auto"/>
            <w:noWrap/>
            <w:vAlign w:val="bottom"/>
          </w:tcPr>
          <w:p w14:paraId="5BC225B0" w14:textId="77777777" w:rsidR="00B0089E" w:rsidRPr="00B0089E" w:rsidRDefault="00B0089E">
            <w:pPr>
              <w:spacing w:after="0" w:line="240" w:lineRule="auto"/>
              <w:contextualSpacing/>
              <w:jc w:val="both"/>
              <w:rPr>
                <w:ins w:id="4128" w:author="Brian Blankenship" w:date="2024-01-09T08:13:00Z"/>
                <w:rFonts w:ascii="Calibri" w:eastAsia="Times New Roman" w:hAnsi="Calibri" w:cs="Calibri"/>
                <w:color w:val="000000"/>
                <w:kern w:val="0"/>
                <w:sz w:val="16"/>
                <w:szCs w:val="16"/>
                <w14:ligatures w14:val="none"/>
              </w:rPr>
            </w:pPr>
          </w:p>
        </w:tc>
        <w:tc>
          <w:tcPr>
            <w:tcW w:w="1008" w:type="dxa"/>
            <w:tcBorders>
              <w:top w:val="nil"/>
              <w:left w:val="single" w:sz="4" w:space="0" w:color="auto"/>
              <w:bottom w:val="nil"/>
              <w:right w:val="nil"/>
            </w:tcBorders>
            <w:shd w:val="clear" w:color="000000" w:fill="8EA9DB"/>
            <w:noWrap/>
            <w:vAlign w:val="bottom"/>
          </w:tcPr>
          <w:p w14:paraId="422CB5A4" w14:textId="77777777" w:rsidR="00B0089E" w:rsidRPr="00B0089E" w:rsidRDefault="00B0089E">
            <w:pPr>
              <w:spacing w:after="0" w:line="240" w:lineRule="auto"/>
              <w:contextualSpacing/>
              <w:jc w:val="both"/>
              <w:rPr>
                <w:ins w:id="4129" w:author="Brian Blankenship" w:date="2024-01-09T08:13:00Z"/>
                <w:rFonts w:ascii="Calibri" w:eastAsia="Times New Roman" w:hAnsi="Calibri" w:cs="Calibri"/>
                <w:color w:val="000000"/>
                <w:kern w:val="0"/>
                <w:sz w:val="16"/>
                <w:szCs w:val="16"/>
                <w14:ligatures w14:val="none"/>
              </w:rPr>
            </w:pPr>
          </w:p>
        </w:tc>
        <w:tc>
          <w:tcPr>
            <w:tcW w:w="1008" w:type="dxa"/>
            <w:tcBorders>
              <w:top w:val="nil"/>
              <w:left w:val="nil"/>
              <w:bottom w:val="nil"/>
              <w:right w:val="nil"/>
            </w:tcBorders>
            <w:shd w:val="clear" w:color="auto" w:fill="auto"/>
            <w:noWrap/>
            <w:vAlign w:val="bottom"/>
          </w:tcPr>
          <w:p w14:paraId="48413336" w14:textId="77777777" w:rsidR="00B0089E" w:rsidRPr="00B0089E" w:rsidRDefault="00B0089E">
            <w:pPr>
              <w:spacing w:after="0" w:line="240" w:lineRule="auto"/>
              <w:contextualSpacing/>
              <w:jc w:val="both"/>
              <w:rPr>
                <w:ins w:id="4130" w:author="Brian Blankenship" w:date="2024-01-09T08:13:00Z"/>
                <w:rFonts w:ascii="Calibri" w:eastAsia="Times New Roman" w:hAnsi="Calibri" w:cs="Calibri"/>
                <w:color w:val="000000"/>
                <w:kern w:val="0"/>
                <w:sz w:val="16"/>
                <w:szCs w:val="16"/>
                <w14:ligatures w14:val="none"/>
              </w:rPr>
            </w:pPr>
          </w:p>
        </w:tc>
        <w:tc>
          <w:tcPr>
            <w:tcW w:w="1008" w:type="dxa"/>
            <w:tcBorders>
              <w:top w:val="nil"/>
              <w:left w:val="nil"/>
              <w:bottom w:val="nil"/>
              <w:right w:val="nil"/>
            </w:tcBorders>
            <w:shd w:val="clear" w:color="auto" w:fill="auto"/>
            <w:noWrap/>
            <w:vAlign w:val="bottom"/>
          </w:tcPr>
          <w:p w14:paraId="08568845" w14:textId="77777777" w:rsidR="00B0089E" w:rsidRPr="00B0089E" w:rsidRDefault="00B0089E">
            <w:pPr>
              <w:spacing w:after="0" w:line="240" w:lineRule="auto"/>
              <w:contextualSpacing/>
              <w:jc w:val="both"/>
              <w:rPr>
                <w:ins w:id="4131" w:author="Brian Blankenship" w:date="2024-01-09T08:13:00Z"/>
                <w:rFonts w:eastAsia="Times New Roman"/>
                <w:kern w:val="0"/>
                <w:sz w:val="16"/>
                <w:szCs w:val="16"/>
                <w14:ligatures w14:val="none"/>
              </w:rPr>
            </w:pPr>
          </w:p>
        </w:tc>
        <w:tc>
          <w:tcPr>
            <w:tcW w:w="1008" w:type="dxa"/>
            <w:tcBorders>
              <w:top w:val="nil"/>
              <w:left w:val="nil"/>
              <w:bottom w:val="nil"/>
              <w:right w:val="single" w:sz="4" w:space="0" w:color="auto"/>
            </w:tcBorders>
            <w:shd w:val="clear" w:color="auto" w:fill="auto"/>
            <w:noWrap/>
            <w:vAlign w:val="bottom"/>
          </w:tcPr>
          <w:p w14:paraId="7AB676E2" w14:textId="77777777" w:rsidR="00B0089E" w:rsidRPr="00B0089E" w:rsidRDefault="00B0089E">
            <w:pPr>
              <w:spacing w:after="0" w:line="240" w:lineRule="auto"/>
              <w:contextualSpacing/>
              <w:jc w:val="both"/>
              <w:rPr>
                <w:ins w:id="4132" w:author="Brian Blankenship" w:date="2024-01-09T08:13:00Z"/>
                <w:rFonts w:ascii="Calibri" w:eastAsia="Times New Roman" w:hAnsi="Calibri" w:cs="Calibri"/>
                <w:color w:val="000000"/>
                <w:kern w:val="0"/>
                <w:sz w:val="16"/>
                <w:szCs w:val="16"/>
                <w14:ligatures w14:val="none"/>
              </w:rPr>
            </w:pPr>
          </w:p>
        </w:tc>
      </w:tr>
      <w:tr w:rsidR="00835E2A" w:rsidRPr="00BE7064" w14:paraId="4379E4FE" w14:textId="77777777" w:rsidTr="00B0089E">
        <w:tblPrEx>
          <w:tblPrExChange w:id="4133" w:author="Brian Blankenship" w:date="2024-01-09T08:15:00Z">
            <w:tblPrEx>
              <w:tblW w:w="0" w:type="auto"/>
              <w:tblInd w:w="-720" w:type="dxa"/>
            </w:tblPrEx>
          </w:tblPrExChange>
        </w:tblPrEx>
        <w:trPr>
          <w:trHeight w:hRule="exact" w:val="173"/>
          <w:jc w:val="center"/>
          <w:ins w:id="4134" w:author="Michael Allen" w:date="2023-12-28T09:45:00Z"/>
          <w:trPrChange w:id="4135" w:author="Brian Blankenship" w:date="2024-01-09T08:15:00Z">
            <w:trPr>
              <w:gridAfter w:val="0"/>
              <w:trHeight w:val="301"/>
            </w:trPr>
          </w:trPrChange>
        </w:trPr>
        <w:tc>
          <w:tcPr>
            <w:tcW w:w="3456" w:type="dxa"/>
            <w:tcBorders>
              <w:top w:val="nil"/>
              <w:left w:val="nil"/>
              <w:bottom w:val="nil"/>
              <w:right w:val="nil"/>
            </w:tcBorders>
            <w:shd w:val="clear" w:color="auto" w:fill="auto"/>
            <w:noWrap/>
            <w:vAlign w:val="bottom"/>
            <w:hideMark/>
            <w:tcPrChange w:id="4136" w:author="Brian Blankenship" w:date="2024-01-09T08:15:00Z">
              <w:tcPr>
                <w:tcW w:w="2880" w:type="dxa"/>
                <w:gridSpan w:val="6"/>
                <w:tcBorders>
                  <w:top w:val="nil"/>
                  <w:left w:val="nil"/>
                  <w:bottom w:val="nil"/>
                  <w:right w:val="nil"/>
                </w:tcBorders>
                <w:shd w:val="clear" w:color="auto" w:fill="auto"/>
                <w:noWrap/>
                <w:vAlign w:val="bottom"/>
                <w:hideMark/>
              </w:tcPr>
            </w:tcPrChange>
          </w:tcPr>
          <w:p w14:paraId="03E53156" w14:textId="77777777" w:rsidR="00093B8E" w:rsidRPr="00BE7064" w:rsidRDefault="00093B8E">
            <w:pPr>
              <w:spacing w:after="0" w:line="240" w:lineRule="auto"/>
              <w:contextualSpacing/>
              <w:jc w:val="both"/>
              <w:rPr>
                <w:ins w:id="4137" w:author="Michael Allen" w:date="2023-12-28T09:45:00Z"/>
                <w:rFonts w:ascii="Calibri" w:eastAsia="Times New Roman" w:hAnsi="Calibri" w:cs="Calibri"/>
                <w:color w:val="000000"/>
                <w:kern w:val="0"/>
                <w:sz w:val="16"/>
                <w:szCs w:val="16"/>
                <w14:ligatures w14:val="none"/>
                <w:rPrChange w:id="4138" w:author="Michael Flynn" w:date="2024-01-08T12:54:00Z">
                  <w:rPr>
                    <w:ins w:id="4139" w:author="Michael Allen" w:date="2023-12-28T09:45:00Z"/>
                    <w:rFonts w:ascii="Calibri" w:eastAsia="Times New Roman" w:hAnsi="Calibri" w:cs="Calibri"/>
                    <w:color w:val="000000"/>
                    <w:kern w:val="0"/>
                    <w:sz w:val="22"/>
                    <w:szCs w:val="22"/>
                    <w14:ligatures w14:val="none"/>
                  </w:rPr>
                </w:rPrChange>
              </w:rPr>
              <w:pPrChange w:id="4140" w:author="Brian Blankenship" w:date="2024-01-08T18:01:00Z">
                <w:pPr>
                  <w:spacing w:after="0" w:line="240" w:lineRule="auto"/>
                </w:pPr>
              </w:pPrChange>
            </w:pPr>
            <w:ins w:id="4141" w:author="Michael Allen" w:date="2023-12-28T09:45:00Z">
              <w:r w:rsidRPr="00BE7064">
                <w:rPr>
                  <w:rFonts w:ascii="Calibri" w:eastAsia="Times New Roman" w:hAnsi="Calibri" w:cs="Calibri"/>
                  <w:color w:val="000000"/>
                  <w:kern w:val="0"/>
                  <w:sz w:val="16"/>
                  <w:szCs w:val="16"/>
                  <w14:ligatures w14:val="none"/>
                  <w:rPrChange w:id="4142" w:author="Michael Flynn" w:date="2024-01-08T12:54:00Z">
                    <w:rPr>
                      <w:rFonts w:ascii="Calibri" w:eastAsia="Times New Roman" w:hAnsi="Calibri" w:cs="Calibri"/>
                      <w:color w:val="000000"/>
                      <w:kern w:val="0"/>
                      <w:sz w:val="22"/>
                      <w:szCs w:val="22"/>
                      <w14:ligatures w14:val="none"/>
                    </w:rPr>
                  </w:rPrChange>
                </w:rPr>
                <w:t>Deploy survey in Djibouti</w:t>
              </w:r>
            </w:ins>
          </w:p>
        </w:tc>
        <w:tc>
          <w:tcPr>
            <w:tcW w:w="1008" w:type="dxa"/>
            <w:tcBorders>
              <w:top w:val="nil"/>
              <w:left w:val="single" w:sz="4" w:space="0" w:color="auto"/>
              <w:bottom w:val="nil"/>
              <w:right w:val="nil"/>
            </w:tcBorders>
            <w:shd w:val="clear" w:color="auto" w:fill="auto"/>
            <w:noWrap/>
            <w:vAlign w:val="bottom"/>
            <w:hideMark/>
            <w:tcPrChange w:id="4143" w:author="Brian Blankenship" w:date="2024-01-09T08:15:00Z">
              <w:tcPr>
                <w:tcW w:w="1008" w:type="dxa"/>
                <w:gridSpan w:val="4"/>
                <w:tcBorders>
                  <w:top w:val="nil"/>
                  <w:left w:val="single" w:sz="4" w:space="0" w:color="auto"/>
                  <w:bottom w:val="nil"/>
                  <w:right w:val="nil"/>
                </w:tcBorders>
                <w:shd w:val="clear" w:color="auto" w:fill="auto"/>
                <w:noWrap/>
                <w:vAlign w:val="bottom"/>
                <w:hideMark/>
              </w:tcPr>
            </w:tcPrChange>
          </w:tcPr>
          <w:p w14:paraId="0AA25D48" w14:textId="77777777" w:rsidR="00093B8E" w:rsidRPr="00BE7064" w:rsidRDefault="00093B8E">
            <w:pPr>
              <w:spacing w:after="0" w:line="240" w:lineRule="auto"/>
              <w:contextualSpacing/>
              <w:jc w:val="both"/>
              <w:rPr>
                <w:ins w:id="4144" w:author="Michael Allen" w:date="2023-12-28T09:45:00Z"/>
                <w:rFonts w:ascii="Calibri" w:eastAsia="Times New Roman" w:hAnsi="Calibri" w:cs="Calibri"/>
                <w:color w:val="000000"/>
                <w:kern w:val="0"/>
                <w:sz w:val="16"/>
                <w:szCs w:val="16"/>
                <w14:ligatures w14:val="none"/>
                <w:rPrChange w:id="4145" w:author="Michael Flynn" w:date="2024-01-08T12:54:00Z">
                  <w:rPr>
                    <w:ins w:id="4146" w:author="Michael Allen" w:date="2023-12-28T09:45:00Z"/>
                    <w:rFonts w:ascii="Calibri" w:eastAsia="Times New Roman" w:hAnsi="Calibri" w:cs="Calibri"/>
                    <w:color w:val="000000"/>
                    <w:kern w:val="0"/>
                    <w:sz w:val="22"/>
                    <w:szCs w:val="22"/>
                    <w14:ligatures w14:val="none"/>
                  </w:rPr>
                </w:rPrChange>
              </w:rPr>
              <w:pPrChange w:id="4147" w:author="Brian Blankenship" w:date="2024-01-08T18:01:00Z">
                <w:pPr>
                  <w:spacing w:after="0" w:line="240" w:lineRule="auto"/>
                </w:pPr>
              </w:pPrChange>
            </w:pPr>
            <w:ins w:id="4148" w:author="Michael Allen" w:date="2023-12-28T09:45:00Z">
              <w:r w:rsidRPr="00BE7064">
                <w:rPr>
                  <w:rFonts w:ascii="Calibri" w:eastAsia="Times New Roman" w:hAnsi="Calibri" w:cs="Calibri"/>
                  <w:color w:val="000000"/>
                  <w:kern w:val="0"/>
                  <w:sz w:val="16"/>
                  <w:szCs w:val="16"/>
                  <w14:ligatures w14:val="none"/>
                  <w:rPrChange w:id="414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000000" w:fill="8EA9DB"/>
            <w:noWrap/>
            <w:vAlign w:val="bottom"/>
            <w:hideMark/>
            <w:tcPrChange w:id="4150" w:author="Brian Blankenship" w:date="2024-01-09T08:15:00Z">
              <w:tcPr>
                <w:tcW w:w="1008" w:type="dxa"/>
                <w:gridSpan w:val="3"/>
                <w:tcBorders>
                  <w:top w:val="nil"/>
                  <w:left w:val="single" w:sz="4" w:space="0" w:color="auto"/>
                  <w:bottom w:val="nil"/>
                  <w:right w:val="nil"/>
                </w:tcBorders>
                <w:shd w:val="clear" w:color="000000" w:fill="8EA9DB"/>
                <w:noWrap/>
                <w:vAlign w:val="bottom"/>
                <w:hideMark/>
              </w:tcPr>
            </w:tcPrChange>
          </w:tcPr>
          <w:p w14:paraId="11E13DA2" w14:textId="77777777" w:rsidR="00093B8E" w:rsidRPr="00BE7064" w:rsidRDefault="00093B8E">
            <w:pPr>
              <w:spacing w:after="0" w:line="240" w:lineRule="auto"/>
              <w:contextualSpacing/>
              <w:jc w:val="both"/>
              <w:rPr>
                <w:ins w:id="4151" w:author="Michael Allen" w:date="2023-12-28T09:45:00Z"/>
                <w:rFonts w:ascii="Calibri" w:eastAsia="Times New Roman" w:hAnsi="Calibri" w:cs="Calibri"/>
                <w:color w:val="000000"/>
                <w:kern w:val="0"/>
                <w:sz w:val="16"/>
                <w:szCs w:val="16"/>
                <w14:ligatures w14:val="none"/>
                <w:rPrChange w:id="4152" w:author="Michael Flynn" w:date="2024-01-08T12:54:00Z">
                  <w:rPr>
                    <w:ins w:id="4153" w:author="Michael Allen" w:date="2023-12-28T09:45:00Z"/>
                    <w:rFonts w:ascii="Calibri" w:eastAsia="Times New Roman" w:hAnsi="Calibri" w:cs="Calibri"/>
                    <w:color w:val="000000"/>
                    <w:kern w:val="0"/>
                    <w:sz w:val="22"/>
                    <w:szCs w:val="22"/>
                    <w14:ligatures w14:val="none"/>
                  </w:rPr>
                </w:rPrChange>
              </w:rPr>
              <w:pPrChange w:id="4154" w:author="Brian Blankenship" w:date="2024-01-08T18:01:00Z">
                <w:pPr>
                  <w:spacing w:after="0" w:line="240" w:lineRule="auto"/>
                </w:pPr>
              </w:pPrChange>
            </w:pPr>
            <w:ins w:id="4155" w:author="Michael Allen" w:date="2023-12-28T09:45:00Z">
              <w:r w:rsidRPr="00BE7064">
                <w:rPr>
                  <w:rFonts w:ascii="Calibri" w:eastAsia="Times New Roman" w:hAnsi="Calibri" w:cs="Calibri"/>
                  <w:color w:val="000000"/>
                  <w:kern w:val="0"/>
                  <w:sz w:val="16"/>
                  <w:szCs w:val="16"/>
                  <w14:ligatures w14:val="none"/>
                  <w:rPrChange w:id="415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157" w:author="Brian Blankenship" w:date="2024-01-09T08:15:00Z">
              <w:tcPr>
                <w:tcW w:w="1008" w:type="dxa"/>
                <w:gridSpan w:val="4"/>
                <w:tcBorders>
                  <w:top w:val="nil"/>
                  <w:left w:val="nil"/>
                  <w:bottom w:val="nil"/>
                  <w:right w:val="nil"/>
                </w:tcBorders>
                <w:shd w:val="clear" w:color="auto" w:fill="auto"/>
                <w:noWrap/>
                <w:vAlign w:val="bottom"/>
                <w:hideMark/>
              </w:tcPr>
            </w:tcPrChange>
          </w:tcPr>
          <w:p w14:paraId="09063A10" w14:textId="77777777" w:rsidR="00093B8E" w:rsidRPr="00BE7064" w:rsidRDefault="00093B8E">
            <w:pPr>
              <w:spacing w:after="0" w:line="240" w:lineRule="auto"/>
              <w:contextualSpacing/>
              <w:jc w:val="both"/>
              <w:rPr>
                <w:ins w:id="4158" w:author="Michael Allen" w:date="2023-12-28T09:45:00Z"/>
                <w:rFonts w:ascii="Calibri" w:eastAsia="Times New Roman" w:hAnsi="Calibri" w:cs="Calibri"/>
                <w:color w:val="000000"/>
                <w:kern w:val="0"/>
                <w:sz w:val="16"/>
                <w:szCs w:val="16"/>
                <w14:ligatures w14:val="none"/>
                <w:rPrChange w:id="4159" w:author="Michael Flynn" w:date="2024-01-08T12:54:00Z">
                  <w:rPr>
                    <w:ins w:id="4160" w:author="Michael Allen" w:date="2023-12-28T09:45:00Z"/>
                    <w:rFonts w:ascii="Calibri" w:eastAsia="Times New Roman" w:hAnsi="Calibri" w:cs="Calibri"/>
                    <w:color w:val="000000"/>
                    <w:kern w:val="0"/>
                    <w:sz w:val="22"/>
                    <w:szCs w:val="22"/>
                    <w14:ligatures w14:val="none"/>
                  </w:rPr>
                </w:rPrChange>
              </w:rPr>
              <w:pPrChange w:id="4161"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162" w:author="Brian Blankenship" w:date="2024-01-09T08:15:00Z">
              <w:tcPr>
                <w:tcW w:w="1008" w:type="dxa"/>
                <w:gridSpan w:val="6"/>
                <w:tcBorders>
                  <w:top w:val="nil"/>
                  <w:left w:val="nil"/>
                  <w:bottom w:val="nil"/>
                  <w:right w:val="nil"/>
                </w:tcBorders>
                <w:shd w:val="clear" w:color="000000" w:fill="8EA9DB"/>
                <w:noWrap/>
                <w:vAlign w:val="bottom"/>
                <w:hideMark/>
              </w:tcPr>
            </w:tcPrChange>
          </w:tcPr>
          <w:p w14:paraId="4EEE2BF6" w14:textId="77777777" w:rsidR="00093B8E" w:rsidRPr="00BE7064" w:rsidRDefault="00093B8E">
            <w:pPr>
              <w:spacing w:after="0" w:line="240" w:lineRule="auto"/>
              <w:contextualSpacing/>
              <w:jc w:val="both"/>
              <w:rPr>
                <w:ins w:id="4163" w:author="Michael Allen" w:date="2023-12-28T09:45:00Z"/>
                <w:rFonts w:ascii="Calibri" w:eastAsia="Times New Roman" w:hAnsi="Calibri" w:cs="Calibri"/>
                <w:color w:val="000000"/>
                <w:kern w:val="0"/>
                <w:sz w:val="16"/>
                <w:szCs w:val="16"/>
                <w14:ligatures w14:val="none"/>
                <w:rPrChange w:id="4164" w:author="Michael Flynn" w:date="2024-01-08T12:54:00Z">
                  <w:rPr>
                    <w:ins w:id="4165" w:author="Michael Allen" w:date="2023-12-28T09:45:00Z"/>
                    <w:rFonts w:ascii="Calibri" w:eastAsia="Times New Roman" w:hAnsi="Calibri" w:cs="Calibri"/>
                    <w:color w:val="000000"/>
                    <w:kern w:val="0"/>
                    <w:sz w:val="22"/>
                    <w:szCs w:val="22"/>
                    <w14:ligatures w14:val="none"/>
                  </w:rPr>
                </w:rPrChange>
              </w:rPr>
              <w:pPrChange w:id="4166" w:author="Brian Blankenship" w:date="2024-01-08T18:01:00Z">
                <w:pPr>
                  <w:spacing w:after="0" w:line="240" w:lineRule="auto"/>
                </w:pPr>
              </w:pPrChange>
            </w:pPr>
            <w:ins w:id="4167" w:author="Michael Allen" w:date="2023-12-28T09:45:00Z">
              <w:r w:rsidRPr="00BE7064">
                <w:rPr>
                  <w:rFonts w:ascii="Calibri" w:eastAsia="Times New Roman" w:hAnsi="Calibri" w:cs="Calibri"/>
                  <w:color w:val="000000"/>
                  <w:kern w:val="0"/>
                  <w:sz w:val="16"/>
                  <w:szCs w:val="16"/>
                  <w14:ligatures w14:val="none"/>
                  <w:rPrChange w:id="416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single" w:sz="4" w:space="0" w:color="auto"/>
            </w:tcBorders>
            <w:shd w:val="clear" w:color="auto" w:fill="auto"/>
            <w:noWrap/>
            <w:vAlign w:val="bottom"/>
            <w:hideMark/>
            <w:tcPrChange w:id="4169" w:author="Brian Blankenship" w:date="2024-01-09T08:15:00Z">
              <w:tcPr>
                <w:tcW w:w="1008" w:type="dxa"/>
                <w:gridSpan w:val="5"/>
                <w:tcBorders>
                  <w:top w:val="nil"/>
                  <w:left w:val="nil"/>
                  <w:bottom w:val="nil"/>
                  <w:right w:val="single" w:sz="4" w:space="0" w:color="auto"/>
                </w:tcBorders>
                <w:shd w:val="clear" w:color="auto" w:fill="auto"/>
                <w:noWrap/>
                <w:vAlign w:val="bottom"/>
                <w:hideMark/>
              </w:tcPr>
            </w:tcPrChange>
          </w:tcPr>
          <w:p w14:paraId="22196665" w14:textId="77777777" w:rsidR="00093B8E" w:rsidRPr="00BE7064" w:rsidRDefault="00093B8E">
            <w:pPr>
              <w:spacing w:after="0" w:line="240" w:lineRule="auto"/>
              <w:contextualSpacing/>
              <w:jc w:val="both"/>
              <w:rPr>
                <w:ins w:id="4170" w:author="Michael Allen" w:date="2023-12-28T09:45:00Z"/>
                <w:rFonts w:ascii="Calibri" w:eastAsia="Times New Roman" w:hAnsi="Calibri" w:cs="Calibri"/>
                <w:color w:val="000000"/>
                <w:kern w:val="0"/>
                <w:sz w:val="16"/>
                <w:szCs w:val="16"/>
                <w14:ligatures w14:val="none"/>
                <w:rPrChange w:id="4171" w:author="Michael Flynn" w:date="2024-01-08T12:54:00Z">
                  <w:rPr>
                    <w:ins w:id="4172" w:author="Michael Allen" w:date="2023-12-28T09:45:00Z"/>
                    <w:rFonts w:ascii="Calibri" w:eastAsia="Times New Roman" w:hAnsi="Calibri" w:cs="Calibri"/>
                    <w:color w:val="000000"/>
                    <w:kern w:val="0"/>
                    <w:sz w:val="22"/>
                    <w:szCs w:val="22"/>
                    <w14:ligatures w14:val="none"/>
                  </w:rPr>
                </w:rPrChange>
              </w:rPr>
              <w:pPrChange w:id="4173" w:author="Brian Blankenship" w:date="2024-01-08T18:01:00Z">
                <w:pPr>
                  <w:spacing w:after="0" w:line="240" w:lineRule="auto"/>
                </w:pPr>
              </w:pPrChange>
            </w:pPr>
            <w:ins w:id="4174" w:author="Michael Allen" w:date="2023-12-28T09:45:00Z">
              <w:r w:rsidRPr="00BE7064">
                <w:rPr>
                  <w:rFonts w:ascii="Calibri" w:eastAsia="Times New Roman" w:hAnsi="Calibri" w:cs="Calibri"/>
                  <w:color w:val="000000"/>
                  <w:kern w:val="0"/>
                  <w:sz w:val="16"/>
                  <w:szCs w:val="16"/>
                  <w14:ligatures w14:val="none"/>
                  <w:rPrChange w:id="4175"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32859817" w14:textId="77777777" w:rsidTr="00EB3877">
        <w:tblPrEx>
          <w:tblPrExChange w:id="4176" w:author="Michael Flynn" w:date="2024-01-08T13:27:00Z">
            <w:tblPrEx>
              <w:tblW w:w="0" w:type="auto"/>
            </w:tblPrEx>
          </w:tblPrExChange>
        </w:tblPrEx>
        <w:trPr>
          <w:trHeight w:hRule="exact" w:val="173"/>
          <w:jc w:val="center"/>
          <w:ins w:id="4177" w:author="Michael Allen" w:date="2023-12-28T09:45:00Z"/>
          <w:trPrChange w:id="4178"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179" w:author="Michael Flynn" w:date="2024-01-08T13:27:00Z">
              <w:tcPr>
                <w:tcW w:w="2880" w:type="dxa"/>
                <w:gridSpan w:val="7"/>
                <w:tcBorders>
                  <w:top w:val="nil"/>
                  <w:left w:val="nil"/>
                  <w:bottom w:val="nil"/>
                  <w:right w:val="nil"/>
                </w:tcBorders>
                <w:shd w:val="clear" w:color="auto" w:fill="auto"/>
                <w:noWrap/>
                <w:vAlign w:val="bottom"/>
                <w:hideMark/>
              </w:tcPr>
            </w:tcPrChange>
          </w:tcPr>
          <w:p w14:paraId="3652B5DF" w14:textId="77777777" w:rsidR="00093B8E" w:rsidRPr="00BE7064" w:rsidRDefault="00093B8E">
            <w:pPr>
              <w:spacing w:after="0" w:line="240" w:lineRule="auto"/>
              <w:contextualSpacing/>
              <w:jc w:val="both"/>
              <w:rPr>
                <w:ins w:id="4180" w:author="Michael Allen" w:date="2023-12-28T09:45:00Z"/>
                <w:rFonts w:ascii="Calibri" w:eastAsia="Times New Roman" w:hAnsi="Calibri" w:cs="Calibri"/>
                <w:color w:val="000000"/>
                <w:kern w:val="0"/>
                <w:sz w:val="16"/>
                <w:szCs w:val="16"/>
                <w14:ligatures w14:val="none"/>
                <w:rPrChange w:id="4181" w:author="Michael Flynn" w:date="2024-01-08T12:54:00Z">
                  <w:rPr>
                    <w:ins w:id="4182" w:author="Michael Allen" w:date="2023-12-28T09:45:00Z"/>
                    <w:rFonts w:ascii="Calibri" w:eastAsia="Times New Roman" w:hAnsi="Calibri" w:cs="Calibri"/>
                    <w:color w:val="000000"/>
                    <w:kern w:val="0"/>
                    <w:sz w:val="22"/>
                    <w:szCs w:val="22"/>
                    <w14:ligatures w14:val="none"/>
                  </w:rPr>
                </w:rPrChange>
              </w:rPr>
              <w:pPrChange w:id="4183" w:author="Brian Blankenship" w:date="2024-01-08T18:01:00Z">
                <w:pPr>
                  <w:spacing w:after="0" w:line="240" w:lineRule="auto"/>
                </w:pPr>
              </w:pPrChange>
            </w:pPr>
            <w:ins w:id="4184" w:author="Michael Allen" w:date="2023-12-28T09:45:00Z">
              <w:r w:rsidRPr="00BE7064">
                <w:rPr>
                  <w:rFonts w:ascii="Calibri" w:eastAsia="Times New Roman" w:hAnsi="Calibri" w:cs="Calibri"/>
                  <w:color w:val="000000"/>
                  <w:kern w:val="0"/>
                  <w:sz w:val="16"/>
                  <w:szCs w:val="16"/>
                  <w14:ligatures w14:val="none"/>
                  <w:rPrChange w:id="4185" w:author="Michael Flynn" w:date="2024-01-08T12:54:00Z">
                    <w:rPr>
                      <w:rFonts w:ascii="Calibri" w:eastAsia="Times New Roman" w:hAnsi="Calibri" w:cs="Calibri"/>
                      <w:color w:val="000000"/>
                      <w:kern w:val="0"/>
                      <w:sz w:val="22"/>
                      <w:szCs w:val="22"/>
                      <w14:ligatures w14:val="none"/>
                    </w:rPr>
                  </w:rPrChange>
                </w:rPr>
                <w:t>Fieldwork in Djibouti</w:t>
              </w:r>
            </w:ins>
          </w:p>
        </w:tc>
        <w:tc>
          <w:tcPr>
            <w:tcW w:w="1008" w:type="dxa"/>
            <w:tcBorders>
              <w:top w:val="nil"/>
              <w:left w:val="single" w:sz="4" w:space="0" w:color="auto"/>
              <w:bottom w:val="nil"/>
              <w:right w:val="nil"/>
            </w:tcBorders>
            <w:shd w:val="clear" w:color="auto" w:fill="auto"/>
            <w:noWrap/>
            <w:vAlign w:val="bottom"/>
            <w:hideMark/>
            <w:tcPrChange w:id="4186"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1E17FE6F" w14:textId="77777777" w:rsidR="00093B8E" w:rsidRPr="00BE7064" w:rsidRDefault="00093B8E">
            <w:pPr>
              <w:spacing w:after="0" w:line="240" w:lineRule="auto"/>
              <w:contextualSpacing/>
              <w:jc w:val="both"/>
              <w:rPr>
                <w:ins w:id="4187" w:author="Michael Allen" w:date="2023-12-28T09:45:00Z"/>
                <w:rFonts w:ascii="Calibri" w:eastAsia="Times New Roman" w:hAnsi="Calibri" w:cs="Calibri"/>
                <w:color w:val="000000"/>
                <w:kern w:val="0"/>
                <w:sz w:val="16"/>
                <w:szCs w:val="16"/>
                <w14:ligatures w14:val="none"/>
                <w:rPrChange w:id="4188" w:author="Michael Flynn" w:date="2024-01-08T12:54:00Z">
                  <w:rPr>
                    <w:ins w:id="4189" w:author="Michael Allen" w:date="2023-12-28T09:45:00Z"/>
                    <w:rFonts w:ascii="Calibri" w:eastAsia="Times New Roman" w:hAnsi="Calibri" w:cs="Calibri"/>
                    <w:color w:val="000000"/>
                    <w:kern w:val="0"/>
                    <w:sz w:val="22"/>
                    <w:szCs w:val="22"/>
                    <w14:ligatures w14:val="none"/>
                  </w:rPr>
                </w:rPrChange>
              </w:rPr>
              <w:pPrChange w:id="4190" w:author="Brian Blankenship" w:date="2024-01-08T18:01:00Z">
                <w:pPr>
                  <w:spacing w:after="0" w:line="240" w:lineRule="auto"/>
                </w:pPr>
              </w:pPrChange>
            </w:pPr>
            <w:ins w:id="4191" w:author="Michael Allen" w:date="2023-12-28T09:45:00Z">
              <w:r w:rsidRPr="00BE7064">
                <w:rPr>
                  <w:rFonts w:ascii="Calibri" w:eastAsia="Times New Roman" w:hAnsi="Calibri" w:cs="Calibri"/>
                  <w:color w:val="000000"/>
                  <w:kern w:val="0"/>
                  <w:sz w:val="16"/>
                  <w:szCs w:val="16"/>
                  <w14:ligatures w14:val="none"/>
                  <w:rPrChange w:id="4192"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193"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1988BAAC" w14:textId="77777777" w:rsidR="00093B8E" w:rsidRPr="00BE7064" w:rsidRDefault="00093B8E">
            <w:pPr>
              <w:spacing w:after="0" w:line="240" w:lineRule="auto"/>
              <w:contextualSpacing/>
              <w:jc w:val="both"/>
              <w:rPr>
                <w:ins w:id="4194" w:author="Michael Allen" w:date="2023-12-28T09:45:00Z"/>
                <w:rFonts w:ascii="Calibri" w:eastAsia="Times New Roman" w:hAnsi="Calibri" w:cs="Calibri"/>
                <w:color w:val="000000"/>
                <w:kern w:val="0"/>
                <w:sz w:val="16"/>
                <w:szCs w:val="16"/>
                <w14:ligatures w14:val="none"/>
                <w:rPrChange w:id="4195" w:author="Michael Flynn" w:date="2024-01-08T12:54:00Z">
                  <w:rPr>
                    <w:ins w:id="4196" w:author="Michael Allen" w:date="2023-12-28T09:45:00Z"/>
                    <w:rFonts w:ascii="Calibri" w:eastAsia="Times New Roman" w:hAnsi="Calibri" w:cs="Calibri"/>
                    <w:color w:val="000000"/>
                    <w:kern w:val="0"/>
                    <w:sz w:val="22"/>
                    <w:szCs w:val="22"/>
                    <w14:ligatures w14:val="none"/>
                  </w:rPr>
                </w:rPrChange>
              </w:rPr>
              <w:pPrChange w:id="4197" w:author="Brian Blankenship" w:date="2024-01-08T18:01:00Z">
                <w:pPr>
                  <w:spacing w:after="0" w:line="240" w:lineRule="auto"/>
                </w:pPr>
              </w:pPrChange>
            </w:pPr>
            <w:ins w:id="4198" w:author="Michael Allen" w:date="2023-12-28T09:45:00Z">
              <w:r w:rsidRPr="00BE7064">
                <w:rPr>
                  <w:rFonts w:ascii="Calibri" w:eastAsia="Times New Roman" w:hAnsi="Calibri" w:cs="Calibri"/>
                  <w:color w:val="000000"/>
                  <w:kern w:val="0"/>
                  <w:sz w:val="16"/>
                  <w:szCs w:val="16"/>
                  <w14:ligatures w14:val="none"/>
                  <w:rPrChange w:id="419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200" w:author="Michael Flynn" w:date="2024-01-08T13:27:00Z">
              <w:tcPr>
                <w:tcW w:w="1008" w:type="dxa"/>
                <w:gridSpan w:val="6"/>
                <w:tcBorders>
                  <w:top w:val="nil"/>
                  <w:left w:val="nil"/>
                  <w:bottom w:val="nil"/>
                  <w:right w:val="nil"/>
                </w:tcBorders>
                <w:shd w:val="clear" w:color="auto" w:fill="auto"/>
                <w:noWrap/>
                <w:vAlign w:val="bottom"/>
                <w:hideMark/>
              </w:tcPr>
            </w:tcPrChange>
          </w:tcPr>
          <w:p w14:paraId="2D6E23DD" w14:textId="77777777" w:rsidR="00093B8E" w:rsidRPr="00BE7064" w:rsidRDefault="00093B8E">
            <w:pPr>
              <w:spacing w:after="0" w:line="240" w:lineRule="auto"/>
              <w:contextualSpacing/>
              <w:jc w:val="both"/>
              <w:rPr>
                <w:ins w:id="4201" w:author="Michael Allen" w:date="2023-12-28T09:45:00Z"/>
                <w:rFonts w:ascii="Calibri" w:eastAsia="Times New Roman" w:hAnsi="Calibri" w:cs="Calibri"/>
                <w:color w:val="000000"/>
                <w:kern w:val="0"/>
                <w:sz w:val="16"/>
                <w:szCs w:val="16"/>
                <w14:ligatures w14:val="none"/>
                <w:rPrChange w:id="4202" w:author="Michael Flynn" w:date="2024-01-08T12:54:00Z">
                  <w:rPr>
                    <w:ins w:id="4203" w:author="Michael Allen" w:date="2023-12-28T09:45:00Z"/>
                    <w:rFonts w:ascii="Calibri" w:eastAsia="Times New Roman" w:hAnsi="Calibri" w:cs="Calibri"/>
                    <w:color w:val="000000"/>
                    <w:kern w:val="0"/>
                    <w:sz w:val="22"/>
                    <w:szCs w:val="22"/>
                    <w14:ligatures w14:val="none"/>
                  </w:rPr>
                </w:rPrChange>
              </w:rPr>
              <w:pPrChange w:id="4204" w:author="Brian Blankenship" w:date="2024-01-08T18:01:00Z">
                <w:pPr>
                  <w:spacing w:after="0" w:line="240" w:lineRule="auto"/>
                </w:pPr>
              </w:pPrChange>
            </w:pPr>
          </w:p>
        </w:tc>
        <w:tc>
          <w:tcPr>
            <w:tcW w:w="1008" w:type="dxa"/>
            <w:tcBorders>
              <w:top w:val="nil"/>
              <w:left w:val="nil"/>
              <w:bottom w:val="nil"/>
              <w:right w:val="nil"/>
            </w:tcBorders>
            <w:shd w:val="clear" w:color="000000" w:fill="8EA9DB"/>
            <w:noWrap/>
            <w:vAlign w:val="bottom"/>
            <w:hideMark/>
            <w:tcPrChange w:id="4205" w:author="Michael Flynn" w:date="2024-01-08T13:27:00Z">
              <w:tcPr>
                <w:tcW w:w="1008" w:type="dxa"/>
                <w:gridSpan w:val="5"/>
                <w:tcBorders>
                  <w:top w:val="nil"/>
                  <w:left w:val="nil"/>
                  <w:bottom w:val="nil"/>
                  <w:right w:val="nil"/>
                </w:tcBorders>
                <w:shd w:val="clear" w:color="000000" w:fill="8EA9DB"/>
                <w:noWrap/>
                <w:vAlign w:val="bottom"/>
                <w:hideMark/>
              </w:tcPr>
            </w:tcPrChange>
          </w:tcPr>
          <w:p w14:paraId="7562A4C8" w14:textId="77777777" w:rsidR="00093B8E" w:rsidRPr="00BE7064" w:rsidRDefault="00093B8E">
            <w:pPr>
              <w:spacing w:after="0" w:line="240" w:lineRule="auto"/>
              <w:contextualSpacing/>
              <w:jc w:val="both"/>
              <w:rPr>
                <w:ins w:id="4206" w:author="Michael Allen" w:date="2023-12-28T09:45:00Z"/>
                <w:rFonts w:ascii="Calibri" w:eastAsia="Times New Roman" w:hAnsi="Calibri" w:cs="Calibri"/>
                <w:color w:val="000000"/>
                <w:kern w:val="0"/>
                <w:sz w:val="16"/>
                <w:szCs w:val="16"/>
                <w14:ligatures w14:val="none"/>
                <w:rPrChange w:id="4207" w:author="Michael Flynn" w:date="2024-01-08T12:54:00Z">
                  <w:rPr>
                    <w:ins w:id="4208" w:author="Michael Allen" w:date="2023-12-28T09:45:00Z"/>
                    <w:rFonts w:ascii="Calibri" w:eastAsia="Times New Roman" w:hAnsi="Calibri" w:cs="Calibri"/>
                    <w:color w:val="000000"/>
                    <w:kern w:val="0"/>
                    <w:sz w:val="22"/>
                    <w:szCs w:val="22"/>
                    <w14:ligatures w14:val="none"/>
                  </w:rPr>
                </w:rPrChange>
              </w:rPr>
              <w:pPrChange w:id="4209" w:author="Brian Blankenship" w:date="2024-01-08T18:01:00Z">
                <w:pPr>
                  <w:spacing w:after="0" w:line="240" w:lineRule="auto"/>
                </w:pPr>
              </w:pPrChange>
            </w:pPr>
            <w:ins w:id="4210" w:author="Michael Allen" w:date="2023-12-28T09:45:00Z">
              <w:r w:rsidRPr="00BE7064">
                <w:rPr>
                  <w:rFonts w:ascii="Calibri" w:eastAsia="Times New Roman" w:hAnsi="Calibri" w:cs="Calibri"/>
                  <w:color w:val="000000"/>
                  <w:kern w:val="0"/>
                  <w:sz w:val="16"/>
                  <w:szCs w:val="16"/>
                  <w14:ligatures w14:val="none"/>
                  <w:rPrChange w:id="421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single" w:sz="4" w:space="0" w:color="auto"/>
            </w:tcBorders>
            <w:shd w:val="clear" w:color="auto" w:fill="auto"/>
            <w:noWrap/>
            <w:vAlign w:val="bottom"/>
            <w:hideMark/>
            <w:tcPrChange w:id="4212" w:author="Michael Flynn" w:date="2024-01-08T13:27:00Z">
              <w:tcPr>
                <w:tcW w:w="1008" w:type="dxa"/>
                <w:gridSpan w:val="2"/>
                <w:tcBorders>
                  <w:top w:val="nil"/>
                  <w:left w:val="nil"/>
                  <w:bottom w:val="nil"/>
                  <w:right w:val="single" w:sz="4" w:space="0" w:color="auto"/>
                </w:tcBorders>
                <w:shd w:val="clear" w:color="auto" w:fill="auto"/>
                <w:noWrap/>
                <w:vAlign w:val="bottom"/>
                <w:hideMark/>
              </w:tcPr>
            </w:tcPrChange>
          </w:tcPr>
          <w:p w14:paraId="64588224" w14:textId="77777777" w:rsidR="00093B8E" w:rsidRPr="00BE7064" w:rsidRDefault="00093B8E">
            <w:pPr>
              <w:spacing w:after="0" w:line="240" w:lineRule="auto"/>
              <w:contextualSpacing/>
              <w:jc w:val="both"/>
              <w:rPr>
                <w:ins w:id="4213" w:author="Michael Allen" w:date="2023-12-28T09:45:00Z"/>
                <w:rFonts w:ascii="Calibri" w:eastAsia="Times New Roman" w:hAnsi="Calibri" w:cs="Calibri"/>
                <w:color w:val="000000"/>
                <w:kern w:val="0"/>
                <w:sz w:val="16"/>
                <w:szCs w:val="16"/>
                <w14:ligatures w14:val="none"/>
                <w:rPrChange w:id="4214" w:author="Michael Flynn" w:date="2024-01-08T12:54:00Z">
                  <w:rPr>
                    <w:ins w:id="4215" w:author="Michael Allen" w:date="2023-12-28T09:45:00Z"/>
                    <w:rFonts w:ascii="Calibri" w:eastAsia="Times New Roman" w:hAnsi="Calibri" w:cs="Calibri"/>
                    <w:color w:val="000000"/>
                    <w:kern w:val="0"/>
                    <w:sz w:val="22"/>
                    <w:szCs w:val="22"/>
                    <w14:ligatures w14:val="none"/>
                  </w:rPr>
                </w:rPrChange>
              </w:rPr>
              <w:pPrChange w:id="4216" w:author="Brian Blankenship" w:date="2024-01-08T18:01:00Z">
                <w:pPr>
                  <w:spacing w:after="0" w:line="240" w:lineRule="auto"/>
                </w:pPr>
              </w:pPrChange>
            </w:pPr>
            <w:ins w:id="4217" w:author="Michael Allen" w:date="2023-12-28T09:45:00Z">
              <w:r w:rsidRPr="00BE7064">
                <w:rPr>
                  <w:rFonts w:ascii="Calibri" w:eastAsia="Times New Roman" w:hAnsi="Calibri" w:cs="Calibri"/>
                  <w:color w:val="000000"/>
                  <w:kern w:val="0"/>
                  <w:sz w:val="16"/>
                  <w:szCs w:val="16"/>
                  <w14:ligatures w14:val="none"/>
                  <w:rPrChange w:id="4218"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1AC56438" w14:textId="77777777" w:rsidTr="00EB3877">
        <w:tblPrEx>
          <w:tblPrExChange w:id="4219" w:author="Michael Flynn" w:date="2024-01-08T13:27:00Z">
            <w:tblPrEx>
              <w:tblW w:w="0" w:type="auto"/>
              <w:tblInd w:w="-720" w:type="dxa"/>
            </w:tblPrEx>
          </w:tblPrExChange>
        </w:tblPrEx>
        <w:trPr>
          <w:trHeight w:hRule="exact" w:val="173"/>
          <w:jc w:val="center"/>
          <w:ins w:id="4220" w:author="Michael Allen" w:date="2023-12-28T09:45:00Z"/>
          <w:trPrChange w:id="4221" w:author="Michael Flynn" w:date="2024-01-08T13:27:00Z">
            <w:trPr>
              <w:gridAfter w:val="0"/>
              <w:trHeight w:val="301"/>
            </w:trPr>
          </w:trPrChange>
        </w:trPr>
        <w:tc>
          <w:tcPr>
            <w:tcW w:w="3456" w:type="dxa"/>
            <w:tcBorders>
              <w:top w:val="nil"/>
              <w:left w:val="nil"/>
              <w:bottom w:val="nil"/>
              <w:right w:val="nil"/>
            </w:tcBorders>
            <w:shd w:val="clear" w:color="auto" w:fill="auto"/>
            <w:noWrap/>
            <w:vAlign w:val="bottom"/>
            <w:hideMark/>
            <w:tcPrChange w:id="4222" w:author="Michael Flynn" w:date="2024-01-08T13:27:00Z">
              <w:tcPr>
                <w:tcW w:w="2160" w:type="dxa"/>
                <w:gridSpan w:val="3"/>
                <w:tcBorders>
                  <w:top w:val="nil"/>
                  <w:left w:val="nil"/>
                  <w:bottom w:val="nil"/>
                  <w:right w:val="nil"/>
                </w:tcBorders>
                <w:shd w:val="clear" w:color="auto" w:fill="auto"/>
                <w:noWrap/>
                <w:vAlign w:val="bottom"/>
                <w:hideMark/>
              </w:tcPr>
            </w:tcPrChange>
          </w:tcPr>
          <w:p w14:paraId="4A286B3E" w14:textId="77777777" w:rsidR="00093B8E" w:rsidRPr="00BE7064" w:rsidRDefault="00093B8E">
            <w:pPr>
              <w:spacing w:after="0" w:line="240" w:lineRule="auto"/>
              <w:contextualSpacing/>
              <w:jc w:val="both"/>
              <w:rPr>
                <w:ins w:id="4223" w:author="Michael Allen" w:date="2023-12-28T09:45:00Z"/>
                <w:rFonts w:ascii="Calibri" w:eastAsia="Times New Roman" w:hAnsi="Calibri" w:cs="Calibri"/>
                <w:color w:val="000000"/>
                <w:kern w:val="0"/>
                <w:sz w:val="16"/>
                <w:szCs w:val="16"/>
                <w14:ligatures w14:val="none"/>
                <w:rPrChange w:id="4224" w:author="Michael Flynn" w:date="2024-01-08T12:54:00Z">
                  <w:rPr>
                    <w:ins w:id="4225" w:author="Michael Allen" w:date="2023-12-28T09:45:00Z"/>
                    <w:rFonts w:ascii="Calibri" w:eastAsia="Times New Roman" w:hAnsi="Calibri" w:cs="Calibri"/>
                    <w:color w:val="000000"/>
                    <w:kern w:val="0"/>
                    <w:sz w:val="22"/>
                    <w:szCs w:val="22"/>
                    <w14:ligatures w14:val="none"/>
                  </w:rPr>
                </w:rPrChange>
              </w:rPr>
              <w:pPrChange w:id="4226" w:author="Brian Blankenship" w:date="2024-01-08T18:01:00Z">
                <w:pPr>
                  <w:spacing w:after="0" w:line="240" w:lineRule="auto"/>
                </w:pPr>
              </w:pPrChange>
            </w:pPr>
            <w:ins w:id="4227" w:author="Michael Allen" w:date="2023-12-28T09:45:00Z">
              <w:r w:rsidRPr="00BE7064">
                <w:rPr>
                  <w:rFonts w:ascii="Calibri" w:eastAsia="Times New Roman" w:hAnsi="Calibri" w:cs="Calibri"/>
                  <w:color w:val="000000"/>
                  <w:kern w:val="0"/>
                  <w:sz w:val="16"/>
                  <w:szCs w:val="16"/>
                  <w14:ligatures w14:val="none"/>
                  <w:rPrChange w:id="4228" w:author="Michael Flynn" w:date="2024-01-08T12:54:00Z">
                    <w:rPr>
                      <w:rFonts w:ascii="Calibri" w:eastAsia="Times New Roman" w:hAnsi="Calibri" w:cs="Calibri"/>
                      <w:color w:val="000000"/>
                      <w:kern w:val="0"/>
                      <w:sz w:val="22"/>
                      <w:szCs w:val="22"/>
                      <w14:ligatures w14:val="none"/>
                    </w:rPr>
                  </w:rPrChange>
                </w:rPr>
                <w:t>Data Cleaning</w:t>
              </w:r>
            </w:ins>
          </w:p>
        </w:tc>
        <w:tc>
          <w:tcPr>
            <w:tcW w:w="1008" w:type="dxa"/>
            <w:tcBorders>
              <w:top w:val="nil"/>
              <w:left w:val="single" w:sz="4" w:space="0" w:color="auto"/>
              <w:bottom w:val="nil"/>
              <w:right w:val="nil"/>
            </w:tcBorders>
            <w:shd w:val="clear" w:color="auto" w:fill="auto"/>
            <w:noWrap/>
            <w:vAlign w:val="bottom"/>
            <w:hideMark/>
            <w:tcPrChange w:id="4229" w:author="Michael Flynn" w:date="2024-01-08T13:27:00Z">
              <w:tcPr>
                <w:tcW w:w="1152" w:type="dxa"/>
                <w:gridSpan w:val="2"/>
                <w:tcBorders>
                  <w:top w:val="nil"/>
                  <w:left w:val="single" w:sz="4" w:space="0" w:color="auto"/>
                  <w:bottom w:val="nil"/>
                  <w:right w:val="nil"/>
                </w:tcBorders>
                <w:shd w:val="clear" w:color="auto" w:fill="auto"/>
                <w:noWrap/>
                <w:vAlign w:val="bottom"/>
                <w:hideMark/>
              </w:tcPr>
            </w:tcPrChange>
          </w:tcPr>
          <w:p w14:paraId="0BA70EE8" w14:textId="77777777" w:rsidR="00093B8E" w:rsidRPr="00BE7064" w:rsidRDefault="00093B8E">
            <w:pPr>
              <w:spacing w:after="0" w:line="240" w:lineRule="auto"/>
              <w:contextualSpacing/>
              <w:jc w:val="both"/>
              <w:rPr>
                <w:ins w:id="4230" w:author="Michael Allen" w:date="2023-12-28T09:45:00Z"/>
                <w:rFonts w:ascii="Calibri" w:eastAsia="Times New Roman" w:hAnsi="Calibri" w:cs="Calibri"/>
                <w:color w:val="000000"/>
                <w:kern w:val="0"/>
                <w:sz w:val="16"/>
                <w:szCs w:val="16"/>
                <w14:ligatures w14:val="none"/>
                <w:rPrChange w:id="4231" w:author="Michael Flynn" w:date="2024-01-08T12:54:00Z">
                  <w:rPr>
                    <w:ins w:id="4232" w:author="Michael Allen" w:date="2023-12-28T09:45:00Z"/>
                    <w:rFonts w:ascii="Calibri" w:eastAsia="Times New Roman" w:hAnsi="Calibri" w:cs="Calibri"/>
                    <w:color w:val="000000"/>
                    <w:kern w:val="0"/>
                    <w:sz w:val="22"/>
                    <w:szCs w:val="22"/>
                    <w14:ligatures w14:val="none"/>
                  </w:rPr>
                </w:rPrChange>
              </w:rPr>
              <w:pPrChange w:id="4233" w:author="Brian Blankenship" w:date="2024-01-08T18:01:00Z">
                <w:pPr>
                  <w:spacing w:after="0" w:line="240" w:lineRule="auto"/>
                </w:pPr>
              </w:pPrChange>
            </w:pPr>
            <w:ins w:id="4234" w:author="Michael Allen" w:date="2023-12-28T09:45:00Z">
              <w:r w:rsidRPr="00BE7064">
                <w:rPr>
                  <w:rFonts w:ascii="Calibri" w:eastAsia="Times New Roman" w:hAnsi="Calibri" w:cs="Calibri"/>
                  <w:color w:val="000000"/>
                  <w:kern w:val="0"/>
                  <w:sz w:val="16"/>
                  <w:szCs w:val="16"/>
                  <w14:ligatures w14:val="none"/>
                  <w:rPrChange w:id="4235"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000000" w:fill="8EA9DB"/>
            <w:noWrap/>
            <w:vAlign w:val="bottom"/>
            <w:hideMark/>
            <w:tcPrChange w:id="4236" w:author="Michael Flynn" w:date="2024-01-08T13:27:00Z">
              <w:tcPr>
                <w:tcW w:w="1152" w:type="dxa"/>
                <w:gridSpan w:val="5"/>
                <w:tcBorders>
                  <w:top w:val="nil"/>
                  <w:left w:val="single" w:sz="4" w:space="0" w:color="auto"/>
                  <w:bottom w:val="nil"/>
                  <w:right w:val="nil"/>
                </w:tcBorders>
                <w:shd w:val="clear" w:color="000000" w:fill="8EA9DB"/>
                <w:noWrap/>
                <w:vAlign w:val="bottom"/>
                <w:hideMark/>
              </w:tcPr>
            </w:tcPrChange>
          </w:tcPr>
          <w:p w14:paraId="22F3848B" w14:textId="77777777" w:rsidR="00093B8E" w:rsidRPr="00BE7064" w:rsidRDefault="00093B8E">
            <w:pPr>
              <w:spacing w:after="0" w:line="240" w:lineRule="auto"/>
              <w:contextualSpacing/>
              <w:jc w:val="both"/>
              <w:rPr>
                <w:ins w:id="4237" w:author="Michael Allen" w:date="2023-12-28T09:45:00Z"/>
                <w:rFonts w:ascii="Calibri" w:eastAsia="Times New Roman" w:hAnsi="Calibri" w:cs="Calibri"/>
                <w:color w:val="000000"/>
                <w:kern w:val="0"/>
                <w:sz w:val="16"/>
                <w:szCs w:val="16"/>
                <w14:ligatures w14:val="none"/>
                <w:rPrChange w:id="4238" w:author="Michael Flynn" w:date="2024-01-08T12:54:00Z">
                  <w:rPr>
                    <w:ins w:id="4239" w:author="Michael Allen" w:date="2023-12-28T09:45:00Z"/>
                    <w:rFonts w:ascii="Calibri" w:eastAsia="Times New Roman" w:hAnsi="Calibri" w:cs="Calibri"/>
                    <w:color w:val="000000"/>
                    <w:kern w:val="0"/>
                    <w:sz w:val="22"/>
                    <w:szCs w:val="22"/>
                    <w14:ligatures w14:val="none"/>
                  </w:rPr>
                </w:rPrChange>
              </w:rPr>
              <w:pPrChange w:id="4240" w:author="Brian Blankenship" w:date="2024-01-08T18:01:00Z">
                <w:pPr>
                  <w:spacing w:after="0" w:line="240" w:lineRule="auto"/>
                </w:pPr>
              </w:pPrChange>
            </w:pPr>
            <w:ins w:id="4241" w:author="Michael Allen" w:date="2023-12-28T09:45:00Z">
              <w:r w:rsidRPr="00BE7064">
                <w:rPr>
                  <w:rFonts w:ascii="Calibri" w:eastAsia="Times New Roman" w:hAnsi="Calibri" w:cs="Calibri"/>
                  <w:color w:val="000000"/>
                  <w:kern w:val="0"/>
                  <w:sz w:val="16"/>
                  <w:szCs w:val="16"/>
                  <w14:ligatures w14:val="none"/>
                  <w:rPrChange w:id="4242"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right w:val="nil"/>
            </w:tcBorders>
            <w:shd w:val="clear" w:color="000000" w:fill="8EA9DB"/>
            <w:noWrap/>
            <w:vAlign w:val="bottom"/>
            <w:hideMark/>
            <w:tcPrChange w:id="4243" w:author="Michael Flynn" w:date="2024-01-08T13:27:00Z">
              <w:tcPr>
                <w:tcW w:w="1152" w:type="dxa"/>
                <w:gridSpan w:val="4"/>
                <w:tcBorders>
                  <w:top w:val="nil"/>
                  <w:left w:val="nil"/>
                  <w:bottom w:val="nil"/>
                  <w:right w:val="nil"/>
                </w:tcBorders>
                <w:shd w:val="clear" w:color="000000" w:fill="8EA9DB"/>
                <w:noWrap/>
                <w:vAlign w:val="bottom"/>
                <w:hideMark/>
              </w:tcPr>
            </w:tcPrChange>
          </w:tcPr>
          <w:p w14:paraId="73308D0D" w14:textId="77777777" w:rsidR="00093B8E" w:rsidRPr="00BE7064" w:rsidRDefault="00093B8E">
            <w:pPr>
              <w:spacing w:after="0" w:line="240" w:lineRule="auto"/>
              <w:contextualSpacing/>
              <w:jc w:val="both"/>
              <w:rPr>
                <w:ins w:id="4244" w:author="Michael Allen" w:date="2023-12-28T09:45:00Z"/>
                <w:rFonts w:ascii="Calibri" w:eastAsia="Times New Roman" w:hAnsi="Calibri" w:cs="Calibri"/>
                <w:color w:val="000000"/>
                <w:kern w:val="0"/>
                <w:sz w:val="16"/>
                <w:szCs w:val="16"/>
                <w14:ligatures w14:val="none"/>
                <w:rPrChange w:id="4245" w:author="Michael Flynn" w:date="2024-01-08T12:54:00Z">
                  <w:rPr>
                    <w:ins w:id="4246" w:author="Michael Allen" w:date="2023-12-28T09:45:00Z"/>
                    <w:rFonts w:ascii="Calibri" w:eastAsia="Times New Roman" w:hAnsi="Calibri" w:cs="Calibri"/>
                    <w:color w:val="000000"/>
                    <w:kern w:val="0"/>
                    <w:sz w:val="22"/>
                    <w:szCs w:val="22"/>
                    <w14:ligatures w14:val="none"/>
                  </w:rPr>
                </w:rPrChange>
              </w:rPr>
              <w:pPrChange w:id="4247" w:author="Brian Blankenship" w:date="2024-01-08T18:01:00Z">
                <w:pPr>
                  <w:spacing w:after="0" w:line="240" w:lineRule="auto"/>
                </w:pPr>
              </w:pPrChange>
            </w:pPr>
            <w:ins w:id="4248" w:author="Michael Allen" w:date="2023-12-28T09:45:00Z">
              <w:r w:rsidRPr="00BE7064">
                <w:rPr>
                  <w:rFonts w:ascii="Calibri" w:eastAsia="Times New Roman" w:hAnsi="Calibri" w:cs="Calibri"/>
                  <w:color w:val="000000"/>
                  <w:kern w:val="0"/>
                  <w:sz w:val="16"/>
                  <w:szCs w:val="16"/>
                  <w14:ligatures w14:val="none"/>
                  <w:rPrChange w:id="4249"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right w:val="nil"/>
            </w:tcBorders>
            <w:shd w:val="clear" w:color="000000" w:fill="8EA9DB"/>
            <w:noWrap/>
            <w:vAlign w:val="bottom"/>
            <w:hideMark/>
            <w:tcPrChange w:id="4250" w:author="Michael Flynn" w:date="2024-01-08T13:27:00Z">
              <w:tcPr>
                <w:tcW w:w="1152" w:type="dxa"/>
                <w:gridSpan w:val="6"/>
                <w:tcBorders>
                  <w:top w:val="nil"/>
                  <w:left w:val="nil"/>
                  <w:bottom w:val="nil"/>
                  <w:right w:val="nil"/>
                </w:tcBorders>
                <w:shd w:val="clear" w:color="000000" w:fill="8EA9DB"/>
                <w:noWrap/>
                <w:vAlign w:val="bottom"/>
                <w:hideMark/>
              </w:tcPr>
            </w:tcPrChange>
          </w:tcPr>
          <w:p w14:paraId="28A033A5" w14:textId="77777777" w:rsidR="00093B8E" w:rsidRPr="00BE7064" w:rsidRDefault="00093B8E">
            <w:pPr>
              <w:spacing w:after="0" w:line="240" w:lineRule="auto"/>
              <w:contextualSpacing/>
              <w:jc w:val="both"/>
              <w:rPr>
                <w:ins w:id="4251" w:author="Michael Allen" w:date="2023-12-28T09:45:00Z"/>
                <w:rFonts w:ascii="Calibri" w:eastAsia="Times New Roman" w:hAnsi="Calibri" w:cs="Calibri"/>
                <w:color w:val="000000"/>
                <w:kern w:val="0"/>
                <w:sz w:val="16"/>
                <w:szCs w:val="16"/>
                <w14:ligatures w14:val="none"/>
                <w:rPrChange w:id="4252" w:author="Michael Flynn" w:date="2024-01-08T12:54:00Z">
                  <w:rPr>
                    <w:ins w:id="4253" w:author="Michael Allen" w:date="2023-12-28T09:45:00Z"/>
                    <w:rFonts w:ascii="Calibri" w:eastAsia="Times New Roman" w:hAnsi="Calibri" w:cs="Calibri"/>
                    <w:color w:val="000000"/>
                    <w:kern w:val="0"/>
                    <w:sz w:val="22"/>
                    <w:szCs w:val="22"/>
                    <w14:ligatures w14:val="none"/>
                  </w:rPr>
                </w:rPrChange>
              </w:rPr>
              <w:pPrChange w:id="4254" w:author="Brian Blankenship" w:date="2024-01-08T18:01:00Z">
                <w:pPr>
                  <w:spacing w:after="0" w:line="240" w:lineRule="auto"/>
                </w:pPr>
              </w:pPrChange>
            </w:pPr>
            <w:ins w:id="4255" w:author="Michael Allen" w:date="2023-12-28T09:45:00Z">
              <w:r w:rsidRPr="00BE7064">
                <w:rPr>
                  <w:rFonts w:ascii="Calibri" w:eastAsia="Times New Roman" w:hAnsi="Calibri" w:cs="Calibri"/>
                  <w:color w:val="000000"/>
                  <w:kern w:val="0"/>
                  <w:sz w:val="16"/>
                  <w:szCs w:val="16"/>
                  <w14:ligatures w14:val="none"/>
                  <w:rPrChange w:id="425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right w:val="single" w:sz="4" w:space="0" w:color="auto"/>
            </w:tcBorders>
            <w:shd w:val="clear" w:color="000000" w:fill="8EA9DB"/>
            <w:noWrap/>
            <w:vAlign w:val="bottom"/>
            <w:hideMark/>
            <w:tcPrChange w:id="4257" w:author="Michael Flynn" w:date="2024-01-08T13:27:00Z">
              <w:tcPr>
                <w:tcW w:w="1152" w:type="dxa"/>
                <w:gridSpan w:val="5"/>
                <w:tcBorders>
                  <w:top w:val="nil"/>
                  <w:left w:val="nil"/>
                  <w:bottom w:val="nil"/>
                  <w:right w:val="single" w:sz="4" w:space="0" w:color="auto"/>
                </w:tcBorders>
                <w:shd w:val="clear" w:color="000000" w:fill="8EA9DB"/>
                <w:noWrap/>
                <w:vAlign w:val="bottom"/>
                <w:hideMark/>
              </w:tcPr>
            </w:tcPrChange>
          </w:tcPr>
          <w:p w14:paraId="24EA079A" w14:textId="77777777" w:rsidR="00093B8E" w:rsidRPr="00BE7064" w:rsidRDefault="00093B8E">
            <w:pPr>
              <w:spacing w:after="0" w:line="240" w:lineRule="auto"/>
              <w:contextualSpacing/>
              <w:jc w:val="both"/>
              <w:rPr>
                <w:ins w:id="4258" w:author="Michael Allen" w:date="2023-12-28T09:45:00Z"/>
                <w:rFonts w:ascii="Calibri" w:eastAsia="Times New Roman" w:hAnsi="Calibri" w:cs="Calibri"/>
                <w:color w:val="000000"/>
                <w:kern w:val="0"/>
                <w:sz w:val="16"/>
                <w:szCs w:val="16"/>
                <w14:ligatures w14:val="none"/>
                <w:rPrChange w:id="4259" w:author="Michael Flynn" w:date="2024-01-08T12:54:00Z">
                  <w:rPr>
                    <w:ins w:id="4260" w:author="Michael Allen" w:date="2023-12-28T09:45:00Z"/>
                    <w:rFonts w:ascii="Calibri" w:eastAsia="Times New Roman" w:hAnsi="Calibri" w:cs="Calibri"/>
                    <w:color w:val="000000"/>
                    <w:kern w:val="0"/>
                    <w:sz w:val="22"/>
                    <w:szCs w:val="22"/>
                    <w14:ligatures w14:val="none"/>
                  </w:rPr>
                </w:rPrChange>
              </w:rPr>
              <w:pPrChange w:id="4261" w:author="Brian Blankenship" w:date="2024-01-08T18:01:00Z">
                <w:pPr>
                  <w:spacing w:after="0" w:line="240" w:lineRule="auto"/>
                </w:pPr>
              </w:pPrChange>
            </w:pPr>
            <w:ins w:id="4262" w:author="Michael Allen" w:date="2023-12-28T09:45:00Z">
              <w:r w:rsidRPr="00BE7064">
                <w:rPr>
                  <w:rFonts w:ascii="Calibri" w:eastAsia="Times New Roman" w:hAnsi="Calibri" w:cs="Calibri"/>
                  <w:color w:val="000000"/>
                  <w:kern w:val="0"/>
                  <w:sz w:val="16"/>
                  <w:szCs w:val="16"/>
                  <w14:ligatures w14:val="none"/>
                  <w:rPrChange w:id="4263"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56808FF6" w14:textId="77777777" w:rsidTr="00EB3877">
        <w:tblPrEx>
          <w:tblPrExChange w:id="4264" w:author="Michael Flynn" w:date="2024-01-08T13:27:00Z">
            <w:tblPrEx>
              <w:tblW w:w="0" w:type="auto"/>
              <w:tblInd w:w="-720" w:type="dxa"/>
            </w:tblPrEx>
          </w:tblPrExChange>
        </w:tblPrEx>
        <w:trPr>
          <w:trHeight w:hRule="exact" w:val="173"/>
          <w:jc w:val="center"/>
          <w:ins w:id="4265" w:author="Michael Allen" w:date="2023-12-28T09:45:00Z"/>
          <w:trPrChange w:id="4266" w:author="Michael Flynn" w:date="2024-01-08T13:27:00Z">
            <w:trPr>
              <w:gridAfter w:val="0"/>
              <w:trHeight w:val="301"/>
            </w:trPr>
          </w:trPrChange>
        </w:trPr>
        <w:tc>
          <w:tcPr>
            <w:tcW w:w="3456" w:type="dxa"/>
            <w:tcBorders>
              <w:top w:val="nil"/>
              <w:left w:val="nil"/>
              <w:bottom w:val="single" w:sz="4" w:space="0" w:color="auto"/>
              <w:right w:val="single" w:sz="4" w:space="0" w:color="auto"/>
            </w:tcBorders>
            <w:shd w:val="clear" w:color="auto" w:fill="auto"/>
            <w:noWrap/>
            <w:vAlign w:val="bottom"/>
            <w:hideMark/>
            <w:tcPrChange w:id="4267" w:author="Michael Flynn" w:date="2024-01-08T13:27:00Z">
              <w:tcPr>
                <w:tcW w:w="2880" w:type="dxa"/>
                <w:gridSpan w:val="6"/>
                <w:tcBorders>
                  <w:top w:val="nil"/>
                  <w:left w:val="nil"/>
                  <w:bottom w:val="single" w:sz="4" w:space="0" w:color="auto"/>
                  <w:right w:val="single" w:sz="4" w:space="0" w:color="auto"/>
                </w:tcBorders>
                <w:shd w:val="clear" w:color="auto" w:fill="auto"/>
                <w:noWrap/>
                <w:vAlign w:val="bottom"/>
                <w:hideMark/>
              </w:tcPr>
            </w:tcPrChange>
          </w:tcPr>
          <w:p w14:paraId="443757E5" w14:textId="77777777" w:rsidR="00093B8E" w:rsidRPr="00BE7064" w:rsidRDefault="00093B8E">
            <w:pPr>
              <w:spacing w:after="0" w:line="240" w:lineRule="auto"/>
              <w:contextualSpacing/>
              <w:jc w:val="both"/>
              <w:rPr>
                <w:ins w:id="4268" w:author="Michael Allen" w:date="2023-12-28T09:45:00Z"/>
                <w:rFonts w:ascii="Calibri" w:eastAsia="Times New Roman" w:hAnsi="Calibri" w:cs="Calibri"/>
                <w:color w:val="000000"/>
                <w:kern w:val="0"/>
                <w:sz w:val="16"/>
                <w:szCs w:val="16"/>
                <w14:ligatures w14:val="none"/>
                <w:rPrChange w:id="4269" w:author="Michael Flynn" w:date="2024-01-08T12:54:00Z">
                  <w:rPr>
                    <w:ins w:id="4270" w:author="Michael Allen" w:date="2023-12-28T09:45:00Z"/>
                    <w:rFonts w:ascii="Calibri" w:eastAsia="Times New Roman" w:hAnsi="Calibri" w:cs="Calibri"/>
                    <w:color w:val="000000"/>
                    <w:kern w:val="0"/>
                    <w:sz w:val="22"/>
                    <w:szCs w:val="22"/>
                    <w14:ligatures w14:val="none"/>
                  </w:rPr>
                </w:rPrChange>
              </w:rPr>
              <w:pPrChange w:id="4271" w:author="Brian Blankenship" w:date="2024-01-08T18:01:00Z">
                <w:pPr>
                  <w:spacing w:after="0" w:line="240" w:lineRule="auto"/>
                </w:pPr>
              </w:pPrChange>
            </w:pPr>
            <w:ins w:id="4272" w:author="Michael Allen" w:date="2023-12-28T09:45:00Z">
              <w:r w:rsidRPr="00BE7064">
                <w:rPr>
                  <w:rFonts w:ascii="Calibri" w:eastAsia="Times New Roman" w:hAnsi="Calibri" w:cs="Calibri"/>
                  <w:color w:val="000000"/>
                  <w:kern w:val="0"/>
                  <w:sz w:val="16"/>
                  <w:szCs w:val="16"/>
                  <w14:ligatures w14:val="none"/>
                  <w:rPrChange w:id="4273" w:author="Michael Flynn" w:date="2024-01-08T12:54:00Z">
                    <w:rPr>
                      <w:rFonts w:ascii="Calibri" w:eastAsia="Times New Roman" w:hAnsi="Calibri" w:cs="Calibri"/>
                      <w:color w:val="000000"/>
                      <w:kern w:val="0"/>
                      <w:sz w:val="22"/>
                      <w:szCs w:val="22"/>
                      <w14:ligatures w14:val="none"/>
                    </w:rPr>
                  </w:rPrChange>
                </w:rPr>
                <w:t>Data Analysis</w:t>
              </w:r>
            </w:ins>
          </w:p>
        </w:tc>
        <w:tc>
          <w:tcPr>
            <w:tcW w:w="1008" w:type="dxa"/>
            <w:tcBorders>
              <w:top w:val="nil"/>
              <w:left w:val="nil"/>
              <w:bottom w:val="single" w:sz="4" w:space="0" w:color="auto"/>
              <w:right w:val="single" w:sz="4" w:space="0" w:color="auto"/>
            </w:tcBorders>
            <w:shd w:val="clear" w:color="auto" w:fill="auto"/>
            <w:noWrap/>
            <w:vAlign w:val="bottom"/>
            <w:hideMark/>
            <w:tcPrChange w:id="4274" w:author="Michael Flynn" w:date="2024-01-08T13:27:00Z">
              <w:tcPr>
                <w:tcW w:w="1152" w:type="dxa"/>
                <w:gridSpan w:val="5"/>
                <w:tcBorders>
                  <w:top w:val="nil"/>
                  <w:left w:val="nil"/>
                  <w:bottom w:val="single" w:sz="4" w:space="0" w:color="auto"/>
                  <w:right w:val="single" w:sz="4" w:space="0" w:color="auto"/>
                </w:tcBorders>
                <w:shd w:val="clear" w:color="auto" w:fill="auto"/>
                <w:noWrap/>
                <w:vAlign w:val="bottom"/>
                <w:hideMark/>
              </w:tcPr>
            </w:tcPrChange>
          </w:tcPr>
          <w:p w14:paraId="1A33CD9A" w14:textId="77777777" w:rsidR="00093B8E" w:rsidRPr="00BE7064" w:rsidRDefault="00093B8E">
            <w:pPr>
              <w:spacing w:after="0" w:line="240" w:lineRule="auto"/>
              <w:contextualSpacing/>
              <w:jc w:val="both"/>
              <w:rPr>
                <w:ins w:id="4275" w:author="Michael Allen" w:date="2023-12-28T09:45:00Z"/>
                <w:rFonts w:ascii="Calibri" w:eastAsia="Times New Roman" w:hAnsi="Calibri" w:cs="Calibri"/>
                <w:color w:val="000000"/>
                <w:kern w:val="0"/>
                <w:sz w:val="16"/>
                <w:szCs w:val="16"/>
                <w14:ligatures w14:val="none"/>
                <w:rPrChange w:id="4276" w:author="Michael Flynn" w:date="2024-01-08T12:54:00Z">
                  <w:rPr>
                    <w:ins w:id="4277" w:author="Michael Allen" w:date="2023-12-28T09:45:00Z"/>
                    <w:rFonts w:ascii="Calibri" w:eastAsia="Times New Roman" w:hAnsi="Calibri" w:cs="Calibri"/>
                    <w:color w:val="000000"/>
                    <w:kern w:val="0"/>
                    <w:sz w:val="22"/>
                    <w:szCs w:val="22"/>
                    <w14:ligatures w14:val="none"/>
                  </w:rPr>
                </w:rPrChange>
              </w:rPr>
              <w:pPrChange w:id="4278" w:author="Brian Blankenship" w:date="2024-01-08T18:01:00Z">
                <w:pPr>
                  <w:spacing w:after="0" w:line="240" w:lineRule="auto"/>
                </w:pPr>
              </w:pPrChange>
            </w:pPr>
            <w:ins w:id="4279" w:author="Michael Allen" w:date="2023-12-28T09:45:00Z">
              <w:r w:rsidRPr="00BE7064">
                <w:rPr>
                  <w:rFonts w:ascii="Calibri" w:eastAsia="Times New Roman" w:hAnsi="Calibri" w:cs="Calibri"/>
                  <w:color w:val="000000"/>
                  <w:kern w:val="0"/>
                  <w:sz w:val="16"/>
                  <w:szCs w:val="16"/>
                  <w14:ligatures w14:val="none"/>
                  <w:rPrChange w:id="4280"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nil"/>
            </w:tcBorders>
            <w:shd w:val="clear" w:color="auto" w:fill="auto"/>
            <w:noWrap/>
            <w:vAlign w:val="bottom"/>
            <w:hideMark/>
            <w:tcPrChange w:id="4281" w:author="Michael Flynn" w:date="2024-01-08T13:27:00Z">
              <w:tcPr>
                <w:tcW w:w="1152" w:type="dxa"/>
                <w:gridSpan w:val="4"/>
                <w:tcBorders>
                  <w:top w:val="nil"/>
                  <w:left w:val="nil"/>
                  <w:bottom w:val="single" w:sz="4" w:space="0" w:color="auto"/>
                  <w:right w:val="nil"/>
                </w:tcBorders>
                <w:shd w:val="clear" w:color="auto" w:fill="auto"/>
                <w:noWrap/>
                <w:vAlign w:val="bottom"/>
                <w:hideMark/>
              </w:tcPr>
            </w:tcPrChange>
          </w:tcPr>
          <w:p w14:paraId="50634584" w14:textId="77777777" w:rsidR="00093B8E" w:rsidRPr="00BE7064" w:rsidRDefault="00093B8E">
            <w:pPr>
              <w:spacing w:after="0" w:line="240" w:lineRule="auto"/>
              <w:contextualSpacing/>
              <w:jc w:val="both"/>
              <w:rPr>
                <w:ins w:id="4282" w:author="Michael Allen" w:date="2023-12-28T09:45:00Z"/>
                <w:rFonts w:ascii="Calibri" w:eastAsia="Times New Roman" w:hAnsi="Calibri" w:cs="Calibri"/>
                <w:color w:val="000000"/>
                <w:kern w:val="0"/>
                <w:sz w:val="16"/>
                <w:szCs w:val="16"/>
                <w14:ligatures w14:val="none"/>
                <w:rPrChange w:id="4283" w:author="Michael Flynn" w:date="2024-01-08T12:54:00Z">
                  <w:rPr>
                    <w:ins w:id="4284" w:author="Michael Allen" w:date="2023-12-28T09:45:00Z"/>
                    <w:rFonts w:ascii="Calibri" w:eastAsia="Times New Roman" w:hAnsi="Calibri" w:cs="Calibri"/>
                    <w:color w:val="000000"/>
                    <w:kern w:val="0"/>
                    <w:sz w:val="22"/>
                    <w:szCs w:val="22"/>
                    <w14:ligatures w14:val="none"/>
                  </w:rPr>
                </w:rPrChange>
              </w:rPr>
              <w:pPrChange w:id="4285" w:author="Brian Blankenship" w:date="2024-01-08T18:01:00Z">
                <w:pPr>
                  <w:spacing w:after="0" w:line="240" w:lineRule="auto"/>
                </w:pPr>
              </w:pPrChange>
            </w:pPr>
            <w:ins w:id="4286" w:author="Michael Allen" w:date="2023-12-28T09:45:00Z">
              <w:r w:rsidRPr="00BE7064">
                <w:rPr>
                  <w:rFonts w:ascii="Calibri" w:eastAsia="Times New Roman" w:hAnsi="Calibri" w:cs="Calibri"/>
                  <w:color w:val="000000"/>
                  <w:kern w:val="0"/>
                  <w:sz w:val="16"/>
                  <w:szCs w:val="16"/>
                  <w14:ligatures w14:val="none"/>
                  <w:rPrChange w:id="4287"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nil"/>
            </w:tcBorders>
            <w:shd w:val="clear" w:color="000000" w:fill="8EA9DB"/>
            <w:noWrap/>
            <w:vAlign w:val="bottom"/>
            <w:hideMark/>
            <w:tcPrChange w:id="4288" w:author="Michael Flynn" w:date="2024-01-08T13:27:00Z">
              <w:tcPr>
                <w:tcW w:w="1152" w:type="dxa"/>
                <w:gridSpan w:val="6"/>
                <w:tcBorders>
                  <w:top w:val="nil"/>
                  <w:left w:val="nil"/>
                  <w:bottom w:val="nil"/>
                  <w:right w:val="nil"/>
                </w:tcBorders>
                <w:shd w:val="clear" w:color="000000" w:fill="8EA9DB"/>
                <w:noWrap/>
                <w:vAlign w:val="bottom"/>
                <w:hideMark/>
              </w:tcPr>
            </w:tcPrChange>
          </w:tcPr>
          <w:p w14:paraId="0B6EB81E" w14:textId="77777777" w:rsidR="00093B8E" w:rsidRPr="00BE7064" w:rsidRDefault="00093B8E">
            <w:pPr>
              <w:spacing w:after="0" w:line="240" w:lineRule="auto"/>
              <w:contextualSpacing/>
              <w:jc w:val="both"/>
              <w:rPr>
                <w:ins w:id="4289" w:author="Michael Allen" w:date="2023-12-28T09:45:00Z"/>
                <w:rFonts w:ascii="Calibri" w:eastAsia="Times New Roman" w:hAnsi="Calibri" w:cs="Calibri"/>
                <w:color w:val="000000"/>
                <w:kern w:val="0"/>
                <w:sz w:val="16"/>
                <w:szCs w:val="16"/>
                <w14:ligatures w14:val="none"/>
                <w:rPrChange w:id="4290" w:author="Michael Flynn" w:date="2024-01-08T12:54:00Z">
                  <w:rPr>
                    <w:ins w:id="4291" w:author="Michael Allen" w:date="2023-12-28T09:45:00Z"/>
                    <w:rFonts w:ascii="Calibri" w:eastAsia="Times New Roman" w:hAnsi="Calibri" w:cs="Calibri"/>
                    <w:color w:val="000000"/>
                    <w:kern w:val="0"/>
                    <w:sz w:val="22"/>
                    <w:szCs w:val="22"/>
                    <w14:ligatures w14:val="none"/>
                  </w:rPr>
                </w:rPrChange>
              </w:rPr>
              <w:pPrChange w:id="4292" w:author="Brian Blankenship" w:date="2024-01-08T18:01:00Z">
                <w:pPr>
                  <w:spacing w:after="0" w:line="240" w:lineRule="auto"/>
                </w:pPr>
              </w:pPrChange>
            </w:pPr>
            <w:ins w:id="4293" w:author="Michael Allen" w:date="2023-12-28T09:45:00Z">
              <w:r w:rsidRPr="00BE7064">
                <w:rPr>
                  <w:rFonts w:ascii="Calibri" w:eastAsia="Times New Roman" w:hAnsi="Calibri" w:cs="Calibri"/>
                  <w:color w:val="000000"/>
                  <w:kern w:val="0"/>
                  <w:sz w:val="16"/>
                  <w:szCs w:val="16"/>
                  <w14:ligatures w14:val="none"/>
                  <w:rPrChange w:id="4294"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nil"/>
            </w:tcBorders>
            <w:shd w:val="clear" w:color="000000" w:fill="8EA9DB"/>
            <w:noWrap/>
            <w:vAlign w:val="bottom"/>
            <w:hideMark/>
            <w:tcPrChange w:id="4295" w:author="Michael Flynn" w:date="2024-01-08T13:27:00Z">
              <w:tcPr>
                <w:tcW w:w="1152" w:type="dxa"/>
                <w:gridSpan w:val="5"/>
                <w:tcBorders>
                  <w:top w:val="nil"/>
                  <w:left w:val="nil"/>
                  <w:bottom w:val="nil"/>
                  <w:right w:val="nil"/>
                </w:tcBorders>
                <w:shd w:val="clear" w:color="000000" w:fill="8EA9DB"/>
                <w:noWrap/>
                <w:vAlign w:val="bottom"/>
                <w:hideMark/>
              </w:tcPr>
            </w:tcPrChange>
          </w:tcPr>
          <w:p w14:paraId="3199FE3D" w14:textId="77777777" w:rsidR="00093B8E" w:rsidRPr="00BE7064" w:rsidRDefault="00093B8E">
            <w:pPr>
              <w:spacing w:after="0" w:line="240" w:lineRule="auto"/>
              <w:contextualSpacing/>
              <w:jc w:val="both"/>
              <w:rPr>
                <w:ins w:id="4296" w:author="Michael Allen" w:date="2023-12-28T09:45:00Z"/>
                <w:rFonts w:ascii="Calibri" w:eastAsia="Times New Roman" w:hAnsi="Calibri" w:cs="Calibri"/>
                <w:color w:val="000000"/>
                <w:kern w:val="0"/>
                <w:sz w:val="16"/>
                <w:szCs w:val="16"/>
                <w14:ligatures w14:val="none"/>
                <w:rPrChange w:id="4297" w:author="Michael Flynn" w:date="2024-01-08T12:54:00Z">
                  <w:rPr>
                    <w:ins w:id="4298" w:author="Michael Allen" w:date="2023-12-28T09:45:00Z"/>
                    <w:rFonts w:ascii="Calibri" w:eastAsia="Times New Roman" w:hAnsi="Calibri" w:cs="Calibri"/>
                    <w:color w:val="000000"/>
                    <w:kern w:val="0"/>
                    <w:sz w:val="22"/>
                    <w:szCs w:val="22"/>
                    <w14:ligatures w14:val="none"/>
                  </w:rPr>
                </w:rPrChange>
              </w:rPr>
              <w:pPrChange w:id="4299" w:author="Brian Blankenship" w:date="2024-01-08T18:01:00Z">
                <w:pPr>
                  <w:spacing w:after="0" w:line="240" w:lineRule="auto"/>
                </w:pPr>
              </w:pPrChange>
            </w:pPr>
            <w:ins w:id="4300" w:author="Michael Allen" w:date="2023-12-28T09:45:00Z">
              <w:r w:rsidRPr="00BE7064">
                <w:rPr>
                  <w:rFonts w:ascii="Calibri" w:eastAsia="Times New Roman" w:hAnsi="Calibri" w:cs="Calibri"/>
                  <w:color w:val="000000"/>
                  <w:kern w:val="0"/>
                  <w:sz w:val="16"/>
                  <w:szCs w:val="16"/>
                  <w14:ligatures w14:val="none"/>
                  <w:rPrChange w:id="430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single" w:sz="4" w:space="0" w:color="auto"/>
            </w:tcBorders>
            <w:shd w:val="clear" w:color="000000" w:fill="8EA9DB"/>
            <w:noWrap/>
            <w:vAlign w:val="bottom"/>
            <w:hideMark/>
            <w:tcPrChange w:id="4302" w:author="Michael Flynn" w:date="2024-01-08T13:27:00Z">
              <w:tcPr>
                <w:tcW w:w="1152" w:type="dxa"/>
                <w:gridSpan w:val="3"/>
                <w:tcBorders>
                  <w:top w:val="nil"/>
                  <w:left w:val="nil"/>
                  <w:bottom w:val="nil"/>
                  <w:right w:val="single" w:sz="4" w:space="0" w:color="auto"/>
                </w:tcBorders>
                <w:shd w:val="clear" w:color="000000" w:fill="8EA9DB"/>
                <w:noWrap/>
                <w:vAlign w:val="bottom"/>
                <w:hideMark/>
              </w:tcPr>
            </w:tcPrChange>
          </w:tcPr>
          <w:p w14:paraId="7BBB2B7F" w14:textId="77777777" w:rsidR="00093B8E" w:rsidRPr="00BE7064" w:rsidRDefault="00093B8E">
            <w:pPr>
              <w:spacing w:after="0" w:line="240" w:lineRule="auto"/>
              <w:contextualSpacing/>
              <w:jc w:val="both"/>
              <w:rPr>
                <w:ins w:id="4303" w:author="Michael Allen" w:date="2023-12-28T09:45:00Z"/>
                <w:rFonts w:ascii="Calibri" w:eastAsia="Times New Roman" w:hAnsi="Calibri" w:cs="Calibri"/>
                <w:color w:val="000000"/>
                <w:kern w:val="0"/>
                <w:sz w:val="16"/>
                <w:szCs w:val="16"/>
                <w14:ligatures w14:val="none"/>
                <w:rPrChange w:id="4304" w:author="Michael Flynn" w:date="2024-01-08T12:54:00Z">
                  <w:rPr>
                    <w:ins w:id="4305" w:author="Michael Allen" w:date="2023-12-28T09:45:00Z"/>
                    <w:rFonts w:ascii="Calibri" w:eastAsia="Times New Roman" w:hAnsi="Calibri" w:cs="Calibri"/>
                    <w:color w:val="000000"/>
                    <w:kern w:val="0"/>
                    <w:sz w:val="22"/>
                    <w:szCs w:val="22"/>
                    <w14:ligatures w14:val="none"/>
                  </w:rPr>
                </w:rPrChange>
              </w:rPr>
              <w:pPrChange w:id="4306" w:author="Brian Blankenship" w:date="2024-01-08T18:01:00Z">
                <w:pPr>
                  <w:spacing w:after="0" w:line="240" w:lineRule="auto"/>
                </w:pPr>
              </w:pPrChange>
            </w:pPr>
            <w:ins w:id="4307" w:author="Michael Allen" w:date="2023-12-28T09:45:00Z">
              <w:r w:rsidRPr="00BE7064">
                <w:rPr>
                  <w:rFonts w:ascii="Calibri" w:eastAsia="Times New Roman" w:hAnsi="Calibri" w:cs="Calibri"/>
                  <w:color w:val="000000"/>
                  <w:kern w:val="0"/>
                  <w:sz w:val="16"/>
                  <w:szCs w:val="16"/>
                  <w14:ligatures w14:val="none"/>
                  <w:rPrChange w:id="4308"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rsidDel="00BD4C6D" w14:paraId="409BC0B0" w14:textId="3FAF6E91" w:rsidTr="00BD4C6D">
        <w:tblPrEx>
          <w:tblPrExChange w:id="4309" w:author="Brian Blankenship" w:date="2024-01-09T09:38:00Z">
            <w:tblPrEx>
              <w:tblW w:w="0" w:type="auto"/>
            </w:tblPrEx>
          </w:tblPrExChange>
        </w:tblPrEx>
        <w:trPr>
          <w:trHeight w:hRule="exact" w:val="173"/>
          <w:jc w:val="center"/>
          <w:ins w:id="4310" w:author="Michael Allen" w:date="2023-12-28T09:45:00Z"/>
          <w:del w:id="4311" w:author="Brian Blankenship" w:date="2024-01-09T09:38:00Z"/>
          <w:trPrChange w:id="4312" w:author="Brian Blankenship" w:date="2024-01-09T09:38:00Z">
            <w:trPr>
              <w:gridBefore w:val="1"/>
              <w:gridAfter w:val="0"/>
              <w:trHeight w:val="301"/>
            </w:trPr>
          </w:trPrChange>
        </w:trPr>
        <w:tc>
          <w:tcPr>
            <w:tcW w:w="3456" w:type="dxa"/>
            <w:tcBorders>
              <w:top w:val="nil"/>
              <w:left w:val="nil"/>
              <w:bottom w:val="single" w:sz="4" w:space="0" w:color="auto"/>
              <w:right w:val="nil"/>
            </w:tcBorders>
            <w:shd w:val="clear" w:color="auto" w:fill="auto"/>
            <w:noWrap/>
            <w:vAlign w:val="bottom"/>
            <w:hideMark/>
            <w:tcPrChange w:id="4313" w:author="Brian Blankenship" w:date="2024-01-09T09:38:00Z">
              <w:tcPr>
                <w:tcW w:w="2880" w:type="dxa"/>
                <w:gridSpan w:val="7"/>
                <w:tcBorders>
                  <w:top w:val="nil"/>
                  <w:left w:val="nil"/>
                  <w:bottom w:val="nil"/>
                  <w:right w:val="nil"/>
                </w:tcBorders>
                <w:shd w:val="clear" w:color="auto" w:fill="auto"/>
                <w:noWrap/>
                <w:vAlign w:val="bottom"/>
                <w:hideMark/>
              </w:tcPr>
            </w:tcPrChange>
          </w:tcPr>
          <w:p w14:paraId="1D1FAEB4" w14:textId="53632841" w:rsidR="00093B8E" w:rsidRPr="00BE7064" w:rsidDel="00BD4C6D" w:rsidRDefault="00093B8E">
            <w:pPr>
              <w:spacing w:after="0" w:line="240" w:lineRule="auto"/>
              <w:contextualSpacing/>
              <w:jc w:val="both"/>
              <w:rPr>
                <w:ins w:id="4314" w:author="Michael Allen" w:date="2023-12-28T09:45:00Z"/>
                <w:del w:id="4315" w:author="Brian Blankenship" w:date="2024-01-09T09:38:00Z"/>
                <w:rFonts w:ascii="Calibri" w:eastAsia="Times New Roman" w:hAnsi="Calibri" w:cs="Calibri"/>
                <w:color w:val="000000"/>
                <w:kern w:val="0"/>
                <w:sz w:val="16"/>
                <w:szCs w:val="16"/>
                <w14:ligatures w14:val="none"/>
                <w:rPrChange w:id="4316" w:author="Michael Flynn" w:date="2024-01-08T12:54:00Z">
                  <w:rPr>
                    <w:ins w:id="4317" w:author="Michael Allen" w:date="2023-12-28T09:45:00Z"/>
                    <w:del w:id="4318" w:author="Brian Blankenship" w:date="2024-01-09T09:38:00Z"/>
                    <w:rFonts w:ascii="Calibri" w:eastAsia="Times New Roman" w:hAnsi="Calibri" w:cs="Calibri"/>
                    <w:color w:val="000000"/>
                    <w:kern w:val="0"/>
                    <w:sz w:val="22"/>
                    <w:szCs w:val="22"/>
                    <w14:ligatures w14:val="none"/>
                  </w:rPr>
                </w:rPrChange>
              </w:rPr>
              <w:pPrChange w:id="4319" w:author="Brian Blankenship" w:date="2024-01-08T18:01:00Z">
                <w:pPr>
                  <w:spacing w:after="0" w:line="240" w:lineRule="auto"/>
                </w:pPr>
              </w:pPrChange>
            </w:pPr>
          </w:p>
        </w:tc>
        <w:tc>
          <w:tcPr>
            <w:tcW w:w="1008" w:type="dxa"/>
            <w:tcBorders>
              <w:top w:val="nil"/>
              <w:left w:val="single" w:sz="4" w:space="0" w:color="auto"/>
              <w:bottom w:val="single" w:sz="4" w:space="0" w:color="auto"/>
              <w:right w:val="nil"/>
            </w:tcBorders>
            <w:shd w:val="clear" w:color="auto" w:fill="auto"/>
            <w:noWrap/>
            <w:vAlign w:val="bottom"/>
            <w:hideMark/>
            <w:tcPrChange w:id="4320" w:author="Brian Blankenship" w:date="2024-01-09T09:38:00Z">
              <w:tcPr>
                <w:tcW w:w="1008" w:type="dxa"/>
                <w:gridSpan w:val="4"/>
                <w:tcBorders>
                  <w:top w:val="nil"/>
                  <w:left w:val="single" w:sz="4" w:space="0" w:color="auto"/>
                  <w:bottom w:val="nil"/>
                  <w:right w:val="nil"/>
                </w:tcBorders>
                <w:shd w:val="clear" w:color="auto" w:fill="auto"/>
                <w:noWrap/>
                <w:vAlign w:val="bottom"/>
                <w:hideMark/>
              </w:tcPr>
            </w:tcPrChange>
          </w:tcPr>
          <w:p w14:paraId="637DFD2A" w14:textId="528F91C5" w:rsidR="00093B8E" w:rsidRPr="00BE7064" w:rsidDel="00BD4C6D" w:rsidRDefault="00093B8E">
            <w:pPr>
              <w:spacing w:after="0" w:line="240" w:lineRule="auto"/>
              <w:contextualSpacing/>
              <w:jc w:val="both"/>
              <w:rPr>
                <w:ins w:id="4321" w:author="Michael Allen" w:date="2023-12-28T09:45:00Z"/>
                <w:del w:id="4322" w:author="Brian Blankenship" w:date="2024-01-09T09:38:00Z"/>
                <w:rFonts w:ascii="Calibri" w:eastAsia="Times New Roman" w:hAnsi="Calibri" w:cs="Calibri"/>
                <w:color w:val="000000"/>
                <w:kern w:val="0"/>
                <w:sz w:val="16"/>
                <w:szCs w:val="16"/>
                <w14:ligatures w14:val="none"/>
                <w:rPrChange w:id="4323" w:author="Michael Flynn" w:date="2024-01-08T12:54:00Z">
                  <w:rPr>
                    <w:ins w:id="4324" w:author="Michael Allen" w:date="2023-12-28T09:45:00Z"/>
                    <w:del w:id="4325" w:author="Brian Blankenship" w:date="2024-01-09T09:38:00Z"/>
                    <w:rFonts w:ascii="Calibri" w:eastAsia="Times New Roman" w:hAnsi="Calibri" w:cs="Calibri"/>
                    <w:color w:val="000000"/>
                    <w:kern w:val="0"/>
                    <w:sz w:val="22"/>
                    <w:szCs w:val="22"/>
                    <w14:ligatures w14:val="none"/>
                  </w:rPr>
                </w:rPrChange>
              </w:rPr>
              <w:pPrChange w:id="4326" w:author="Brian Blankenship" w:date="2024-01-08T18:01:00Z">
                <w:pPr>
                  <w:spacing w:after="0" w:line="240" w:lineRule="auto"/>
                </w:pPr>
              </w:pPrChange>
            </w:pPr>
            <w:ins w:id="4327" w:author="Michael Allen" w:date="2023-12-28T09:45:00Z">
              <w:del w:id="4328" w:author="Brian Blankenship" w:date="2024-01-09T09:38:00Z">
                <w:r w:rsidRPr="00BE7064" w:rsidDel="00BD4C6D">
                  <w:rPr>
                    <w:rFonts w:ascii="Calibri" w:eastAsia="Times New Roman" w:hAnsi="Calibri" w:cs="Calibri"/>
                    <w:color w:val="000000"/>
                    <w:kern w:val="0"/>
                    <w:sz w:val="16"/>
                    <w:szCs w:val="16"/>
                    <w14:ligatures w14:val="none"/>
                    <w:rPrChange w:id="4329"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nil"/>
              <w:left w:val="single" w:sz="4" w:space="0" w:color="auto"/>
              <w:bottom w:val="single" w:sz="4" w:space="0" w:color="auto"/>
              <w:right w:val="nil"/>
            </w:tcBorders>
            <w:shd w:val="clear" w:color="auto" w:fill="auto"/>
            <w:noWrap/>
            <w:vAlign w:val="bottom"/>
            <w:hideMark/>
            <w:tcPrChange w:id="4330" w:author="Brian Blankenship" w:date="2024-01-09T09:38:00Z">
              <w:tcPr>
                <w:tcW w:w="1008" w:type="dxa"/>
                <w:gridSpan w:val="4"/>
                <w:tcBorders>
                  <w:top w:val="nil"/>
                  <w:left w:val="single" w:sz="4" w:space="0" w:color="auto"/>
                  <w:bottom w:val="nil"/>
                  <w:right w:val="nil"/>
                </w:tcBorders>
                <w:shd w:val="clear" w:color="auto" w:fill="auto"/>
                <w:noWrap/>
                <w:vAlign w:val="bottom"/>
                <w:hideMark/>
              </w:tcPr>
            </w:tcPrChange>
          </w:tcPr>
          <w:p w14:paraId="736622ED" w14:textId="4238B0C6" w:rsidR="00093B8E" w:rsidRPr="00BE7064" w:rsidDel="00BD4C6D" w:rsidRDefault="00093B8E">
            <w:pPr>
              <w:spacing w:after="0" w:line="240" w:lineRule="auto"/>
              <w:contextualSpacing/>
              <w:jc w:val="both"/>
              <w:rPr>
                <w:ins w:id="4331" w:author="Michael Allen" w:date="2023-12-28T09:45:00Z"/>
                <w:del w:id="4332" w:author="Brian Blankenship" w:date="2024-01-09T09:38:00Z"/>
                <w:rFonts w:ascii="Calibri" w:eastAsia="Times New Roman" w:hAnsi="Calibri" w:cs="Calibri"/>
                <w:color w:val="000000"/>
                <w:kern w:val="0"/>
                <w:sz w:val="16"/>
                <w:szCs w:val="16"/>
                <w14:ligatures w14:val="none"/>
                <w:rPrChange w:id="4333" w:author="Michael Flynn" w:date="2024-01-08T12:54:00Z">
                  <w:rPr>
                    <w:ins w:id="4334" w:author="Michael Allen" w:date="2023-12-28T09:45:00Z"/>
                    <w:del w:id="4335" w:author="Brian Blankenship" w:date="2024-01-09T09:38:00Z"/>
                    <w:rFonts w:ascii="Calibri" w:eastAsia="Times New Roman" w:hAnsi="Calibri" w:cs="Calibri"/>
                    <w:color w:val="000000"/>
                    <w:kern w:val="0"/>
                    <w:sz w:val="22"/>
                    <w:szCs w:val="22"/>
                    <w14:ligatures w14:val="none"/>
                  </w:rPr>
                </w:rPrChange>
              </w:rPr>
              <w:pPrChange w:id="4336" w:author="Brian Blankenship" w:date="2024-01-08T18:01:00Z">
                <w:pPr>
                  <w:spacing w:after="0" w:line="240" w:lineRule="auto"/>
                </w:pPr>
              </w:pPrChange>
            </w:pPr>
            <w:ins w:id="4337" w:author="Michael Allen" w:date="2023-12-28T09:45:00Z">
              <w:del w:id="4338" w:author="Brian Blankenship" w:date="2024-01-09T09:38:00Z">
                <w:r w:rsidRPr="00BE7064" w:rsidDel="00BD4C6D">
                  <w:rPr>
                    <w:rFonts w:ascii="Calibri" w:eastAsia="Times New Roman" w:hAnsi="Calibri" w:cs="Calibri"/>
                    <w:color w:val="000000"/>
                    <w:kern w:val="0"/>
                    <w:sz w:val="16"/>
                    <w:szCs w:val="16"/>
                    <w14:ligatures w14:val="none"/>
                    <w:rPrChange w:id="4339" w:author="Michael Flynn" w:date="2024-01-08T12:54:00Z">
                      <w:rPr>
                        <w:rFonts w:ascii="Calibri" w:eastAsia="Times New Roman" w:hAnsi="Calibri" w:cs="Calibri"/>
                        <w:color w:val="000000"/>
                        <w:kern w:val="0"/>
                        <w:sz w:val="22"/>
                        <w:szCs w:val="22"/>
                        <w14:ligatures w14:val="none"/>
                      </w:rPr>
                    </w:rPrChange>
                  </w:rPr>
                  <w:delText> </w:delText>
                </w:r>
              </w:del>
            </w:ins>
          </w:p>
        </w:tc>
        <w:tc>
          <w:tcPr>
            <w:tcW w:w="1008" w:type="dxa"/>
            <w:tcBorders>
              <w:top w:val="single" w:sz="4" w:space="0" w:color="auto"/>
              <w:left w:val="nil"/>
              <w:bottom w:val="single" w:sz="4" w:space="0" w:color="auto"/>
              <w:right w:val="nil"/>
            </w:tcBorders>
            <w:shd w:val="clear" w:color="auto" w:fill="auto"/>
            <w:noWrap/>
            <w:vAlign w:val="bottom"/>
            <w:hideMark/>
            <w:tcPrChange w:id="4340" w:author="Brian Blankenship" w:date="2024-01-09T09:38:00Z">
              <w:tcPr>
                <w:tcW w:w="1008" w:type="dxa"/>
                <w:gridSpan w:val="6"/>
                <w:tcBorders>
                  <w:top w:val="nil"/>
                  <w:left w:val="nil"/>
                  <w:bottom w:val="nil"/>
                  <w:right w:val="nil"/>
                </w:tcBorders>
                <w:shd w:val="clear" w:color="auto" w:fill="auto"/>
                <w:noWrap/>
                <w:vAlign w:val="bottom"/>
                <w:hideMark/>
              </w:tcPr>
            </w:tcPrChange>
          </w:tcPr>
          <w:p w14:paraId="3056C2CD" w14:textId="13E277CB" w:rsidR="00093B8E" w:rsidRPr="00BE7064" w:rsidDel="00BD4C6D" w:rsidRDefault="00093B8E">
            <w:pPr>
              <w:spacing w:after="0" w:line="240" w:lineRule="auto"/>
              <w:contextualSpacing/>
              <w:jc w:val="both"/>
              <w:rPr>
                <w:ins w:id="4341" w:author="Michael Allen" w:date="2023-12-28T09:45:00Z"/>
                <w:del w:id="4342" w:author="Brian Blankenship" w:date="2024-01-09T09:38:00Z"/>
                <w:rFonts w:ascii="Calibri" w:eastAsia="Times New Roman" w:hAnsi="Calibri" w:cs="Calibri"/>
                <w:color w:val="000000"/>
                <w:kern w:val="0"/>
                <w:sz w:val="16"/>
                <w:szCs w:val="16"/>
                <w14:ligatures w14:val="none"/>
                <w:rPrChange w:id="4343" w:author="Michael Flynn" w:date="2024-01-08T12:54:00Z">
                  <w:rPr>
                    <w:ins w:id="4344" w:author="Michael Allen" w:date="2023-12-28T09:45:00Z"/>
                    <w:del w:id="4345" w:author="Brian Blankenship" w:date="2024-01-09T09:38:00Z"/>
                    <w:rFonts w:ascii="Calibri" w:eastAsia="Times New Roman" w:hAnsi="Calibri" w:cs="Calibri"/>
                    <w:color w:val="000000"/>
                    <w:kern w:val="0"/>
                    <w:sz w:val="22"/>
                    <w:szCs w:val="22"/>
                    <w14:ligatures w14:val="none"/>
                  </w:rPr>
                </w:rPrChange>
              </w:rPr>
              <w:pPrChange w:id="4346" w:author="Brian Blankenship" w:date="2024-01-08T18:01:00Z">
                <w:pPr>
                  <w:spacing w:after="0" w:line="240" w:lineRule="auto"/>
                </w:pPr>
              </w:pPrChange>
            </w:pPr>
          </w:p>
        </w:tc>
        <w:tc>
          <w:tcPr>
            <w:tcW w:w="1008" w:type="dxa"/>
            <w:tcBorders>
              <w:top w:val="single" w:sz="4" w:space="0" w:color="auto"/>
              <w:left w:val="nil"/>
              <w:bottom w:val="single" w:sz="4" w:space="0" w:color="auto"/>
              <w:right w:val="nil"/>
            </w:tcBorders>
            <w:shd w:val="clear" w:color="auto" w:fill="auto"/>
            <w:noWrap/>
            <w:vAlign w:val="bottom"/>
            <w:hideMark/>
            <w:tcPrChange w:id="4347" w:author="Brian Blankenship" w:date="2024-01-09T09:38:00Z">
              <w:tcPr>
                <w:tcW w:w="1008" w:type="dxa"/>
                <w:gridSpan w:val="5"/>
                <w:tcBorders>
                  <w:top w:val="nil"/>
                  <w:left w:val="nil"/>
                  <w:bottom w:val="nil"/>
                  <w:right w:val="nil"/>
                </w:tcBorders>
                <w:shd w:val="clear" w:color="auto" w:fill="auto"/>
                <w:noWrap/>
                <w:vAlign w:val="bottom"/>
                <w:hideMark/>
              </w:tcPr>
            </w:tcPrChange>
          </w:tcPr>
          <w:p w14:paraId="0B7C111C" w14:textId="721A74BE" w:rsidR="00093B8E" w:rsidRPr="00BE7064" w:rsidDel="00BD4C6D" w:rsidRDefault="00093B8E">
            <w:pPr>
              <w:spacing w:after="0" w:line="240" w:lineRule="auto"/>
              <w:contextualSpacing/>
              <w:jc w:val="both"/>
              <w:rPr>
                <w:ins w:id="4348" w:author="Michael Allen" w:date="2023-12-28T09:45:00Z"/>
                <w:del w:id="4349" w:author="Brian Blankenship" w:date="2024-01-09T09:38:00Z"/>
                <w:rFonts w:eastAsia="Times New Roman"/>
                <w:kern w:val="0"/>
                <w:sz w:val="16"/>
                <w:szCs w:val="16"/>
                <w14:ligatures w14:val="none"/>
                <w:rPrChange w:id="4350" w:author="Michael Flynn" w:date="2024-01-08T12:54:00Z">
                  <w:rPr>
                    <w:ins w:id="4351" w:author="Michael Allen" w:date="2023-12-28T09:45:00Z"/>
                    <w:del w:id="4352" w:author="Brian Blankenship" w:date="2024-01-09T09:38:00Z"/>
                    <w:rFonts w:eastAsia="Times New Roman"/>
                    <w:kern w:val="0"/>
                    <w:sz w:val="20"/>
                    <w:szCs w:val="20"/>
                    <w14:ligatures w14:val="none"/>
                  </w:rPr>
                </w:rPrChange>
              </w:rPr>
              <w:pPrChange w:id="4353" w:author="Brian Blankenship" w:date="2024-01-08T18:01:00Z">
                <w:pPr>
                  <w:spacing w:after="0" w:line="240" w:lineRule="auto"/>
                </w:pPr>
              </w:pPrChange>
            </w:pPr>
          </w:p>
        </w:tc>
        <w:tc>
          <w:tcPr>
            <w:tcW w:w="1008" w:type="dxa"/>
            <w:tcBorders>
              <w:top w:val="single" w:sz="4" w:space="0" w:color="auto"/>
              <w:left w:val="nil"/>
              <w:bottom w:val="single" w:sz="4" w:space="0" w:color="auto"/>
              <w:right w:val="single" w:sz="4" w:space="0" w:color="auto"/>
            </w:tcBorders>
            <w:shd w:val="clear" w:color="auto" w:fill="auto"/>
            <w:noWrap/>
            <w:vAlign w:val="bottom"/>
            <w:hideMark/>
            <w:tcPrChange w:id="4354" w:author="Brian Blankenship" w:date="2024-01-09T09:38:00Z">
              <w:tcPr>
                <w:tcW w:w="1008" w:type="dxa"/>
                <w:gridSpan w:val="2"/>
                <w:tcBorders>
                  <w:top w:val="nil"/>
                  <w:left w:val="nil"/>
                  <w:bottom w:val="nil"/>
                  <w:right w:val="single" w:sz="4" w:space="0" w:color="auto"/>
                </w:tcBorders>
                <w:shd w:val="clear" w:color="auto" w:fill="auto"/>
                <w:noWrap/>
                <w:vAlign w:val="bottom"/>
                <w:hideMark/>
              </w:tcPr>
            </w:tcPrChange>
          </w:tcPr>
          <w:p w14:paraId="31A92275" w14:textId="4C06E5EC" w:rsidR="00093B8E" w:rsidRPr="00BE7064" w:rsidDel="00BD4C6D" w:rsidRDefault="00093B8E">
            <w:pPr>
              <w:spacing w:after="0" w:line="240" w:lineRule="auto"/>
              <w:contextualSpacing/>
              <w:jc w:val="both"/>
              <w:rPr>
                <w:ins w:id="4355" w:author="Michael Allen" w:date="2023-12-28T09:45:00Z"/>
                <w:del w:id="4356" w:author="Brian Blankenship" w:date="2024-01-09T09:38:00Z"/>
                <w:rFonts w:ascii="Calibri" w:eastAsia="Times New Roman" w:hAnsi="Calibri" w:cs="Calibri"/>
                <w:color w:val="000000"/>
                <w:kern w:val="0"/>
                <w:sz w:val="16"/>
                <w:szCs w:val="16"/>
                <w14:ligatures w14:val="none"/>
                <w:rPrChange w:id="4357" w:author="Michael Flynn" w:date="2024-01-08T12:54:00Z">
                  <w:rPr>
                    <w:ins w:id="4358" w:author="Michael Allen" w:date="2023-12-28T09:45:00Z"/>
                    <w:del w:id="4359" w:author="Brian Blankenship" w:date="2024-01-09T09:38:00Z"/>
                    <w:rFonts w:ascii="Calibri" w:eastAsia="Times New Roman" w:hAnsi="Calibri" w:cs="Calibri"/>
                    <w:color w:val="000000"/>
                    <w:kern w:val="0"/>
                    <w:sz w:val="22"/>
                    <w:szCs w:val="22"/>
                    <w14:ligatures w14:val="none"/>
                  </w:rPr>
                </w:rPrChange>
              </w:rPr>
              <w:pPrChange w:id="4360" w:author="Brian Blankenship" w:date="2024-01-08T18:01:00Z">
                <w:pPr>
                  <w:spacing w:after="0" w:line="240" w:lineRule="auto"/>
                </w:pPr>
              </w:pPrChange>
            </w:pPr>
            <w:ins w:id="4361" w:author="Michael Allen" w:date="2023-12-28T09:45:00Z">
              <w:del w:id="4362" w:author="Brian Blankenship" w:date="2024-01-09T09:38:00Z">
                <w:r w:rsidRPr="00BE7064" w:rsidDel="00BD4C6D">
                  <w:rPr>
                    <w:rFonts w:ascii="Calibri" w:eastAsia="Times New Roman" w:hAnsi="Calibri" w:cs="Calibri"/>
                    <w:color w:val="000000"/>
                    <w:kern w:val="0"/>
                    <w:sz w:val="16"/>
                    <w:szCs w:val="16"/>
                    <w14:ligatures w14:val="none"/>
                    <w:rPrChange w:id="4363" w:author="Michael Flynn" w:date="2024-01-08T12:54:00Z">
                      <w:rPr>
                        <w:rFonts w:ascii="Calibri" w:eastAsia="Times New Roman" w:hAnsi="Calibri" w:cs="Calibri"/>
                        <w:color w:val="000000"/>
                        <w:kern w:val="0"/>
                        <w:sz w:val="22"/>
                        <w:szCs w:val="22"/>
                        <w14:ligatures w14:val="none"/>
                      </w:rPr>
                    </w:rPrChange>
                  </w:rPr>
                  <w:delText> </w:delText>
                </w:r>
              </w:del>
            </w:ins>
          </w:p>
        </w:tc>
      </w:tr>
      <w:tr w:rsidR="00835E2A" w:rsidRPr="00BE7064" w14:paraId="7B62F629" w14:textId="77777777" w:rsidTr="00BD4C6D">
        <w:tblPrEx>
          <w:tblPrExChange w:id="4364" w:author="Brian Blankenship" w:date="2024-01-09T09:38:00Z">
            <w:tblPrEx>
              <w:tblW w:w="0" w:type="auto"/>
            </w:tblPrEx>
          </w:tblPrExChange>
        </w:tblPrEx>
        <w:trPr>
          <w:trHeight w:hRule="exact" w:val="173"/>
          <w:jc w:val="center"/>
          <w:ins w:id="4365" w:author="Michael Allen" w:date="2023-12-28T09:45:00Z"/>
          <w:trPrChange w:id="4366" w:author="Brian Blankenship" w:date="2024-01-09T09:38:00Z">
            <w:trPr>
              <w:gridBefore w:val="1"/>
              <w:gridAfter w:val="0"/>
              <w:trHeight w:val="301"/>
            </w:trPr>
          </w:trPrChange>
        </w:trPr>
        <w:tc>
          <w:tcPr>
            <w:tcW w:w="3456" w:type="dxa"/>
            <w:tcBorders>
              <w:top w:val="single" w:sz="4" w:space="0" w:color="auto"/>
              <w:left w:val="nil"/>
              <w:bottom w:val="nil"/>
              <w:right w:val="nil"/>
            </w:tcBorders>
            <w:shd w:val="clear" w:color="auto" w:fill="auto"/>
            <w:noWrap/>
            <w:vAlign w:val="bottom"/>
            <w:hideMark/>
            <w:tcPrChange w:id="4367" w:author="Brian Blankenship" w:date="2024-01-09T09:38:00Z">
              <w:tcPr>
                <w:tcW w:w="2880" w:type="dxa"/>
                <w:gridSpan w:val="7"/>
                <w:tcBorders>
                  <w:top w:val="nil"/>
                  <w:left w:val="nil"/>
                  <w:bottom w:val="nil"/>
                  <w:right w:val="nil"/>
                </w:tcBorders>
                <w:shd w:val="clear" w:color="auto" w:fill="auto"/>
                <w:noWrap/>
                <w:vAlign w:val="bottom"/>
                <w:hideMark/>
              </w:tcPr>
            </w:tcPrChange>
          </w:tcPr>
          <w:p w14:paraId="323C0624" w14:textId="77777777" w:rsidR="00093B8E" w:rsidRPr="00BE7064" w:rsidRDefault="00093B8E">
            <w:pPr>
              <w:spacing w:after="0" w:line="240" w:lineRule="auto"/>
              <w:contextualSpacing/>
              <w:jc w:val="both"/>
              <w:rPr>
                <w:ins w:id="4368" w:author="Michael Allen" w:date="2023-12-28T09:45:00Z"/>
                <w:rFonts w:ascii="Calibri" w:eastAsia="Times New Roman" w:hAnsi="Calibri" w:cs="Calibri"/>
                <w:b/>
                <w:bCs/>
                <w:color w:val="000000"/>
                <w:kern w:val="0"/>
                <w:sz w:val="16"/>
                <w:szCs w:val="16"/>
                <w14:ligatures w14:val="none"/>
                <w:rPrChange w:id="4369" w:author="Michael Flynn" w:date="2024-01-08T12:54:00Z">
                  <w:rPr>
                    <w:ins w:id="4370" w:author="Michael Allen" w:date="2023-12-28T09:45:00Z"/>
                    <w:rFonts w:ascii="Calibri" w:eastAsia="Times New Roman" w:hAnsi="Calibri" w:cs="Calibri"/>
                    <w:b/>
                    <w:bCs/>
                    <w:color w:val="000000"/>
                    <w:kern w:val="0"/>
                    <w:sz w:val="22"/>
                    <w:szCs w:val="22"/>
                    <w14:ligatures w14:val="none"/>
                  </w:rPr>
                </w:rPrChange>
              </w:rPr>
              <w:pPrChange w:id="4371" w:author="Brian Blankenship" w:date="2024-01-08T18:01:00Z">
                <w:pPr>
                  <w:spacing w:after="0" w:line="240" w:lineRule="auto"/>
                </w:pPr>
              </w:pPrChange>
            </w:pPr>
            <w:ins w:id="4372" w:author="Michael Allen" w:date="2023-12-28T09:45:00Z">
              <w:r w:rsidRPr="00BE7064">
                <w:rPr>
                  <w:rFonts w:ascii="Calibri" w:eastAsia="Times New Roman" w:hAnsi="Calibri" w:cs="Calibri"/>
                  <w:b/>
                  <w:bCs/>
                  <w:color w:val="000000"/>
                  <w:kern w:val="0"/>
                  <w:sz w:val="16"/>
                  <w:szCs w:val="16"/>
                  <w14:ligatures w14:val="none"/>
                  <w:rPrChange w:id="4373" w:author="Michael Flynn" w:date="2024-01-08T12:54:00Z">
                    <w:rPr>
                      <w:rFonts w:ascii="Calibri" w:eastAsia="Times New Roman" w:hAnsi="Calibri" w:cs="Calibri"/>
                      <w:b/>
                      <w:bCs/>
                      <w:color w:val="000000"/>
                      <w:kern w:val="0"/>
                      <w:sz w:val="22"/>
                      <w:szCs w:val="22"/>
                      <w14:ligatures w14:val="none"/>
                    </w:rPr>
                  </w:rPrChange>
                </w:rPr>
                <w:t>Dissemination Tasks</w:t>
              </w:r>
            </w:ins>
          </w:p>
        </w:tc>
        <w:tc>
          <w:tcPr>
            <w:tcW w:w="1008" w:type="dxa"/>
            <w:tcBorders>
              <w:top w:val="single" w:sz="4" w:space="0" w:color="auto"/>
              <w:left w:val="single" w:sz="4" w:space="0" w:color="auto"/>
              <w:bottom w:val="nil"/>
              <w:right w:val="nil"/>
            </w:tcBorders>
            <w:shd w:val="clear" w:color="auto" w:fill="auto"/>
            <w:noWrap/>
            <w:vAlign w:val="bottom"/>
            <w:hideMark/>
            <w:tcPrChange w:id="4374" w:author="Brian Blankenship" w:date="2024-01-09T09:38:00Z">
              <w:tcPr>
                <w:tcW w:w="1008" w:type="dxa"/>
                <w:gridSpan w:val="4"/>
                <w:tcBorders>
                  <w:top w:val="nil"/>
                  <w:left w:val="single" w:sz="4" w:space="0" w:color="auto"/>
                  <w:bottom w:val="nil"/>
                  <w:right w:val="nil"/>
                </w:tcBorders>
                <w:shd w:val="clear" w:color="auto" w:fill="auto"/>
                <w:noWrap/>
                <w:vAlign w:val="bottom"/>
                <w:hideMark/>
              </w:tcPr>
            </w:tcPrChange>
          </w:tcPr>
          <w:p w14:paraId="43C463A0" w14:textId="77777777" w:rsidR="00093B8E" w:rsidRPr="00BE7064" w:rsidRDefault="00093B8E">
            <w:pPr>
              <w:spacing w:after="0" w:line="240" w:lineRule="auto"/>
              <w:contextualSpacing/>
              <w:jc w:val="both"/>
              <w:rPr>
                <w:ins w:id="4375" w:author="Michael Allen" w:date="2023-12-28T09:45:00Z"/>
                <w:rFonts w:ascii="Calibri" w:eastAsia="Times New Roman" w:hAnsi="Calibri" w:cs="Calibri"/>
                <w:color w:val="000000"/>
                <w:kern w:val="0"/>
                <w:sz w:val="16"/>
                <w:szCs w:val="16"/>
                <w14:ligatures w14:val="none"/>
                <w:rPrChange w:id="4376" w:author="Michael Flynn" w:date="2024-01-08T12:54:00Z">
                  <w:rPr>
                    <w:ins w:id="4377" w:author="Michael Allen" w:date="2023-12-28T09:45:00Z"/>
                    <w:rFonts w:ascii="Calibri" w:eastAsia="Times New Roman" w:hAnsi="Calibri" w:cs="Calibri"/>
                    <w:color w:val="000000"/>
                    <w:kern w:val="0"/>
                    <w:sz w:val="22"/>
                    <w:szCs w:val="22"/>
                    <w14:ligatures w14:val="none"/>
                  </w:rPr>
                </w:rPrChange>
              </w:rPr>
              <w:pPrChange w:id="4378" w:author="Brian Blankenship" w:date="2024-01-08T18:01:00Z">
                <w:pPr>
                  <w:spacing w:after="0" w:line="240" w:lineRule="auto"/>
                </w:pPr>
              </w:pPrChange>
            </w:pPr>
            <w:ins w:id="4379" w:author="Michael Allen" w:date="2023-12-28T09:45:00Z">
              <w:r w:rsidRPr="00BE7064">
                <w:rPr>
                  <w:rFonts w:ascii="Calibri" w:eastAsia="Times New Roman" w:hAnsi="Calibri" w:cs="Calibri"/>
                  <w:color w:val="000000"/>
                  <w:kern w:val="0"/>
                  <w:sz w:val="16"/>
                  <w:szCs w:val="16"/>
                  <w14:ligatures w14:val="none"/>
                  <w:rPrChange w:id="4380"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single" w:sz="4" w:space="0" w:color="auto"/>
              <w:left w:val="single" w:sz="4" w:space="0" w:color="auto"/>
              <w:bottom w:val="nil"/>
              <w:right w:val="nil"/>
            </w:tcBorders>
            <w:shd w:val="clear" w:color="auto" w:fill="auto"/>
            <w:noWrap/>
            <w:vAlign w:val="bottom"/>
            <w:hideMark/>
            <w:tcPrChange w:id="4381" w:author="Brian Blankenship" w:date="2024-01-09T09:38:00Z">
              <w:tcPr>
                <w:tcW w:w="1008" w:type="dxa"/>
                <w:gridSpan w:val="4"/>
                <w:tcBorders>
                  <w:top w:val="nil"/>
                  <w:left w:val="single" w:sz="4" w:space="0" w:color="auto"/>
                  <w:bottom w:val="nil"/>
                  <w:right w:val="nil"/>
                </w:tcBorders>
                <w:shd w:val="clear" w:color="auto" w:fill="auto"/>
                <w:noWrap/>
                <w:vAlign w:val="bottom"/>
                <w:hideMark/>
              </w:tcPr>
            </w:tcPrChange>
          </w:tcPr>
          <w:p w14:paraId="602ED514" w14:textId="77777777" w:rsidR="00093B8E" w:rsidRPr="00BE7064" w:rsidRDefault="00093B8E">
            <w:pPr>
              <w:spacing w:after="0" w:line="240" w:lineRule="auto"/>
              <w:contextualSpacing/>
              <w:jc w:val="both"/>
              <w:rPr>
                <w:ins w:id="4382" w:author="Michael Allen" w:date="2023-12-28T09:45:00Z"/>
                <w:rFonts w:ascii="Calibri" w:eastAsia="Times New Roman" w:hAnsi="Calibri" w:cs="Calibri"/>
                <w:color w:val="000000"/>
                <w:kern w:val="0"/>
                <w:sz w:val="16"/>
                <w:szCs w:val="16"/>
                <w14:ligatures w14:val="none"/>
                <w:rPrChange w:id="4383" w:author="Michael Flynn" w:date="2024-01-08T12:54:00Z">
                  <w:rPr>
                    <w:ins w:id="4384" w:author="Michael Allen" w:date="2023-12-28T09:45:00Z"/>
                    <w:rFonts w:ascii="Calibri" w:eastAsia="Times New Roman" w:hAnsi="Calibri" w:cs="Calibri"/>
                    <w:color w:val="000000"/>
                    <w:kern w:val="0"/>
                    <w:sz w:val="22"/>
                    <w:szCs w:val="22"/>
                    <w14:ligatures w14:val="none"/>
                  </w:rPr>
                </w:rPrChange>
              </w:rPr>
              <w:pPrChange w:id="4385" w:author="Brian Blankenship" w:date="2024-01-08T18:01:00Z">
                <w:pPr>
                  <w:spacing w:after="0" w:line="240" w:lineRule="auto"/>
                </w:pPr>
              </w:pPrChange>
            </w:pPr>
            <w:ins w:id="4386" w:author="Michael Allen" w:date="2023-12-28T09:45:00Z">
              <w:r w:rsidRPr="00BE7064">
                <w:rPr>
                  <w:rFonts w:ascii="Calibri" w:eastAsia="Times New Roman" w:hAnsi="Calibri" w:cs="Calibri"/>
                  <w:color w:val="000000"/>
                  <w:kern w:val="0"/>
                  <w:sz w:val="16"/>
                  <w:szCs w:val="16"/>
                  <w14:ligatures w14:val="none"/>
                  <w:rPrChange w:id="4387"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single" w:sz="4" w:space="0" w:color="auto"/>
              <w:left w:val="nil"/>
              <w:bottom w:val="nil"/>
              <w:right w:val="nil"/>
            </w:tcBorders>
            <w:shd w:val="clear" w:color="auto" w:fill="auto"/>
            <w:noWrap/>
            <w:vAlign w:val="bottom"/>
            <w:hideMark/>
            <w:tcPrChange w:id="4388" w:author="Brian Blankenship" w:date="2024-01-09T09:38:00Z">
              <w:tcPr>
                <w:tcW w:w="1008" w:type="dxa"/>
                <w:gridSpan w:val="6"/>
                <w:tcBorders>
                  <w:top w:val="nil"/>
                  <w:left w:val="nil"/>
                  <w:bottom w:val="nil"/>
                  <w:right w:val="nil"/>
                </w:tcBorders>
                <w:shd w:val="clear" w:color="auto" w:fill="auto"/>
                <w:noWrap/>
                <w:vAlign w:val="bottom"/>
                <w:hideMark/>
              </w:tcPr>
            </w:tcPrChange>
          </w:tcPr>
          <w:p w14:paraId="7FB145F1" w14:textId="77777777" w:rsidR="00093B8E" w:rsidRPr="00BE7064" w:rsidRDefault="00093B8E">
            <w:pPr>
              <w:spacing w:after="0" w:line="240" w:lineRule="auto"/>
              <w:contextualSpacing/>
              <w:jc w:val="both"/>
              <w:rPr>
                <w:ins w:id="4389" w:author="Michael Allen" w:date="2023-12-28T09:45:00Z"/>
                <w:rFonts w:ascii="Calibri" w:eastAsia="Times New Roman" w:hAnsi="Calibri" w:cs="Calibri"/>
                <w:color w:val="000000"/>
                <w:kern w:val="0"/>
                <w:sz w:val="16"/>
                <w:szCs w:val="16"/>
                <w14:ligatures w14:val="none"/>
                <w:rPrChange w:id="4390" w:author="Michael Flynn" w:date="2024-01-08T12:54:00Z">
                  <w:rPr>
                    <w:ins w:id="4391" w:author="Michael Allen" w:date="2023-12-28T09:45:00Z"/>
                    <w:rFonts w:ascii="Calibri" w:eastAsia="Times New Roman" w:hAnsi="Calibri" w:cs="Calibri"/>
                    <w:color w:val="000000"/>
                    <w:kern w:val="0"/>
                    <w:sz w:val="22"/>
                    <w:szCs w:val="22"/>
                    <w14:ligatures w14:val="none"/>
                  </w:rPr>
                </w:rPrChange>
              </w:rPr>
              <w:pPrChange w:id="4392" w:author="Brian Blankenship" w:date="2024-01-08T18:01:00Z">
                <w:pPr>
                  <w:spacing w:after="0" w:line="240" w:lineRule="auto"/>
                </w:pPr>
              </w:pPrChange>
            </w:pPr>
          </w:p>
        </w:tc>
        <w:tc>
          <w:tcPr>
            <w:tcW w:w="1008" w:type="dxa"/>
            <w:tcBorders>
              <w:top w:val="single" w:sz="4" w:space="0" w:color="auto"/>
              <w:left w:val="nil"/>
              <w:bottom w:val="nil"/>
              <w:right w:val="nil"/>
            </w:tcBorders>
            <w:shd w:val="clear" w:color="auto" w:fill="auto"/>
            <w:noWrap/>
            <w:vAlign w:val="bottom"/>
            <w:hideMark/>
            <w:tcPrChange w:id="4393" w:author="Brian Blankenship" w:date="2024-01-09T09:38:00Z">
              <w:tcPr>
                <w:tcW w:w="1008" w:type="dxa"/>
                <w:gridSpan w:val="5"/>
                <w:tcBorders>
                  <w:top w:val="nil"/>
                  <w:left w:val="nil"/>
                  <w:bottom w:val="nil"/>
                  <w:right w:val="nil"/>
                </w:tcBorders>
                <w:shd w:val="clear" w:color="auto" w:fill="auto"/>
                <w:noWrap/>
                <w:vAlign w:val="bottom"/>
                <w:hideMark/>
              </w:tcPr>
            </w:tcPrChange>
          </w:tcPr>
          <w:p w14:paraId="4ED51B0C" w14:textId="77777777" w:rsidR="00093B8E" w:rsidRPr="00BE7064" w:rsidRDefault="00093B8E">
            <w:pPr>
              <w:spacing w:after="0" w:line="240" w:lineRule="auto"/>
              <w:contextualSpacing/>
              <w:jc w:val="both"/>
              <w:rPr>
                <w:ins w:id="4394" w:author="Michael Allen" w:date="2023-12-28T09:45:00Z"/>
                <w:rFonts w:eastAsia="Times New Roman"/>
                <w:kern w:val="0"/>
                <w:sz w:val="16"/>
                <w:szCs w:val="16"/>
                <w14:ligatures w14:val="none"/>
                <w:rPrChange w:id="4395" w:author="Michael Flynn" w:date="2024-01-08T12:54:00Z">
                  <w:rPr>
                    <w:ins w:id="4396" w:author="Michael Allen" w:date="2023-12-28T09:45:00Z"/>
                    <w:rFonts w:eastAsia="Times New Roman"/>
                    <w:kern w:val="0"/>
                    <w:sz w:val="20"/>
                    <w:szCs w:val="20"/>
                    <w14:ligatures w14:val="none"/>
                  </w:rPr>
                </w:rPrChange>
              </w:rPr>
              <w:pPrChange w:id="4397" w:author="Brian Blankenship" w:date="2024-01-08T18:01:00Z">
                <w:pPr>
                  <w:spacing w:after="0" w:line="240" w:lineRule="auto"/>
                </w:pPr>
              </w:pPrChange>
            </w:pPr>
          </w:p>
        </w:tc>
        <w:tc>
          <w:tcPr>
            <w:tcW w:w="1008" w:type="dxa"/>
            <w:tcBorders>
              <w:top w:val="single" w:sz="4" w:space="0" w:color="auto"/>
              <w:left w:val="nil"/>
              <w:bottom w:val="nil"/>
              <w:right w:val="single" w:sz="4" w:space="0" w:color="auto"/>
            </w:tcBorders>
            <w:shd w:val="clear" w:color="auto" w:fill="auto"/>
            <w:noWrap/>
            <w:vAlign w:val="bottom"/>
            <w:hideMark/>
            <w:tcPrChange w:id="4398" w:author="Brian Blankenship" w:date="2024-01-09T09:38:00Z">
              <w:tcPr>
                <w:tcW w:w="1008" w:type="dxa"/>
                <w:gridSpan w:val="2"/>
                <w:tcBorders>
                  <w:top w:val="nil"/>
                  <w:left w:val="nil"/>
                  <w:bottom w:val="nil"/>
                  <w:right w:val="single" w:sz="4" w:space="0" w:color="auto"/>
                </w:tcBorders>
                <w:shd w:val="clear" w:color="auto" w:fill="auto"/>
                <w:noWrap/>
                <w:vAlign w:val="bottom"/>
                <w:hideMark/>
              </w:tcPr>
            </w:tcPrChange>
          </w:tcPr>
          <w:p w14:paraId="607B75CC" w14:textId="77777777" w:rsidR="00093B8E" w:rsidRPr="00BE7064" w:rsidRDefault="00093B8E">
            <w:pPr>
              <w:spacing w:after="0" w:line="240" w:lineRule="auto"/>
              <w:contextualSpacing/>
              <w:jc w:val="both"/>
              <w:rPr>
                <w:ins w:id="4399" w:author="Michael Allen" w:date="2023-12-28T09:45:00Z"/>
                <w:rFonts w:ascii="Calibri" w:eastAsia="Times New Roman" w:hAnsi="Calibri" w:cs="Calibri"/>
                <w:color w:val="000000"/>
                <w:kern w:val="0"/>
                <w:sz w:val="16"/>
                <w:szCs w:val="16"/>
                <w14:ligatures w14:val="none"/>
                <w:rPrChange w:id="4400" w:author="Michael Flynn" w:date="2024-01-08T12:54:00Z">
                  <w:rPr>
                    <w:ins w:id="4401" w:author="Michael Allen" w:date="2023-12-28T09:45:00Z"/>
                    <w:rFonts w:ascii="Calibri" w:eastAsia="Times New Roman" w:hAnsi="Calibri" w:cs="Calibri"/>
                    <w:color w:val="000000"/>
                    <w:kern w:val="0"/>
                    <w:sz w:val="22"/>
                    <w:szCs w:val="22"/>
                    <w14:ligatures w14:val="none"/>
                  </w:rPr>
                </w:rPrChange>
              </w:rPr>
              <w:pPrChange w:id="4402" w:author="Brian Blankenship" w:date="2024-01-08T18:01:00Z">
                <w:pPr>
                  <w:spacing w:after="0" w:line="240" w:lineRule="auto"/>
                </w:pPr>
              </w:pPrChange>
            </w:pPr>
            <w:ins w:id="4403" w:author="Michael Allen" w:date="2023-12-28T09:45:00Z">
              <w:r w:rsidRPr="00BE7064">
                <w:rPr>
                  <w:rFonts w:ascii="Calibri" w:eastAsia="Times New Roman" w:hAnsi="Calibri" w:cs="Calibri"/>
                  <w:color w:val="000000"/>
                  <w:kern w:val="0"/>
                  <w:sz w:val="16"/>
                  <w:szCs w:val="16"/>
                  <w14:ligatures w14:val="none"/>
                  <w:rPrChange w:id="4404"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3D9AF2CA" w14:textId="77777777" w:rsidTr="00EB3877">
        <w:tblPrEx>
          <w:tblPrExChange w:id="4405" w:author="Michael Flynn" w:date="2024-01-08T13:27:00Z">
            <w:tblPrEx>
              <w:tblW w:w="0" w:type="auto"/>
              <w:tblInd w:w="-720" w:type="dxa"/>
            </w:tblPrEx>
          </w:tblPrExChange>
        </w:tblPrEx>
        <w:trPr>
          <w:trHeight w:hRule="exact" w:val="173"/>
          <w:jc w:val="center"/>
          <w:ins w:id="4406" w:author="Michael Allen" w:date="2023-12-28T09:45:00Z"/>
          <w:trPrChange w:id="4407" w:author="Michael Flynn" w:date="2024-01-08T13:27:00Z">
            <w:trPr>
              <w:gridAfter w:val="0"/>
              <w:trHeight w:val="301"/>
            </w:trPr>
          </w:trPrChange>
        </w:trPr>
        <w:tc>
          <w:tcPr>
            <w:tcW w:w="3456" w:type="dxa"/>
            <w:tcBorders>
              <w:top w:val="nil"/>
              <w:left w:val="nil"/>
              <w:bottom w:val="nil"/>
              <w:right w:val="nil"/>
            </w:tcBorders>
            <w:shd w:val="clear" w:color="auto" w:fill="auto"/>
            <w:noWrap/>
            <w:vAlign w:val="bottom"/>
            <w:hideMark/>
            <w:tcPrChange w:id="4408" w:author="Michael Flynn" w:date="2024-01-08T13:27:00Z">
              <w:tcPr>
                <w:tcW w:w="2880" w:type="dxa"/>
                <w:gridSpan w:val="6"/>
                <w:tcBorders>
                  <w:top w:val="nil"/>
                  <w:left w:val="nil"/>
                  <w:bottom w:val="nil"/>
                  <w:right w:val="nil"/>
                </w:tcBorders>
                <w:shd w:val="clear" w:color="auto" w:fill="auto"/>
                <w:noWrap/>
                <w:vAlign w:val="bottom"/>
                <w:hideMark/>
              </w:tcPr>
            </w:tcPrChange>
          </w:tcPr>
          <w:p w14:paraId="1E8A880B" w14:textId="77777777" w:rsidR="00093B8E" w:rsidRPr="00BE7064" w:rsidRDefault="00093B8E">
            <w:pPr>
              <w:spacing w:after="0" w:line="240" w:lineRule="auto"/>
              <w:contextualSpacing/>
              <w:jc w:val="both"/>
              <w:rPr>
                <w:ins w:id="4409" w:author="Michael Allen" w:date="2023-12-28T09:45:00Z"/>
                <w:rFonts w:ascii="Calibri" w:eastAsia="Times New Roman" w:hAnsi="Calibri" w:cs="Calibri"/>
                <w:color w:val="000000"/>
                <w:kern w:val="0"/>
                <w:sz w:val="16"/>
                <w:szCs w:val="16"/>
                <w14:ligatures w14:val="none"/>
                <w:rPrChange w:id="4410" w:author="Michael Flynn" w:date="2024-01-08T12:54:00Z">
                  <w:rPr>
                    <w:ins w:id="4411" w:author="Michael Allen" w:date="2023-12-28T09:45:00Z"/>
                    <w:rFonts w:ascii="Calibri" w:eastAsia="Times New Roman" w:hAnsi="Calibri" w:cs="Calibri"/>
                    <w:color w:val="000000"/>
                    <w:kern w:val="0"/>
                    <w:sz w:val="22"/>
                    <w:szCs w:val="22"/>
                    <w14:ligatures w14:val="none"/>
                  </w:rPr>
                </w:rPrChange>
              </w:rPr>
              <w:pPrChange w:id="4412" w:author="Brian Blankenship" w:date="2024-01-08T18:01:00Z">
                <w:pPr>
                  <w:spacing w:after="0" w:line="240" w:lineRule="auto"/>
                </w:pPr>
              </w:pPrChange>
            </w:pPr>
            <w:ins w:id="4413" w:author="Michael Allen" w:date="2023-12-28T09:45:00Z">
              <w:r w:rsidRPr="00BE7064">
                <w:rPr>
                  <w:rFonts w:ascii="Calibri" w:eastAsia="Times New Roman" w:hAnsi="Calibri" w:cs="Calibri"/>
                  <w:color w:val="000000"/>
                  <w:kern w:val="0"/>
                  <w:sz w:val="16"/>
                  <w:szCs w:val="16"/>
                  <w14:ligatures w14:val="none"/>
                  <w:rPrChange w:id="4414" w:author="Michael Flynn" w:date="2024-01-08T12:54:00Z">
                    <w:rPr>
                      <w:rFonts w:ascii="Calibri" w:eastAsia="Times New Roman" w:hAnsi="Calibri" w:cs="Calibri"/>
                      <w:color w:val="000000"/>
                      <w:kern w:val="0"/>
                      <w:sz w:val="22"/>
                      <w:szCs w:val="22"/>
                      <w14:ligatures w14:val="none"/>
                    </w:rPr>
                  </w:rPrChange>
                </w:rPr>
                <w:t>Conference submissions</w:t>
              </w:r>
            </w:ins>
          </w:p>
        </w:tc>
        <w:tc>
          <w:tcPr>
            <w:tcW w:w="1008" w:type="dxa"/>
            <w:tcBorders>
              <w:top w:val="nil"/>
              <w:left w:val="single" w:sz="4" w:space="0" w:color="auto"/>
              <w:bottom w:val="nil"/>
              <w:right w:val="single" w:sz="4" w:space="0" w:color="auto"/>
            </w:tcBorders>
            <w:shd w:val="clear" w:color="000000" w:fill="8EA9DB"/>
            <w:noWrap/>
            <w:vAlign w:val="bottom"/>
            <w:hideMark/>
            <w:tcPrChange w:id="4415" w:author="Michael Flynn" w:date="2024-01-08T13:27:00Z">
              <w:tcPr>
                <w:tcW w:w="1008" w:type="dxa"/>
                <w:gridSpan w:val="4"/>
                <w:tcBorders>
                  <w:top w:val="nil"/>
                  <w:left w:val="single" w:sz="4" w:space="0" w:color="auto"/>
                  <w:bottom w:val="nil"/>
                  <w:right w:val="single" w:sz="4" w:space="0" w:color="auto"/>
                </w:tcBorders>
                <w:shd w:val="clear" w:color="000000" w:fill="8EA9DB"/>
                <w:noWrap/>
                <w:vAlign w:val="bottom"/>
                <w:hideMark/>
              </w:tcPr>
            </w:tcPrChange>
          </w:tcPr>
          <w:p w14:paraId="4391DF4B" w14:textId="77777777" w:rsidR="00093B8E" w:rsidRPr="00BE7064" w:rsidRDefault="00093B8E">
            <w:pPr>
              <w:spacing w:after="0" w:line="240" w:lineRule="auto"/>
              <w:contextualSpacing/>
              <w:jc w:val="both"/>
              <w:rPr>
                <w:ins w:id="4416" w:author="Michael Allen" w:date="2023-12-28T09:45:00Z"/>
                <w:rFonts w:ascii="Calibri" w:eastAsia="Times New Roman" w:hAnsi="Calibri" w:cs="Calibri"/>
                <w:color w:val="000000"/>
                <w:kern w:val="0"/>
                <w:sz w:val="16"/>
                <w:szCs w:val="16"/>
                <w14:ligatures w14:val="none"/>
                <w:rPrChange w:id="4417" w:author="Michael Flynn" w:date="2024-01-08T12:54:00Z">
                  <w:rPr>
                    <w:ins w:id="4418" w:author="Michael Allen" w:date="2023-12-28T09:45:00Z"/>
                    <w:rFonts w:ascii="Calibri" w:eastAsia="Times New Roman" w:hAnsi="Calibri" w:cs="Calibri"/>
                    <w:color w:val="000000"/>
                    <w:kern w:val="0"/>
                    <w:sz w:val="22"/>
                    <w:szCs w:val="22"/>
                    <w14:ligatures w14:val="none"/>
                  </w:rPr>
                </w:rPrChange>
              </w:rPr>
              <w:pPrChange w:id="4419" w:author="Brian Blankenship" w:date="2024-01-08T18:01:00Z">
                <w:pPr>
                  <w:spacing w:after="0" w:line="240" w:lineRule="auto"/>
                </w:pPr>
              </w:pPrChange>
            </w:pPr>
            <w:ins w:id="4420" w:author="Michael Allen" w:date="2023-12-28T09:45:00Z">
              <w:r w:rsidRPr="00BE7064">
                <w:rPr>
                  <w:rFonts w:ascii="Calibri" w:eastAsia="Times New Roman" w:hAnsi="Calibri" w:cs="Calibri"/>
                  <w:color w:val="000000"/>
                  <w:kern w:val="0"/>
                  <w:sz w:val="16"/>
                  <w:szCs w:val="16"/>
                  <w14:ligatures w14:val="none"/>
                  <w:rPrChange w:id="442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000000" w:fill="8EA9DB"/>
            <w:noWrap/>
            <w:vAlign w:val="bottom"/>
            <w:hideMark/>
            <w:tcPrChange w:id="4422" w:author="Michael Flynn" w:date="2024-01-08T13:27:00Z">
              <w:tcPr>
                <w:tcW w:w="1008" w:type="dxa"/>
                <w:gridSpan w:val="3"/>
                <w:tcBorders>
                  <w:top w:val="nil"/>
                  <w:left w:val="nil"/>
                  <w:bottom w:val="nil"/>
                  <w:right w:val="nil"/>
                </w:tcBorders>
                <w:shd w:val="clear" w:color="000000" w:fill="8EA9DB"/>
                <w:noWrap/>
                <w:vAlign w:val="bottom"/>
                <w:hideMark/>
              </w:tcPr>
            </w:tcPrChange>
          </w:tcPr>
          <w:p w14:paraId="4E301D28" w14:textId="77777777" w:rsidR="00093B8E" w:rsidRPr="00BE7064" w:rsidRDefault="00093B8E">
            <w:pPr>
              <w:spacing w:after="0" w:line="240" w:lineRule="auto"/>
              <w:contextualSpacing/>
              <w:jc w:val="both"/>
              <w:rPr>
                <w:ins w:id="4423" w:author="Michael Allen" w:date="2023-12-28T09:45:00Z"/>
                <w:rFonts w:ascii="Calibri" w:eastAsia="Times New Roman" w:hAnsi="Calibri" w:cs="Calibri"/>
                <w:color w:val="000000"/>
                <w:kern w:val="0"/>
                <w:sz w:val="16"/>
                <w:szCs w:val="16"/>
                <w14:ligatures w14:val="none"/>
                <w:rPrChange w:id="4424" w:author="Michael Flynn" w:date="2024-01-08T12:54:00Z">
                  <w:rPr>
                    <w:ins w:id="4425" w:author="Michael Allen" w:date="2023-12-28T09:45:00Z"/>
                    <w:rFonts w:ascii="Calibri" w:eastAsia="Times New Roman" w:hAnsi="Calibri" w:cs="Calibri"/>
                    <w:color w:val="000000"/>
                    <w:kern w:val="0"/>
                    <w:sz w:val="22"/>
                    <w:szCs w:val="22"/>
                    <w14:ligatures w14:val="none"/>
                  </w:rPr>
                </w:rPrChange>
              </w:rPr>
              <w:pPrChange w:id="4426" w:author="Brian Blankenship" w:date="2024-01-08T18:01:00Z">
                <w:pPr>
                  <w:spacing w:after="0" w:line="240" w:lineRule="auto"/>
                </w:pPr>
              </w:pPrChange>
            </w:pPr>
            <w:ins w:id="4427" w:author="Michael Allen" w:date="2023-12-28T09:45:00Z">
              <w:r w:rsidRPr="00BE7064">
                <w:rPr>
                  <w:rFonts w:ascii="Calibri" w:eastAsia="Times New Roman" w:hAnsi="Calibri" w:cs="Calibri"/>
                  <w:color w:val="000000"/>
                  <w:kern w:val="0"/>
                  <w:sz w:val="16"/>
                  <w:szCs w:val="16"/>
                  <w14:ligatures w14:val="none"/>
                  <w:rPrChange w:id="442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429" w:author="Michael Flynn" w:date="2024-01-08T13:27:00Z">
              <w:tcPr>
                <w:tcW w:w="1008" w:type="dxa"/>
                <w:gridSpan w:val="4"/>
                <w:tcBorders>
                  <w:top w:val="nil"/>
                  <w:left w:val="nil"/>
                  <w:bottom w:val="nil"/>
                  <w:right w:val="nil"/>
                </w:tcBorders>
                <w:shd w:val="clear" w:color="auto" w:fill="auto"/>
                <w:noWrap/>
                <w:vAlign w:val="bottom"/>
                <w:hideMark/>
              </w:tcPr>
            </w:tcPrChange>
          </w:tcPr>
          <w:p w14:paraId="26DB6A5D" w14:textId="77777777" w:rsidR="00093B8E" w:rsidRPr="00BE7064" w:rsidRDefault="00093B8E">
            <w:pPr>
              <w:spacing w:after="0" w:line="240" w:lineRule="auto"/>
              <w:contextualSpacing/>
              <w:jc w:val="both"/>
              <w:rPr>
                <w:ins w:id="4430" w:author="Michael Allen" w:date="2023-12-28T09:45:00Z"/>
                <w:rFonts w:ascii="Calibri" w:eastAsia="Times New Roman" w:hAnsi="Calibri" w:cs="Calibri"/>
                <w:color w:val="000000"/>
                <w:kern w:val="0"/>
                <w:sz w:val="16"/>
                <w:szCs w:val="16"/>
                <w14:ligatures w14:val="none"/>
                <w:rPrChange w:id="4431" w:author="Michael Flynn" w:date="2024-01-08T12:54:00Z">
                  <w:rPr>
                    <w:ins w:id="4432" w:author="Michael Allen" w:date="2023-12-28T09:45:00Z"/>
                    <w:rFonts w:ascii="Calibri" w:eastAsia="Times New Roman" w:hAnsi="Calibri" w:cs="Calibri"/>
                    <w:color w:val="000000"/>
                    <w:kern w:val="0"/>
                    <w:sz w:val="22"/>
                    <w:szCs w:val="22"/>
                    <w14:ligatures w14:val="none"/>
                  </w:rPr>
                </w:rPrChange>
              </w:rPr>
              <w:pPrChange w:id="4433" w:author="Brian Blankenship" w:date="2024-01-08T18:01:00Z">
                <w:pPr>
                  <w:spacing w:after="0" w:line="240" w:lineRule="auto"/>
                </w:pPr>
              </w:pPrChange>
            </w:pPr>
          </w:p>
        </w:tc>
        <w:tc>
          <w:tcPr>
            <w:tcW w:w="1008" w:type="dxa"/>
            <w:tcBorders>
              <w:top w:val="nil"/>
              <w:left w:val="nil"/>
              <w:bottom w:val="nil"/>
              <w:right w:val="nil"/>
            </w:tcBorders>
            <w:shd w:val="clear" w:color="000000" w:fill="8EA9DB"/>
            <w:noWrap/>
            <w:vAlign w:val="bottom"/>
            <w:hideMark/>
            <w:tcPrChange w:id="4434" w:author="Michael Flynn" w:date="2024-01-08T13:27:00Z">
              <w:tcPr>
                <w:tcW w:w="1008" w:type="dxa"/>
                <w:gridSpan w:val="6"/>
                <w:tcBorders>
                  <w:top w:val="nil"/>
                  <w:left w:val="nil"/>
                  <w:bottom w:val="nil"/>
                  <w:right w:val="nil"/>
                </w:tcBorders>
                <w:shd w:val="clear" w:color="000000" w:fill="8EA9DB"/>
                <w:noWrap/>
                <w:vAlign w:val="bottom"/>
                <w:hideMark/>
              </w:tcPr>
            </w:tcPrChange>
          </w:tcPr>
          <w:p w14:paraId="4A8C3BAA" w14:textId="77777777" w:rsidR="00093B8E" w:rsidRPr="00BE7064" w:rsidRDefault="00093B8E">
            <w:pPr>
              <w:spacing w:after="0" w:line="240" w:lineRule="auto"/>
              <w:contextualSpacing/>
              <w:jc w:val="both"/>
              <w:rPr>
                <w:ins w:id="4435" w:author="Michael Allen" w:date="2023-12-28T09:45:00Z"/>
                <w:rFonts w:ascii="Calibri" w:eastAsia="Times New Roman" w:hAnsi="Calibri" w:cs="Calibri"/>
                <w:color w:val="000000"/>
                <w:kern w:val="0"/>
                <w:sz w:val="16"/>
                <w:szCs w:val="16"/>
                <w14:ligatures w14:val="none"/>
                <w:rPrChange w:id="4436" w:author="Michael Flynn" w:date="2024-01-08T12:54:00Z">
                  <w:rPr>
                    <w:ins w:id="4437" w:author="Michael Allen" w:date="2023-12-28T09:45:00Z"/>
                    <w:rFonts w:ascii="Calibri" w:eastAsia="Times New Roman" w:hAnsi="Calibri" w:cs="Calibri"/>
                    <w:color w:val="000000"/>
                    <w:kern w:val="0"/>
                    <w:sz w:val="22"/>
                    <w:szCs w:val="22"/>
                    <w14:ligatures w14:val="none"/>
                  </w:rPr>
                </w:rPrChange>
              </w:rPr>
              <w:pPrChange w:id="4438" w:author="Brian Blankenship" w:date="2024-01-08T18:01:00Z">
                <w:pPr>
                  <w:spacing w:after="0" w:line="240" w:lineRule="auto"/>
                </w:pPr>
              </w:pPrChange>
            </w:pPr>
            <w:ins w:id="4439" w:author="Michael Allen" w:date="2023-12-28T09:45:00Z">
              <w:r w:rsidRPr="00BE7064">
                <w:rPr>
                  <w:rFonts w:ascii="Calibri" w:eastAsia="Times New Roman" w:hAnsi="Calibri" w:cs="Calibri"/>
                  <w:color w:val="000000"/>
                  <w:kern w:val="0"/>
                  <w:sz w:val="16"/>
                  <w:szCs w:val="16"/>
                  <w14:ligatures w14:val="none"/>
                  <w:rPrChange w:id="4440"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single" w:sz="4" w:space="0" w:color="auto"/>
            </w:tcBorders>
            <w:shd w:val="clear" w:color="auto" w:fill="auto"/>
            <w:noWrap/>
            <w:vAlign w:val="bottom"/>
            <w:hideMark/>
            <w:tcPrChange w:id="4441" w:author="Michael Flynn" w:date="2024-01-08T13:27:00Z">
              <w:tcPr>
                <w:tcW w:w="1008" w:type="dxa"/>
                <w:gridSpan w:val="5"/>
                <w:tcBorders>
                  <w:top w:val="nil"/>
                  <w:left w:val="nil"/>
                  <w:bottom w:val="nil"/>
                  <w:right w:val="single" w:sz="4" w:space="0" w:color="auto"/>
                </w:tcBorders>
                <w:shd w:val="clear" w:color="auto" w:fill="auto"/>
                <w:noWrap/>
                <w:vAlign w:val="bottom"/>
                <w:hideMark/>
              </w:tcPr>
            </w:tcPrChange>
          </w:tcPr>
          <w:p w14:paraId="00D9C659" w14:textId="77777777" w:rsidR="00093B8E" w:rsidRPr="00BE7064" w:rsidRDefault="00093B8E">
            <w:pPr>
              <w:spacing w:after="0" w:line="240" w:lineRule="auto"/>
              <w:contextualSpacing/>
              <w:jc w:val="both"/>
              <w:rPr>
                <w:ins w:id="4442" w:author="Michael Allen" w:date="2023-12-28T09:45:00Z"/>
                <w:rFonts w:ascii="Calibri" w:eastAsia="Times New Roman" w:hAnsi="Calibri" w:cs="Calibri"/>
                <w:color w:val="000000"/>
                <w:kern w:val="0"/>
                <w:sz w:val="16"/>
                <w:szCs w:val="16"/>
                <w14:ligatures w14:val="none"/>
                <w:rPrChange w:id="4443" w:author="Michael Flynn" w:date="2024-01-08T12:54:00Z">
                  <w:rPr>
                    <w:ins w:id="4444" w:author="Michael Allen" w:date="2023-12-28T09:45:00Z"/>
                    <w:rFonts w:ascii="Calibri" w:eastAsia="Times New Roman" w:hAnsi="Calibri" w:cs="Calibri"/>
                    <w:color w:val="000000"/>
                    <w:kern w:val="0"/>
                    <w:sz w:val="22"/>
                    <w:szCs w:val="22"/>
                    <w14:ligatures w14:val="none"/>
                  </w:rPr>
                </w:rPrChange>
              </w:rPr>
              <w:pPrChange w:id="4445" w:author="Brian Blankenship" w:date="2024-01-08T18:01:00Z">
                <w:pPr>
                  <w:spacing w:after="0" w:line="240" w:lineRule="auto"/>
                </w:pPr>
              </w:pPrChange>
            </w:pPr>
            <w:ins w:id="4446" w:author="Michael Allen" w:date="2023-12-28T09:45:00Z">
              <w:r w:rsidRPr="00BE7064">
                <w:rPr>
                  <w:rFonts w:ascii="Calibri" w:eastAsia="Times New Roman" w:hAnsi="Calibri" w:cs="Calibri"/>
                  <w:color w:val="000000"/>
                  <w:kern w:val="0"/>
                  <w:sz w:val="16"/>
                  <w:szCs w:val="16"/>
                  <w14:ligatures w14:val="none"/>
                  <w:rPrChange w:id="4447"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6F43F497" w14:textId="77777777" w:rsidTr="00EB3877">
        <w:tblPrEx>
          <w:tblPrExChange w:id="4448" w:author="Michael Flynn" w:date="2024-01-08T13:27:00Z">
            <w:tblPrEx>
              <w:tblW w:w="0" w:type="auto"/>
            </w:tblPrEx>
          </w:tblPrExChange>
        </w:tblPrEx>
        <w:trPr>
          <w:trHeight w:hRule="exact" w:val="173"/>
          <w:jc w:val="center"/>
          <w:ins w:id="4449" w:author="Michael Allen" w:date="2023-12-28T09:45:00Z"/>
          <w:trPrChange w:id="4450"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451" w:author="Michael Flynn" w:date="2024-01-08T13:27:00Z">
              <w:tcPr>
                <w:tcW w:w="2880" w:type="dxa"/>
                <w:gridSpan w:val="7"/>
                <w:tcBorders>
                  <w:top w:val="nil"/>
                  <w:left w:val="nil"/>
                  <w:bottom w:val="nil"/>
                  <w:right w:val="nil"/>
                </w:tcBorders>
                <w:shd w:val="clear" w:color="auto" w:fill="auto"/>
                <w:noWrap/>
                <w:vAlign w:val="bottom"/>
                <w:hideMark/>
              </w:tcPr>
            </w:tcPrChange>
          </w:tcPr>
          <w:p w14:paraId="7C60FA89" w14:textId="77777777" w:rsidR="00093B8E" w:rsidRPr="00BE7064" w:rsidRDefault="00093B8E">
            <w:pPr>
              <w:spacing w:after="0" w:line="240" w:lineRule="auto"/>
              <w:contextualSpacing/>
              <w:jc w:val="both"/>
              <w:rPr>
                <w:ins w:id="4452" w:author="Michael Allen" w:date="2023-12-28T09:45:00Z"/>
                <w:rFonts w:ascii="Calibri" w:eastAsia="Times New Roman" w:hAnsi="Calibri" w:cs="Calibri"/>
                <w:color w:val="000000"/>
                <w:kern w:val="0"/>
                <w:sz w:val="16"/>
                <w:szCs w:val="16"/>
                <w14:ligatures w14:val="none"/>
                <w:rPrChange w:id="4453" w:author="Michael Flynn" w:date="2024-01-08T12:54:00Z">
                  <w:rPr>
                    <w:ins w:id="4454" w:author="Michael Allen" w:date="2023-12-28T09:45:00Z"/>
                    <w:rFonts w:ascii="Calibri" w:eastAsia="Times New Roman" w:hAnsi="Calibri" w:cs="Calibri"/>
                    <w:color w:val="000000"/>
                    <w:kern w:val="0"/>
                    <w:sz w:val="22"/>
                    <w:szCs w:val="22"/>
                    <w14:ligatures w14:val="none"/>
                  </w:rPr>
                </w:rPrChange>
              </w:rPr>
              <w:pPrChange w:id="4455" w:author="Brian Blankenship" w:date="2024-01-08T18:01:00Z">
                <w:pPr>
                  <w:spacing w:after="0" w:line="240" w:lineRule="auto"/>
                </w:pPr>
              </w:pPrChange>
            </w:pPr>
            <w:ins w:id="4456" w:author="Michael Allen" w:date="2023-12-28T09:45:00Z">
              <w:r w:rsidRPr="00BE7064">
                <w:rPr>
                  <w:rFonts w:ascii="Calibri" w:eastAsia="Times New Roman" w:hAnsi="Calibri" w:cs="Calibri"/>
                  <w:color w:val="000000"/>
                  <w:kern w:val="0"/>
                  <w:sz w:val="16"/>
                  <w:szCs w:val="16"/>
                  <w14:ligatures w14:val="none"/>
                  <w:rPrChange w:id="4457" w:author="Michael Flynn" w:date="2024-01-08T12:54:00Z">
                    <w:rPr>
                      <w:rFonts w:ascii="Calibri" w:eastAsia="Times New Roman" w:hAnsi="Calibri" w:cs="Calibri"/>
                      <w:color w:val="000000"/>
                      <w:kern w:val="0"/>
                      <w:sz w:val="22"/>
                      <w:szCs w:val="22"/>
                      <w14:ligatures w14:val="none"/>
                    </w:rPr>
                  </w:rPrChange>
                </w:rPr>
                <w:t>Conference presentations</w:t>
              </w:r>
            </w:ins>
          </w:p>
        </w:tc>
        <w:tc>
          <w:tcPr>
            <w:tcW w:w="1008" w:type="dxa"/>
            <w:tcBorders>
              <w:top w:val="nil"/>
              <w:left w:val="single" w:sz="4" w:space="0" w:color="auto"/>
              <w:bottom w:val="nil"/>
              <w:right w:val="nil"/>
            </w:tcBorders>
            <w:shd w:val="clear" w:color="auto" w:fill="auto"/>
            <w:noWrap/>
            <w:vAlign w:val="bottom"/>
            <w:hideMark/>
            <w:tcPrChange w:id="4458"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2F784631" w14:textId="77777777" w:rsidR="00093B8E" w:rsidRPr="00BE7064" w:rsidRDefault="00093B8E">
            <w:pPr>
              <w:spacing w:after="0" w:line="240" w:lineRule="auto"/>
              <w:contextualSpacing/>
              <w:jc w:val="both"/>
              <w:rPr>
                <w:ins w:id="4459" w:author="Michael Allen" w:date="2023-12-28T09:45:00Z"/>
                <w:rFonts w:ascii="Calibri" w:eastAsia="Times New Roman" w:hAnsi="Calibri" w:cs="Calibri"/>
                <w:color w:val="000000"/>
                <w:kern w:val="0"/>
                <w:sz w:val="16"/>
                <w:szCs w:val="16"/>
                <w14:ligatures w14:val="none"/>
                <w:rPrChange w:id="4460" w:author="Michael Flynn" w:date="2024-01-08T12:54:00Z">
                  <w:rPr>
                    <w:ins w:id="4461" w:author="Michael Allen" w:date="2023-12-28T09:45:00Z"/>
                    <w:rFonts w:ascii="Calibri" w:eastAsia="Times New Roman" w:hAnsi="Calibri" w:cs="Calibri"/>
                    <w:color w:val="000000"/>
                    <w:kern w:val="0"/>
                    <w:sz w:val="22"/>
                    <w:szCs w:val="22"/>
                    <w14:ligatures w14:val="none"/>
                  </w:rPr>
                </w:rPrChange>
              </w:rPr>
              <w:pPrChange w:id="4462" w:author="Brian Blankenship" w:date="2024-01-08T18:01:00Z">
                <w:pPr>
                  <w:spacing w:after="0" w:line="240" w:lineRule="auto"/>
                </w:pPr>
              </w:pPrChange>
            </w:pPr>
            <w:ins w:id="4463" w:author="Michael Allen" w:date="2023-12-28T09:45:00Z">
              <w:r w:rsidRPr="00BE7064">
                <w:rPr>
                  <w:rFonts w:ascii="Calibri" w:eastAsia="Times New Roman" w:hAnsi="Calibri" w:cs="Calibri"/>
                  <w:color w:val="000000"/>
                  <w:kern w:val="0"/>
                  <w:sz w:val="16"/>
                  <w:szCs w:val="16"/>
                  <w14:ligatures w14:val="none"/>
                  <w:rPrChange w:id="4464"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465"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34299959" w14:textId="77777777" w:rsidR="00093B8E" w:rsidRPr="00BE7064" w:rsidRDefault="00093B8E">
            <w:pPr>
              <w:spacing w:after="0" w:line="240" w:lineRule="auto"/>
              <w:contextualSpacing/>
              <w:jc w:val="both"/>
              <w:rPr>
                <w:ins w:id="4466" w:author="Michael Allen" w:date="2023-12-28T09:45:00Z"/>
                <w:rFonts w:ascii="Calibri" w:eastAsia="Times New Roman" w:hAnsi="Calibri" w:cs="Calibri"/>
                <w:color w:val="000000"/>
                <w:kern w:val="0"/>
                <w:sz w:val="16"/>
                <w:szCs w:val="16"/>
                <w14:ligatures w14:val="none"/>
                <w:rPrChange w:id="4467" w:author="Michael Flynn" w:date="2024-01-08T12:54:00Z">
                  <w:rPr>
                    <w:ins w:id="4468" w:author="Michael Allen" w:date="2023-12-28T09:45:00Z"/>
                    <w:rFonts w:ascii="Calibri" w:eastAsia="Times New Roman" w:hAnsi="Calibri" w:cs="Calibri"/>
                    <w:color w:val="000000"/>
                    <w:kern w:val="0"/>
                    <w:sz w:val="22"/>
                    <w:szCs w:val="22"/>
                    <w14:ligatures w14:val="none"/>
                  </w:rPr>
                </w:rPrChange>
              </w:rPr>
              <w:pPrChange w:id="4469" w:author="Brian Blankenship" w:date="2024-01-08T18:01:00Z">
                <w:pPr>
                  <w:spacing w:after="0" w:line="240" w:lineRule="auto"/>
                </w:pPr>
              </w:pPrChange>
            </w:pPr>
            <w:ins w:id="4470" w:author="Michael Allen" w:date="2023-12-28T09:45:00Z">
              <w:r w:rsidRPr="00BE7064">
                <w:rPr>
                  <w:rFonts w:ascii="Calibri" w:eastAsia="Times New Roman" w:hAnsi="Calibri" w:cs="Calibri"/>
                  <w:color w:val="000000"/>
                  <w:kern w:val="0"/>
                  <w:sz w:val="16"/>
                  <w:szCs w:val="16"/>
                  <w14:ligatures w14:val="none"/>
                  <w:rPrChange w:id="447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472" w:author="Michael Flynn" w:date="2024-01-08T13:27:00Z">
              <w:tcPr>
                <w:tcW w:w="1008" w:type="dxa"/>
                <w:gridSpan w:val="6"/>
                <w:tcBorders>
                  <w:top w:val="nil"/>
                  <w:left w:val="nil"/>
                  <w:bottom w:val="nil"/>
                  <w:right w:val="nil"/>
                </w:tcBorders>
                <w:shd w:val="clear" w:color="auto" w:fill="auto"/>
                <w:noWrap/>
                <w:vAlign w:val="bottom"/>
                <w:hideMark/>
              </w:tcPr>
            </w:tcPrChange>
          </w:tcPr>
          <w:p w14:paraId="3AECB31D" w14:textId="77777777" w:rsidR="00093B8E" w:rsidRPr="00BE7064" w:rsidRDefault="00093B8E">
            <w:pPr>
              <w:spacing w:after="0" w:line="240" w:lineRule="auto"/>
              <w:contextualSpacing/>
              <w:jc w:val="both"/>
              <w:rPr>
                <w:ins w:id="4473" w:author="Michael Allen" w:date="2023-12-28T09:45:00Z"/>
                <w:rFonts w:ascii="Calibri" w:eastAsia="Times New Roman" w:hAnsi="Calibri" w:cs="Calibri"/>
                <w:color w:val="000000"/>
                <w:kern w:val="0"/>
                <w:sz w:val="16"/>
                <w:szCs w:val="16"/>
                <w14:ligatures w14:val="none"/>
                <w:rPrChange w:id="4474" w:author="Michael Flynn" w:date="2024-01-08T12:54:00Z">
                  <w:rPr>
                    <w:ins w:id="4475" w:author="Michael Allen" w:date="2023-12-28T09:45:00Z"/>
                    <w:rFonts w:ascii="Calibri" w:eastAsia="Times New Roman" w:hAnsi="Calibri" w:cs="Calibri"/>
                    <w:color w:val="000000"/>
                    <w:kern w:val="0"/>
                    <w:sz w:val="22"/>
                    <w:szCs w:val="22"/>
                    <w14:ligatures w14:val="none"/>
                  </w:rPr>
                </w:rPrChange>
              </w:rPr>
              <w:pPrChange w:id="4476"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477" w:author="Michael Flynn" w:date="2024-01-08T13:27:00Z">
              <w:tcPr>
                <w:tcW w:w="1008" w:type="dxa"/>
                <w:gridSpan w:val="5"/>
                <w:tcBorders>
                  <w:top w:val="nil"/>
                  <w:left w:val="nil"/>
                  <w:bottom w:val="nil"/>
                  <w:right w:val="nil"/>
                </w:tcBorders>
                <w:shd w:val="clear" w:color="auto" w:fill="auto"/>
                <w:noWrap/>
                <w:vAlign w:val="bottom"/>
                <w:hideMark/>
              </w:tcPr>
            </w:tcPrChange>
          </w:tcPr>
          <w:p w14:paraId="25A039D3" w14:textId="77777777" w:rsidR="00093B8E" w:rsidRPr="00BE7064" w:rsidRDefault="00093B8E">
            <w:pPr>
              <w:spacing w:after="0" w:line="240" w:lineRule="auto"/>
              <w:contextualSpacing/>
              <w:jc w:val="both"/>
              <w:rPr>
                <w:ins w:id="4478" w:author="Michael Allen" w:date="2023-12-28T09:45:00Z"/>
                <w:rFonts w:eastAsia="Times New Roman"/>
                <w:kern w:val="0"/>
                <w:sz w:val="16"/>
                <w:szCs w:val="16"/>
                <w14:ligatures w14:val="none"/>
                <w:rPrChange w:id="4479" w:author="Michael Flynn" w:date="2024-01-08T12:54:00Z">
                  <w:rPr>
                    <w:ins w:id="4480" w:author="Michael Allen" w:date="2023-12-28T09:45:00Z"/>
                    <w:rFonts w:eastAsia="Times New Roman"/>
                    <w:kern w:val="0"/>
                    <w:sz w:val="20"/>
                    <w:szCs w:val="20"/>
                    <w14:ligatures w14:val="none"/>
                  </w:rPr>
                </w:rPrChange>
              </w:rPr>
              <w:pPrChange w:id="4481"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hideMark/>
            <w:tcPrChange w:id="4482" w:author="Michael Flynn" w:date="2024-01-08T13:27:00Z">
              <w:tcPr>
                <w:tcW w:w="1008" w:type="dxa"/>
                <w:gridSpan w:val="2"/>
                <w:tcBorders>
                  <w:top w:val="nil"/>
                  <w:left w:val="nil"/>
                  <w:bottom w:val="nil"/>
                  <w:right w:val="single" w:sz="4" w:space="0" w:color="auto"/>
                </w:tcBorders>
                <w:shd w:val="clear" w:color="000000" w:fill="8EA9DB"/>
                <w:noWrap/>
                <w:vAlign w:val="bottom"/>
                <w:hideMark/>
              </w:tcPr>
            </w:tcPrChange>
          </w:tcPr>
          <w:p w14:paraId="0ED728C6" w14:textId="77777777" w:rsidR="00093B8E" w:rsidRPr="00BE7064" w:rsidRDefault="00093B8E">
            <w:pPr>
              <w:spacing w:after="0" w:line="240" w:lineRule="auto"/>
              <w:contextualSpacing/>
              <w:jc w:val="both"/>
              <w:rPr>
                <w:ins w:id="4483" w:author="Michael Allen" w:date="2023-12-28T09:45:00Z"/>
                <w:rFonts w:ascii="Calibri" w:eastAsia="Times New Roman" w:hAnsi="Calibri" w:cs="Calibri"/>
                <w:color w:val="000000"/>
                <w:kern w:val="0"/>
                <w:sz w:val="16"/>
                <w:szCs w:val="16"/>
                <w14:ligatures w14:val="none"/>
                <w:rPrChange w:id="4484" w:author="Michael Flynn" w:date="2024-01-08T12:54:00Z">
                  <w:rPr>
                    <w:ins w:id="4485" w:author="Michael Allen" w:date="2023-12-28T09:45:00Z"/>
                    <w:rFonts w:ascii="Calibri" w:eastAsia="Times New Roman" w:hAnsi="Calibri" w:cs="Calibri"/>
                    <w:color w:val="000000"/>
                    <w:kern w:val="0"/>
                    <w:sz w:val="22"/>
                    <w:szCs w:val="22"/>
                    <w14:ligatures w14:val="none"/>
                  </w:rPr>
                </w:rPrChange>
              </w:rPr>
              <w:pPrChange w:id="4486" w:author="Brian Blankenship" w:date="2024-01-08T18:01:00Z">
                <w:pPr>
                  <w:spacing w:after="0" w:line="240" w:lineRule="auto"/>
                </w:pPr>
              </w:pPrChange>
            </w:pPr>
            <w:ins w:id="4487" w:author="Michael Allen" w:date="2023-12-28T09:45:00Z">
              <w:r w:rsidRPr="00BE7064">
                <w:rPr>
                  <w:rFonts w:ascii="Calibri" w:eastAsia="Times New Roman" w:hAnsi="Calibri" w:cs="Calibri"/>
                  <w:color w:val="000000"/>
                  <w:kern w:val="0"/>
                  <w:sz w:val="16"/>
                  <w:szCs w:val="16"/>
                  <w14:ligatures w14:val="none"/>
                  <w:rPrChange w:id="4488"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64C5131B" w14:textId="77777777" w:rsidTr="00EB3877">
        <w:tblPrEx>
          <w:tblPrExChange w:id="4489" w:author="Michael Flynn" w:date="2024-01-08T13:27:00Z">
            <w:tblPrEx>
              <w:tblW w:w="0" w:type="auto"/>
            </w:tblPrEx>
          </w:tblPrExChange>
        </w:tblPrEx>
        <w:trPr>
          <w:trHeight w:hRule="exact" w:val="173"/>
          <w:jc w:val="center"/>
          <w:ins w:id="4490" w:author="Michael Allen" w:date="2023-12-28T09:45:00Z"/>
          <w:trPrChange w:id="4491"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492" w:author="Michael Flynn" w:date="2024-01-08T13:27:00Z">
              <w:tcPr>
                <w:tcW w:w="2880" w:type="dxa"/>
                <w:gridSpan w:val="7"/>
                <w:tcBorders>
                  <w:top w:val="nil"/>
                  <w:left w:val="nil"/>
                  <w:bottom w:val="nil"/>
                  <w:right w:val="nil"/>
                </w:tcBorders>
                <w:shd w:val="clear" w:color="auto" w:fill="auto"/>
                <w:noWrap/>
                <w:vAlign w:val="bottom"/>
                <w:hideMark/>
              </w:tcPr>
            </w:tcPrChange>
          </w:tcPr>
          <w:p w14:paraId="1D0B3BB2" w14:textId="77777777" w:rsidR="00093B8E" w:rsidRPr="00BE7064" w:rsidRDefault="00093B8E">
            <w:pPr>
              <w:spacing w:after="0" w:line="240" w:lineRule="auto"/>
              <w:contextualSpacing/>
              <w:jc w:val="both"/>
              <w:rPr>
                <w:ins w:id="4493" w:author="Michael Allen" w:date="2023-12-28T09:45:00Z"/>
                <w:rFonts w:ascii="Calibri" w:eastAsia="Times New Roman" w:hAnsi="Calibri" w:cs="Calibri"/>
                <w:color w:val="000000"/>
                <w:kern w:val="0"/>
                <w:sz w:val="16"/>
                <w:szCs w:val="16"/>
                <w14:ligatures w14:val="none"/>
                <w:rPrChange w:id="4494" w:author="Michael Flynn" w:date="2024-01-08T12:54:00Z">
                  <w:rPr>
                    <w:ins w:id="4495" w:author="Michael Allen" w:date="2023-12-28T09:45:00Z"/>
                    <w:rFonts w:ascii="Calibri" w:eastAsia="Times New Roman" w:hAnsi="Calibri" w:cs="Calibri"/>
                    <w:color w:val="000000"/>
                    <w:kern w:val="0"/>
                    <w:sz w:val="22"/>
                    <w:szCs w:val="22"/>
                    <w14:ligatures w14:val="none"/>
                  </w:rPr>
                </w:rPrChange>
              </w:rPr>
              <w:pPrChange w:id="4496" w:author="Brian Blankenship" w:date="2024-01-08T18:01:00Z">
                <w:pPr>
                  <w:spacing w:after="0" w:line="240" w:lineRule="auto"/>
                </w:pPr>
              </w:pPrChange>
            </w:pPr>
            <w:ins w:id="4497" w:author="Michael Allen" w:date="2023-12-28T09:45:00Z">
              <w:r w:rsidRPr="00BE7064">
                <w:rPr>
                  <w:rFonts w:ascii="Calibri" w:eastAsia="Times New Roman" w:hAnsi="Calibri" w:cs="Calibri"/>
                  <w:color w:val="000000"/>
                  <w:kern w:val="0"/>
                  <w:sz w:val="16"/>
                  <w:szCs w:val="16"/>
                  <w14:ligatures w14:val="none"/>
                  <w:rPrChange w:id="4498" w:author="Michael Flynn" w:date="2024-01-08T12:54:00Z">
                    <w:rPr>
                      <w:rFonts w:ascii="Calibri" w:eastAsia="Times New Roman" w:hAnsi="Calibri" w:cs="Calibri"/>
                      <w:color w:val="000000"/>
                      <w:kern w:val="0"/>
                      <w:sz w:val="22"/>
                      <w:szCs w:val="22"/>
                      <w14:ligatures w14:val="none"/>
                    </w:rPr>
                  </w:rPrChange>
                </w:rPr>
                <w:t>Journal submission 1</w:t>
              </w:r>
            </w:ins>
          </w:p>
        </w:tc>
        <w:tc>
          <w:tcPr>
            <w:tcW w:w="1008" w:type="dxa"/>
            <w:tcBorders>
              <w:top w:val="nil"/>
              <w:left w:val="single" w:sz="4" w:space="0" w:color="auto"/>
              <w:bottom w:val="nil"/>
              <w:right w:val="nil"/>
            </w:tcBorders>
            <w:shd w:val="clear" w:color="auto" w:fill="auto"/>
            <w:noWrap/>
            <w:vAlign w:val="bottom"/>
            <w:hideMark/>
            <w:tcPrChange w:id="4499"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52FDD270" w14:textId="77777777" w:rsidR="00093B8E" w:rsidRPr="00BE7064" w:rsidRDefault="00093B8E">
            <w:pPr>
              <w:spacing w:after="0" w:line="240" w:lineRule="auto"/>
              <w:contextualSpacing/>
              <w:jc w:val="both"/>
              <w:rPr>
                <w:ins w:id="4500" w:author="Michael Allen" w:date="2023-12-28T09:45:00Z"/>
                <w:rFonts w:ascii="Calibri" w:eastAsia="Times New Roman" w:hAnsi="Calibri" w:cs="Calibri"/>
                <w:color w:val="000000"/>
                <w:kern w:val="0"/>
                <w:sz w:val="16"/>
                <w:szCs w:val="16"/>
                <w14:ligatures w14:val="none"/>
                <w:rPrChange w:id="4501" w:author="Michael Flynn" w:date="2024-01-08T12:54:00Z">
                  <w:rPr>
                    <w:ins w:id="4502" w:author="Michael Allen" w:date="2023-12-28T09:45:00Z"/>
                    <w:rFonts w:ascii="Calibri" w:eastAsia="Times New Roman" w:hAnsi="Calibri" w:cs="Calibri"/>
                    <w:color w:val="000000"/>
                    <w:kern w:val="0"/>
                    <w:sz w:val="22"/>
                    <w:szCs w:val="22"/>
                    <w14:ligatures w14:val="none"/>
                  </w:rPr>
                </w:rPrChange>
              </w:rPr>
              <w:pPrChange w:id="4503" w:author="Brian Blankenship" w:date="2024-01-08T18:01:00Z">
                <w:pPr>
                  <w:spacing w:after="0" w:line="240" w:lineRule="auto"/>
                </w:pPr>
              </w:pPrChange>
            </w:pPr>
            <w:ins w:id="4504" w:author="Michael Allen" w:date="2023-12-28T09:45:00Z">
              <w:r w:rsidRPr="00BE7064">
                <w:rPr>
                  <w:rFonts w:ascii="Calibri" w:eastAsia="Times New Roman" w:hAnsi="Calibri" w:cs="Calibri"/>
                  <w:color w:val="000000"/>
                  <w:kern w:val="0"/>
                  <w:sz w:val="16"/>
                  <w:szCs w:val="16"/>
                  <w14:ligatures w14:val="none"/>
                  <w:rPrChange w:id="4505"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506"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6E7EE40F" w14:textId="77777777" w:rsidR="00093B8E" w:rsidRPr="00BE7064" w:rsidRDefault="00093B8E">
            <w:pPr>
              <w:spacing w:after="0" w:line="240" w:lineRule="auto"/>
              <w:contextualSpacing/>
              <w:jc w:val="both"/>
              <w:rPr>
                <w:ins w:id="4507" w:author="Michael Allen" w:date="2023-12-28T09:45:00Z"/>
                <w:rFonts w:ascii="Calibri" w:eastAsia="Times New Roman" w:hAnsi="Calibri" w:cs="Calibri"/>
                <w:color w:val="000000"/>
                <w:kern w:val="0"/>
                <w:sz w:val="16"/>
                <w:szCs w:val="16"/>
                <w14:ligatures w14:val="none"/>
                <w:rPrChange w:id="4508" w:author="Michael Flynn" w:date="2024-01-08T12:54:00Z">
                  <w:rPr>
                    <w:ins w:id="4509" w:author="Michael Allen" w:date="2023-12-28T09:45:00Z"/>
                    <w:rFonts w:ascii="Calibri" w:eastAsia="Times New Roman" w:hAnsi="Calibri" w:cs="Calibri"/>
                    <w:color w:val="000000"/>
                    <w:kern w:val="0"/>
                    <w:sz w:val="22"/>
                    <w:szCs w:val="22"/>
                    <w14:ligatures w14:val="none"/>
                  </w:rPr>
                </w:rPrChange>
              </w:rPr>
              <w:pPrChange w:id="4510" w:author="Brian Blankenship" w:date="2024-01-08T18:01:00Z">
                <w:pPr>
                  <w:spacing w:after="0" w:line="240" w:lineRule="auto"/>
                </w:pPr>
              </w:pPrChange>
            </w:pPr>
            <w:ins w:id="4511" w:author="Michael Allen" w:date="2023-12-28T09:45:00Z">
              <w:r w:rsidRPr="00BE7064">
                <w:rPr>
                  <w:rFonts w:ascii="Calibri" w:eastAsia="Times New Roman" w:hAnsi="Calibri" w:cs="Calibri"/>
                  <w:color w:val="000000"/>
                  <w:kern w:val="0"/>
                  <w:sz w:val="16"/>
                  <w:szCs w:val="16"/>
                  <w14:ligatures w14:val="none"/>
                  <w:rPrChange w:id="4512"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513" w:author="Michael Flynn" w:date="2024-01-08T13:27:00Z">
              <w:tcPr>
                <w:tcW w:w="1008" w:type="dxa"/>
                <w:gridSpan w:val="6"/>
                <w:tcBorders>
                  <w:top w:val="nil"/>
                  <w:left w:val="nil"/>
                  <w:bottom w:val="nil"/>
                  <w:right w:val="nil"/>
                </w:tcBorders>
                <w:shd w:val="clear" w:color="auto" w:fill="auto"/>
                <w:noWrap/>
                <w:vAlign w:val="bottom"/>
                <w:hideMark/>
              </w:tcPr>
            </w:tcPrChange>
          </w:tcPr>
          <w:p w14:paraId="14FFF755" w14:textId="77777777" w:rsidR="00093B8E" w:rsidRPr="00BE7064" w:rsidRDefault="00093B8E">
            <w:pPr>
              <w:spacing w:after="0" w:line="240" w:lineRule="auto"/>
              <w:contextualSpacing/>
              <w:jc w:val="both"/>
              <w:rPr>
                <w:ins w:id="4514" w:author="Michael Allen" w:date="2023-12-28T09:45:00Z"/>
                <w:rFonts w:ascii="Calibri" w:eastAsia="Times New Roman" w:hAnsi="Calibri" w:cs="Calibri"/>
                <w:color w:val="000000"/>
                <w:kern w:val="0"/>
                <w:sz w:val="16"/>
                <w:szCs w:val="16"/>
                <w14:ligatures w14:val="none"/>
                <w:rPrChange w:id="4515" w:author="Michael Flynn" w:date="2024-01-08T12:54:00Z">
                  <w:rPr>
                    <w:ins w:id="4516" w:author="Michael Allen" w:date="2023-12-28T09:45:00Z"/>
                    <w:rFonts w:ascii="Calibri" w:eastAsia="Times New Roman" w:hAnsi="Calibri" w:cs="Calibri"/>
                    <w:color w:val="000000"/>
                    <w:kern w:val="0"/>
                    <w:sz w:val="22"/>
                    <w:szCs w:val="22"/>
                    <w14:ligatures w14:val="none"/>
                  </w:rPr>
                </w:rPrChange>
              </w:rPr>
              <w:pPrChange w:id="4517"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518" w:author="Michael Flynn" w:date="2024-01-08T13:27:00Z">
              <w:tcPr>
                <w:tcW w:w="1008" w:type="dxa"/>
                <w:gridSpan w:val="5"/>
                <w:tcBorders>
                  <w:top w:val="nil"/>
                  <w:left w:val="nil"/>
                  <w:bottom w:val="nil"/>
                  <w:right w:val="nil"/>
                </w:tcBorders>
                <w:shd w:val="clear" w:color="auto" w:fill="auto"/>
                <w:noWrap/>
                <w:vAlign w:val="bottom"/>
                <w:hideMark/>
              </w:tcPr>
            </w:tcPrChange>
          </w:tcPr>
          <w:p w14:paraId="3AC0304D" w14:textId="77777777" w:rsidR="00093B8E" w:rsidRPr="00BE7064" w:rsidRDefault="00093B8E">
            <w:pPr>
              <w:spacing w:after="0" w:line="240" w:lineRule="auto"/>
              <w:contextualSpacing/>
              <w:jc w:val="both"/>
              <w:rPr>
                <w:ins w:id="4519" w:author="Michael Allen" w:date="2023-12-28T09:45:00Z"/>
                <w:rFonts w:eastAsia="Times New Roman"/>
                <w:kern w:val="0"/>
                <w:sz w:val="16"/>
                <w:szCs w:val="16"/>
                <w14:ligatures w14:val="none"/>
                <w:rPrChange w:id="4520" w:author="Michael Flynn" w:date="2024-01-08T12:54:00Z">
                  <w:rPr>
                    <w:ins w:id="4521" w:author="Michael Allen" w:date="2023-12-28T09:45:00Z"/>
                    <w:rFonts w:eastAsia="Times New Roman"/>
                    <w:kern w:val="0"/>
                    <w:sz w:val="20"/>
                    <w:szCs w:val="20"/>
                    <w14:ligatures w14:val="none"/>
                  </w:rPr>
                </w:rPrChange>
              </w:rPr>
              <w:pPrChange w:id="4522"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hideMark/>
            <w:tcPrChange w:id="4523" w:author="Michael Flynn" w:date="2024-01-08T13:27:00Z">
              <w:tcPr>
                <w:tcW w:w="1008" w:type="dxa"/>
                <w:gridSpan w:val="2"/>
                <w:tcBorders>
                  <w:top w:val="nil"/>
                  <w:left w:val="nil"/>
                  <w:bottom w:val="nil"/>
                  <w:right w:val="single" w:sz="4" w:space="0" w:color="auto"/>
                </w:tcBorders>
                <w:shd w:val="clear" w:color="000000" w:fill="8EA9DB"/>
                <w:noWrap/>
                <w:vAlign w:val="bottom"/>
                <w:hideMark/>
              </w:tcPr>
            </w:tcPrChange>
          </w:tcPr>
          <w:p w14:paraId="7A09CB31" w14:textId="77777777" w:rsidR="00093B8E" w:rsidRPr="00BE7064" w:rsidRDefault="00093B8E">
            <w:pPr>
              <w:spacing w:after="0" w:line="240" w:lineRule="auto"/>
              <w:contextualSpacing/>
              <w:jc w:val="both"/>
              <w:rPr>
                <w:ins w:id="4524" w:author="Michael Allen" w:date="2023-12-28T09:45:00Z"/>
                <w:rFonts w:ascii="Calibri" w:eastAsia="Times New Roman" w:hAnsi="Calibri" w:cs="Calibri"/>
                <w:color w:val="000000"/>
                <w:kern w:val="0"/>
                <w:sz w:val="16"/>
                <w:szCs w:val="16"/>
                <w14:ligatures w14:val="none"/>
                <w:rPrChange w:id="4525" w:author="Michael Flynn" w:date="2024-01-08T12:54:00Z">
                  <w:rPr>
                    <w:ins w:id="4526" w:author="Michael Allen" w:date="2023-12-28T09:45:00Z"/>
                    <w:rFonts w:ascii="Calibri" w:eastAsia="Times New Roman" w:hAnsi="Calibri" w:cs="Calibri"/>
                    <w:color w:val="000000"/>
                    <w:kern w:val="0"/>
                    <w:sz w:val="22"/>
                    <w:szCs w:val="22"/>
                    <w14:ligatures w14:val="none"/>
                  </w:rPr>
                </w:rPrChange>
              </w:rPr>
              <w:pPrChange w:id="4527" w:author="Brian Blankenship" w:date="2024-01-08T18:01:00Z">
                <w:pPr>
                  <w:spacing w:after="0" w:line="240" w:lineRule="auto"/>
                </w:pPr>
              </w:pPrChange>
            </w:pPr>
            <w:ins w:id="4528" w:author="Michael Allen" w:date="2023-12-28T09:45:00Z">
              <w:r w:rsidRPr="00BE7064">
                <w:rPr>
                  <w:rFonts w:ascii="Calibri" w:eastAsia="Times New Roman" w:hAnsi="Calibri" w:cs="Calibri"/>
                  <w:color w:val="000000"/>
                  <w:kern w:val="0"/>
                  <w:sz w:val="16"/>
                  <w:szCs w:val="16"/>
                  <w14:ligatures w14:val="none"/>
                  <w:rPrChange w:id="4529"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62DBAE61" w14:textId="77777777" w:rsidTr="00EB3877">
        <w:tblPrEx>
          <w:tblPrExChange w:id="4530" w:author="Michael Flynn" w:date="2024-01-08T13:27:00Z">
            <w:tblPrEx>
              <w:tblW w:w="0" w:type="auto"/>
            </w:tblPrEx>
          </w:tblPrExChange>
        </w:tblPrEx>
        <w:trPr>
          <w:trHeight w:hRule="exact" w:val="173"/>
          <w:jc w:val="center"/>
          <w:ins w:id="4531" w:author="Michael Allen" w:date="2023-12-28T09:45:00Z"/>
          <w:trPrChange w:id="4532"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533" w:author="Michael Flynn" w:date="2024-01-08T13:27:00Z">
              <w:tcPr>
                <w:tcW w:w="2880" w:type="dxa"/>
                <w:gridSpan w:val="7"/>
                <w:tcBorders>
                  <w:top w:val="nil"/>
                  <w:left w:val="nil"/>
                  <w:bottom w:val="nil"/>
                  <w:right w:val="nil"/>
                </w:tcBorders>
                <w:shd w:val="clear" w:color="auto" w:fill="auto"/>
                <w:noWrap/>
                <w:vAlign w:val="bottom"/>
                <w:hideMark/>
              </w:tcPr>
            </w:tcPrChange>
          </w:tcPr>
          <w:p w14:paraId="777AD9D5" w14:textId="77777777" w:rsidR="00093B8E" w:rsidRPr="00BE7064" w:rsidRDefault="00093B8E">
            <w:pPr>
              <w:spacing w:after="0" w:line="240" w:lineRule="auto"/>
              <w:contextualSpacing/>
              <w:jc w:val="both"/>
              <w:rPr>
                <w:ins w:id="4534" w:author="Michael Allen" w:date="2023-12-28T09:45:00Z"/>
                <w:rFonts w:ascii="Calibri" w:eastAsia="Times New Roman" w:hAnsi="Calibri" w:cs="Calibri"/>
                <w:color w:val="000000"/>
                <w:kern w:val="0"/>
                <w:sz w:val="16"/>
                <w:szCs w:val="16"/>
                <w14:ligatures w14:val="none"/>
                <w:rPrChange w:id="4535" w:author="Michael Flynn" w:date="2024-01-08T12:54:00Z">
                  <w:rPr>
                    <w:ins w:id="4536" w:author="Michael Allen" w:date="2023-12-28T09:45:00Z"/>
                    <w:rFonts w:ascii="Calibri" w:eastAsia="Times New Roman" w:hAnsi="Calibri" w:cs="Calibri"/>
                    <w:color w:val="000000"/>
                    <w:kern w:val="0"/>
                    <w:sz w:val="22"/>
                    <w:szCs w:val="22"/>
                    <w14:ligatures w14:val="none"/>
                  </w:rPr>
                </w:rPrChange>
              </w:rPr>
              <w:pPrChange w:id="4537" w:author="Brian Blankenship" w:date="2024-01-08T18:01:00Z">
                <w:pPr>
                  <w:spacing w:after="0" w:line="240" w:lineRule="auto"/>
                </w:pPr>
              </w:pPrChange>
            </w:pPr>
            <w:ins w:id="4538" w:author="Michael Allen" w:date="2023-12-28T09:45:00Z">
              <w:r w:rsidRPr="00BE7064">
                <w:rPr>
                  <w:rFonts w:ascii="Calibri" w:eastAsia="Times New Roman" w:hAnsi="Calibri" w:cs="Calibri"/>
                  <w:color w:val="000000"/>
                  <w:kern w:val="0"/>
                  <w:sz w:val="16"/>
                  <w:szCs w:val="16"/>
                  <w14:ligatures w14:val="none"/>
                  <w:rPrChange w:id="4539" w:author="Michael Flynn" w:date="2024-01-08T12:54:00Z">
                    <w:rPr>
                      <w:rFonts w:ascii="Calibri" w:eastAsia="Times New Roman" w:hAnsi="Calibri" w:cs="Calibri"/>
                      <w:color w:val="000000"/>
                      <w:kern w:val="0"/>
                      <w:sz w:val="22"/>
                      <w:szCs w:val="22"/>
                      <w14:ligatures w14:val="none"/>
                    </w:rPr>
                  </w:rPrChange>
                </w:rPr>
                <w:t>Journal submission 2</w:t>
              </w:r>
            </w:ins>
          </w:p>
        </w:tc>
        <w:tc>
          <w:tcPr>
            <w:tcW w:w="1008" w:type="dxa"/>
            <w:tcBorders>
              <w:top w:val="nil"/>
              <w:left w:val="single" w:sz="4" w:space="0" w:color="auto"/>
              <w:bottom w:val="nil"/>
              <w:right w:val="nil"/>
            </w:tcBorders>
            <w:shd w:val="clear" w:color="auto" w:fill="auto"/>
            <w:noWrap/>
            <w:vAlign w:val="bottom"/>
            <w:hideMark/>
            <w:tcPrChange w:id="4540"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3F03B737" w14:textId="77777777" w:rsidR="00093B8E" w:rsidRPr="00BE7064" w:rsidRDefault="00093B8E">
            <w:pPr>
              <w:spacing w:after="0" w:line="240" w:lineRule="auto"/>
              <w:contextualSpacing/>
              <w:jc w:val="both"/>
              <w:rPr>
                <w:ins w:id="4541" w:author="Michael Allen" w:date="2023-12-28T09:45:00Z"/>
                <w:rFonts w:ascii="Calibri" w:eastAsia="Times New Roman" w:hAnsi="Calibri" w:cs="Calibri"/>
                <w:color w:val="000000"/>
                <w:kern w:val="0"/>
                <w:sz w:val="16"/>
                <w:szCs w:val="16"/>
                <w14:ligatures w14:val="none"/>
                <w:rPrChange w:id="4542" w:author="Michael Flynn" w:date="2024-01-08T12:54:00Z">
                  <w:rPr>
                    <w:ins w:id="4543" w:author="Michael Allen" w:date="2023-12-28T09:45:00Z"/>
                    <w:rFonts w:ascii="Calibri" w:eastAsia="Times New Roman" w:hAnsi="Calibri" w:cs="Calibri"/>
                    <w:color w:val="000000"/>
                    <w:kern w:val="0"/>
                    <w:sz w:val="22"/>
                    <w:szCs w:val="22"/>
                    <w14:ligatures w14:val="none"/>
                  </w:rPr>
                </w:rPrChange>
              </w:rPr>
              <w:pPrChange w:id="4544" w:author="Brian Blankenship" w:date="2024-01-08T18:01:00Z">
                <w:pPr>
                  <w:spacing w:after="0" w:line="240" w:lineRule="auto"/>
                </w:pPr>
              </w:pPrChange>
            </w:pPr>
            <w:ins w:id="4545" w:author="Michael Allen" w:date="2023-12-28T09:45:00Z">
              <w:r w:rsidRPr="00BE7064">
                <w:rPr>
                  <w:rFonts w:ascii="Calibri" w:eastAsia="Times New Roman" w:hAnsi="Calibri" w:cs="Calibri"/>
                  <w:color w:val="000000"/>
                  <w:kern w:val="0"/>
                  <w:sz w:val="16"/>
                  <w:szCs w:val="16"/>
                  <w14:ligatures w14:val="none"/>
                  <w:rPrChange w:id="4546"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547"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0C98961F" w14:textId="77777777" w:rsidR="00093B8E" w:rsidRPr="00BE7064" w:rsidRDefault="00093B8E">
            <w:pPr>
              <w:spacing w:after="0" w:line="240" w:lineRule="auto"/>
              <w:contextualSpacing/>
              <w:jc w:val="both"/>
              <w:rPr>
                <w:ins w:id="4548" w:author="Michael Allen" w:date="2023-12-28T09:45:00Z"/>
                <w:rFonts w:ascii="Calibri" w:eastAsia="Times New Roman" w:hAnsi="Calibri" w:cs="Calibri"/>
                <w:color w:val="000000"/>
                <w:kern w:val="0"/>
                <w:sz w:val="16"/>
                <w:szCs w:val="16"/>
                <w14:ligatures w14:val="none"/>
                <w:rPrChange w:id="4549" w:author="Michael Flynn" w:date="2024-01-08T12:54:00Z">
                  <w:rPr>
                    <w:ins w:id="4550" w:author="Michael Allen" w:date="2023-12-28T09:45:00Z"/>
                    <w:rFonts w:ascii="Calibri" w:eastAsia="Times New Roman" w:hAnsi="Calibri" w:cs="Calibri"/>
                    <w:color w:val="000000"/>
                    <w:kern w:val="0"/>
                    <w:sz w:val="22"/>
                    <w:szCs w:val="22"/>
                    <w14:ligatures w14:val="none"/>
                  </w:rPr>
                </w:rPrChange>
              </w:rPr>
              <w:pPrChange w:id="4551" w:author="Brian Blankenship" w:date="2024-01-08T18:01:00Z">
                <w:pPr>
                  <w:spacing w:after="0" w:line="240" w:lineRule="auto"/>
                </w:pPr>
              </w:pPrChange>
            </w:pPr>
            <w:ins w:id="4552" w:author="Michael Allen" w:date="2023-12-28T09:45:00Z">
              <w:r w:rsidRPr="00BE7064">
                <w:rPr>
                  <w:rFonts w:ascii="Calibri" w:eastAsia="Times New Roman" w:hAnsi="Calibri" w:cs="Calibri"/>
                  <w:color w:val="000000"/>
                  <w:kern w:val="0"/>
                  <w:sz w:val="16"/>
                  <w:szCs w:val="16"/>
                  <w14:ligatures w14:val="none"/>
                  <w:rPrChange w:id="4553"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554" w:author="Michael Flynn" w:date="2024-01-08T13:27:00Z">
              <w:tcPr>
                <w:tcW w:w="1008" w:type="dxa"/>
                <w:gridSpan w:val="6"/>
                <w:tcBorders>
                  <w:top w:val="nil"/>
                  <w:left w:val="nil"/>
                  <w:bottom w:val="nil"/>
                  <w:right w:val="nil"/>
                </w:tcBorders>
                <w:shd w:val="clear" w:color="auto" w:fill="auto"/>
                <w:noWrap/>
                <w:vAlign w:val="bottom"/>
                <w:hideMark/>
              </w:tcPr>
            </w:tcPrChange>
          </w:tcPr>
          <w:p w14:paraId="54C3CE45" w14:textId="77777777" w:rsidR="00093B8E" w:rsidRPr="00BE7064" w:rsidRDefault="00093B8E">
            <w:pPr>
              <w:spacing w:after="0" w:line="240" w:lineRule="auto"/>
              <w:contextualSpacing/>
              <w:jc w:val="both"/>
              <w:rPr>
                <w:ins w:id="4555" w:author="Michael Allen" w:date="2023-12-28T09:45:00Z"/>
                <w:rFonts w:ascii="Calibri" w:eastAsia="Times New Roman" w:hAnsi="Calibri" w:cs="Calibri"/>
                <w:color w:val="000000"/>
                <w:kern w:val="0"/>
                <w:sz w:val="16"/>
                <w:szCs w:val="16"/>
                <w14:ligatures w14:val="none"/>
                <w:rPrChange w:id="4556" w:author="Michael Flynn" w:date="2024-01-08T12:54:00Z">
                  <w:rPr>
                    <w:ins w:id="4557" w:author="Michael Allen" w:date="2023-12-28T09:45:00Z"/>
                    <w:rFonts w:ascii="Calibri" w:eastAsia="Times New Roman" w:hAnsi="Calibri" w:cs="Calibri"/>
                    <w:color w:val="000000"/>
                    <w:kern w:val="0"/>
                    <w:sz w:val="22"/>
                    <w:szCs w:val="22"/>
                    <w14:ligatures w14:val="none"/>
                  </w:rPr>
                </w:rPrChange>
              </w:rPr>
              <w:pPrChange w:id="4558"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559" w:author="Michael Flynn" w:date="2024-01-08T13:27:00Z">
              <w:tcPr>
                <w:tcW w:w="1008" w:type="dxa"/>
                <w:gridSpan w:val="5"/>
                <w:tcBorders>
                  <w:top w:val="nil"/>
                  <w:left w:val="nil"/>
                  <w:bottom w:val="nil"/>
                  <w:right w:val="nil"/>
                </w:tcBorders>
                <w:shd w:val="clear" w:color="auto" w:fill="auto"/>
                <w:noWrap/>
                <w:vAlign w:val="bottom"/>
                <w:hideMark/>
              </w:tcPr>
            </w:tcPrChange>
          </w:tcPr>
          <w:p w14:paraId="76CD10F1" w14:textId="77777777" w:rsidR="00093B8E" w:rsidRPr="00BE7064" w:rsidRDefault="00093B8E">
            <w:pPr>
              <w:spacing w:after="0" w:line="240" w:lineRule="auto"/>
              <w:contextualSpacing/>
              <w:jc w:val="both"/>
              <w:rPr>
                <w:ins w:id="4560" w:author="Michael Allen" w:date="2023-12-28T09:45:00Z"/>
                <w:rFonts w:eastAsia="Times New Roman"/>
                <w:kern w:val="0"/>
                <w:sz w:val="16"/>
                <w:szCs w:val="16"/>
                <w14:ligatures w14:val="none"/>
                <w:rPrChange w:id="4561" w:author="Michael Flynn" w:date="2024-01-08T12:54:00Z">
                  <w:rPr>
                    <w:ins w:id="4562" w:author="Michael Allen" w:date="2023-12-28T09:45:00Z"/>
                    <w:rFonts w:eastAsia="Times New Roman"/>
                    <w:kern w:val="0"/>
                    <w:sz w:val="20"/>
                    <w:szCs w:val="20"/>
                    <w14:ligatures w14:val="none"/>
                  </w:rPr>
                </w:rPrChange>
              </w:rPr>
              <w:pPrChange w:id="4563"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hideMark/>
            <w:tcPrChange w:id="4564" w:author="Michael Flynn" w:date="2024-01-08T13:27:00Z">
              <w:tcPr>
                <w:tcW w:w="1008" w:type="dxa"/>
                <w:gridSpan w:val="2"/>
                <w:tcBorders>
                  <w:top w:val="nil"/>
                  <w:left w:val="nil"/>
                  <w:bottom w:val="nil"/>
                  <w:right w:val="single" w:sz="4" w:space="0" w:color="auto"/>
                </w:tcBorders>
                <w:shd w:val="clear" w:color="000000" w:fill="8EA9DB"/>
                <w:noWrap/>
                <w:vAlign w:val="bottom"/>
                <w:hideMark/>
              </w:tcPr>
            </w:tcPrChange>
          </w:tcPr>
          <w:p w14:paraId="340FF2A0" w14:textId="77777777" w:rsidR="00093B8E" w:rsidRPr="00BE7064" w:rsidRDefault="00093B8E">
            <w:pPr>
              <w:spacing w:after="0" w:line="240" w:lineRule="auto"/>
              <w:contextualSpacing/>
              <w:jc w:val="both"/>
              <w:rPr>
                <w:ins w:id="4565" w:author="Michael Allen" w:date="2023-12-28T09:45:00Z"/>
                <w:rFonts w:ascii="Calibri" w:eastAsia="Times New Roman" w:hAnsi="Calibri" w:cs="Calibri"/>
                <w:color w:val="000000"/>
                <w:kern w:val="0"/>
                <w:sz w:val="16"/>
                <w:szCs w:val="16"/>
                <w14:ligatures w14:val="none"/>
                <w:rPrChange w:id="4566" w:author="Michael Flynn" w:date="2024-01-08T12:54:00Z">
                  <w:rPr>
                    <w:ins w:id="4567" w:author="Michael Allen" w:date="2023-12-28T09:45:00Z"/>
                    <w:rFonts w:ascii="Calibri" w:eastAsia="Times New Roman" w:hAnsi="Calibri" w:cs="Calibri"/>
                    <w:color w:val="000000"/>
                    <w:kern w:val="0"/>
                    <w:sz w:val="22"/>
                    <w:szCs w:val="22"/>
                    <w14:ligatures w14:val="none"/>
                  </w:rPr>
                </w:rPrChange>
              </w:rPr>
              <w:pPrChange w:id="4568" w:author="Brian Blankenship" w:date="2024-01-08T18:01:00Z">
                <w:pPr>
                  <w:spacing w:after="0" w:line="240" w:lineRule="auto"/>
                </w:pPr>
              </w:pPrChange>
            </w:pPr>
            <w:ins w:id="4569" w:author="Michael Allen" w:date="2023-12-28T09:45:00Z">
              <w:r w:rsidRPr="00BE7064">
                <w:rPr>
                  <w:rFonts w:ascii="Calibri" w:eastAsia="Times New Roman" w:hAnsi="Calibri" w:cs="Calibri"/>
                  <w:color w:val="000000"/>
                  <w:kern w:val="0"/>
                  <w:sz w:val="16"/>
                  <w:szCs w:val="16"/>
                  <w14:ligatures w14:val="none"/>
                  <w:rPrChange w:id="4570"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53597BA9" w14:textId="77777777" w:rsidTr="00EB3877">
        <w:tblPrEx>
          <w:tblPrExChange w:id="4571" w:author="Michael Flynn" w:date="2024-01-08T13:27:00Z">
            <w:tblPrEx>
              <w:tblW w:w="0" w:type="auto"/>
            </w:tblPrEx>
          </w:tblPrExChange>
        </w:tblPrEx>
        <w:trPr>
          <w:trHeight w:hRule="exact" w:val="173"/>
          <w:jc w:val="center"/>
          <w:ins w:id="4572" w:author="Michael Allen" w:date="2023-12-28T09:45:00Z"/>
          <w:trPrChange w:id="4573"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574" w:author="Michael Flynn" w:date="2024-01-08T13:27:00Z">
              <w:tcPr>
                <w:tcW w:w="2880" w:type="dxa"/>
                <w:gridSpan w:val="7"/>
                <w:tcBorders>
                  <w:top w:val="nil"/>
                  <w:left w:val="nil"/>
                  <w:bottom w:val="nil"/>
                  <w:right w:val="nil"/>
                </w:tcBorders>
                <w:shd w:val="clear" w:color="auto" w:fill="auto"/>
                <w:noWrap/>
                <w:vAlign w:val="bottom"/>
                <w:hideMark/>
              </w:tcPr>
            </w:tcPrChange>
          </w:tcPr>
          <w:p w14:paraId="20BD994E" w14:textId="77777777" w:rsidR="00093B8E" w:rsidRPr="00BE7064" w:rsidRDefault="00093B8E">
            <w:pPr>
              <w:spacing w:after="0" w:line="240" w:lineRule="auto"/>
              <w:contextualSpacing/>
              <w:jc w:val="both"/>
              <w:rPr>
                <w:ins w:id="4575" w:author="Michael Allen" w:date="2023-12-28T09:45:00Z"/>
                <w:rFonts w:ascii="Calibri" w:eastAsia="Times New Roman" w:hAnsi="Calibri" w:cs="Calibri"/>
                <w:color w:val="000000"/>
                <w:kern w:val="0"/>
                <w:sz w:val="16"/>
                <w:szCs w:val="16"/>
                <w14:ligatures w14:val="none"/>
                <w:rPrChange w:id="4576" w:author="Michael Flynn" w:date="2024-01-08T12:54:00Z">
                  <w:rPr>
                    <w:ins w:id="4577" w:author="Michael Allen" w:date="2023-12-28T09:45:00Z"/>
                    <w:rFonts w:ascii="Calibri" w:eastAsia="Times New Roman" w:hAnsi="Calibri" w:cs="Calibri"/>
                    <w:color w:val="000000"/>
                    <w:kern w:val="0"/>
                    <w:sz w:val="22"/>
                    <w:szCs w:val="22"/>
                    <w14:ligatures w14:val="none"/>
                  </w:rPr>
                </w:rPrChange>
              </w:rPr>
              <w:pPrChange w:id="4578" w:author="Brian Blankenship" w:date="2024-01-08T18:01:00Z">
                <w:pPr>
                  <w:spacing w:after="0" w:line="240" w:lineRule="auto"/>
                </w:pPr>
              </w:pPrChange>
            </w:pPr>
            <w:ins w:id="4579" w:author="Michael Allen" w:date="2023-12-28T09:45:00Z">
              <w:r w:rsidRPr="00BE7064">
                <w:rPr>
                  <w:rFonts w:ascii="Calibri" w:eastAsia="Times New Roman" w:hAnsi="Calibri" w:cs="Calibri"/>
                  <w:color w:val="000000"/>
                  <w:kern w:val="0"/>
                  <w:sz w:val="16"/>
                  <w:szCs w:val="16"/>
                  <w14:ligatures w14:val="none"/>
                  <w:rPrChange w:id="4580" w:author="Michael Flynn" w:date="2024-01-08T12:54:00Z">
                    <w:rPr>
                      <w:rFonts w:ascii="Calibri" w:eastAsia="Times New Roman" w:hAnsi="Calibri" w:cs="Calibri"/>
                      <w:color w:val="000000"/>
                      <w:kern w:val="0"/>
                      <w:sz w:val="22"/>
                      <w:szCs w:val="22"/>
                      <w14:ligatures w14:val="none"/>
                    </w:rPr>
                  </w:rPrChange>
                </w:rPr>
                <w:t>Target policy outlet</w:t>
              </w:r>
            </w:ins>
          </w:p>
        </w:tc>
        <w:tc>
          <w:tcPr>
            <w:tcW w:w="1008" w:type="dxa"/>
            <w:tcBorders>
              <w:top w:val="nil"/>
              <w:left w:val="single" w:sz="4" w:space="0" w:color="auto"/>
              <w:bottom w:val="nil"/>
              <w:right w:val="nil"/>
            </w:tcBorders>
            <w:shd w:val="clear" w:color="auto" w:fill="auto"/>
            <w:noWrap/>
            <w:vAlign w:val="bottom"/>
            <w:hideMark/>
            <w:tcPrChange w:id="4581"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24AF058D" w14:textId="77777777" w:rsidR="00093B8E" w:rsidRPr="00BE7064" w:rsidRDefault="00093B8E">
            <w:pPr>
              <w:spacing w:after="0" w:line="240" w:lineRule="auto"/>
              <w:contextualSpacing/>
              <w:jc w:val="both"/>
              <w:rPr>
                <w:ins w:id="4582" w:author="Michael Allen" w:date="2023-12-28T09:45:00Z"/>
                <w:rFonts w:ascii="Calibri" w:eastAsia="Times New Roman" w:hAnsi="Calibri" w:cs="Calibri"/>
                <w:color w:val="000000"/>
                <w:kern w:val="0"/>
                <w:sz w:val="16"/>
                <w:szCs w:val="16"/>
                <w14:ligatures w14:val="none"/>
                <w:rPrChange w:id="4583" w:author="Michael Flynn" w:date="2024-01-08T12:54:00Z">
                  <w:rPr>
                    <w:ins w:id="4584" w:author="Michael Allen" w:date="2023-12-28T09:45:00Z"/>
                    <w:rFonts w:ascii="Calibri" w:eastAsia="Times New Roman" w:hAnsi="Calibri" w:cs="Calibri"/>
                    <w:color w:val="000000"/>
                    <w:kern w:val="0"/>
                    <w:sz w:val="22"/>
                    <w:szCs w:val="22"/>
                    <w14:ligatures w14:val="none"/>
                  </w:rPr>
                </w:rPrChange>
              </w:rPr>
              <w:pPrChange w:id="4585" w:author="Brian Blankenship" w:date="2024-01-08T18:01:00Z">
                <w:pPr>
                  <w:spacing w:after="0" w:line="240" w:lineRule="auto"/>
                </w:pPr>
              </w:pPrChange>
            </w:pPr>
            <w:ins w:id="4586" w:author="Michael Allen" w:date="2023-12-28T09:45:00Z">
              <w:r w:rsidRPr="00BE7064">
                <w:rPr>
                  <w:rFonts w:ascii="Calibri" w:eastAsia="Times New Roman" w:hAnsi="Calibri" w:cs="Calibri"/>
                  <w:color w:val="000000"/>
                  <w:kern w:val="0"/>
                  <w:sz w:val="16"/>
                  <w:szCs w:val="16"/>
                  <w14:ligatures w14:val="none"/>
                  <w:rPrChange w:id="4587"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588"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6974BF3F" w14:textId="77777777" w:rsidR="00093B8E" w:rsidRPr="00BE7064" w:rsidRDefault="00093B8E">
            <w:pPr>
              <w:spacing w:after="0" w:line="240" w:lineRule="auto"/>
              <w:contextualSpacing/>
              <w:jc w:val="both"/>
              <w:rPr>
                <w:ins w:id="4589" w:author="Michael Allen" w:date="2023-12-28T09:45:00Z"/>
                <w:rFonts w:ascii="Calibri" w:eastAsia="Times New Roman" w:hAnsi="Calibri" w:cs="Calibri"/>
                <w:color w:val="000000"/>
                <w:kern w:val="0"/>
                <w:sz w:val="16"/>
                <w:szCs w:val="16"/>
                <w14:ligatures w14:val="none"/>
                <w:rPrChange w:id="4590" w:author="Michael Flynn" w:date="2024-01-08T12:54:00Z">
                  <w:rPr>
                    <w:ins w:id="4591" w:author="Michael Allen" w:date="2023-12-28T09:45:00Z"/>
                    <w:rFonts w:ascii="Calibri" w:eastAsia="Times New Roman" w:hAnsi="Calibri" w:cs="Calibri"/>
                    <w:color w:val="000000"/>
                    <w:kern w:val="0"/>
                    <w:sz w:val="22"/>
                    <w:szCs w:val="22"/>
                    <w14:ligatures w14:val="none"/>
                  </w:rPr>
                </w:rPrChange>
              </w:rPr>
              <w:pPrChange w:id="4592" w:author="Brian Blankenship" w:date="2024-01-08T18:01:00Z">
                <w:pPr>
                  <w:spacing w:after="0" w:line="240" w:lineRule="auto"/>
                </w:pPr>
              </w:pPrChange>
            </w:pPr>
            <w:ins w:id="4593" w:author="Michael Allen" w:date="2023-12-28T09:45:00Z">
              <w:r w:rsidRPr="00BE7064">
                <w:rPr>
                  <w:rFonts w:ascii="Calibri" w:eastAsia="Times New Roman" w:hAnsi="Calibri" w:cs="Calibri"/>
                  <w:color w:val="000000"/>
                  <w:kern w:val="0"/>
                  <w:sz w:val="16"/>
                  <w:szCs w:val="16"/>
                  <w14:ligatures w14:val="none"/>
                  <w:rPrChange w:id="4594"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595" w:author="Michael Flynn" w:date="2024-01-08T13:27:00Z">
              <w:tcPr>
                <w:tcW w:w="1008" w:type="dxa"/>
                <w:gridSpan w:val="6"/>
                <w:tcBorders>
                  <w:top w:val="nil"/>
                  <w:left w:val="nil"/>
                  <w:bottom w:val="nil"/>
                  <w:right w:val="nil"/>
                </w:tcBorders>
                <w:shd w:val="clear" w:color="auto" w:fill="auto"/>
                <w:noWrap/>
                <w:vAlign w:val="bottom"/>
                <w:hideMark/>
              </w:tcPr>
            </w:tcPrChange>
          </w:tcPr>
          <w:p w14:paraId="3ED9C999" w14:textId="77777777" w:rsidR="00093B8E" w:rsidRPr="00BE7064" w:rsidRDefault="00093B8E">
            <w:pPr>
              <w:spacing w:after="0" w:line="240" w:lineRule="auto"/>
              <w:contextualSpacing/>
              <w:jc w:val="both"/>
              <w:rPr>
                <w:ins w:id="4596" w:author="Michael Allen" w:date="2023-12-28T09:45:00Z"/>
                <w:rFonts w:ascii="Calibri" w:eastAsia="Times New Roman" w:hAnsi="Calibri" w:cs="Calibri"/>
                <w:color w:val="000000"/>
                <w:kern w:val="0"/>
                <w:sz w:val="16"/>
                <w:szCs w:val="16"/>
                <w14:ligatures w14:val="none"/>
                <w:rPrChange w:id="4597" w:author="Michael Flynn" w:date="2024-01-08T12:54:00Z">
                  <w:rPr>
                    <w:ins w:id="4598" w:author="Michael Allen" w:date="2023-12-28T09:45:00Z"/>
                    <w:rFonts w:ascii="Calibri" w:eastAsia="Times New Roman" w:hAnsi="Calibri" w:cs="Calibri"/>
                    <w:color w:val="000000"/>
                    <w:kern w:val="0"/>
                    <w:sz w:val="22"/>
                    <w:szCs w:val="22"/>
                    <w14:ligatures w14:val="none"/>
                  </w:rPr>
                </w:rPrChange>
              </w:rPr>
              <w:pPrChange w:id="4599"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600" w:author="Michael Flynn" w:date="2024-01-08T13:27:00Z">
              <w:tcPr>
                <w:tcW w:w="1008" w:type="dxa"/>
                <w:gridSpan w:val="5"/>
                <w:tcBorders>
                  <w:top w:val="nil"/>
                  <w:left w:val="nil"/>
                  <w:bottom w:val="nil"/>
                  <w:right w:val="nil"/>
                </w:tcBorders>
                <w:shd w:val="clear" w:color="auto" w:fill="auto"/>
                <w:noWrap/>
                <w:vAlign w:val="bottom"/>
                <w:hideMark/>
              </w:tcPr>
            </w:tcPrChange>
          </w:tcPr>
          <w:p w14:paraId="4417DA22" w14:textId="77777777" w:rsidR="00093B8E" w:rsidRPr="00BE7064" w:rsidRDefault="00093B8E">
            <w:pPr>
              <w:spacing w:after="0" w:line="240" w:lineRule="auto"/>
              <w:contextualSpacing/>
              <w:jc w:val="both"/>
              <w:rPr>
                <w:ins w:id="4601" w:author="Michael Allen" w:date="2023-12-28T09:45:00Z"/>
                <w:rFonts w:eastAsia="Times New Roman"/>
                <w:kern w:val="0"/>
                <w:sz w:val="16"/>
                <w:szCs w:val="16"/>
                <w14:ligatures w14:val="none"/>
                <w:rPrChange w:id="4602" w:author="Michael Flynn" w:date="2024-01-08T12:54:00Z">
                  <w:rPr>
                    <w:ins w:id="4603" w:author="Michael Allen" w:date="2023-12-28T09:45:00Z"/>
                    <w:rFonts w:eastAsia="Times New Roman"/>
                    <w:kern w:val="0"/>
                    <w:sz w:val="20"/>
                    <w:szCs w:val="20"/>
                    <w14:ligatures w14:val="none"/>
                  </w:rPr>
                </w:rPrChange>
              </w:rPr>
              <w:pPrChange w:id="4604"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hideMark/>
            <w:tcPrChange w:id="4605" w:author="Michael Flynn" w:date="2024-01-08T13:27:00Z">
              <w:tcPr>
                <w:tcW w:w="1008" w:type="dxa"/>
                <w:gridSpan w:val="2"/>
                <w:tcBorders>
                  <w:top w:val="nil"/>
                  <w:left w:val="nil"/>
                  <w:bottom w:val="nil"/>
                  <w:right w:val="single" w:sz="4" w:space="0" w:color="auto"/>
                </w:tcBorders>
                <w:shd w:val="clear" w:color="000000" w:fill="8EA9DB"/>
                <w:noWrap/>
                <w:vAlign w:val="bottom"/>
                <w:hideMark/>
              </w:tcPr>
            </w:tcPrChange>
          </w:tcPr>
          <w:p w14:paraId="6218253D" w14:textId="77777777" w:rsidR="00093B8E" w:rsidRPr="00BE7064" w:rsidRDefault="00093B8E">
            <w:pPr>
              <w:spacing w:after="0" w:line="240" w:lineRule="auto"/>
              <w:contextualSpacing/>
              <w:jc w:val="both"/>
              <w:rPr>
                <w:ins w:id="4606" w:author="Michael Allen" w:date="2023-12-28T09:45:00Z"/>
                <w:rFonts w:ascii="Calibri" w:eastAsia="Times New Roman" w:hAnsi="Calibri" w:cs="Calibri"/>
                <w:color w:val="000000"/>
                <w:kern w:val="0"/>
                <w:sz w:val="16"/>
                <w:szCs w:val="16"/>
                <w14:ligatures w14:val="none"/>
                <w:rPrChange w:id="4607" w:author="Michael Flynn" w:date="2024-01-08T12:54:00Z">
                  <w:rPr>
                    <w:ins w:id="4608" w:author="Michael Allen" w:date="2023-12-28T09:45:00Z"/>
                    <w:rFonts w:ascii="Calibri" w:eastAsia="Times New Roman" w:hAnsi="Calibri" w:cs="Calibri"/>
                    <w:color w:val="000000"/>
                    <w:kern w:val="0"/>
                    <w:sz w:val="22"/>
                    <w:szCs w:val="22"/>
                    <w14:ligatures w14:val="none"/>
                  </w:rPr>
                </w:rPrChange>
              </w:rPr>
              <w:pPrChange w:id="4609" w:author="Brian Blankenship" w:date="2024-01-08T18:01:00Z">
                <w:pPr>
                  <w:spacing w:after="0" w:line="240" w:lineRule="auto"/>
                </w:pPr>
              </w:pPrChange>
            </w:pPr>
            <w:ins w:id="4610" w:author="Michael Allen" w:date="2023-12-28T09:45:00Z">
              <w:r w:rsidRPr="00BE7064">
                <w:rPr>
                  <w:rFonts w:ascii="Calibri" w:eastAsia="Times New Roman" w:hAnsi="Calibri" w:cs="Calibri"/>
                  <w:color w:val="000000"/>
                  <w:kern w:val="0"/>
                  <w:sz w:val="16"/>
                  <w:szCs w:val="16"/>
                  <w14:ligatures w14:val="none"/>
                  <w:rPrChange w:id="4611" w:author="Michael Flynn" w:date="2024-01-08T12:54:00Z">
                    <w:rPr>
                      <w:rFonts w:ascii="Calibri" w:eastAsia="Times New Roman" w:hAnsi="Calibri" w:cs="Calibri"/>
                      <w:color w:val="000000"/>
                      <w:kern w:val="0"/>
                      <w:sz w:val="22"/>
                      <w:szCs w:val="22"/>
                      <w14:ligatures w14:val="none"/>
                    </w:rPr>
                  </w:rPrChange>
                </w:rPr>
                <w:t> </w:t>
              </w:r>
            </w:ins>
          </w:p>
        </w:tc>
      </w:tr>
      <w:tr w:rsidR="00835E2A" w:rsidRPr="00BE7064" w14:paraId="5C4088B0" w14:textId="77777777" w:rsidTr="00EB3877">
        <w:tblPrEx>
          <w:tblPrExChange w:id="4612" w:author="Michael Flynn" w:date="2024-01-08T13:27:00Z">
            <w:tblPrEx>
              <w:tblW w:w="0" w:type="auto"/>
            </w:tblPrEx>
          </w:tblPrExChange>
        </w:tblPrEx>
        <w:trPr>
          <w:trHeight w:hRule="exact" w:val="173"/>
          <w:jc w:val="center"/>
          <w:ins w:id="4613" w:author="Michael Allen" w:date="2023-12-28T09:45:00Z"/>
          <w:trPrChange w:id="4614" w:author="Michael Flynn" w:date="2024-01-08T13:27:00Z">
            <w:trPr>
              <w:gridBefore w:val="1"/>
              <w:gridAfter w:val="0"/>
              <w:trHeight w:val="301"/>
            </w:trPr>
          </w:trPrChange>
        </w:trPr>
        <w:tc>
          <w:tcPr>
            <w:tcW w:w="3456" w:type="dxa"/>
            <w:tcBorders>
              <w:top w:val="nil"/>
              <w:left w:val="nil"/>
              <w:bottom w:val="nil"/>
              <w:right w:val="nil"/>
            </w:tcBorders>
            <w:shd w:val="clear" w:color="auto" w:fill="auto"/>
            <w:noWrap/>
            <w:vAlign w:val="bottom"/>
            <w:hideMark/>
            <w:tcPrChange w:id="4615" w:author="Michael Flynn" w:date="2024-01-08T13:27:00Z">
              <w:tcPr>
                <w:tcW w:w="2880" w:type="dxa"/>
                <w:gridSpan w:val="7"/>
                <w:tcBorders>
                  <w:top w:val="nil"/>
                  <w:left w:val="nil"/>
                  <w:bottom w:val="nil"/>
                  <w:right w:val="nil"/>
                </w:tcBorders>
                <w:shd w:val="clear" w:color="auto" w:fill="auto"/>
                <w:noWrap/>
                <w:vAlign w:val="bottom"/>
                <w:hideMark/>
              </w:tcPr>
            </w:tcPrChange>
          </w:tcPr>
          <w:p w14:paraId="2AE9EED1" w14:textId="77777777" w:rsidR="00093B8E" w:rsidRPr="00BE7064" w:rsidRDefault="00093B8E">
            <w:pPr>
              <w:spacing w:after="0" w:line="240" w:lineRule="auto"/>
              <w:contextualSpacing/>
              <w:jc w:val="both"/>
              <w:rPr>
                <w:ins w:id="4616" w:author="Michael Allen" w:date="2023-12-28T09:45:00Z"/>
                <w:rFonts w:ascii="Calibri" w:eastAsia="Times New Roman" w:hAnsi="Calibri" w:cs="Calibri"/>
                <w:color w:val="000000"/>
                <w:kern w:val="0"/>
                <w:sz w:val="16"/>
                <w:szCs w:val="16"/>
                <w14:ligatures w14:val="none"/>
                <w:rPrChange w:id="4617" w:author="Michael Flynn" w:date="2024-01-08T12:54:00Z">
                  <w:rPr>
                    <w:ins w:id="4618" w:author="Michael Allen" w:date="2023-12-28T09:45:00Z"/>
                    <w:rFonts w:ascii="Calibri" w:eastAsia="Times New Roman" w:hAnsi="Calibri" w:cs="Calibri"/>
                    <w:color w:val="000000"/>
                    <w:kern w:val="0"/>
                    <w:sz w:val="22"/>
                    <w:szCs w:val="22"/>
                    <w14:ligatures w14:val="none"/>
                  </w:rPr>
                </w:rPrChange>
              </w:rPr>
              <w:pPrChange w:id="4619" w:author="Brian Blankenship" w:date="2024-01-08T18:01:00Z">
                <w:pPr>
                  <w:spacing w:after="0" w:line="240" w:lineRule="auto"/>
                </w:pPr>
              </w:pPrChange>
            </w:pPr>
            <w:ins w:id="4620" w:author="Michael Allen" w:date="2023-12-28T09:45:00Z">
              <w:r w:rsidRPr="00BE7064">
                <w:rPr>
                  <w:rFonts w:ascii="Calibri" w:eastAsia="Times New Roman" w:hAnsi="Calibri" w:cs="Calibri"/>
                  <w:color w:val="000000"/>
                  <w:kern w:val="0"/>
                  <w:sz w:val="16"/>
                  <w:szCs w:val="16"/>
                  <w14:ligatures w14:val="none"/>
                  <w:rPrChange w:id="4621" w:author="Michael Flynn" w:date="2024-01-08T12:54:00Z">
                    <w:rPr>
                      <w:rFonts w:ascii="Calibri" w:eastAsia="Times New Roman" w:hAnsi="Calibri" w:cs="Calibri"/>
                      <w:color w:val="000000"/>
                      <w:kern w:val="0"/>
                      <w:sz w:val="22"/>
                      <w:szCs w:val="22"/>
                      <w14:ligatures w14:val="none"/>
                    </w:rPr>
                  </w:rPrChange>
                </w:rPr>
                <w:t>Target popular media outlet</w:t>
              </w:r>
            </w:ins>
          </w:p>
        </w:tc>
        <w:tc>
          <w:tcPr>
            <w:tcW w:w="1008" w:type="dxa"/>
            <w:tcBorders>
              <w:top w:val="nil"/>
              <w:left w:val="single" w:sz="4" w:space="0" w:color="auto"/>
              <w:bottom w:val="nil"/>
              <w:right w:val="nil"/>
            </w:tcBorders>
            <w:shd w:val="clear" w:color="auto" w:fill="auto"/>
            <w:noWrap/>
            <w:vAlign w:val="bottom"/>
            <w:hideMark/>
            <w:tcPrChange w:id="4622"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6B7B9B65" w14:textId="77777777" w:rsidR="00093B8E" w:rsidRPr="00BE7064" w:rsidRDefault="00093B8E">
            <w:pPr>
              <w:spacing w:after="0" w:line="240" w:lineRule="auto"/>
              <w:contextualSpacing/>
              <w:jc w:val="both"/>
              <w:rPr>
                <w:ins w:id="4623" w:author="Michael Allen" w:date="2023-12-28T09:45:00Z"/>
                <w:rFonts w:ascii="Calibri" w:eastAsia="Times New Roman" w:hAnsi="Calibri" w:cs="Calibri"/>
                <w:color w:val="000000"/>
                <w:kern w:val="0"/>
                <w:sz w:val="16"/>
                <w:szCs w:val="16"/>
                <w14:ligatures w14:val="none"/>
                <w:rPrChange w:id="4624" w:author="Michael Flynn" w:date="2024-01-08T12:54:00Z">
                  <w:rPr>
                    <w:ins w:id="4625" w:author="Michael Allen" w:date="2023-12-28T09:45:00Z"/>
                    <w:rFonts w:ascii="Calibri" w:eastAsia="Times New Roman" w:hAnsi="Calibri" w:cs="Calibri"/>
                    <w:color w:val="000000"/>
                    <w:kern w:val="0"/>
                    <w:sz w:val="22"/>
                    <w:szCs w:val="22"/>
                    <w14:ligatures w14:val="none"/>
                  </w:rPr>
                </w:rPrChange>
              </w:rPr>
              <w:pPrChange w:id="4626" w:author="Brian Blankenship" w:date="2024-01-08T18:01:00Z">
                <w:pPr>
                  <w:spacing w:after="0" w:line="240" w:lineRule="auto"/>
                </w:pPr>
              </w:pPrChange>
            </w:pPr>
            <w:ins w:id="4627" w:author="Michael Allen" w:date="2023-12-28T09:45:00Z">
              <w:r w:rsidRPr="00BE7064">
                <w:rPr>
                  <w:rFonts w:ascii="Calibri" w:eastAsia="Times New Roman" w:hAnsi="Calibri" w:cs="Calibri"/>
                  <w:color w:val="000000"/>
                  <w:kern w:val="0"/>
                  <w:sz w:val="16"/>
                  <w:szCs w:val="16"/>
                  <w14:ligatures w14:val="none"/>
                  <w:rPrChange w:id="462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nil"/>
              <w:right w:val="nil"/>
            </w:tcBorders>
            <w:shd w:val="clear" w:color="auto" w:fill="auto"/>
            <w:noWrap/>
            <w:vAlign w:val="bottom"/>
            <w:hideMark/>
            <w:tcPrChange w:id="4629" w:author="Michael Flynn" w:date="2024-01-08T13:27:00Z">
              <w:tcPr>
                <w:tcW w:w="1008" w:type="dxa"/>
                <w:gridSpan w:val="4"/>
                <w:tcBorders>
                  <w:top w:val="nil"/>
                  <w:left w:val="single" w:sz="4" w:space="0" w:color="auto"/>
                  <w:bottom w:val="nil"/>
                  <w:right w:val="nil"/>
                </w:tcBorders>
                <w:shd w:val="clear" w:color="auto" w:fill="auto"/>
                <w:noWrap/>
                <w:vAlign w:val="bottom"/>
                <w:hideMark/>
              </w:tcPr>
            </w:tcPrChange>
          </w:tcPr>
          <w:p w14:paraId="000558DF" w14:textId="77777777" w:rsidR="00093B8E" w:rsidRPr="00BE7064" w:rsidRDefault="00093B8E">
            <w:pPr>
              <w:spacing w:after="0" w:line="240" w:lineRule="auto"/>
              <w:contextualSpacing/>
              <w:jc w:val="both"/>
              <w:rPr>
                <w:ins w:id="4630" w:author="Michael Allen" w:date="2023-12-28T09:45:00Z"/>
                <w:rFonts w:ascii="Calibri" w:eastAsia="Times New Roman" w:hAnsi="Calibri" w:cs="Calibri"/>
                <w:color w:val="000000"/>
                <w:kern w:val="0"/>
                <w:sz w:val="16"/>
                <w:szCs w:val="16"/>
                <w14:ligatures w14:val="none"/>
                <w:rPrChange w:id="4631" w:author="Michael Flynn" w:date="2024-01-08T12:54:00Z">
                  <w:rPr>
                    <w:ins w:id="4632" w:author="Michael Allen" w:date="2023-12-28T09:45:00Z"/>
                    <w:rFonts w:ascii="Calibri" w:eastAsia="Times New Roman" w:hAnsi="Calibri" w:cs="Calibri"/>
                    <w:color w:val="000000"/>
                    <w:kern w:val="0"/>
                    <w:sz w:val="22"/>
                    <w:szCs w:val="22"/>
                    <w14:ligatures w14:val="none"/>
                  </w:rPr>
                </w:rPrChange>
              </w:rPr>
              <w:pPrChange w:id="4633" w:author="Brian Blankenship" w:date="2024-01-08T18:01:00Z">
                <w:pPr>
                  <w:spacing w:after="0" w:line="240" w:lineRule="auto"/>
                </w:pPr>
              </w:pPrChange>
            </w:pPr>
            <w:ins w:id="4634" w:author="Michael Allen" w:date="2023-12-28T09:45:00Z">
              <w:r w:rsidRPr="00BE7064">
                <w:rPr>
                  <w:rFonts w:ascii="Calibri" w:eastAsia="Times New Roman" w:hAnsi="Calibri" w:cs="Calibri"/>
                  <w:color w:val="000000"/>
                  <w:kern w:val="0"/>
                  <w:sz w:val="16"/>
                  <w:szCs w:val="16"/>
                  <w14:ligatures w14:val="none"/>
                  <w:rPrChange w:id="4635"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nil"/>
              <w:right w:val="nil"/>
            </w:tcBorders>
            <w:shd w:val="clear" w:color="auto" w:fill="auto"/>
            <w:noWrap/>
            <w:vAlign w:val="bottom"/>
            <w:hideMark/>
            <w:tcPrChange w:id="4636" w:author="Michael Flynn" w:date="2024-01-08T13:27:00Z">
              <w:tcPr>
                <w:tcW w:w="1008" w:type="dxa"/>
                <w:gridSpan w:val="6"/>
                <w:tcBorders>
                  <w:top w:val="nil"/>
                  <w:left w:val="nil"/>
                  <w:bottom w:val="nil"/>
                  <w:right w:val="nil"/>
                </w:tcBorders>
                <w:shd w:val="clear" w:color="auto" w:fill="auto"/>
                <w:noWrap/>
                <w:vAlign w:val="bottom"/>
                <w:hideMark/>
              </w:tcPr>
            </w:tcPrChange>
          </w:tcPr>
          <w:p w14:paraId="682F1B22" w14:textId="77777777" w:rsidR="00093B8E" w:rsidRPr="00BE7064" w:rsidRDefault="00093B8E">
            <w:pPr>
              <w:spacing w:after="0" w:line="240" w:lineRule="auto"/>
              <w:contextualSpacing/>
              <w:jc w:val="both"/>
              <w:rPr>
                <w:ins w:id="4637" w:author="Michael Allen" w:date="2023-12-28T09:45:00Z"/>
                <w:rFonts w:ascii="Calibri" w:eastAsia="Times New Roman" w:hAnsi="Calibri" w:cs="Calibri"/>
                <w:color w:val="000000"/>
                <w:kern w:val="0"/>
                <w:sz w:val="16"/>
                <w:szCs w:val="16"/>
                <w14:ligatures w14:val="none"/>
                <w:rPrChange w:id="4638" w:author="Michael Flynn" w:date="2024-01-08T12:54:00Z">
                  <w:rPr>
                    <w:ins w:id="4639" w:author="Michael Allen" w:date="2023-12-28T09:45:00Z"/>
                    <w:rFonts w:ascii="Calibri" w:eastAsia="Times New Roman" w:hAnsi="Calibri" w:cs="Calibri"/>
                    <w:color w:val="000000"/>
                    <w:kern w:val="0"/>
                    <w:sz w:val="22"/>
                    <w:szCs w:val="22"/>
                    <w14:ligatures w14:val="none"/>
                  </w:rPr>
                </w:rPrChange>
              </w:rPr>
              <w:pPrChange w:id="4640"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hideMark/>
            <w:tcPrChange w:id="4641" w:author="Michael Flynn" w:date="2024-01-08T13:27:00Z">
              <w:tcPr>
                <w:tcW w:w="1008" w:type="dxa"/>
                <w:gridSpan w:val="5"/>
                <w:tcBorders>
                  <w:top w:val="nil"/>
                  <w:left w:val="nil"/>
                  <w:bottom w:val="nil"/>
                  <w:right w:val="nil"/>
                </w:tcBorders>
                <w:shd w:val="clear" w:color="auto" w:fill="auto"/>
                <w:noWrap/>
                <w:vAlign w:val="bottom"/>
                <w:hideMark/>
              </w:tcPr>
            </w:tcPrChange>
          </w:tcPr>
          <w:p w14:paraId="7230C310" w14:textId="77777777" w:rsidR="00093B8E" w:rsidRPr="00BE7064" w:rsidRDefault="00093B8E">
            <w:pPr>
              <w:spacing w:after="0" w:line="240" w:lineRule="auto"/>
              <w:contextualSpacing/>
              <w:jc w:val="both"/>
              <w:rPr>
                <w:ins w:id="4642" w:author="Michael Allen" w:date="2023-12-28T09:45:00Z"/>
                <w:rFonts w:eastAsia="Times New Roman"/>
                <w:kern w:val="0"/>
                <w:sz w:val="16"/>
                <w:szCs w:val="16"/>
                <w14:ligatures w14:val="none"/>
                <w:rPrChange w:id="4643" w:author="Michael Flynn" w:date="2024-01-08T12:54:00Z">
                  <w:rPr>
                    <w:ins w:id="4644" w:author="Michael Allen" w:date="2023-12-28T09:45:00Z"/>
                    <w:rFonts w:eastAsia="Times New Roman"/>
                    <w:kern w:val="0"/>
                    <w:sz w:val="20"/>
                    <w:szCs w:val="20"/>
                    <w14:ligatures w14:val="none"/>
                  </w:rPr>
                </w:rPrChange>
              </w:rPr>
              <w:pPrChange w:id="4645"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hideMark/>
            <w:tcPrChange w:id="4646" w:author="Michael Flynn" w:date="2024-01-08T13:27:00Z">
              <w:tcPr>
                <w:tcW w:w="1008" w:type="dxa"/>
                <w:gridSpan w:val="2"/>
                <w:tcBorders>
                  <w:top w:val="nil"/>
                  <w:left w:val="nil"/>
                  <w:bottom w:val="nil"/>
                  <w:right w:val="single" w:sz="4" w:space="0" w:color="auto"/>
                </w:tcBorders>
                <w:shd w:val="clear" w:color="000000" w:fill="8EA9DB"/>
                <w:noWrap/>
                <w:vAlign w:val="bottom"/>
                <w:hideMark/>
              </w:tcPr>
            </w:tcPrChange>
          </w:tcPr>
          <w:p w14:paraId="53B8311A" w14:textId="77777777" w:rsidR="00093B8E" w:rsidRPr="00BE7064" w:rsidRDefault="00093B8E">
            <w:pPr>
              <w:spacing w:after="0" w:line="240" w:lineRule="auto"/>
              <w:contextualSpacing/>
              <w:jc w:val="both"/>
              <w:rPr>
                <w:ins w:id="4647" w:author="Michael Allen" w:date="2023-12-28T09:45:00Z"/>
                <w:rFonts w:ascii="Calibri" w:eastAsia="Times New Roman" w:hAnsi="Calibri" w:cs="Calibri"/>
                <w:color w:val="000000"/>
                <w:kern w:val="0"/>
                <w:sz w:val="16"/>
                <w:szCs w:val="16"/>
                <w14:ligatures w14:val="none"/>
                <w:rPrChange w:id="4648" w:author="Michael Flynn" w:date="2024-01-08T12:54:00Z">
                  <w:rPr>
                    <w:ins w:id="4649" w:author="Michael Allen" w:date="2023-12-28T09:45:00Z"/>
                    <w:rFonts w:ascii="Calibri" w:eastAsia="Times New Roman" w:hAnsi="Calibri" w:cs="Calibri"/>
                    <w:color w:val="000000"/>
                    <w:kern w:val="0"/>
                    <w:sz w:val="22"/>
                    <w:szCs w:val="22"/>
                    <w14:ligatures w14:val="none"/>
                  </w:rPr>
                </w:rPrChange>
              </w:rPr>
              <w:pPrChange w:id="4650" w:author="Brian Blankenship" w:date="2024-01-08T18:01:00Z">
                <w:pPr>
                  <w:spacing w:after="0" w:line="240" w:lineRule="auto"/>
                </w:pPr>
              </w:pPrChange>
            </w:pPr>
            <w:ins w:id="4651" w:author="Michael Allen" w:date="2023-12-28T09:45:00Z">
              <w:r w:rsidRPr="00BE7064">
                <w:rPr>
                  <w:rFonts w:ascii="Calibri" w:eastAsia="Times New Roman" w:hAnsi="Calibri" w:cs="Calibri"/>
                  <w:color w:val="000000"/>
                  <w:kern w:val="0"/>
                  <w:sz w:val="16"/>
                  <w:szCs w:val="16"/>
                  <w14:ligatures w14:val="none"/>
                  <w:rPrChange w:id="4652" w:author="Michael Flynn" w:date="2024-01-08T12:54:00Z">
                    <w:rPr>
                      <w:rFonts w:ascii="Calibri" w:eastAsia="Times New Roman" w:hAnsi="Calibri" w:cs="Calibri"/>
                      <w:color w:val="000000"/>
                      <w:kern w:val="0"/>
                      <w:sz w:val="22"/>
                      <w:szCs w:val="22"/>
                      <w14:ligatures w14:val="none"/>
                    </w:rPr>
                  </w:rPrChange>
                </w:rPr>
                <w:t> </w:t>
              </w:r>
            </w:ins>
          </w:p>
        </w:tc>
      </w:tr>
      <w:tr w:rsidR="00B96DF1" w:rsidRPr="00BE7064" w14:paraId="4B7A3FD0" w14:textId="77777777" w:rsidTr="00EB3877">
        <w:tblPrEx>
          <w:tblPrExChange w:id="4653" w:author="Michael Flynn" w:date="2024-01-08T13:27:00Z">
            <w:tblPrEx>
              <w:tblW w:w="0" w:type="auto"/>
              <w:jc w:val="center"/>
            </w:tblPrEx>
          </w:tblPrExChange>
        </w:tblPrEx>
        <w:trPr>
          <w:trHeight w:hRule="exact" w:val="173"/>
          <w:jc w:val="center"/>
          <w:ins w:id="4654" w:author="Michael Allen" w:date="2024-01-07T20:06:00Z"/>
          <w:trPrChange w:id="4655" w:author="Michael Flynn" w:date="2024-01-08T13:27:00Z">
            <w:trPr>
              <w:gridAfter w:val="0"/>
              <w:trHeight w:val="301"/>
              <w:jc w:val="center"/>
            </w:trPr>
          </w:trPrChange>
        </w:trPr>
        <w:tc>
          <w:tcPr>
            <w:tcW w:w="3456" w:type="dxa"/>
            <w:tcBorders>
              <w:top w:val="nil"/>
              <w:left w:val="nil"/>
              <w:bottom w:val="nil"/>
              <w:right w:val="nil"/>
            </w:tcBorders>
            <w:shd w:val="clear" w:color="auto" w:fill="auto"/>
            <w:noWrap/>
            <w:vAlign w:val="bottom"/>
            <w:tcPrChange w:id="4656" w:author="Michael Flynn" w:date="2024-01-08T13:27:00Z">
              <w:tcPr>
                <w:tcW w:w="3456" w:type="dxa"/>
                <w:gridSpan w:val="6"/>
                <w:tcBorders>
                  <w:top w:val="nil"/>
                  <w:left w:val="nil"/>
                  <w:bottom w:val="nil"/>
                  <w:right w:val="nil"/>
                </w:tcBorders>
                <w:shd w:val="clear" w:color="auto" w:fill="auto"/>
                <w:noWrap/>
                <w:vAlign w:val="bottom"/>
              </w:tcPr>
            </w:tcPrChange>
          </w:tcPr>
          <w:p w14:paraId="7D35E032" w14:textId="6156B8B4" w:rsidR="00B96DF1" w:rsidRPr="00BE7064" w:rsidRDefault="00B96DF1">
            <w:pPr>
              <w:spacing w:after="0" w:line="240" w:lineRule="auto"/>
              <w:contextualSpacing/>
              <w:jc w:val="both"/>
              <w:rPr>
                <w:ins w:id="4657" w:author="Michael Allen" w:date="2024-01-07T20:06:00Z"/>
                <w:rFonts w:ascii="Calibri" w:eastAsia="Times New Roman" w:hAnsi="Calibri" w:cs="Calibri"/>
                <w:color w:val="000000"/>
                <w:kern w:val="0"/>
                <w:sz w:val="16"/>
                <w:szCs w:val="16"/>
                <w14:ligatures w14:val="none"/>
                <w:rPrChange w:id="4658" w:author="Michael Flynn" w:date="2024-01-08T12:54:00Z">
                  <w:rPr>
                    <w:ins w:id="4659" w:author="Michael Allen" w:date="2024-01-07T20:06:00Z"/>
                    <w:rFonts w:ascii="Calibri" w:eastAsia="Times New Roman" w:hAnsi="Calibri" w:cs="Calibri"/>
                    <w:color w:val="000000"/>
                    <w:kern w:val="0"/>
                    <w:sz w:val="18"/>
                    <w:szCs w:val="18"/>
                    <w14:ligatures w14:val="none"/>
                  </w:rPr>
                </w:rPrChange>
              </w:rPr>
              <w:pPrChange w:id="4660" w:author="Brian Blankenship" w:date="2024-01-08T18:01:00Z">
                <w:pPr>
                  <w:spacing w:after="0" w:line="240" w:lineRule="auto"/>
                </w:pPr>
              </w:pPrChange>
            </w:pPr>
            <w:ins w:id="4661" w:author="Michael Allen" w:date="2024-01-07T20:06:00Z">
              <w:r w:rsidRPr="00BE7064">
                <w:rPr>
                  <w:rFonts w:ascii="Calibri" w:eastAsia="Times New Roman" w:hAnsi="Calibri" w:cs="Calibri"/>
                  <w:color w:val="000000"/>
                  <w:kern w:val="0"/>
                  <w:sz w:val="16"/>
                  <w:szCs w:val="16"/>
                  <w14:ligatures w14:val="none"/>
                  <w:rPrChange w:id="4662" w:author="Michael Flynn" w:date="2024-01-08T12:54:00Z">
                    <w:rPr>
                      <w:rFonts w:ascii="Calibri" w:eastAsia="Times New Roman" w:hAnsi="Calibri" w:cs="Calibri"/>
                      <w:color w:val="000000"/>
                      <w:kern w:val="0"/>
                      <w:sz w:val="18"/>
                      <w:szCs w:val="18"/>
                      <w14:ligatures w14:val="none"/>
                    </w:rPr>
                  </w:rPrChange>
                </w:rPr>
                <w:t>Host workshops at Miami</w:t>
              </w:r>
            </w:ins>
          </w:p>
        </w:tc>
        <w:tc>
          <w:tcPr>
            <w:tcW w:w="1008" w:type="dxa"/>
            <w:tcBorders>
              <w:top w:val="nil"/>
              <w:left w:val="single" w:sz="4" w:space="0" w:color="auto"/>
              <w:bottom w:val="nil"/>
              <w:right w:val="nil"/>
            </w:tcBorders>
            <w:shd w:val="clear" w:color="auto" w:fill="auto"/>
            <w:noWrap/>
            <w:vAlign w:val="bottom"/>
            <w:tcPrChange w:id="4663" w:author="Michael Flynn" w:date="2024-01-08T13:27:00Z">
              <w:tcPr>
                <w:tcW w:w="1008" w:type="dxa"/>
                <w:gridSpan w:val="4"/>
                <w:tcBorders>
                  <w:top w:val="nil"/>
                  <w:left w:val="single" w:sz="4" w:space="0" w:color="auto"/>
                  <w:bottom w:val="nil"/>
                  <w:right w:val="nil"/>
                </w:tcBorders>
                <w:shd w:val="clear" w:color="auto" w:fill="auto"/>
                <w:noWrap/>
                <w:vAlign w:val="bottom"/>
              </w:tcPr>
            </w:tcPrChange>
          </w:tcPr>
          <w:p w14:paraId="16E6DF58" w14:textId="77777777" w:rsidR="00B96DF1" w:rsidRPr="00BE7064" w:rsidRDefault="00B96DF1">
            <w:pPr>
              <w:spacing w:after="0" w:line="240" w:lineRule="auto"/>
              <w:contextualSpacing/>
              <w:jc w:val="both"/>
              <w:rPr>
                <w:ins w:id="4664" w:author="Michael Allen" w:date="2024-01-07T20:06:00Z"/>
                <w:rFonts w:ascii="Calibri" w:eastAsia="Times New Roman" w:hAnsi="Calibri" w:cs="Calibri"/>
                <w:color w:val="000000"/>
                <w:kern w:val="0"/>
                <w:sz w:val="16"/>
                <w:szCs w:val="16"/>
                <w14:ligatures w14:val="none"/>
                <w:rPrChange w:id="4665" w:author="Michael Flynn" w:date="2024-01-08T12:54:00Z">
                  <w:rPr>
                    <w:ins w:id="4666" w:author="Michael Allen" w:date="2024-01-07T20:06:00Z"/>
                    <w:rFonts w:ascii="Calibri" w:eastAsia="Times New Roman" w:hAnsi="Calibri" w:cs="Calibri"/>
                    <w:color w:val="000000"/>
                    <w:kern w:val="0"/>
                    <w:sz w:val="18"/>
                    <w:szCs w:val="18"/>
                    <w14:ligatures w14:val="none"/>
                  </w:rPr>
                </w:rPrChange>
              </w:rPr>
              <w:pPrChange w:id="4667" w:author="Brian Blankenship" w:date="2024-01-08T18:01:00Z">
                <w:pPr>
                  <w:spacing w:after="0" w:line="240" w:lineRule="auto"/>
                </w:pPr>
              </w:pPrChange>
            </w:pPr>
          </w:p>
        </w:tc>
        <w:tc>
          <w:tcPr>
            <w:tcW w:w="1008" w:type="dxa"/>
            <w:tcBorders>
              <w:top w:val="nil"/>
              <w:left w:val="single" w:sz="4" w:space="0" w:color="auto"/>
              <w:bottom w:val="nil"/>
              <w:right w:val="nil"/>
            </w:tcBorders>
            <w:shd w:val="clear" w:color="auto" w:fill="auto"/>
            <w:noWrap/>
            <w:vAlign w:val="bottom"/>
            <w:tcPrChange w:id="4668" w:author="Michael Flynn" w:date="2024-01-08T13:27:00Z">
              <w:tcPr>
                <w:tcW w:w="1008" w:type="dxa"/>
                <w:gridSpan w:val="3"/>
                <w:tcBorders>
                  <w:top w:val="nil"/>
                  <w:left w:val="single" w:sz="4" w:space="0" w:color="auto"/>
                  <w:bottom w:val="nil"/>
                  <w:right w:val="nil"/>
                </w:tcBorders>
                <w:shd w:val="clear" w:color="auto" w:fill="auto"/>
                <w:noWrap/>
                <w:vAlign w:val="bottom"/>
              </w:tcPr>
            </w:tcPrChange>
          </w:tcPr>
          <w:p w14:paraId="3212EC24" w14:textId="77777777" w:rsidR="00B96DF1" w:rsidRPr="00BE7064" w:rsidRDefault="00B96DF1">
            <w:pPr>
              <w:spacing w:after="0" w:line="240" w:lineRule="auto"/>
              <w:contextualSpacing/>
              <w:jc w:val="both"/>
              <w:rPr>
                <w:ins w:id="4669" w:author="Michael Allen" w:date="2024-01-07T20:06:00Z"/>
                <w:rFonts w:ascii="Calibri" w:eastAsia="Times New Roman" w:hAnsi="Calibri" w:cs="Calibri"/>
                <w:color w:val="000000"/>
                <w:kern w:val="0"/>
                <w:sz w:val="16"/>
                <w:szCs w:val="16"/>
                <w14:ligatures w14:val="none"/>
                <w:rPrChange w:id="4670" w:author="Michael Flynn" w:date="2024-01-08T12:54:00Z">
                  <w:rPr>
                    <w:ins w:id="4671" w:author="Michael Allen" w:date="2024-01-07T20:06:00Z"/>
                    <w:rFonts w:ascii="Calibri" w:eastAsia="Times New Roman" w:hAnsi="Calibri" w:cs="Calibri"/>
                    <w:color w:val="000000"/>
                    <w:kern w:val="0"/>
                    <w:sz w:val="18"/>
                    <w:szCs w:val="18"/>
                    <w14:ligatures w14:val="none"/>
                  </w:rPr>
                </w:rPrChange>
              </w:rPr>
              <w:pPrChange w:id="4672" w:author="Brian Blankenship" w:date="2024-01-08T18:01:00Z">
                <w:pPr>
                  <w:spacing w:after="0" w:line="240" w:lineRule="auto"/>
                </w:pPr>
              </w:pPrChange>
            </w:pPr>
          </w:p>
        </w:tc>
        <w:tc>
          <w:tcPr>
            <w:tcW w:w="1008" w:type="dxa"/>
            <w:tcBorders>
              <w:top w:val="nil"/>
              <w:left w:val="nil"/>
              <w:bottom w:val="nil"/>
              <w:right w:val="nil"/>
            </w:tcBorders>
            <w:shd w:val="clear" w:color="auto" w:fill="8EAADB" w:themeFill="accent1" w:themeFillTint="99"/>
            <w:noWrap/>
            <w:vAlign w:val="bottom"/>
            <w:tcPrChange w:id="4673" w:author="Michael Flynn" w:date="2024-01-08T13:27:00Z">
              <w:tcPr>
                <w:tcW w:w="1008" w:type="dxa"/>
                <w:gridSpan w:val="4"/>
                <w:tcBorders>
                  <w:top w:val="nil"/>
                  <w:left w:val="nil"/>
                  <w:bottom w:val="nil"/>
                  <w:right w:val="nil"/>
                </w:tcBorders>
                <w:shd w:val="clear" w:color="auto" w:fill="auto"/>
                <w:noWrap/>
                <w:vAlign w:val="bottom"/>
              </w:tcPr>
            </w:tcPrChange>
          </w:tcPr>
          <w:p w14:paraId="1AF9EB42" w14:textId="77777777" w:rsidR="00B96DF1" w:rsidRPr="00BE7064" w:rsidRDefault="00B96DF1">
            <w:pPr>
              <w:spacing w:after="0" w:line="240" w:lineRule="auto"/>
              <w:contextualSpacing/>
              <w:jc w:val="both"/>
              <w:rPr>
                <w:ins w:id="4674" w:author="Michael Allen" w:date="2024-01-07T20:06:00Z"/>
                <w:rFonts w:ascii="Calibri" w:eastAsia="Times New Roman" w:hAnsi="Calibri" w:cs="Calibri"/>
                <w:color w:val="000000"/>
                <w:kern w:val="0"/>
                <w:sz w:val="16"/>
                <w:szCs w:val="16"/>
                <w14:ligatures w14:val="none"/>
                <w:rPrChange w:id="4675" w:author="Michael Flynn" w:date="2024-01-08T12:54:00Z">
                  <w:rPr>
                    <w:ins w:id="4676" w:author="Michael Allen" w:date="2024-01-07T20:06:00Z"/>
                    <w:rFonts w:ascii="Calibri" w:eastAsia="Times New Roman" w:hAnsi="Calibri" w:cs="Calibri"/>
                    <w:color w:val="000000"/>
                    <w:kern w:val="0"/>
                    <w:sz w:val="18"/>
                    <w:szCs w:val="18"/>
                    <w14:ligatures w14:val="none"/>
                  </w:rPr>
                </w:rPrChange>
              </w:rPr>
              <w:pPrChange w:id="4677" w:author="Brian Blankenship" w:date="2024-01-08T18:01:00Z">
                <w:pPr>
                  <w:spacing w:after="0" w:line="240" w:lineRule="auto"/>
                </w:pPr>
              </w:pPrChange>
            </w:pPr>
          </w:p>
        </w:tc>
        <w:tc>
          <w:tcPr>
            <w:tcW w:w="1008" w:type="dxa"/>
            <w:tcBorders>
              <w:top w:val="nil"/>
              <w:left w:val="nil"/>
              <w:bottom w:val="nil"/>
              <w:right w:val="nil"/>
            </w:tcBorders>
            <w:shd w:val="clear" w:color="auto" w:fill="auto"/>
            <w:noWrap/>
            <w:vAlign w:val="bottom"/>
            <w:tcPrChange w:id="4678" w:author="Michael Flynn" w:date="2024-01-08T13:27:00Z">
              <w:tcPr>
                <w:tcW w:w="1008" w:type="dxa"/>
                <w:gridSpan w:val="6"/>
                <w:tcBorders>
                  <w:top w:val="nil"/>
                  <w:left w:val="nil"/>
                  <w:bottom w:val="nil"/>
                  <w:right w:val="nil"/>
                </w:tcBorders>
                <w:shd w:val="clear" w:color="auto" w:fill="auto"/>
                <w:noWrap/>
                <w:vAlign w:val="bottom"/>
              </w:tcPr>
            </w:tcPrChange>
          </w:tcPr>
          <w:p w14:paraId="00C31614" w14:textId="77777777" w:rsidR="00B96DF1" w:rsidRPr="00BE7064" w:rsidRDefault="00B96DF1">
            <w:pPr>
              <w:spacing w:after="0" w:line="240" w:lineRule="auto"/>
              <w:contextualSpacing/>
              <w:jc w:val="both"/>
              <w:rPr>
                <w:ins w:id="4679" w:author="Michael Allen" w:date="2024-01-07T20:06:00Z"/>
                <w:rFonts w:eastAsia="Times New Roman"/>
                <w:kern w:val="0"/>
                <w:sz w:val="16"/>
                <w:szCs w:val="16"/>
                <w14:ligatures w14:val="none"/>
                <w:rPrChange w:id="4680" w:author="Michael Flynn" w:date="2024-01-08T12:54:00Z">
                  <w:rPr>
                    <w:ins w:id="4681" w:author="Michael Allen" w:date="2024-01-07T20:06:00Z"/>
                    <w:rFonts w:eastAsia="Times New Roman"/>
                    <w:kern w:val="0"/>
                    <w:sz w:val="18"/>
                    <w:szCs w:val="18"/>
                    <w14:ligatures w14:val="none"/>
                  </w:rPr>
                </w:rPrChange>
              </w:rPr>
              <w:pPrChange w:id="4682" w:author="Brian Blankenship" w:date="2024-01-08T18:01:00Z">
                <w:pPr>
                  <w:spacing w:after="0" w:line="240" w:lineRule="auto"/>
                </w:pPr>
              </w:pPrChange>
            </w:pPr>
          </w:p>
        </w:tc>
        <w:tc>
          <w:tcPr>
            <w:tcW w:w="1008" w:type="dxa"/>
            <w:tcBorders>
              <w:top w:val="nil"/>
              <w:left w:val="nil"/>
              <w:bottom w:val="nil"/>
              <w:right w:val="single" w:sz="4" w:space="0" w:color="auto"/>
            </w:tcBorders>
            <w:shd w:val="clear" w:color="000000" w:fill="8EA9DB"/>
            <w:noWrap/>
            <w:vAlign w:val="bottom"/>
            <w:tcPrChange w:id="4683" w:author="Michael Flynn" w:date="2024-01-08T13:27:00Z">
              <w:tcPr>
                <w:tcW w:w="1008" w:type="dxa"/>
                <w:gridSpan w:val="5"/>
                <w:tcBorders>
                  <w:top w:val="nil"/>
                  <w:left w:val="nil"/>
                  <w:bottom w:val="nil"/>
                  <w:right w:val="single" w:sz="4" w:space="0" w:color="auto"/>
                </w:tcBorders>
                <w:shd w:val="clear" w:color="000000" w:fill="8EA9DB"/>
                <w:noWrap/>
                <w:vAlign w:val="bottom"/>
              </w:tcPr>
            </w:tcPrChange>
          </w:tcPr>
          <w:p w14:paraId="57329B3C" w14:textId="77777777" w:rsidR="00B96DF1" w:rsidRPr="00BE7064" w:rsidRDefault="00B96DF1">
            <w:pPr>
              <w:spacing w:after="0" w:line="240" w:lineRule="auto"/>
              <w:contextualSpacing/>
              <w:jc w:val="both"/>
              <w:rPr>
                <w:ins w:id="4684" w:author="Michael Allen" w:date="2024-01-07T20:06:00Z"/>
                <w:rFonts w:ascii="Calibri" w:eastAsia="Times New Roman" w:hAnsi="Calibri" w:cs="Calibri"/>
                <w:color w:val="000000"/>
                <w:kern w:val="0"/>
                <w:sz w:val="16"/>
                <w:szCs w:val="16"/>
                <w14:ligatures w14:val="none"/>
                <w:rPrChange w:id="4685" w:author="Michael Flynn" w:date="2024-01-08T12:54:00Z">
                  <w:rPr>
                    <w:ins w:id="4686" w:author="Michael Allen" w:date="2024-01-07T20:06:00Z"/>
                    <w:rFonts w:ascii="Calibri" w:eastAsia="Times New Roman" w:hAnsi="Calibri" w:cs="Calibri"/>
                    <w:color w:val="000000"/>
                    <w:kern w:val="0"/>
                    <w:sz w:val="18"/>
                    <w:szCs w:val="18"/>
                    <w14:ligatures w14:val="none"/>
                  </w:rPr>
                </w:rPrChange>
              </w:rPr>
              <w:pPrChange w:id="4687" w:author="Brian Blankenship" w:date="2024-01-08T18:01:00Z">
                <w:pPr>
                  <w:spacing w:after="0" w:line="240" w:lineRule="auto"/>
                </w:pPr>
              </w:pPrChange>
            </w:pPr>
          </w:p>
        </w:tc>
      </w:tr>
      <w:tr w:rsidR="00B96DF1" w:rsidRPr="00BE7064" w14:paraId="075C3421" w14:textId="77777777" w:rsidTr="00EB3877">
        <w:tblPrEx>
          <w:tblPrExChange w:id="4688" w:author="Michael Flynn" w:date="2024-01-08T13:27:00Z">
            <w:tblPrEx>
              <w:tblW w:w="0" w:type="auto"/>
              <w:tblInd w:w="-720" w:type="dxa"/>
            </w:tblPrEx>
          </w:tblPrExChange>
        </w:tblPrEx>
        <w:trPr>
          <w:trHeight w:hRule="exact" w:val="173"/>
          <w:jc w:val="center"/>
          <w:ins w:id="4689" w:author="Michael Allen" w:date="2023-12-28T09:45:00Z"/>
          <w:trPrChange w:id="4690" w:author="Michael Flynn" w:date="2024-01-08T13:27:00Z">
            <w:trPr>
              <w:gridAfter w:val="0"/>
              <w:trHeight w:val="301"/>
            </w:trPr>
          </w:trPrChange>
        </w:trPr>
        <w:tc>
          <w:tcPr>
            <w:tcW w:w="3456" w:type="dxa"/>
            <w:tcBorders>
              <w:top w:val="nil"/>
              <w:left w:val="nil"/>
              <w:bottom w:val="single" w:sz="4" w:space="0" w:color="auto"/>
              <w:right w:val="nil"/>
            </w:tcBorders>
            <w:shd w:val="clear" w:color="auto" w:fill="auto"/>
            <w:noWrap/>
            <w:vAlign w:val="bottom"/>
            <w:hideMark/>
            <w:tcPrChange w:id="4691" w:author="Michael Flynn" w:date="2024-01-08T13:27:00Z">
              <w:tcPr>
                <w:tcW w:w="2880" w:type="dxa"/>
                <w:gridSpan w:val="6"/>
                <w:tcBorders>
                  <w:top w:val="nil"/>
                  <w:left w:val="nil"/>
                  <w:bottom w:val="single" w:sz="4" w:space="0" w:color="auto"/>
                  <w:right w:val="nil"/>
                </w:tcBorders>
                <w:shd w:val="clear" w:color="auto" w:fill="auto"/>
                <w:noWrap/>
                <w:vAlign w:val="bottom"/>
                <w:hideMark/>
              </w:tcPr>
            </w:tcPrChange>
          </w:tcPr>
          <w:p w14:paraId="32C8A466" w14:textId="77777777" w:rsidR="00B96DF1" w:rsidRPr="00BE7064" w:rsidRDefault="00B96DF1">
            <w:pPr>
              <w:spacing w:after="0" w:line="240" w:lineRule="auto"/>
              <w:contextualSpacing/>
              <w:jc w:val="both"/>
              <w:rPr>
                <w:ins w:id="4692" w:author="Michael Allen" w:date="2023-12-28T09:45:00Z"/>
                <w:rFonts w:ascii="Calibri" w:eastAsia="Times New Roman" w:hAnsi="Calibri" w:cs="Calibri"/>
                <w:color w:val="000000"/>
                <w:kern w:val="0"/>
                <w:sz w:val="16"/>
                <w:szCs w:val="16"/>
                <w14:ligatures w14:val="none"/>
                <w:rPrChange w:id="4693" w:author="Michael Flynn" w:date="2024-01-08T12:54:00Z">
                  <w:rPr>
                    <w:ins w:id="4694" w:author="Michael Allen" w:date="2023-12-28T09:45:00Z"/>
                    <w:rFonts w:ascii="Calibri" w:eastAsia="Times New Roman" w:hAnsi="Calibri" w:cs="Calibri"/>
                    <w:color w:val="000000"/>
                    <w:kern w:val="0"/>
                    <w:sz w:val="22"/>
                    <w:szCs w:val="22"/>
                    <w14:ligatures w14:val="none"/>
                  </w:rPr>
                </w:rPrChange>
              </w:rPr>
              <w:pPrChange w:id="4695" w:author="Brian Blankenship" w:date="2024-01-08T18:01:00Z">
                <w:pPr>
                  <w:spacing w:after="0" w:line="240" w:lineRule="auto"/>
                </w:pPr>
              </w:pPrChange>
            </w:pPr>
            <w:ins w:id="4696" w:author="Michael Allen" w:date="2023-12-28T09:45:00Z">
              <w:r w:rsidRPr="00BE7064">
                <w:rPr>
                  <w:rFonts w:ascii="Calibri" w:eastAsia="Times New Roman" w:hAnsi="Calibri" w:cs="Calibri"/>
                  <w:color w:val="000000"/>
                  <w:kern w:val="0"/>
                  <w:sz w:val="16"/>
                  <w:szCs w:val="16"/>
                  <w14:ligatures w14:val="none"/>
                  <w:rPrChange w:id="4697" w:author="Michael Flynn" w:date="2024-01-08T12:54:00Z">
                    <w:rPr>
                      <w:rFonts w:ascii="Calibri" w:eastAsia="Times New Roman" w:hAnsi="Calibri" w:cs="Calibri"/>
                      <w:color w:val="000000"/>
                      <w:kern w:val="0"/>
                      <w:sz w:val="22"/>
                      <w:szCs w:val="22"/>
                      <w14:ligatures w14:val="none"/>
                    </w:rPr>
                  </w:rPrChange>
                </w:rPr>
                <w:t>Publish survey data</w:t>
              </w:r>
            </w:ins>
          </w:p>
        </w:tc>
        <w:tc>
          <w:tcPr>
            <w:tcW w:w="1008" w:type="dxa"/>
            <w:tcBorders>
              <w:top w:val="nil"/>
              <w:left w:val="single" w:sz="4" w:space="0" w:color="auto"/>
              <w:bottom w:val="single" w:sz="4" w:space="0" w:color="auto"/>
              <w:right w:val="nil"/>
            </w:tcBorders>
            <w:shd w:val="clear" w:color="auto" w:fill="auto"/>
            <w:noWrap/>
            <w:vAlign w:val="bottom"/>
            <w:hideMark/>
            <w:tcPrChange w:id="4698" w:author="Michael Flynn" w:date="2024-01-08T13:27:00Z">
              <w:tcPr>
                <w:tcW w:w="1152" w:type="dxa"/>
                <w:gridSpan w:val="5"/>
                <w:tcBorders>
                  <w:top w:val="nil"/>
                  <w:left w:val="single" w:sz="4" w:space="0" w:color="auto"/>
                  <w:bottom w:val="single" w:sz="4" w:space="0" w:color="auto"/>
                  <w:right w:val="nil"/>
                </w:tcBorders>
                <w:shd w:val="clear" w:color="auto" w:fill="auto"/>
                <w:noWrap/>
                <w:vAlign w:val="bottom"/>
                <w:hideMark/>
              </w:tcPr>
            </w:tcPrChange>
          </w:tcPr>
          <w:p w14:paraId="5657BC70" w14:textId="77777777" w:rsidR="00B96DF1" w:rsidRPr="00BE7064" w:rsidRDefault="00B96DF1">
            <w:pPr>
              <w:spacing w:after="0" w:line="240" w:lineRule="auto"/>
              <w:contextualSpacing/>
              <w:jc w:val="both"/>
              <w:rPr>
                <w:ins w:id="4699" w:author="Michael Allen" w:date="2023-12-28T09:45:00Z"/>
                <w:rFonts w:ascii="Calibri" w:eastAsia="Times New Roman" w:hAnsi="Calibri" w:cs="Calibri"/>
                <w:color w:val="000000"/>
                <w:kern w:val="0"/>
                <w:sz w:val="16"/>
                <w:szCs w:val="16"/>
                <w14:ligatures w14:val="none"/>
                <w:rPrChange w:id="4700" w:author="Michael Flynn" w:date="2024-01-08T12:54:00Z">
                  <w:rPr>
                    <w:ins w:id="4701" w:author="Michael Allen" w:date="2023-12-28T09:45:00Z"/>
                    <w:rFonts w:ascii="Calibri" w:eastAsia="Times New Roman" w:hAnsi="Calibri" w:cs="Calibri"/>
                    <w:color w:val="000000"/>
                    <w:kern w:val="0"/>
                    <w:sz w:val="22"/>
                    <w:szCs w:val="22"/>
                    <w14:ligatures w14:val="none"/>
                  </w:rPr>
                </w:rPrChange>
              </w:rPr>
              <w:pPrChange w:id="4702" w:author="Brian Blankenship" w:date="2024-01-08T18:01:00Z">
                <w:pPr>
                  <w:spacing w:after="0" w:line="240" w:lineRule="auto"/>
                </w:pPr>
              </w:pPrChange>
            </w:pPr>
            <w:ins w:id="4703" w:author="Michael Allen" w:date="2023-12-28T09:45:00Z">
              <w:r w:rsidRPr="00BE7064">
                <w:rPr>
                  <w:rFonts w:ascii="Calibri" w:eastAsia="Times New Roman" w:hAnsi="Calibri" w:cs="Calibri"/>
                  <w:color w:val="000000"/>
                  <w:kern w:val="0"/>
                  <w:sz w:val="16"/>
                  <w:szCs w:val="16"/>
                  <w14:ligatures w14:val="none"/>
                  <w:rPrChange w:id="4704"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single" w:sz="4" w:space="0" w:color="auto"/>
              <w:bottom w:val="single" w:sz="4" w:space="0" w:color="auto"/>
              <w:right w:val="nil"/>
            </w:tcBorders>
            <w:shd w:val="clear" w:color="auto" w:fill="auto"/>
            <w:noWrap/>
            <w:vAlign w:val="bottom"/>
            <w:hideMark/>
            <w:tcPrChange w:id="4705" w:author="Michael Flynn" w:date="2024-01-08T13:27:00Z">
              <w:tcPr>
                <w:tcW w:w="1152" w:type="dxa"/>
                <w:gridSpan w:val="4"/>
                <w:tcBorders>
                  <w:top w:val="nil"/>
                  <w:left w:val="single" w:sz="4" w:space="0" w:color="auto"/>
                  <w:bottom w:val="single" w:sz="4" w:space="0" w:color="auto"/>
                  <w:right w:val="nil"/>
                </w:tcBorders>
                <w:shd w:val="clear" w:color="auto" w:fill="auto"/>
                <w:noWrap/>
                <w:vAlign w:val="bottom"/>
                <w:hideMark/>
              </w:tcPr>
            </w:tcPrChange>
          </w:tcPr>
          <w:p w14:paraId="7EE4F74A" w14:textId="77777777" w:rsidR="00B96DF1" w:rsidRPr="00BE7064" w:rsidRDefault="00B96DF1">
            <w:pPr>
              <w:spacing w:after="0" w:line="240" w:lineRule="auto"/>
              <w:contextualSpacing/>
              <w:jc w:val="both"/>
              <w:rPr>
                <w:ins w:id="4706" w:author="Michael Allen" w:date="2023-12-28T09:45:00Z"/>
                <w:rFonts w:ascii="Calibri" w:eastAsia="Times New Roman" w:hAnsi="Calibri" w:cs="Calibri"/>
                <w:color w:val="000000"/>
                <w:kern w:val="0"/>
                <w:sz w:val="16"/>
                <w:szCs w:val="16"/>
                <w14:ligatures w14:val="none"/>
                <w:rPrChange w:id="4707" w:author="Michael Flynn" w:date="2024-01-08T12:54:00Z">
                  <w:rPr>
                    <w:ins w:id="4708" w:author="Michael Allen" w:date="2023-12-28T09:45:00Z"/>
                    <w:rFonts w:ascii="Calibri" w:eastAsia="Times New Roman" w:hAnsi="Calibri" w:cs="Calibri"/>
                    <w:color w:val="000000"/>
                    <w:kern w:val="0"/>
                    <w:sz w:val="22"/>
                    <w:szCs w:val="22"/>
                    <w14:ligatures w14:val="none"/>
                  </w:rPr>
                </w:rPrChange>
              </w:rPr>
              <w:pPrChange w:id="4709" w:author="Brian Blankenship" w:date="2024-01-08T18:01:00Z">
                <w:pPr>
                  <w:spacing w:after="0" w:line="240" w:lineRule="auto"/>
                </w:pPr>
              </w:pPrChange>
            </w:pPr>
            <w:ins w:id="4710" w:author="Michael Allen" w:date="2023-12-28T09:45:00Z">
              <w:r w:rsidRPr="00BE7064">
                <w:rPr>
                  <w:rFonts w:ascii="Calibri" w:eastAsia="Times New Roman" w:hAnsi="Calibri" w:cs="Calibri"/>
                  <w:color w:val="000000"/>
                  <w:kern w:val="0"/>
                  <w:sz w:val="16"/>
                  <w:szCs w:val="16"/>
                  <w14:ligatures w14:val="none"/>
                  <w:rPrChange w:id="4711"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nil"/>
            </w:tcBorders>
            <w:shd w:val="clear" w:color="000000" w:fill="8EA9DB"/>
            <w:noWrap/>
            <w:vAlign w:val="bottom"/>
            <w:hideMark/>
            <w:tcPrChange w:id="4712" w:author="Michael Flynn" w:date="2024-01-08T13:27:00Z">
              <w:tcPr>
                <w:tcW w:w="1152" w:type="dxa"/>
                <w:gridSpan w:val="6"/>
                <w:tcBorders>
                  <w:top w:val="nil"/>
                  <w:left w:val="nil"/>
                  <w:bottom w:val="single" w:sz="4" w:space="0" w:color="auto"/>
                  <w:right w:val="nil"/>
                </w:tcBorders>
                <w:shd w:val="clear" w:color="000000" w:fill="8EA9DB"/>
                <w:noWrap/>
                <w:vAlign w:val="bottom"/>
                <w:hideMark/>
              </w:tcPr>
            </w:tcPrChange>
          </w:tcPr>
          <w:p w14:paraId="30EFD396" w14:textId="77777777" w:rsidR="00B96DF1" w:rsidRPr="00BE7064" w:rsidRDefault="00B96DF1">
            <w:pPr>
              <w:spacing w:after="0" w:line="240" w:lineRule="auto"/>
              <w:contextualSpacing/>
              <w:jc w:val="both"/>
              <w:rPr>
                <w:ins w:id="4713" w:author="Michael Allen" w:date="2023-12-28T09:45:00Z"/>
                <w:rFonts w:ascii="Calibri" w:eastAsia="Times New Roman" w:hAnsi="Calibri" w:cs="Calibri"/>
                <w:color w:val="000000"/>
                <w:kern w:val="0"/>
                <w:sz w:val="16"/>
                <w:szCs w:val="16"/>
                <w14:ligatures w14:val="none"/>
                <w:rPrChange w:id="4714" w:author="Michael Flynn" w:date="2024-01-08T12:54:00Z">
                  <w:rPr>
                    <w:ins w:id="4715" w:author="Michael Allen" w:date="2023-12-28T09:45:00Z"/>
                    <w:rFonts w:ascii="Calibri" w:eastAsia="Times New Roman" w:hAnsi="Calibri" w:cs="Calibri"/>
                    <w:color w:val="000000"/>
                    <w:kern w:val="0"/>
                    <w:sz w:val="22"/>
                    <w:szCs w:val="22"/>
                    <w14:ligatures w14:val="none"/>
                  </w:rPr>
                </w:rPrChange>
              </w:rPr>
              <w:pPrChange w:id="4716" w:author="Brian Blankenship" w:date="2024-01-08T18:01:00Z">
                <w:pPr>
                  <w:spacing w:after="0" w:line="240" w:lineRule="auto"/>
                </w:pPr>
              </w:pPrChange>
            </w:pPr>
            <w:ins w:id="4717" w:author="Michael Allen" w:date="2023-12-28T09:45:00Z">
              <w:r w:rsidRPr="00BE7064">
                <w:rPr>
                  <w:rFonts w:ascii="Calibri" w:eastAsia="Times New Roman" w:hAnsi="Calibri" w:cs="Calibri"/>
                  <w:color w:val="000000"/>
                  <w:kern w:val="0"/>
                  <w:sz w:val="16"/>
                  <w:szCs w:val="16"/>
                  <w14:ligatures w14:val="none"/>
                  <w:rPrChange w:id="4718"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nil"/>
            </w:tcBorders>
            <w:shd w:val="clear" w:color="000000" w:fill="8EA9DB"/>
            <w:noWrap/>
            <w:vAlign w:val="bottom"/>
            <w:hideMark/>
            <w:tcPrChange w:id="4719" w:author="Michael Flynn" w:date="2024-01-08T13:27:00Z">
              <w:tcPr>
                <w:tcW w:w="1152" w:type="dxa"/>
                <w:gridSpan w:val="5"/>
                <w:tcBorders>
                  <w:top w:val="nil"/>
                  <w:left w:val="nil"/>
                  <w:bottom w:val="single" w:sz="4" w:space="0" w:color="auto"/>
                  <w:right w:val="nil"/>
                </w:tcBorders>
                <w:shd w:val="clear" w:color="000000" w:fill="8EA9DB"/>
                <w:noWrap/>
                <w:vAlign w:val="bottom"/>
                <w:hideMark/>
              </w:tcPr>
            </w:tcPrChange>
          </w:tcPr>
          <w:p w14:paraId="7B94E526" w14:textId="77777777" w:rsidR="00B96DF1" w:rsidRPr="00BE7064" w:rsidRDefault="00B96DF1">
            <w:pPr>
              <w:spacing w:after="0" w:line="240" w:lineRule="auto"/>
              <w:contextualSpacing/>
              <w:jc w:val="both"/>
              <w:rPr>
                <w:ins w:id="4720" w:author="Michael Allen" w:date="2023-12-28T09:45:00Z"/>
                <w:rFonts w:ascii="Calibri" w:eastAsia="Times New Roman" w:hAnsi="Calibri" w:cs="Calibri"/>
                <w:color w:val="000000"/>
                <w:kern w:val="0"/>
                <w:sz w:val="16"/>
                <w:szCs w:val="16"/>
                <w14:ligatures w14:val="none"/>
                <w:rPrChange w:id="4721" w:author="Michael Flynn" w:date="2024-01-08T12:54:00Z">
                  <w:rPr>
                    <w:ins w:id="4722" w:author="Michael Allen" w:date="2023-12-28T09:45:00Z"/>
                    <w:rFonts w:ascii="Calibri" w:eastAsia="Times New Roman" w:hAnsi="Calibri" w:cs="Calibri"/>
                    <w:color w:val="000000"/>
                    <w:kern w:val="0"/>
                    <w:sz w:val="22"/>
                    <w:szCs w:val="22"/>
                    <w14:ligatures w14:val="none"/>
                  </w:rPr>
                </w:rPrChange>
              </w:rPr>
              <w:pPrChange w:id="4723" w:author="Brian Blankenship" w:date="2024-01-08T18:01:00Z">
                <w:pPr>
                  <w:spacing w:after="0" w:line="240" w:lineRule="auto"/>
                </w:pPr>
              </w:pPrChange>
            </w:pPr>
            <w:ins w:id="4724" w:author="Michael Allen" w:date="2023-12-28T09:45:00Z">
              <w:r w:rsidRPr="00BE7064">
                <w:rPr>
                  <w:rFonts w:ascii="Calibri" w:eastAsia="Times New Roman" w:hAnsi="Calibri" w:cs="Calibri"/>
                  <w:color w:val="000000"/>
                  <w:kern w:val="0"/>
                  <w:sz w:val="16"/>
                  <w:szCs w:val="16"/>
                  <w14:ligatures w14:val="none"/>
                  <w:rPrChange w:id="4725" w:author="Michael Flynn" w:date="2024-01-08T12:54:00Z">
                    <w:rPr>
                      <w:rFonts w:ascii="Calibri" w:eastAsia="Times New Roman" w:hAnsi="Calibri" w:cs="Calibri"/>
                      <w:color w:val="000000"/>
                      <w:kern w:val="0"/>
                      <w:sz w:val="22"/>
                      <w:szCs w:val="22"/>
                      <w14:ligatures w14:val="none"/>
                    </w:rPr>
                  </w:rPrChange>
                </w:rPr>
                <w:t> </w:t>
              </w:r>
            </w:ins>
          </w:p>
        </w:tc>
        <w:tc>
          <w:tcPr>
            <w:tcW w:w="1008" w:type="dxa"/>
            <w:tcBorders>
              <w:top w:val="nil"/>
              <w:left w:val="nil"/>
              <w:bottom w:val="single" w:sz="4" w:space="0" w:color="auto"/>
              <w:right w:val="single" w:sz="4" w:space="0" w:color="auto"/>
            </w:tcBorders>
            <w:shd w:val="clear" w:color="auto" w:fill="auto"/>
            <w:noWrap/>
            <w:vAlign w:val="bottom"/>
            <w:hideMark/>
            <w:tcPrChange w:id="4726" w:author="Michael Flynn" w:date="2024-01-08T13:27:00Z">
              <w:tcPr>
                <w:tcW w:w="1152" w:type="dxa"/>
                <w:gridSpan w:val="3"/>
                <w:tcBorders>
                  <w:top w:val="nil"/>
                  <w:left w:val="nil"/>
                  <w:bottom w:val="single" w:sz="4" w:space="0" w:color="auto"/>
                  <w:right w:val="single" w:sz="4" w:space="0" w:color="auto"/>
                </w:tcBorders>
                <w:shd w:val="clear" w:color="auto" w:fill="auto"/>
                <w:noWrap/>
                <w:vAlign w:val="bottom"/>
                <w:hideMark/>
              </w:tcPr>
            </w:tcPrChange>
          </w:tcPr>
          <w:p w14:paraId="1A27E3D5" w14:textId="77777777" w:rsidR="00B96DF1" w:rsidRPr="00BE7064" w:rsidRDefault="00B96DF1">
            <w:pPr>
              <w:spacing w:after="0" w:line="240" w:lineRule="auto"/>
              <w:contextualSpacing/>
              <w:jc w:val="both"/>
              <w:rPr>
                <w:ins w:id="4727" w:author="Michael Allen" w:date="2023-12-28T09:45:00Z"/>
                <w:rFonts w:ascii="Calibri" w:eastAsia="Times New Roman" w:hAnsi="Calibri" w:cs="Calibri"/>
                <w:color w:val="000000"/>
                <w:kern w:val="0"/>
                <w:sz w:val="16"/>
                <w:szCs w:val="16"/>
                <w14:ligatures w14:val="none"/>
                <w:rPrChange w:id="4728" w:author="Michael Flynn" w:date="2024-01-08T12:54:00Z">
                  <w:rPr>
                    <w:ins w:id="4729" w:author="Michael Allen" w:date="2023-12-28T09:45:00Z"/>
                    <w:rFonts w:ascii="Calibri" w:eastAsia="Times New Roman" w:hAnsi="Calibri" w:cs="Calibri"/>
                    <w:color w:val="000000"/>
                    <w:kern w:val="0"/>
                    <w:sz w:val="22"/>
                    <w:szCs w:val="22"/>
                    <w14:ligatures w14:val="none"/>
                  </w:rPr>
                </w:rPrChange>
              </w:rPr>
              <w:pPrChange w:id="4730" w:author="Brian Blankenship" w:date="2024-01-08T18:01:00Z">
                <w:pPr>
                  <w:spacing w:after="0" w:line="240" w:lineRule="auto"/>
                </w:pPr>
              </w:pPrChange>
            </w:pPr>
            <w:ins w:id="4731" w:author="Michael Allen" w:date="2023-12-28T09:45:00Z">
              <w:r w:rsidRPr="00BE7064">
                <w:rPr>
                  <w:rFonts w:ascii="Calibri" w:eastAsia="Times New Roman" w:hAnsi="Calibri" w:cs="Calibri"/>
                  <w:color w:val="000000"/>
                  <w:kern w:val="0"/>
                  <w:sz w:val="16"/>
                  <w:szCs w:val="16"/>
                  <w14:ligatures w14:val="none"/>
                  <w:rPrChange w:id="4732" w:author="Michael Flynn" w:date="2024-01-08T12:54:00Z">
                    <w:rPr>
                      <w:rFonts w:ascii="Calibri" w:eastAsia="Times New Roman" w:hAnsi="Calibri" w:cs="Calibri"/>
                      <w:color w:val="000000"/>
                      <w:kern w:val="0"/>
                      <w:sz w:val="22"/>
                      <w:szCs w:val="22"/>
                      <w14:ligatures w14:val="none"/>
                    </w:rPr>
                  </w:rPrChange>
                </w:rPr>
                <w:t> </w:t>
              </w:r>
            </w:ins>
          </w:p>
        </w:tc>
      </w:tr>
    </w:tbl>
    <w:p w14:paraId="47028073" w14:textId="77777777" w:rsidR="00093B8E" w:rsidRPr="00093B8E" w:rsidRDefault="00093B8E">
      <w:pPr>
        <w:widowControl w:val="0"/>
        <w:spacing w:after="0" w:line="240" w:lineRule="auto"/>
        <w:contextualSpacing/>
        <w:jc w:val="both"/>
        <w:pPrChange w:id="4733" w:author="Brian Blankenship" w:date="2024-01-08T18:01:00Z">
          <w:pPr>
            <w:pStyle w:val="ListParagraph"/>
            <w:widowControl w:val="0"/>
            <w:numPr>
              <w:numId w:val="2"/>
            </w:numPr>
            <w:spacing w:before="0" w:after="0" w:line="276" w:lineRule="auto"/>
            <w:ind w:left="1440"/>
            <w:jc w:val="both"/>
          </w:pPr>
        </w:pPrChange>
      </w:pPr>
    </w:p>
    <w:p w14:paraId="138A3F1F" w14:textId="21FD9AD2" w:rsidR="000E4977" w:rsidRPr="008E43D4" w:rsidDel="00A23411" w:rsidRDefault="000E4977">
      <w:pPr>
        <w:pStyle w:val="ListParagraph"/>
        <w:widowControl w:val="0"/>
        <w:numPr>
          <w:ilvl w:val="0"/>
          <w:numId w:val="2"/>
        </w:numPr>
        <w:spacing w:before="0" w:after="0"/>
        <w:jc w:val="both"/>
        <w:rPr>
          <w:del w:id="4734" w:author="Carla Martinez Machain" w:date="2023-12-07T16:37:00Z"/>
          <w:rFonts w:ascii="Times New Roman" w:hAnsi="Times New Roman" w:cs="Times New Roman"/>
          <w:rPrChange w:id="4735" w:author="Michael Allen" w:date="2023-12-21T20:04:00Z">
            <w:rPr>
              <w:del w:id="4736" w:author="Carla Martinez Machain" w:date="2023-12-07T16:37:00Z"/>
              <w:rFonts w:ascii="Times New Roman" w:hAnsi="Times New Roman" w:cs="Times New Roman"/>
              <w:sz w:val="24"/>
              <w:szCs w:val="24"/>
            </w:rPr>
          </w:rPrChange>
        </w:rPr>
        <w:pPrChange w:id="4737" w:author="Brian Blankenship" w:date="2024-01-08T18:01:00Z">
          <w:pPr>
            <w:pStyle w:val="ListParagraph"/>
            <w:widowControl w:val="0"/>
            <w:numPr>
              <w:numId w:val="2"/>
            </w:numPr>
            <w:spacing w:before="0" w:after="0" w:line="276" w:lineRule="auto"/>
            <w:ind w:left="1440"/>
            <w:jc w:val="both"/>
          </w:pPr>
        </w:pPrChange>
      </w:pPr>
      <w:del w:id="4738" w:author="Carla Martinez Machain" w:date="2023-12-07T16:37:00Z">
        <w:r w:rsidRPr="008E43D4" w:rsidDel="00A23411">
          <w:delText xml:space="preserve">Year 3: Repeat fieldwork in the Solomon Islands and Cambodia. </w:delText>
        </w:r>
      </w:del>
    </w:p>
    <w:p w14:paraId="528AD4FB" w14:textId="2D2E96AD" w:rsidR="00D8087A" w:rsidRPr="008E43D4" w:rsidDel="004E30E2" w:rsidRDefault="00D8087A">
      <w:pPr>
        <w:widowControl w:val="0"/>
        <w:spacing w:after="100" w:afterAutospacing="1" w:line="240" w:lineRule="auto"/>
        <w:contextualSpacing/>
        <w:jc w:val="both"/>
        <w:rPr>
          <w:del w:id="4739" w:author="Joyce, Renanah Miles" w:date="2024-01-05T19:45:00Z"/>
          <w:sz w:val="22"/>
          <w:szCs w:val="22"/>
          <w:rPrChange w:id="4740" w:author="Michael Allen" w:date="2023-12-21T20:04:00Z">
            <w:rPr>
              <w:del w:id="4741" w:author="Joyce, Renanah Miles" w:date="2024-01-05T19:45:00Z"/>
            </w:rPr>
          </w:rPrChange>
        </w:rPr>
      </w:pPr>
    </w:p>
    <w:p w14:paraId="01624FED" w14:textId="77F07B06" w:rsidR="000E4977" w:rsidRPr="008E43D4" w:rsidDel="008E43D4" w:rsidRDefault="008E43D4">
      <w:pPr>
        <w:widowControl w:val="0"/>
        <w:spacing w:after="100" w:afterAutospacing="1" w:line="240" w:lineRule="auto"/>
        <w:contextualSpacing/>
        <w:jc w:val="both"/>
        <w:rPr>
          <w:del w:id="4742" w:author="Brian Blankenship" w:date="2023-12-06T12:56:00Z"/>
          <w:b/>
          <w:bCs/>
          <w:sz w:val="22"/>
          <w:szCs w:val="22"/>
        </w:rPr>
      </w:pPr>
      <w:ins w:id="4743" w:author="Michael Allen" w:date="2023-12-21T20:10:00Z">
        <w:del w:id="4744" w:author="Brian Blankenship" w:date="2024-01-03T08:00:00Z">
          <w:r w:rsidDel="00C82AAA">
            <w:rPr>
              <w:b/>
              <w:bCs/>
              <w:sz w:val="22"/>
              <w:szCs w:val="22"/>
            </w:rPr>
            <w:delText>9</w:delText>
          </w:r>
        </w:del>
      </w:ins>
      <w:ins w:id="4745" w:author="Brian Blankenship" w:date="2024-01-03T08:00:00Z">
        <w:r w:rsidR="00C82AAA">
          <w:rPr>
            <w:b/>
            <w:bCs/>
            <w:sz w:val="22"/>
            <w:szCs w:val="22"/>
          </w:rPr>
          <w:t>10</w:t>
        </w:r>
      </w:ins>
      <w:ins w:id="4746" w:author="Michael Allen" w:date="2023-12-21T20:10:00Z">
        <w:r>
          <w:rPr>
            <w:b/>
            <w:bCs/>
            <w:sz w:val="22"/>
            <w:szCs w:val="22"/>
          </w:rPr>
          <w:t>.</w:t>
        </w:r>
      </w:ins>
      <w:ins w:id="4747" w:author="Michael Allen" w:date="2023-12-21T20:03:00Z">
        <w:r w:rsidRPr="008E43D4">
          <w:rPr>
            <w:b/>
            <w:bCs/>
            <w:sz w:val="22"/>
            <w:szCs w:val="22"/>
          </w:rPr>
          <w:t xml:space="preserve"> Project Risks</w:t>
        </w:r>
      </w:ins>
    </w:p>
    <w:p w14:paraId="71FDD4B3" w14:textId="77777777" w:rsidR="008E43D4" w:rsidRPr="008E43D4" w:rsidRDefault="008E43D4">
      <w:pPr>
        <w:widowControl w:val="0"/>
        <w:spacing w:after="100" w:afterAutospacing="1" w:line="240" w:lineRule="auto"/>
        <w:contextualSpacing/>
        <w:jc w:val="both"/>
        <w:rPr>
          <w:ins w:id="4748" w:author="Michael Allen" w:date="2023-12-21T20:03:00Z"/>
          <w:b/>
          <w:bCs/>
          <w:sz w:val="22"/>
          <w:szCs w:val="22"/>
        </w:rPr>
      </w:pPr>
    </w:p>
    <w:p w14:paraId="7906CDEA" w14:textId="299B6890" w:rsidR="008E43D4" w:rsidRDefault="008E43D4">
      <w:pPr>
        <w:spacing w:line="240" w:lineRule="auto"/>
        <w:contextualSpacing/>
        <w:jc w:val="both"/>
        <w:outlineLvl w:val="0"/>
        <w:rPr>
          <w:ins w:id="4749" w:author="Michael Allen" w:date="2023-12-21T20:08:00Z"/>
          <w:bCs/>
          <w:sz w:val="22"/>
          <w:szCs w:val="22"/>
        </w:rPr>
        <w:pPrChange w:id="4750" w:author="Brian Blankenship" w:date="2024-01-08T18:01:00Z">
          <w:pPr>
            <w:spacing w:line="240" w:lineRule="exact"/>
            <w:contextualSpacing/>
            <w:jc w:val="both"/>
            <w:outlineLvl w:val="0"/>
          </w:pPr>
        </w:pPrChange>
      </w:pPr>
      <w:ins w:id="4751" w:author="Michael Allen" w:date="2023-12-21T20:04:00Z">
        <w:r w:rsidRPr="00981EFA">
          <w:rPr>
            <w:bCs/>
            <w:sz w:val="22"/>
            <w:szCs w:val="22"/>
          </w:rPr>
          <w:t>One of the current risks/barriers is</w:t>
        </w:r>
        <w:del w:id="4752" w:author="Brian Blankenship" w:date="2024-01-09T08:16:00Z">
          <w:r w:rsidRPr="00981EFA" w:rsidDel="00B0089E">
            <w:rPr>
              <w:bCs/>
              <w:sz w:val="22"/>
              <w:szCs w:val="22"/>
            </w:rPr>
            <w:delText xml:space="preserve"> </w:delText>
          </w:r>
        </w:del>
      </w:ins>
      <w:ins w:id="4753" w:author="Michael Allen" w:date="2024-01-04T23:31:00Z">
        <w:del w:id="4754" w:author="Brian Blankenship" w:date="2024-01-09T08:16:00Z">
          <w:r w:rsidR="00B12533" w:rsidDel="00B0089E">
            <w:rPr>
              <w:bCs/>
              <w:sz w:val="22"/>
              <w:szCs w:val="22"/>
            </w:rPr>
            <w:delText>the</w:delText>
          </w:r>
        </w:del>
        <w:r w:rsidR="00B12533">
          <w:rPr>
            <w:bCs/>
            <w:sz w:val="22"/>
            <w:szCs w:val="22"/>
          </w:rPr>
          <w:t xml:space="preserve"> </w:t>
        </w:r>
      </w:ins>
      <w:ins w:id="4755" w:author="Michael Allen" w:date="2023-12-21T20:04:00Z">
        <w:r w:rsidRPr="00981EFA">
          <w:rPr>
            <w:bCs/>
            <w:sz w:val="22"/>
            <w:szCs w:val="22"/>
          </w:rPr>
          <w:t>C</w:t>
        </w:r>
        <w:r>
          <w:rPr>
            <w:bCs/>
            <w:sz w:val="22"/>
            <w:szCs w:val="22"/>
          </w:rPr>
          <w:t>OVID</w:t>
        </w:r>
        <w:r w:rsidRPr="00981EFA">
          <w:rPr>
            <w:bCs/>
            <w:sz w:val="22"/>
            <w:szCs w:val="22"/>
          </w:rPr>
          <w:t xml:space="preserve">-19 </w:t>
        </w:r>
        <w:del w:id="4756" w:author="Brian Blankenship" w:date="2024-01-09T08:16:00Z">
          <w:r w:rsidRPr="00981EFA" w:rsidDel="00B0089E">
            <w:rPr>
              <w:bCs/>
              <w:sz w:val="22"/>
              <w:szCs w:val="22"/>
            </w:rPr>
            <w:delText xml:space="preserve">response </w:delText>
          </w:r>
        </w:del>
        <w:r w:rsidRPr="00981EFA">
          <w:rPr>
            <w:bCs/>
            <w:sz w:val="22"/>
            <w:szCs w:val="22"/>
          </w:rPr>
          <w:t xml:space="preserve">and </w:t>
        </w:r>
      </w:ins>
      <w:ins w:id="4757" w:author="Michael Allen" w:date="2023-12-21T20:05:00Z">
        <w:r>
          <w:rPr>
            <w:bCs/>
            <w:sz w:val="22"/>
            <w:szCs w:val="22"/>
          </w:rPr>
          <w:t xml:space="preserve">its </w:t>
        </w:r>
      </w:ins>
      <w:ins w:id="4758" w:author="Michael Allen" w:date="2023-12-21T20:04:00Z">
        <w:r w:rsidRPr="00981EFA">
          <w:rPr>
            <w:bCs/>
            <w:sz w:val="22"/>
            <w:szCs w:val="22"/>
          </w:rPr>
          <w:t>implication</w:t>
        </w:r>
      </w:ins>
      <w:ins w:id="4759" w:author="Michael Allen" w:date="2024-01-07T20:17:00Z">
        <w:r w:rsidR="000F2C23">
          <w:rPr>
            <w:bCs/>
            <w:sz w:val="22"/>
            <w:szCs w:val="22"/>
          </w:rPr>
          <w:t>s</w:t>
        </w:r>
      </w:ins>
      <w:ins w:id="4760" w:author="Michael Allen" w:date="2023-12-21T20:04:00Z">
        <w:r w:rsidRPr="00981EFA">
          <w:rPr>
            <w:bCs/>
            <w:sz w:val="22"/>
            <w:szCs w:val="22"/>
          </w:rPr>
          <w:t xml:space="preserve"> for research activities</w:t>
        </w:r>
      </w:ins>
      <w:ins w:id="4761" w:author="Michael Allen" w:date="2023-12-21T20:06:00Z">
        <w:r>
          <w:rPr>
            <w:bCs/>
            <w:sz w:val="22"/>
            <w:szCs w:val="22"/>
          </w:rPr>
          <w:t xml:space="preserve">. The survey firms we </w:t>
        </w:r>
        <w:del w:id="4762" w:author="Joyce, Renanah Miles" w:date="2024-01-05T19:46:00Z">
          <w:r w:rsidDel="004E30E2">
            <w:rPr>
              <w:bCs/>
              <w:sz w:val="22"/>
              <w:szCs w:val="22"/>
            </w:rPr>
            <w:delText>are contracting</w:delText>
          </w:r>
        </w:del>
      </w:ins>
      <w:ins w:id="4763" w:author="Joyce, Renanah Miles" w:date="2024-01-05T19:46:00Z">
        <w:r w:rsidR="004E30E2">
          <w:rPr>
            <w:bCs/>
            <w:sz w:val="22"/>
            <w:szCs w:val="22"/>
          </w:rPr>
          <w:t>will contract</w:t>
        </w:r>
      </w:ins>
      <w:ins w:id="4764" w:author="Michael Allen" w:date="2023-12-21T20:06:00Z">
        <w:r>
          <w:rPr>
            <w:bCs/>
            <w:sz w:val="22"/>
            <w:szCs w:val="22"/>
          </w:rPr>
          <w:t xml:space="preserve"> with ha</w:t>
        </w:r>
      </w:ins>
      <w:ins w:id="4765" w:author="Michael Allen" w:date="2023-12-21T20:08:00Z">
        <w:r>
          <w:rPr>
            <w:bCs/>
            <w:sz w:val="22"/>
            <w:szCs w:val="22"/>
          </w:rPr>
          <w:t xml:space="preserve">ve experience conducting surveys during the pandemic and will be </w:t>
        </w:r>
        <w:del w:id="4766" w:author="Brian Blankenship" w:date="2023-12-22T17:30:00Z">
          <w:r w:rsidDel="00C47272">
            <w:rPr>
              <w:bCs/>
              <w:sz w:val="22"/>
              <w:szCs w:val="22"/>
            </w:rPr>
            <w:delText>w</w:delText>
          </w:r>
        </w:del>
        <w:r>
          <w:rPr>
            <w:bCs/>
            <w:sz w:val="22"/>
            <w:szCs w:val="22"/>
          </w:rPr>
          <w:t>able to continue operations</w:t>
        </w:r>
      </w:ins>
      <w:ins w:id="4767" w:author="Michael Allen" w:date="2023-12-21T20:06:00Z">
        <w:r>
          <w:rPr>
            <w:bCs/>
            <w:sz w:val="22"/>
            <w:szCs w:val="22"/>
          </w:rPr>
          <w:t xml:space="preserve"> if a new mutation </w:t>
        </w:r>
      </w:ins>
      <w:ins w:id="4768" w:author="Michael Allen" w:date="2023-12-21T20:07:00Z">
        <w:r>
          <w:rPr>
            <w:bCs/>
            <w:sz w:val="22"/>
            <w:szCs w:val="22"/>
          </w:rPr>
          <w:t>creates restrictive protocols for public safety.</w:t>
        </w:r>
      </w:ins>
      <w:ins w:id="4769" w:author="Brian Blankenship" w:date="2023-12-22T17:30:00Z">
        <w:r w:rsidR="00C47272">
          <w:rPr>
            <w:bCs/>
            <w:sz w:val="22"/>
            <w:szCs w:val="22"/>
          </w:rPr>
          <w:t xml:space="preserve"> </w:t>
        </w:r>
      </w:ins>
      <w:ins w:id="4770" w:author="Michael Allen" w:date="2023-12-21T20:07:00Z">
        <w:del w:id="4771" w:author="Brian Blankenship" w:date="2023-12-22T17:30:00Z">
          <w:r w:rsidDel="00C47272">
            <w:rPr>
              <w:bCs/>
              <w:sz w:val="22"/>
              <w:szCs w:val="22"/>
            </w:rPr>
            <w:delText xml:space="preserve"> </w:delText>
          </w:r>
        </w:del>
        <w:r>
          <w:rPr>
            <w:bCs/>
            <w:sz w:val="22"/>
            <w:szCs w:val="22"/>
          </w:rPr>
          <w:t xml:space="preserve">Additionally, the team </w:t>
        </w:r>
        <w:del w:id="4772" w:author="Joyce, Renanah Miles" w:date="2024-01-05T19:46:00Z">
          <w:r w:rsidDel="004E30E2">
            <w:rPr>
              <w:bCs/>
              <w:sz w:val="22"/>
              <w:szCs w:val="22"/>
            </w:rPr>
            <w:delText>is building</w:delText>
          </w:r>
        </w:del>
      </w:ins>
      <w:ins w:id="4773" w:author="Joyce, Renanah Miles" w:date="2024-01-05T19:46:00Z">
        <w:r w:rsidR="004E30E2">
          <w:rPr>
            <w:bCs/>
            <w:sz w:val="22"/>
            <w:szCs w:val="22"/>
          </w:rPr>
          <w:t>will build</w:t>
        </w:r>
      </w:ins>
      <w:ins w:id="4774" w:author="Michael Allen" w:date="2023-12-21T20:07:00Z">
        <w:r>
          <w:rPr>
            <w:bCs/>
            <w:sz w:val="22"/>
            <w:szCs w:val="22"/>
          </w:rPr>
          <w:t xml:space="preserve"> remote interviews into its IRB pro</w:t>
        </w:r>
        <w:del w:id="4775" w:author="Joyce, Renanah Miles" w:date="2024-01-05T19:46:00Z">
          <w:r w:rsidDel="004E30E2">
            <w:rPr>
              <w:bCs/>
              <w:sz w:val="22"/>
              <w:szCs w:val="22"/>
            </w:rPr>
            <w:delText>posals</w:delText>
          </w:r>
        </w:del>
      </w:ins>
      <w:ins w:id="4776" w:author="Joyce, Renanah Miles" w:date="2024-01-05T19:46:00Z">
        <w:r w:rsidR="004E30E2">
          <w:rPr>
            <w:bCs/>
            <w:sz w:val="22"/>
            <w:szCs w:val="22"/>
          </w:rPr>
          <w:t>tocols</w:t>
        </w:r>
      </w:ins>
      <w:ins w:id="4777" w:author="Michael Allen" w:date="2023-12-21T20:07:00Z">
        <w:r>
          <w:rPr>
            <w:bCs/>
            <w:sz w:val="22"/>
            <w:szCs w:val="22"/>
          </w:rPr>
          <w:t xml:space="preserve"> as a backup plan i</w:t>
        </w:r>
      </w:ins>
      <w:ins w:id="4778" w:author="Michael Allen" w:date="2023-12-21T20:08:00Z">
        <w:r>
          <w:rPr>
            <w:bCs/>
            <w:sz w:val="22"/>
            <w:szCs w:val="22"/>
          </w:rPr>
          <w:t>f</w:t>
        </w:r>
      </w:ins>
      <w:ins w:id="4779" w:author="Michael Allen" w:date="2023-12-21T20:07:00Z">
        <w:r>
          <w:rPr>
            <w:bCs/>
            <w:sz w:val="22"/>
            <w:szCs w:val="22"/>
          </w:rPr>
          <w:t xml:space="preserve"> in-person surveys become impossible to implement due to travel restrictions or soc</w:t>
        </w:r>
      </w:ins>
      <w:ins w:id="4780" w:author="Michael Allen" w:date="2023-12-21T20:08:00Z">
        <w:r>
          <w:rPr>
            <w:bCs/>
            <w:sz w:val="22"/>
            <w:szCs w:val="22"/>
          </w:rPr>
          <w:t xml:space="preserve">ial distancing requirements. </w:t>
        </w:r>
      </w:ins>
    </w:p>
    <w:p w14:paraId="25CA7BAD" w14:textId="57D42FCC" w:rsidR="008E43D4" w:rsidRDefault="008E43D4">
      <w:pPr>
        <w:spacing w:line="240" w:lineRule="auto"/>
        <w:contextualSpacing/>
        <w:jc w:val="both"/>
        <w:outlineLvl w:val="0"/>
        <w:rPr>
          <w:ins w:id="4781" w:author="Michael Allen" w:date="2023-12-21T20:11:00Z"/>
          <w:bCs/>
          <w:sz w:val="22"/>
          <w:szCs w:val="22"/>
        </w:rPr>
        <w:pPrChange w:id="4782" w:author="Brian Blankenship" w:date="2024-01-08T18:01:00Z">
          <w:pPr>
            <w:spacing w:line="240" w:lineRule="exact"/>
            <w:contextualSpacing/>
            <w:jc w:val="both"/>
            <w:outlineLvl w:val="0"/>
          </w:pPr>
        </w:pPrChange>
      </w:pPr>
      <w:ins w:id="4783" w:author="Michael Allen" w:date="2023-12-21T20:08:00Z">
        <w:r>
          <w:rPr>
            <w:bCs/>
            <w:sz w:val="22"/>
            <w:szCs w:val="22"/>
          </w:rPr>
          <w:tab/>
          <w:t>Participant recruitment can be difficult in a foreign country</w:t>
        </w:r>
        <w:del w:id="4784" w:author="Michael Flynn" w:date="2024-01-08T12:58:00Z">
          <w:r w:rsidDel="00CB69FA">
            <w:rPr>
              <w:bCs/>
              <w:sz w:val="22"/>
              <w:szCs w:val="22"/>
            </w:rPr>
            <w:delText>,</w:delText>
          </w:r>
        </w:del>
        <w:r>
          <w:rPr>
            <w:bCs/>
            <w:sz w:val="22"/>
            <w:szCs w:val="22"/>
          </w:rPr>
          <w:t xml:space="preserve"> so we </w:t>
        </w:r>
        <w:del w:id="4785" w:author="Michael Flynn" w:date="2024-01-08T12:58:00Z">
          <w:r w:rsidDel="00CB69FA">
            <w:rPr>
              <w:bCs/>
              <w:sz w:val="22"/>
              <w:szCs w:val="22"/>
            </w:rPr>
            <w:delText>plan to</w:delText>
          </w:r>
        </w:del>
      </w:ins>
      <w:ins w:id="4786" w:author="Michael Flynn" w:date="2024-01-08T12:58:00Z">
        <w:r w:rsidR="00CB69FA">
          <w:rPr>
            <w:bCs/>
            <w:sz w:val="22"/>
            <w:szCs w:val="22"/>
          </w:rPr>
          <w:t>will</w:t>
        </w:r>
      </w:ins>
      <w:ins w:id="4787" w:author="Michael Allen" w:date="2023-12-21T20:08:00Z">
        <w:r>
          <w:rPr>
            <w:bCs/>
            <w:sz w:val="22"/>
            <w:szCs w:val="22"/>
          </w:rPr>
          <w:t xml:space="preserve"> </w:t>
        </w:r>
      </w:ins>
      <w:ins w:id="4788" w:author="Michael Allen" w:date="2023-12-21T20:09:00Z">
        <w:r>
          <w:rPr>
            <w:bCs/>
            <w:sz w:val="22"/>
            <w:szCs w:val="22"/>
          </w:rPr>
          <w:t xml:space="preserve">employ several </w:t>
        </w:r>
      </w:ins>
      <w:ins w:id="4789" w:author="Michael Allen" w:date="2023-12-21T20:11:00Z">
        <w:r>
          <w:rPr>
            <w:bCs/>
            <w:sz w:val="22"/>
            <w:szCs w:val="22"/>
          </w:rPr>
          <w:t>recruitment strategie</w:t>
        </w:r>
      </w:ins>
      <w:ins w:id="4790" w:author="Michael Allen" w:date="2023-12-21T20:08:00Z">
        <w:r>
          <w:rPr>
            <w:bCs/>
            <w:sz w:val="22"/>
            <w:szCs w:val="22"/>
          </w:rPr>
          <w:t>s</w:t>
        </w:r>
      </w:ins>
      <w:ins w:id="4791" w:author="Michael Allen" w:date="2023-12-21T20:09:00Z">
        <w:r>
          <w:rPr>
            <w:bCs/>
            <w:sz w:val="22"/>
            <w:szCs w:val="22"/>
          </w:rPr>
          <w:t xml:space="preserve">. We will </w:t>
        </w:r>
      </w:ins>
      <w:ins w:id="4792" w:author="Michael Allen" w:date="2023-12-21T20:11:00Z">
        <w:r>
          <w:rPr>
            <w:bCs/>
            <w:sz w:val="22"/>
            <w:szCs w:val="22"/>
          </w:rPr>
          <w:t>contact people before our arrival and recruit</w:t>
        </w:r>
      </w:ins>
      <w:ins w:id="4793" w:author="Michael Allen" w:date="2023-12-21T20:09:00Z">
        <w:r>
          <w:rPr>
            <w:bCs/>
            <w:sz w:val="22"/>
            <w:szCs w:val="22"/>
          </w:rPr>
          <w:t xml:space="preserve"> </w:t>
        </w:r>
        <w:del w:id="4794" w:author="Brian Blankenship" w:date="2024-01-09T08:16:00Z">
          <w:r w:rsidDel="00B0089E">
            <w:rPr>
              <w:bCs/>
              <w:sz w:val="22"/>
              <w:szCs w:val="22"/>
            </w:rPr>
            <w:delText>people</w:delText>
          </w:r>
        </w:del>
      </w:ins>
      <w:ins w:id="4795" w:author="Brian Blankenship" w:date="2024-01-09T08:16:00Z">
        <w:r w:rsidR="00B0089E">
          <w:rPr>
            <w:bCs/>
            <w:sz w:val="22"/>
            <w:szCs w:val="22"/>
          </w:rPr>
          <w:t>subjects for interviews</w:t>
        </w:r>
      </w:ins>
      <w:ins w:id="4796" w:author="Michael Allen" w:date="2023-12-21T20:09:00Z">
        <w:r>
          <w:rPr>
            <w:bCs/>
            <w:sz w:val="22"/>
            <w:szCs w:val="22"/>
          </w:rPr>
          <w:t xml:space="preserve"> a</w:t>
        </w:r>
        <w:del w:id="4797" w:author="Joyce, Renanah Miles" w:date="2024-01-05T19:47:00Z">
          <w:r w:rsidDel="004E30E2">
            <w:rPr>
              <w:bCs/>
              <w:sz w:val="22"/>
              <w:szCs w:val="22"/>
            </w:rPr>
            <w:delText>s</w:delText>
          </w:r>
        </w:del>
      </w:ins>
      <w:ins w:id="4798" w:author="Joyce, Renanah Miles" w:date="2024-01-05T19:47:00Z">
        <w:r w:rsidR="004E30E2">
          <w:rPr>
            <w:bCs/>
            <w:sz w:val="22"/>
            <w:szCs w:val="22"/>
          </w:rPr>
          <w:t>fter</w:t>
        </w:r>
      </w:ins>
      <w:ins w:id="4799" w:author="Michael Allen" w:date="2023-12-21T20:09:00Z">
        <w:r>
          <w:rPr>
            <w:bCs/>
            <w:sz w:val="22"/>
            <w:szCs w:val="22"/>
          </w:rPr>
          <w:t xml:space="preserve"> we arrive</w:t>
        </w:r>
      </w:ins>
      <w:ins w:id="4800" w:author="Brian Blankenship" w:date="2023-12-22T17:31:00Z">
        <w:r w:rsidR="00C47272">
          <w:rPr>
            <w:bCs/>
            <w:sz w:val="22"/>
            <w:szCs w:val="22"/>
          </w:rPr>
          <w:t xml:space="preserve"> via snowball sampling</w:t>
        </w:r>
      </w:ins>
      <w:ins w:id="4801" w:author="Michael Allen" w:date="2023-12-21T20:09:00Z">
        <w:r>
          <w:rPr>
            <w:bCs/>
            <w:sz w:val="22"/>
            <w:szCs w:val="22"/>
          </w:rPr>
          <w:t>. Based on experience, bo</w:t>
        </w:r>
      </w:ins>
      <w:ins w:id="4802" w:author="Michael Allen" w:date="2023-12-21T20:10:00Z">
        <w:r>
          <w:rPr>
            <w:bCs/>
            <w:sz w:val="22"/>
            <w:szCs w:val="22"/>
          </w:rPr>
          <w:t>th</w:t>
        </w:r>
      </w:ins>
      <w:ins w:id="4803" w:author="Michael Allen" w:date="2023-12-21T20:09:00Z">
        <w:r>
          <w:rPr>
            <w:bCs/>
            <w:sz w:val="22"/>
            <w:szCs w:val="22"/>
          </w:rPr>
          <w:t xml:space="preserve"> strategies lead to interviews</w:t>
        </w:r>
      </w:ins>
      <w:ins w:id="4804" w:author="Joyce, Renanah Miles" w:date="2024-01-05T19:47:00Z">
        <w:r w:rsidR="004E30E2">
          <w:rPr>
            <w:bCs/>
            <w:sz w:val="22"/>
            <w:szCs w:val="22"/>
          </w:rPr>
          <w:t>,</w:t>
        </w:r>
      </w:ins>
      <w:ins w:id="4805" w:author="Brian Blankenship" w:date="2024-01-09T08:16:00Z">
        <w:r w:rsidR="00B0089E">
          <w:rPr>
            <w:bCs/>
            <w:sz w:val="22"/>
            <w:szCs w:val="22"/>
          </w:rPr>
          <w:t xml:space="preserve"> </w:t>
        </w:r>
      </w:ins>
      <w:ins w:id="4806" w:author="Michael Allen" w:date="2023-12-21T20:09:00Z">
        <w:del w:id="4807" w:author="Michael Flynn" w:date="2024-01-08T12:59:00Z">
          <w:r w:rsidDel="00C343FE">
            <w:rPr>
              <w:bCs/>
              <w:sz w:val="22"/>
              <w:szCs w:val="22"/>
            </w:rPr>
            <w:delText xml:space="preserve"> </w:delText>
          </w:r>
        </w:del>
        <w:r>
          <w:rPr>
            <w:bCs/>
            <w:sz w:val="22"/>
            <w:szCs w:val="22"/>
          </w:rPr>
          <w:t xml:space="preserve">with </w:t>
        </w:r>
      </w:ins>
      <w:ins w:id="4808" w:author="Michael Allen" w:date="2023-12-21T20:10:00Z">
        <w:r>
          <w:rPr>
            <w:bCs/>
            <w:sz w:val="22"/>
            <w:szCs w:val="22"/>
          </w:rPr>
          <w:t>many</w:t>
        </w:r>
      </w:ins>
      <w:ins w:id="4809" w:author="Michael Allen" w:date="2023-12-21T20:09:00Z">
        <w:r>
          <w:rPr>
            <w:bCs/>
            <w:sz w:val="22"/>
            <w:szCs w:val="22"/>
          </w:rPr>
          <w:t xml:space="preserve"> possible subjects becoming willing </w:t>
        </w:r>
      </w:ins>
      <w:ins w:id="4810" w:author="Joyce, Renanah Miles" w:date="2024-01-05T19:47:00Z">
        <w:r w:rsidR="004E30E2">
          <w:rPr>
            <w:bCs/>
            <w:sz w:val="22"/>
            <w:szCs w:val="22"/>
          </w:rPr>
          <w:t xml:space="preserve">to meet </w:t>
        </w:r>
      </w:ins>
      <w:ins w:id="4811" w:author="Michael Allen" w:date="2023-12-21T20:09:00Z">
        <w:r>
          <w:rPr>
            <w:bCs/>
            <w:sz w:val="22"/>
            <w:szCs w:val="22"/>
          </w:rPr>
          <w:t xml:space="preserve">if </w:t>
        </w:r>
        <w:del w:id="4812" w:author="Carla Martinez Machain" w:date="2024-01-09T19:48:00Z">
          <w:r w:rsidDel="00C62CF3">
            <w:rPr>
              <w:bCs/>
              <w:sz w:val="22"/>
              <w:szCs w:val="22"/>
            </w:rPr>
            <w:delText>you</w:delText>
          </w:r>
        </w:del>
      </w:ins>
      <w:ins w:id="4813" w:author="Carla Martinez Machain" w:date="2024-01-09T19:48:00Z">
        <w:r w:rsidR="00C62CF3">
          <w:rPr>
            <w:bCs/>
            <w:sz w:val="22"/>
            <w:szCs w:val="22"/>
          </w:rPr>
          <w:t>researchers</w:t>
        </w:r>
      </w:ins>
      <w:ins w:id="4814" w:author="Michael Allen" w:date="2023-12-21T20:09:00Z">
        <w:r>
          <w:rPr>
            <w:bCs/>
            <w:sz w:val="22"/>
            <w:szCs w:val="22"/>
          </w:rPr>
          <w:t xml:space="preserve"> are present in the country and </w:t>
        </w:r>
        <w:del w:id="4815" w:author="Joyce, Renanah Miles" w:date="2024-01-05T19:47:00Z">
          <w:r w:rsidDel="004E30E2">
            <w:rPr>
              <w:bCs/>
              <w:sz w:val="22"/>
              <w:szCs w:val="22"/>
            </w:rPr>
            <w:delText>are asking</w:delText>
          </w:r>
        </w:del>
      </w:ins>
      <w:ins w:id="4816" w:author="Joyce, Renanah Miles" w:date="2024-01-05T19:47:00Z">
        <w:r w:rsidR="004E30E2">
          <w:rPr>
            <w:bCs/>
            <w:sz w:val="22"/>
            <w:szCs w:val="22"/>
          </w:rPr>
          <w:t>request</w:t>
        </w:r>
      </w:ins>
      <w:ins w:id="4817" w:author="Michael Allen" w:date="2023-12-21T20:09:00Z">
        <w:del w:id="4818" w:author="Joyce, Renanah Miles" w:date="2024-01-05T19:47:00Z">
          <w:r w:rsidDel="004E30E2">
            <w:rPr>
              <w:bCs/>
              <w:sz w:val="22"/>
              <w:szCs w:val="22"/>
            </w:rPr>
            <w:delText xml:space="preserve"> for</w:delText>
          </w:r>
        </w:del>
        <w:r>
          <w:rPr>
            <w:bCs/>
            <w:sz w:val="22"/>
            <w:szCs w:val="22"/>
          </w:rPr>
          <w:t xml:space="preserve"> a conversation.</w:t>
        </w:r>
      </w:ins>
      <w:ins w:id="4819" w:author="Carla Martinez Machain" w:date="2023-12-28T16:28:00Z">
        <w:r w:rsidR="00436C9D">
          <w:rPr>
            <w:bCs/>
            <w:sz w:val="22"/>
            <w:szCs w:val="22"/>
          </w:rPr>
          <w:t xml:space="preserve"> </w:t>
        </w:r>
        <w:del w:id="4820" w:author="Joyce, Renanah Miles" w:date="2024-01-05T19:48:00Z">
          <w:r w:rsidR="00436C9D" w:rsidDel="004E30E2">
            <w:rPr>
              <w:bCs/>
              <w:sz w:val="22"/>
              <w:szCs w:val="22"/>
            </w:rPr>
            <w:delText>Out of</w:delText>
          </w:r>
        </w:del>
      </w:ins>
      <w:ins w:id="4821" w:author="Joyce, Renanah Miles" w:date="2024-01-05T19:48:00Z">
        <w:r w:rsidR="004E30E2">
          <w:rPr>
            <w:bCs/>
            <w:sz w:val="22"/>
            <w:szCs w:val="22"/>
          </w:rPr>
          <w:t>Among</w:t>
        </w:r>
      </w:ins>
      <w:ins w:id="4822" w:author="Carla Martinez Machain" w:date="2023-12-28T16:28:00Z">
        <w:r w:rsidR="00436C9D">
          <w:rPr>
            <w:bCs/>
            <w:sz w:val="22"/>
            <w:szCs w:val="22"/>
          </w:rPr>
          <w:t xml:space="preserve"> the countries that we plan to survey, the only one that could present </w:t>
        </w:r>
        <w:del w:id="4823" w:author="Joyce, Renanah Miles" w:date="2024-01-05T19:48:00Z">
          <w:r w:rsidR="00436C9D" w:rsidDel="004E30E2">
            <w:rPr>
              <w:bCs/>
              <w:sz w:val="22"/>
              <w:szCs w:val="22"/>
            </w:rPr>
            <w:delText xml:space="preserve">significant </w:delText>
          </w:r>
        </w:del>
        <w:r w:rsidR="00436C9D">
          <w:rPr>
            <w:bCs/>
            <w:sz w:val="22"/>
            <w:szCs w:val="22"/>
          </w:rPr>
          <w:t xml:space="preserve">risks for survey </w:t>
        </w:r>
      </w:ins>
      <w:ins w:id="4824" w:author="Carla Martinez Machain" w:date="2023-12-28T16:29:00Z">
        <w:r w:rsidR="00436C9D">
          <w:rPr>
            <w:bCs/>
            <w:sz w:val="22"/>
            <w:szCs w:val="22"/>
          </w:rPr>
          <w:t>interviewers or respondents would be Cambodia</w:t>
        </w:r>
      </w:ins>
      <w:ins w:id="4825" w:author="Joyce, Renanah Miles" w:date="2024-01-05T19:48:00Z">
        <w:r w:rsidR="004E30E2">
          <w:rPr>
            <w:bCs/>
            <w:sz w:val="22"/>
            <w:szCs w:val="22"/>
          </w:rPr>
          <w:t xml:space="preserve">, due to potential sensitivities around </w:t>
        </w:r>
      </w:ins>
      <w:ins w:id="4826" w:author="Joyce, Renanah Miles" w:date="2024-01-05T19:49:00Z">
        <w:r w:rsidR="008B78DF">
          <w:rPr>
            <w:bCs/>
            <w:sz w:val="22"/>
            <w:szCs w:val="22"/>
          </w:rPr>
          <w:t>the government’s willingness to host Chinese forces</w:t>
        </w:r>
      </w:ins>
      <w:ins w:id="4827" w:author="Carla Martinez Machain" w:date="2023-12-28T16:29:00Z">
        <w:r w:rsidR="00436C9D">
          <w:rPr>
            <w:bCs/>
            <w:sz w:val="22"/>
            <w:szCs w:val="22"/>
          </w:rPr>
          <w:t>. We have consulted with GeoPoll, a survey firm w</w:t>
        </w:r>
        <w:del w:id="4828" w:author="Michael Allen" w:date="2024-01-02T21:29:00Z">
          <w:r w:rsidR="00436C9D" w:rsidDel="00410398">
            <w:rPr>
              <w:bCs/>
              <w:sz w:val="22"/>
              <w:szCs w:val="22"/>
            </w:rPr>
            <w:delText>hich we have worked with in the past, and they have identified</w:delText>
          </w:r>
        </w:del>
      </w:ins>
      <w:ins w:id="4829" w:author="Carla Martinez Machain" w:date="2023-12-28T16:30:00Z">
        <w:del w:id="4830" w:author="Michael Allen" w:date="2024-01-02T21:29:00Z">
          <w:r w:rsidR="00436C9D" w:rsidDel="00410398">
            <w:rPr>
              <w:bCs/>
              <w:sz w:val="22"/>
              <w:szCs w:val="22"/>
            </w:rPr>
            <w:delText xml:space="preserve"> a Cambodia partner w</w:delText>
          </w:r>
        </w:del>
      </w:ins>
      <w:ins w:id="4831" w:author="Carla Martinez Machain" w:date="2023-12-28T16:31:00Z">
        <w:del w:id="4832" w:author="Michael Allen" w:date="2024-01-02T21:29:00Z">
          <w:r w:rsidR="00436C9D" w:rsidDel="00410398">
            <w:rPr>
              <w:bCs/>
              <w:sz w:val="22"/>
              <w:szCs w:val="22"/>
            </w:rPr>
            <w:delText>ho would be able to</w:delText>
          </w:r>
        </w:del>
      </w:ins>
      <w:ins w:id="4833" w:author="Michael Allen" w:date="2024-01-02T21:29:00Z">
        <w:r w:rsidR="00410398">
          <w:rPr>
            <w:bCs/>
            <w:sz w:val="22"/>
            <w:szCs w:val="22"/>
          </w:rPr>
          <w:t>e have worked with in the past, and they have identified a Cambodia partner who could</w:t>
        </w:r>
      </w:ins>
      <w:ins w:id="4834" w:author="Carla Martinez Machain" w:date="2023-12-28T16:31:00Z">
        <w:r w:rsidR="00436C9D">
          <w:rPr>
            <w:bCs/>
            <w:sz w:val="22"/>
            <w:szCs w:val="22"/>
          </w:rPr>
          <w:t xml:space="preserve"> </w:t>
        </w:r>
        <w:del w:id="4835" w:author="Michael Flynn" w:date="2024-01-08T12:59:00Z">
          <w:r w:rsidR="00436C9D" w:rsidDel="00C343FE">
            <w:rPr>
              <w:bCs/>
              <w:sz w:val="22"/>
              <w:szCs w:val="22"/>
            </w:rPr>
            <w:delText>carry out</w:delText>
          </w:r>
        </w:del>
      </w:ins>
      <w:ins w:id="4836" w:author="Michael Flynn" w:date="2024-01-08T12:59:00Z">
        <w:r w:rsidR="00C343FE">
          <w:rPr>
            <w:bCs/>
            <w:sz w:val="22"/>
            <w:szCs w:val="22"/>
          </w:rPr>
          <w:t>implement</w:t>
        </w:r>
      </w:ins>
      <w:ins w:id="4837" w:author="Carla Martinez Machain" w:date="2023-12-28T16:31:00Z">
        <w:r w:rsidR="00436C9D">
          <w:rPr>
            <w:bCs/>
            <w:sz w:val="22"/>
            <w:szCs w:val="22"/>
          </w:rPr>
          <w:t xml:space="preserve"> the survey. We would work with the survey firm to </w:t>
        </w:r>
      </w:ins>
      <w:ins w:id="4838" w:author="Carla Martinez Machain" w:date="2023-12-28T16:32:00Z">
        <w:r w:rsidR="00436C9D">
          <w:rPr>
            <w:bCs/>
            <w:sz w:val="22"/>
            <w:szCs w:val="22"/>
          </w:rPr>
          <w:t xml:space="preserve">edit our questionnaire to phrase questions in a way that would not be </w:t>
        </w:r>
      </w:ins>
      <w:ins w:id="4839" w:author="Carla Martinez Machain" w:date="2023-12-28T16:33:00Z">
        <w:r w:rsidR="00436C9D">
          <w:rPr>
            <w:bCs/>
            <w:sz w:val="22"/>
            <w:szCs w:val="22"/>
          </w:rPr>
          <w:t>perceived as political</w:t>
        </w:r>
      </w:ins>
      <w:ins w:id="4840" w:author="Joyce, Renanah Miles" w:date="2024-01-05T19:55:00Z">
        <w:r w:rsidR="008B78DF">
          <w:rPr>
            <w:bCs/>
            <w:sz w:val="22"/>
            <w:szCs w:val="22"/>
          </w:rPr>
          <w:t>ly sensitive</w:t>
        </w:r>
      </w:ins>
      <w:ins w:id="4841" w:author="Carla Martinez Machain" w:date="2023-12-28T16:33:00Z">
        <w:r w:rsidR="00436C9D">
          <w:rPr>
            <w:bCs/>
            <w:sz w:val="22"/>
            <w:szCs w:val="22"/>
          </w:rPr>
          <w:t xml:space="preserve"> and would focus on perceptions of the U</w:t>
        </w:r>
        <w:del w:id="4842" w:author="Joyce, Renanah Miles" w:date="2024-01-05T19:49:00Z">
          <w:r w:rsidR="00436C9D" w:rsidDel="008B78DF">
            <w:rPr>
              <w:bCs/>
              <w:sz w:val="22"/>
              <w:szCs w:val="22"/>
            </w:rPr>
            <w:delText>.S.</w:delText>
          </w:r>
        </w:del>
      </w:ins>
      <w:ins w:id="4843" w:author="Joyce, Renanah Miles" w:date="2024-01-05T19:49:00Z">
        <w:r w:rsidR="008B78DF">
          <w:rPr>
            <w:bCs/>
            <w:sz w:val="22"/>
            <w:szCs w:val="22"/>
          </w:rPr>
          <w:t>nited States</w:t>
        </w:r>
      </w:ins>
      <w:ins w:id="4844" w:author="Carla Martinez Machain" w:date="2023-12-28T16:33:00Z">
        <w:r w:rsidR="00436C9D">
          <w:rPr>
            <w:bCs/>
            <w:sz w:val="22"/>
            <w:szCs w:val="22"/>
          </w:rPr>
          <w:t xml:space="preserve"> and China (which would still achieve our research aims) and to obtain all </w:t>
        </w:r>
        <w:del w:id="4845" w:author="Michael Flynn" w:date="2024-01-08T13:00:00Z">
          <w:r w:rsidR="00436C9D" w:rsidDel="00D368B3">
            <w:rPr>
              <w:bCs/>
              <w:sz w:val="22"/>
              <w:szCs w:val="22"/>
            </w:rPr>
            <w:delText>necessary</w:delText>
          </w:r>
        </w:del>
      </w:ins>
      <w:ins w:id="4846" w:author="Michael Flynn" w:date="2024-01-08T13:00:00Z">
        <w:r w:rsidR="00D368B3">
          <w:rPr>
            <w:bCs/>
            <w:sz w:val="22"/>
            <w:szCs w:val="22"/>
          </w:rPr>
          <w:t>required</w:t>
        </w:r>
      </w:ins>
      <w:ins w:id="4847" w:author="Carla Martinez Machain" w:date="2023-12-28T16:33:00Z">
        <w:r w:rsidR="00436C9D">
          <w:rPr>
            <w:bCs/>
            <w:sz w:val="22"/>
            <w:szCs w:val="22"/>
          </w:rPr>
          <w:t xml:space="preserve"> government letters that the interviewers would need </w:t>
        </w:r>
        <w:del w:id="4848" w:author="Michael Flynn" w:date="2024-01-08T13:00:00Z">
          <w:r w:rsidR="00436C9D" w:rsidDel="00BA3696">
            <w:rPr>
              <w:bCs/>
              <w:sz w:val="22"/>
              <w:szCs w:val="22"/>
            </w:rPr>
            <w:delText xml:space="preserve">to carry </w:delText>
          </w:r>
          <w:r w:rsidR="00436C9D" w:rsidDel="00B831E9">
            <w:rPr>
              <w:bCs/>
              <w:sz w:val="22"/>
              <w:szCs w:val="22"/>
            </w:rPr>
            <w:delText xml:space="preserve">with them </w:delText>
          </w:r>
          <w:r w:rsidR="00436C9D" w:rsidDel="00BA3696">
            <w:rPr>
              <w:bCs/>
              <w:sz w:val="22"/>
              <w:szCs w:val="22"/>
            </w:rPr>
            <w:delText>when</w:delText>
          </w:r>
        </w:del>
      </w:ins>
      <w:ins w:id="4849" w:author="Michael Flynn" w:date="2024-01-08T13:00:00Z">
        <w:r w:rsidR="00BA3696">
          <w:rPr>
            <w:bCs/>
            <w:sz w:val="22"/>
            <w:szCs w:val="22"/>
          </w:rPr>
          <w:t>for</w:t>
        </w:r>
      </w:ins>
      <w:ins w:id="4850" w:author="Carla Martinez Machain" w:date="2023-12-28T16:33:00Z">
        <w:r w:rsidR="00436C9D">
          <w:rPr>
            <w:bCs/>
            <w:sz w:val="22"/>
            <w:szCs w:val="22"/>
          </w:rPr>
          <w:t xml:space="preserve"> carrying out the surveys. </w:t>
        </w:r>
      </w:ins>
    </w:p>
    <w:p w14:paraId="35206AED" w14:textId="20EAF396" w:rsidR="008E43D4" w:rsidRPr="00981EFA" w:rsidRDefault="008E43D4">
      <w:pPr>
        <w:spacing w:line="240" w:lineRule="auto"/>
        <w:contextualSpacing/>
        <w:jc w:val="both"/>
        <w:outlineLvl w:val="0"/>
        <w:rPr>
          <w:ins w:id="4851" w:author="Michael Allen" w:date="2023-12-21T20:04:00Z"/>
          <w:bCs/>
          <w:sz w:val="22"/>
          <w:szCs w:val="22"/>
        </w:rPr>
        <w:pPrChange w:id="4852" w:author="Brian Blankenship" w:date="2024-01-08T18:01:00Z">
          <w:pPr>
            <w:spacing w:line="240" w:lineRule="exact"/>
            <w:contextualSpacing/>
            <w:jc w:val="both"/>
            <w:outlineLvl w:val="0"/>
          </w:pPr>
        </w:pPrChange>
      </w:pPr>
      <w:ins w:id="4853" w:author="Michael Allen" w:date="2023-12-21T20:11:00Z">
        <w:r>
          <w:rPr>
            <w:bCs/>
            <w:sz w:val="22"/>
            <w:szCs w:val="22"/>
          </w:rPr>
          <w:tab/>
          <w:t xml:space="preserve">Regarding publication strategies, we </w:t>
        </w:r>
      </w:ins>
      <w:ins w:id="4854" w:author="Michael Allen" w:date="2023-12-21T20:12:00Z">
        <w:r>
          <w:rPr>
            <w:bCs/>
            <w:sz w:val="22"/>
            <w:szCs w:val="22"/>
          </w:rPr>
          <w:t xml:space="preserve">have </w:t>
        </w:r>
      </w:ins>
      <w:ins w:id="4855" w:author="Michael Allen" w:date="2023-12-21T20:11:00Z">
        <w:r>
          <w:rPr>
            <w:bCs/>
            <w:sz w:val="22"/>
            <w:szCs w:val="22"/>
          </w:rPr>
          <w:t>expertise in producing academic work for conferences, journals, and b</w:t>
        </w:r>
      </w:ins>
      <w:ins w:id="4856" w:author="Michael Allen" w:date="2023-12-21T20:12:00Z">
        <w:r>
          <w:rPr>
            <w:bCs/>
            <w:sz w:val="22"/>
            <w:szCs w:val="22"/>
          </w:rPr>
          <w:t xml:space="preserve">ooks. We will </w:t>
        </w:r>
        <w:del w:id="4857" w:author="Joyce, Renanah Miles" w:date="2024-01-05T19:50:00Z">
          <w:r w:rsidDel="008B78DF">
            <w:rPr>
              <w:bCs/>
              <w:sz w:val="22"/>
              <w:szCs w:val="22"/>
            </w:rPr>
            <w:delText>plan on</w:delText>
          </w:r>
        </w:del>
      </w:ins>
      <w:ins w:id="4858" w:author="Joyce, Renanah Miles" w:date="2024-01-05T19:50:00Z">
        <w:r w:rsidR="008B78DF">
          <w:rPr>
            <w:bCs/>
            <w:sz w:val="22"/>
            <w:szCs w:val="22"/>
          </w:rPr>
          <w:t>identify</w:t>
        </w:r>
      </w:ins>
      <w:ins w:id="4859" w:author="Michael Allen" w:date="2023-12-21T20:12:00Z">
        <w:r>
          <w:rPr>
            <w:bCs/>
            <w:sz w:val="22"/>
            <w:szCs w:val="22"/>
          </w:rPr>
          <w:t xml:space="preserve"> multiple journals for each of the two major works we plan with this project. </w:t>
        </w:r>
      </w:ins>
      <w:ins w:id="4860" w:author="Joyce, Renanah Miles" w:date="2024-01-05T19:52:00Z">
        <w:r w:rsidR="008B78DF">
          <w:rPr>
            <w:bCs/>
            <w:sz w:val="22"/>
            <w:szCs w:val="22"/>
          </w:rPr>
          <w:t xml:space="preserve">If any given journal rejects an article submission, we will continue submitting to other suitable journals until we accomplish our deliverable plan. </w:t>
        </w:r>
      </w:ins>
      <w:ins w:id="4861" w:author="Michael Allen" w:date="2023-12-21T20:13:00Z">
        <w:r>
          <w:rPr>
            <w:bCs/>
            <w:sz w:val="22"/>
            <w:szCs w:val="22"/>
          </w:rPr>
          <w:t>Regarding</w:t>
        </w:r>
      </w:ins>
      <w:ins w:id="4862" w:author="Michael Allen" w:date="2023-12-21T20:12:00Z">
        <w:r>
          <w:rPr>
            <w:bCs/>
            <w:sz w:val="22"/>
            <w:szCs w:val="22"/>
          </w:rPr>
          <w:t xml:space="preserve"> public-facing research, our team has experience and relationships with existing outlets </w:t>
        </w:r>
      </w:ins>
      <w:ins w:id="4863" w:author="Michael Allen" w:date="2023-12-21T20:13:00Z">
        <w:r>
          <w:rPr>
            <w:bCs/>
            <w:sz w:val="22"/>
            <w:szCs w:val="22"/>
          </w:rPr>
          <w:t xml:space="preserve">that we will use to secure venues for </w:t>
        </w:r>
        <w:del w:id="4864" w:author="Joyce, Renanah Miles" w:date="2024-01-05T19:50:00Z">
          <w:r w:rsidDel="008B78DF">
            <w:rPr>
              <w:bCs/>
              <w:sz w:val="22"/>
              <w:szCs w:val="22"/>
            </w:rPr>
            <w:delText>displaying</w:delText>
          </w:r>
        </w:del>
      </w:ins>
      <w:ins w:id="4865" w:author="Joyce, Renanah Miles" w:date="2024-01-05T19:50:00Z">
        <w:r w:rsidR="008B78DF">
          <w:rPr>
            <w:bCs/>
            <w:sz w:val="22"/>
            <w:szCs w:val="22"/>
          </w:rPr>
          <w:t>disseminating</w:t>
        </w:r>
      </w:ins>
      <w:ins w:id="4866" w:author="Michael Allen" w:date="2023-12-21T20:13:00Z">
        <w:r>
          <w:rPr>
            <w:bCs/>
            <w:sz w:val="22"/>
            <w:szCs w:val="22"/>
          </w:rPr>
          <w:t xml:space="preserve"> our results to a wide audience. </w:t>
        </w:r>
        <w:del w:id="4867" w:author="Joyce, Renanah Miles" w:date="2024-01-05T19:52:00Z">
          <w:r w:rsidDel="008B78DF">
            <w:rPr>
              <w:bCs/>
              <w:sz w:val="22"/>
              <w:szCs w:val="22"/>
            </w:rPr>
            <w:delText>While rejection is normal in academia</w:delText>
          </w:r>
        </w:del>
      </w:ins>
      <w:ins w:id="4868" w:author="Michael Allen" w:date="2023-12-21T20:14:00Z">
        <w:del w:id="4869" w:author="Joyce, Renanah Miles" w:date="2024-01-05T19:52:00Z">
          <w:r w:rsidDel="008B78DF">
            <w:rPr>
              <w:bCs/>
              <w:sz w:val="22"/>
              <w:szCs w:val="22"/>
            </w:rPr>
            <w:delText>, we will endure such variance and continue submitting until we accomplish our deliverable plan.</w:delText>
          </w:r>
        </w:del>
      </w:ins>
    </w:p>
    <w:p w14:paraId="1B6F0D98" w14:textId="77777777" w:rsidR="008E43D4" w:rsidRPr="008E43D4" w:rsidRDefault="008E43D4">
      <w:pPr>
        <w:widowControl w:val="0"/>
        <w:spacing w:after="100" w:afterAutospacing="1" w:line="240" w:lineRule="auto"/>
        <w:contextualSpacing/>
        <w:jc w:val="both"/>
        <w:rPr>
          <w:ins w:id="4870" w:author="Michael Allen" w:date="2023-12-21T20:03:00Z"/>
          <w:b/>
          <w:bCs/>
          <w:sz w:val="22"/>
          <w:szCs w:val="22"/>
        </w:rPr>
      </w:pPr>
    </w:p>
    <w:p w14:paraId="2B10AF45" w14:textId="0006A1C3" w:rsidR="008E43D4" w:rsidRPr="008E43D4" w:rsidDel="004E30E2" w:rsidRDefault="008E43D4">
      <w:pPr>
        <w:spacing w:after="0" w:line="240" w:lineRule="auto"/>
        <w:contextualSpacing/>
        <w:jc w:val="both"/>
        <w:outlineLvl w:val="0"/>
        <w:rPr>
          <w:ins w:id="4871" w:author="Michael Allen" w:date="2023-12-21T20:04:00Z"/>
          <w:del w:id="4872" w:author="Joyce, Renanah Miles" w:date="2024-01-05T19:45:00Z"/>
          <w:b/>
          <w:sz w:val="22"/>
          <w:szCs w:val="22"/>
          <w:rPrChange w:id="4873" w:author="Michael Allen" w:date="2023-12-21T20:10:00Z">
            <w:rPr>
              <w:ins w:id="4874" w:author="Michael Allen" w:date="2023-12-21T20:04:00Z"/>
              <w:del w:id="4875" w:author="Joyce, Renanah Miles" w:date="2024-01-05T19:45:00Z"/>
              <w:b/>
            </w:rPr>
          </w:rPrChange>
        </w:rPr>
        <w:pPrChange w:id="4876" w:author="Brian Blankenship" w:date="2024-01-08T18:01:00Z">
          <w:pPr>
            <w:spacing w:after="0" w:line="240" w:lineRule="exact"/>
            <w:outlineLvl w:val="0"/>
          </w:pPr>
        </w:pPrChange>
      </w:pPr>
    </w:p>
    <w:p w14:paraId="7E7E417D" w14:textId="24892E86" w:rsidR="008E43D4" w:rsidRPr="00C82AAA" w:rsidRDefault="00C82AAA">
      <w:pPr>
        <w:spacing w:after="0" w:line="240" w:lineRule="auto"/>
        <w:contextualSpacing/>
        <w:jc w:val="both"/>
        <w:outlineLvl w:val="0"/>
        <w:rPr>
          <w:ins w:id="4877" w:author="Michael Allen" w:date="2023-12-21T20:03:00Z"/>
          <w:b/>
          <w:rPrChange w:id="4878" w:author="Brian Blankenship" w:date="2024-01-03T08:00:00Z">
            <w:rPr>
              <w:ins w:id="4879" w:author="Michael Allen" w:date="2023-12-21T20:03:00Z"/>
            </w:rPr>
          </w:rPrChange>
        </w:rPr>
        <w:pPrChange w:id="4880" w:author="Brian Blankenship" w:date="2024-01-08T18:01:00Z">
          <w:pPr>
            <w:pStyle w:val="ListParagraph"/>
            <w:numPr>
              <w:numId w:val="7"/>
            </w:numPr>
            <w:spacing w:before="0" w:after="0" w:line="240" w:lineRule="exact"/>
            <w:ind w:left="360"/>
            <w:outlineLvl w:val="0"/>
          </w:pPr>
        </w:pPrChange>
      </w:pPr>
      <w:ins w:id="4881" w:author="Brian Blankenship" w:date="2024-01-03T08:00:00Z">
        <w:r>
          <w:rPr>
            <w:b/>
          </w:rPr>
          <w:t xml:space="preserve">11. </w:t>
        </w:r>
      </w:ins>
      <w:ins w:id="4882" w:author="Michael Allen" w:date="2023-12-21T20:03:00Z">
        <w:r w:rsidR="008E43D4" w:rsidRPr="00C82AAA">
          <w:rPr>
            <w:b/>
            <w:rPrChange w:id="4883" w:author="Brian Blankenship" w:date="2024-01-03T08:00:00Z">
              <w:rPr/>
            </w:rPrChange>
          </w:rPr>
          <w:t>Results from Prior NSF Support</w:t>
        </w:r>
      </w:ins>
    </w:p>
    <w:p w14:paraId="4CA353F7" w14:textId="66BBE9F7" w:rsidR="008E43D4" w:rsidRPr="008E43D4" w:rsidDel="00D64F78" w:rsidRDefault="008E43D4">
      <w:pPr>
        <w:spacing w:line="240" w:lineRule="auto"/>
        <w:contextualSpacing/>
        <w:jc w:val="both"/>
        <w:rPr>
          <w:ins w:id="4884" w:author="Michael Allen" w:date="2023-12-21T20:03:00Z"/>
          <w:del w:id="4885" w:author="Michael Flynn" w:date="2024-01-08T13:30:00Z"/>
          <w:bCs/>
          <w:sz w:val="22"/>
          <w:szCs w:val="22"/>
        </w:rPr>
        <w:pPrChange w:id="4886" w:author="Brian Blankenship" w:date="2024-01-08T18:01:00Z">
          <w:pPr>
            <w:spacing w:line="240" w:lineRule="exact"/>
            <w:contextualSpacing/>
            <w:outlineLvl w:val="0"/>
          </w:pPr>
        </w:pPrChange>
      </w:pPr>
      <w:ins w:id="4887" w:author="Michael Allen" w:date="2023-12-21T20:03:00Z">
        <w:r w:rsidRPr="008E43D4">
          <w:rPr>
            <w:bCs/>
            <w:sz w:val="22"/>
            <w:szCs w:val="22"/>
          </w:rPr>
          <w:t>The investigators have not received prior NSF support.</w:t>
        </w:r>
      </w:ins>
    </w:p>
    <w:p w14:paraId="444D06AD" w14:textId="7D43D80F" w:rsidR="008E43D4" w:rsidRPr="008E43D4" w:rsidDel="00EB3877" w:rsidRDefault="008E43D4">
      <w:pPr>
        <w:spacing w:after="100" w:afterAutospacing="1" w:line="240" w:lineRule="auto"/>
        <w:contextualSpacing/>
        <w:jc w:val="both"/>
        <w:rPr>
          <w:ins w:id="4888" w:author="Michael Allen" w:date="2023-12-21T20:03:00Z"/>
          <w:del w:id="4889" w:author="Michael Flynn" w:date="2024-01-08T13:27:00Z"/>
          <w:b/>
          <w:bCs/>
          <w:sz w:val="22"/>
          <w:szCs w:val="22"/>
          <w:rPrChange w:id="4890" w:author="Michael Allen" w:date="2023-12-21T20:04:00Z">
            <w:rPr>
              <w:ins w:id="4891" w:author="Michael Allen" w:date="2023-12-21T20:03:00Z"/>
              <w:del w:id="4892" w:author="Michael Flynn" w:date="2024-01-08T13:27:00Z"/>
            </w:rPr>
          </w:rPrChange>
        </w:rPr>
        <w:pPrChange w:id="4893" w:author="Brian Blankenship" w:date="2024-01-08T18:01:00Z">
          <w:pPr>
            <w:widowControl w:val="0"/>
            <w:spacing w:after="100" w:afterAutospacing="1" w:line="240" w:lineRule="auto"/>
            <w:contextualSpacing/>
            <w:jc w:val="both"/>
          </w:pPr>
        </w:pPrChange>
      </w:pPr>
    </w:p>
    <w:p w14:paraId="3D45D2BE" w14:textId="77777777" w:rsidR="000E4977" w:rsidRPr="008E43D4" w:rsidDel="006A4540" w:rsidRDefault="000E4977">
      <w:pPr>
        <w:widowControl w:val="0"/>
        <w:spacing w:after="100" w:afterAutospacing="1" w:line="240" w:lineRule="auto"/>
        <w:contextualSpacing/>
        <w:jc w:val="both"/>
        <w:rPr>
          <w:del w:id="4894" w:author="Brian Blankenship" w:date="2023-12-06T12:56:00Z"/>
          <w:sz w:val="22"/>
          <w:szCs w:val="22"/>
          <w:rPrChange w:id="4895" w:author="Michael Allen" w:date="2023-12-21T20:04:00Z">
            <w:rPr>
              <w:del w:id="4896" w:author="Brian Blankenship" w:date="2023-12-06T12:56:00Z"/>
            </w:rPr>
          </w:rPrChange>
        </w:rPr>
      </w:pPr>
    </w:p>
    <w:p w14:paraId="70E98F79" w14:textId="77777777" w:rsidR="000E4977" w:rsidRPr="008E43D4" w:rsidDel="006A4540" w:rsidRDefault="000E4977">
      <w:pPr>
        <w:widowControl w:val="0"/>
        <w:spacing w:after="100" w:afterAutospacing="1" w:line="240" w:lineRule="auto"/>
        <w:contextualSpacing/>
        <w:jc w:val="both"/>
        <w:rPr>
          <w:del w:id="4897" w:author="Brian Blankenship" w:date="2023-12-06T12:56:00Z"/>
          <w:sz w:val="22"/>
          <w:szCs w:val="22"/>
          <w:rPrChange w:id="4898" w:author="Michael Allen" w:date="2023-12-21T20:04:00Z">
            <w:rPr>
              <w:del w:id="4899" w:author="Brian Blankenship" w:date="2023-12-06T12:56:00Z"/>
            </w:rPr>
          </w:rPrChange>
        </w:rPr>
      </w:pPr>
    </w:p>
    <w:p w14:paraId="7C0A7BF7" w14:textId="77777777" w:rsidR="000E4977" w:rsidRPr="008E43D4" w:rsidDel="006A4540" w:rsidRDefault="000E4977">
      <w:pPr>
        <w:widowControl w:val="0"/>
        <w:spacing w:after="100" w:afterAutospacing="1" w:line="240" w:lineRule="auto"/>
        <w:contextualSpacing/>
        <w:jc w:val="both"/>
        <w:rPr>
          <w:del w:id="4900" w:author="Brian Blankenship" w:date="2023-12-06T12:56:00Z"/>
          <w:sz w:val="22"/>
          <w:szCs w:val="22"/>
          <w:rPrChange w:id="4901" w:author="Michael Allen" w:date="2023-12-21T20:04:00Z">
            <w:rPr>
              <w:del w:id="4902" w:author="Brian Blankenship" w:date="2023-12-06T12:56:00Z"/>
            </w:rPr>
          </w:rPrChange>
        </w:rPr>
      </w:pPr>
    </w:p>
    <w:p w14:paraId="4E6171F3" w14:textId="16333F2E" w:rsidR="000E4977" w:rsidRPr="008E43D4" w:rsidDel="00EB3877" w:rsidRDefault="000E4977">
      <w:pPr>
        <w:widowControl w:val="0"/>
        <w:spacing w:after="100" w:afterAutospacing="1" w:line="240" w:lineRule="auto"/>
        <w:contextualSpacing/>
        <w:jc w:val="both"/>
        <w:rPr>
          <w:del w:id="4903" w:author="Michael Flynn" w:date="2024-01-08T13:27:00Z"/>
          <w:sz w:val="22"/>
          <w:szCs w:val="22"/>
          <w:rPrChange w:id="4904" w:author="Michael Allen" w:date="2023-12-21T20:04:00Z">
            <w:rPr>
              <w:del w:id="4905" w:author="Michael Flynn" w:date="2024-01-08T13:27:00Z"/>
            </w:rPr>
          </w:rPrChange>
        </w:rPr>
      </w:pPr>
    </w:p>
    <w:p w14:paraId="1DD617D8" w14:textId="1F2F4D0C" w:rsidR="000E4977" w:rsidRPr="008E43D4" w:rsidRDefault="000E4977">
      <w:pPr>
        <w:widowControl w:val="0"/>
        <w:spacing w:line="240" w:lineRule="auto"/>
        <w:contextualSpacing/>
        <w:jc w:val="both"/>
        <w:rPr>
          <w:sz w:val="22"/>
          <w:szCs w:val="22"/>
          <w:rPrChange w:id="4906" w:author="Michael Allen" w:date="2023-12-21T20:04:00Z">
            <w:rPr/>
          </w:rPrChange>
        </w:rPr>
        <w:pPrChange w:id="4907" w:author="Brian Blankenship" w:date="2024-01-08T18:01:00Z">
          <w:pPr>
            <w:widowControl w:val="0"/>
            <w:jc w:val="both"/>
          </w:pPr>
        </w:pPrChange>
      </w:pPr>
    </w:p>
    <w:sectPr w:rsidR="000E4977" w:rsidRPr="008E43D4" w:rsidSect="00696E1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Joyce, Renanah Miles" w:date="2024-01-05T19:24:00Z" w:initials="JRM">
    <w:p w14:paraId="53FD4A9C" w14:textId="77777777" w:rsidR="00F763D7" w:rsidRDefault="00F763D7" w:rsidP="00810FBA">
      <w:pPr>
        <w:pStyle w:val="CommentText"/>
      </w:pPr>
      <w:r>
        <w:rPr>
          <w:rStyle w:val="CommentReference"/>
        </w:rPr>
        <w:annotationRef/>
      </w:r>
      <w:r>
        <w:t>Make sure these questions are consistent with the question(s) at top of section 3</w:t>
      </w:r>
    </w:p>
  </w:comment>
  <w:comment w:id="23" w:author="Brian Blankenship" w:date="2024-01-09T09:19:00Z" w:initials="BB">
    <w:p w14:paraId="688173AE" w14:textId="77777777" w:rsidR="00F763D7" w:rsidRDefault="00F763D7" w:rsidP="00857E8D">
      <w:pPr>
        <w:pStyle w:val="CommentText"/>
      </w:pPr>
      <w:r>
        <w:rPr>
          <w:rStyle w:val="CommentReference"/>
        </w:rPr>
        <w:annotationRef/>
      </w:r>
      <w:r>
        <w:t>I think they are now</w:t>
      </w:r>
    </w:p>
  </w:comment>
  <w:comment w:id="71" w:author="Michael Allen" w:date="2024-03-05T11:58:00Z" w:initials="MA">
    <w:p w14:paraId="77467574" w14:textId="29FBD4BD" w:rsidR="00F90548" w:rsidRDefault="00F90548">
      <w:pPr>
        <w:pStyle w:val="CommentText"/>
      </w:pPr>
      <w:r>
        <w:rPr>
          <w:rStyle w:val="CommentReference"/>
        </w:rPr>
        <w:annotationRef/>
      </w:r>
      <w:r>
        <w:t>Missing citation.</w:t>
      </w:r>
    </w:p>
  </w:comment>
  <w:comment w:id="131" w:author="Joyce, Renanah Miles" w:date="2024-01-05T18:58:00Z" w:initials="JRM">
    <w:p w14:paraId="3A64CCC1" w14:textId="77777777" w:rsidR="00F763D7" w:rsidRDefault="00F763D7" w:rsidP="00810FBA">
      <w:pPr>
        <w:pStyle w:val="CommentText"/>
      </w:pPr>
      <w:r>
        <w:rPr>
          <w:rStyle w:val="CommentReference"/>
        </w:rPr>
        <w:annotationRef/>
      </w:r>
      <w:hyperlink r:id="rId1" w:history="1">
        <w:r w:rsidRPr="00C4237E">
          <w:rPr>
            <w:rStyle w:val="Hyperlink"/>
          </w:rPr>
          <w:t>https://www.washingtonpost.com/national-security/2023/04/26/chinese-military-base-uae/</w:t>
        </w:r>
      </w:hyperlink>
    </w:p>
  </w:comment>
  <w:comment w:id="387" w:author="Michael Allen" w:date="2023-11-24T13:00:00Z" w:initials="MA">
    <w:p w14:paraId="6EBB08FA" w14:textId="77777777" w:rsidR="00F763D7" w:rsidRDefault="00F763D7" w:rsidP="00810FBA">
      <w:pPr>
        <w:pStyle w:val="CommentText"/>
      </w:pPr>
      <w:r>
        <w:rPr>
          <w:rStyle w:val="CommentReference"/>
        </w:rPr>
        <w:annotationRef/>
      </w:r>
      <w:r>
        <w:t xml:space="preserve">Cut: This project, then, examines the extent to which countries’ social and economic contact with citizens of foreign countries shapes both their ability and that of their rivals to curry influence and gain or maintain a foreign military presence. We seek to answer the question: </w:t>
      </w:r>
      <w:r>
        <w:rPr>
          <w:i/>
          <w:iCs/>
        </w:rPr>
        <w:t>How does contact with and economic reliance on foreign military forces affect support for states involved in Great Power Competition</w:t>
      </w:r>
      <w:r>
        <w:t xml:space="preserve">? </w:t>
      </w:r>
    </w:p>
  </w:comment>
  <w:comment w:id="500" w:author="Carla Martinez Machain" w:date="2023-12-28T15:38:00Z" w:initials="CMM">
    <w:p w14:paraId="79685AB7" w14:textId="77777777" w:rsidR="00F763D7" w:rsidRDefault="00F763D7" w:rsidP="00FB1C5E">
      <w:pPr>
        <w:pStyle w:val="CommentText"/>
      </w:pPr>
      <w:r>
        <w:rPr>
          <w:rStyle w:val="CommentReference"/>
        </w:rPr>
        <w:annotationRef/>
      </w:r>
      <w:hyperlink r:id="rId2" w:history="1">
        <w:r w:rsidRPr="00F455C6">
          <w:rPr>
            <w:rStyle w:val="Hyperlink"/>
          </w:rPr>
          <w:t>https://www.washingtonpost.com/national-security/2023/04/26/chinese-military-base-uae/</w:t>
        </w:r>
      </w:hyperlink>
    </w:p>
  </w:comment>
  <w:comment w:id="503" w:author="Carla Martinez Machain" w:date="2023-12-29T15:09:00Z" w:initials="CMM">
    <w:p w14:paraId="080CB50A" w14:textId="77777777" w:rsidR="00F763D7" w:rsidRDefault="00F763D7" w:rsidP="00F912A2">
      <w:pPr>
        <w:pStyle w:val="CommentText"/>
      </w:pPr>
      <w:r>
        <w:rPr>
          <w:rStyle w:val="CommentReference"/>
        </w:rPr>
        <w:annotationRef/>
      </w:r>
      <w:r>
        <w:t>Should we even mention that this came from the Discord leaks? Or just nix “the Discord leaks showed that”?</w:t>
      </w:r>
    </w:p>
  </w:comment>
  <w:comment w:id="536" w:author="Carla Martinez Machain" w:date="2023-12-29T15:27:00Z" w:initials="CMM">
    <w:p w14:paraId="7261DC5F" w14:textId="77777777" w:rsidR="00F763D7" w:rsidRDefault="00F763D7" w:rsidP="0058427B">
      <w:pPr>
        <w:pStyle w:val="CommentText"/>
      </w:pPr>
      <w:r>
        <w:rPr>
          <w:rStyle w:val="CommentReference"/>
        </w:rPr>
        <w:annotationRef/>
      </w:r>
      <w:hyperlink r:id="rId3" w:history="1">
        <w:r w:rsidRPr="00C4237E">
          <w:rPr>
            <w:rStyle w:val="Hyperlink"/>
          </w:rPr>
          <w:t>https://www.washingtonpost.com/national-security/2023/04/26/chinese-military-base-uae/</w:t>
        </w:r>
      </w:hyperlink>
    </w:p>
  </w:comment>
  <w:comment w:id="541" w:author="Michael Allen" w:date="2023-11-24T13:00:00Z" w:initials="MA">
    <w:p w14:paraId="72733D4B" w14:textId="13F737CF" w:rsidR="00F763D7" w:rsidRDefault="00F763D7" w:rsidP="008E43D4">
      <w:pPr>
        <w:pStyle w:val="CommentText"/>
      </w:pPr>
      <w:r>
        <w:rPr>
          <w:rStyle w:val="CommentReference"/>
        </w:rPr>
        <w:annotationRef/>
      </w:r>
      <w:r>
        <w:t xml:space="preserve">Cut: This project, then, examines the extent to which countries’ social and economic contact with citizens of foreign countries shapes both their ability and that of their rivals to curry influence and gain or maintain a foreign military presence. We seek to answer the question: </w:t>
      </w:r>
      <w:r>
        <w:rPr>
          <w:i/>
          <w:iCs/>
        </w:rPr>
        <w:t>How does contact with and economic reliance on foreign military forces affect support for states involved in Great Power Competition</w:t>
      </w:r>
      <w:r>
        <w:t xml:space="preserve">? </w:t>
      </w:r>
    </w:p>
  </w:comment>
  <w:comment w:id="548" w:author="Michael Flynn" w:date="2023-11-29T15:09:00Z" w:initials="MF">
    <w:p w14:paraId="6C9B7441" w14:textId="5D832B5A" w:rsidR="00F763D7" w:rsidRDefault="00F763D7" w:rsidP="006C683E">
      <w:r>
        <w:rPr>
          <w:rStyle w:val="CommentReference"/>
        </w:rPr>
        <w:annotationRef/>
      </w:r>
      <w:r>
        <w:rPr>
          <w:color w:val="000000"/>
          <w:sz w:val="20"/>
          <w:szCs w:val="20"/>
        </w:rPr>
        <w:t>Explain what we mean by this</w:t>
      </w:r>
    </w:p>
  </w:comment>
  <w:comment w:id="549" w:author="Carla Martinez Machain" w:date="2023-12-07T16:54:00Z" w:initials="CMM">
    <w:p w14:paraId="033F9700" w14:textId="77777777" w:rsidR="00F763D7" w:rsidRDefault="00F763D7" w:rsidP="00B114D1">
      <w:pPr>
        <w:pStyle w:val="CommentText"/>
      </w:pPr>
      <w:r>
        <w:rPr>
          <w:rStyle w:val="CommentReference"/>
        </w:rPr>
        <w:annotationRef/>
      </w:r>
      <w:r>
        <w:t>Added to this</w:t>
      </w:r>
    </w:p>
  </w:comment>
  <w:comment w:id="550" w:author="Carla Martinez Machain" w:date="2023-12-08T14:06:00Z" w:initials="CMM">
    <w:p w14:paraId="15F58827" w14:textId="77777777" w:rsidR="00F763D7" w:rsidRDefault="00F763D7" w:rsidP="004A1435">
      <w:pPr>
        <w:pStyle w:val="CommentText"/>
      </w:pPr>
      <w:r>
        <w:rPr>
          <w:rStyle w:val="CommentReference"/>
        </w:rPr>
        <w:annotationRef/>
      </w:r>
      <w:r>
        <w:t>(And explained more of what we mean by access)</w:t>
      </w:r>
    </w:p>
  </w:comment>
  <w:comment w:id="813" w:author="Joyce, Renanah Miles" w:date="2024-01-05T19:01:00Z" w:initials="JRM">
    <w:p w14:paraId="783976FF" w14:textId="171FF332" w:rsidR="00F763D7" w:rsidRDefault="00F763D7" w:rsidP="00810FBA">
      <w:pPr>
        <w:pStyle w:val="CommentText"/>
      </w:pPr>
      <w:r>
        <w:rPr>
          <w:rStyle w:val="CommentReference"/>
        </w:rPr>
        <w:annotationRef/>
      </w:r>
      <w:r>
        <w:t>If our experiment and questions are only about bases, then we either need to adjust this language (and modify the paragraph above about China’s non-traditional access model), or else change the experiment and questions to incorporate other forms of access/presence</w:t>
      </w:r>
    </w:p>
  </w:comment>
  <w:comment w:id="998" w:author="Joyce, Renanah Miles" w:date="2024-01-05T19:24:00Z" w:initials="JRM">
    <w:p w14:paraId="562499A7" w14:textId="77777777" w:rsidR="00F763D7" w:rsidRDefault="00F763D7" w:rsidP="001314F2">
      <w:pPr>
        <w:pStyle w:val="CommentText"/>
      </w:pPr>
      <w:r>
        <w:rPr>
          <w:rStyle w:val="CommentReference"/>
        </w:rPr>
        <w:annotationRef/>
      </w:r>
      <w:r>
        <w:t>Make sure these questions are consistent with the question(s) at top of section 3</w:t>
      </w:r>
    </w:p>
  </w:comment>
  <w:comment w:id="999" w:author="Carla Martinez Machain" w:date="2024-01-09T17:21:00Z" w:initials="CMM">
    <w:p w14:paraId="0D7A20B6" w14:textId="77777777" w:rsidR="00F763D7" w:rsidRDefault="00F763D7" w:rsidP="000D6AAD">
      <w:pPr>
        <w:pStyle w:val="CommentText"/>
      </w:pPr>
      <w:r>
        <w:rPr>
          <w:rStyle w:val="CommentReference"/>
        </w:rPr>
        <w:annotationRef/>
      </w:r>
      <w:r>
        <w:t>I think now they do</w:t>
      </w:r>
    </w:p>
  </w:comment>
  <w:comment w:id="1734" w:author="Carla Martinez Machain" w:date="2023-12-28T16:52:00Z" w:initials="CMM">
    <w:p w14:paraId="548CCC88" w14:textId="77777777" w:rsidR="00F763D7" w:rsidRDefault="00F763D7" w:rsidP="00140C8C">
      <w:pPr>
        <w:pStyle w:val="CommentText"/>
      </w:pPr>
      <w:r>
        <w:rPr>
          <w:rStyle w:val="CommentReference"/>
        </w:rPr>
        <w:annotationRef/>
      </w:r>
      <w:hyperlink r:id="rId4" w:history="1">
        <w:r w:rsidRPr="008C1A2F">
          <w:rPr>
            <w:rStyle w:val="Hyperlink"/>
          </w:rPr>
          <w:t>https://www.washingtonpost.com/national-security/2023/04/26/chinese-military-base-uae/</w:t>
        </w:r>
      </w:hyperlink>
    </w:p>
  </w:comment>
  <w:comment w:id="1751" w:author="Jennifer Carinci" w:date="2023-12-29T11:28:00Z" w:initials="JC">
    <w:p w14:paraId="5765E423" w14:textId="77777777" w:rsidR="00F763D7" w:rsidRDefault="00F763D7" w:rsidP="00B7395B">
      <w:pPr>
        <w:pStyle w:val="CommentText"/>
      </w:pPr>
      <w:r>
        <w:rPr>
          <w:rStyle w:val="CommentReference"/>
        </w:rPr>
        <w:annotationRef/>
      </w:r>
      <w:r>
        <w:t>This would be helpful information earlier to explain wht the countries are selected ahead of presenting the research questions.</w:t>
      </w:r>
    </w:p>
  </w:comment>
  <w:comment w:id="1752" w:author="Carla Martinez Machain" w:date="2024-01-02T14:51:00Z" w:initials="CMM">
    <w:p w14:paraId="5668AB05" w14:textId="77777777" w:rsidR="00F763D7" w:rsidRDefault="00F763D7" w:rsidP="00B7395B">
      <w:pPr>
        <w:pStyle w:val="CommentText"/>
      </w:pPr>
      <w:r>
        <w:rPr>
          <w:rStyle w:val="CommentReference"/>
        </w:rPr>
        <w:annotationRef/>
      </w:r>
      <w:r>
        <w:t>Brought this up from the research design as Jennifer suggested.</w:t>
      </w:r>
    </w:p>
  </w:comment>
  <w:comment w:id="1840" w:author="Jennifer Carinci" w:date="2023-12-29T12:14:00Z" w:initials="U">
    <w:p w14:paraId="7D399325" w14:textId="77777777" w:rsidR="00F763D7" w:rsidRDefault="00F763D7" w:rsidP="001C5215">
      <w:pPr>
        <w:pStyle w:val="CommentText"/>
      </w:pPr>
      <w:r>
        <w:rPr>
          <w:rStyle w:val="CommentReference"/>
        </w:rPr>
        <w:annotationRef/>
      </w:r>
      <w:r>
        <w:t>?</w:t>
      </w:r>
    </w:p>
  </w:comment>
  <w:comment w:id="1897" w:author="Carla Martinez Machain" w:date="2024-01-02T20:04:00Z" w:initials="CMM">
    <w:p w14:paraId="561C7F56" w14:textId="77777777" w:rsidR="00F763D7" w:rsidRDefault="00F763D7" w:rsidP="001C5215">
      <w:pPr>
        <w:pStyle w:val="CommentText"/>
      </w:pPr>
      <w:r>
        <w:rPr>
          <w:rStyle w:val="CommentReference"/>
        </w:rPr>
        <w:annotationRef/>
      </w:r>
      <w:r>
        <w:t>Moved these two paragraphs up here at Jennifer’s suggestion</w:t>
      </w:r>
    </w:p>
  </w:comment>
  <w:comment w:id="1786" w:author="Jennifer Carinci" w:date="2023-12-29T12:13:00Z" w:initials="U">
    <w:p w14:paraId="24CEDAF8" w14:textId="2CE8CB36" w:rsidR="00F763D7" w:rsidRDefault="00F763D7" w:rsidP="001C5215">
      <w:pPr>
        <w:pStyle w:val="CommentText"/>
      </w:pPr>
      <w:r>
        <w:rPr>
          <w:rStyle w:val="CommentReference"/>
        </w:rPr>
        <w:annotationRef/>
      </w:r>
      <w:r>
        <w:t>This would be helpful much earlier. This way the methodology section could be more technical/logistical design details without having to also supply basic and new background information.</w:t>
      </w:r>
    </w:p>
  </w:comment>
  <w:comment w:id="1787" w:author="Carla Martinez Machain" w:date="2024-01-02T20:04:00Z" w:initials="CMM">
    <w:p w14:paraId="608C8355" w14:textId="77777777" w:rsidR="00F763D7" w:rsidRDefault="00F763D7" w:rsidP="001C5215">
      <w:pPr>
        <w:pStyle w:val="CommentText"/>
      </w:pPr>
      <w:r>
        <w:rPr>
          <w:rStyle w:val="CommentReference"/>
        </w:rPr>
        <w:annotationRef/>
      </w:r>
      <w:r>
        <w:t>Done. Moved this up here and away from the methodology section</w:t>
      </w:r>
    </w:p>
  </w:comment>
  <w:comment w:id="1917" w:author="Brian Blankenship" w:date="2023-07-02T12:45:00Z" w:initials="BB">
    <w:p w14:paraId="081B365F" w14:textId="6D94133F" w:rsidR="00F763D7" w:rsidRDefault="00F763D7" w:rsidP="00810FBA">
      <w:pPr>
        <w:pStyle w:val="CommentText"/>
      </w:pPr>
      <w:r>
        <w:rPr>
          <w:rStyle w:val="CommentReference"/>
        </w:rPr>
        <w:annotationRef/>
      </w:r>
      <w:r>
        <w:t>These are completely notional, and just here to get some ideas generated. We'll want our hypotheses rooted in existing literature on basing, social contact, foreign aid, etc., along with our pilot findings.</w:t>
      </w:r>
    </w:p>
  </w:comment>
  <w:comment w:id="1943" w:author="Michael Allen" w:date="2024-01-07T20:06:00Z" w:initials="MA">
    <w:p w14:paraId="019861BD" w14:textId="735BBC62" w:rsidR="00F763D7" w:rsidRDefault="00F763D7">
      <w:pPr>
        <w:pStyle w:val="CommentText"/>
      </w:pPr>
      <w:r>
        <w:rPr>
          <w:rStyle w:val="CommentReference"/>
        </w:rPr>
        <w:annotationRef/>
      </w:r>
      <w:r>
        <w:t>Need figure</w:t>
      </w:r>
    </w:p>
  </w:comment>
  <w:comment w:id="1984" w:author="Michael Allen" w:date="2023-11-13T11:16:00Z" w:initials="MA">
    <w:p w14:paraId="3EC9209C" w14:textId="1879ECE2" w:rsidR="00F763D7" w:rsidRDefault="00F763D7">
      <w:pPr>
        <w:pStyle w:val="CommentText"/>
      </w:pPr>
      <w:r>
        <w:rPr>
          <w:rStyle w:val="CommentReference"/>
        </w:rPr>
        <w:annotationRef/>
      </w:r>
      <w:r>
        <w:t>Update number</w:t>
      </w:r>
    </w:p>
  </w:comment>
  <w:comment w:id="2205" w:author="Jennifer Carinci" w:date="2023-12-29T10:48:00Z" w:initials="JC">
    <w:p w14:paraId="1F71D73C" w14:textId="77777777" w:rsidR="00F763D7" w:rsidRDefault="00F763D7" w:rsidP="000A73D5">
      <w:pPr>
        <w:pStyle w:val="CommentText"/>
      </w:pPr>
      <w:r>
        <w:rPr>
          <w:rStyle w:val="CommentReference"/>
        </w:rPr>
        <w:annotationRef/>
      </w:r>
      <w:r>
        <w:t>How specifically will the study design support effectively exploring this?</w:t>
      </w:r>
    </w:p>
  </w:comment>
  <w:comment w:id="2206" w:author="Brian Blankenship" w:date="2024-01-01T11:05:00Z" w:initials="BB">
    <w:p w14:paraId="4EBCB6A2" w14:textId="77777777" w:rsidR="00F763D7" w:rsidRDefault="00F763D7" w:rsidP="003016BB">
      <w:pPr>
        <w:pStyle w:val="CommentText"/>
      </w:pPr>
      <w:r>
        <w:rPr>
          <w:rStyle w:val="CommentReference"/>
        </w:rPr>
        <w:annotationRef/>
      </w:r>
      <w:r>
        <w:t>Added some text</w:t>
      </w:r>
    </w:p>
  </w:comment>
  <w:comment w:id="2229" w:author="Jennifer Carinci" w:date="2023-12-29T10:49:00Z" w:initials="JC">
    <w:p w14:paraId="6D5AEDFD" w14:textId="1CEF2813" w:rsidR="00F763D7" w:rsidRDefault="00F763D7" w:rsidP="000A73D5">
      <w:pPr>
        <w:pStyle w:val="CommentText"/>
      </w:pPr>
      <w:r>
        <w:rPr>
          <w:rStyle w:val="CommentReference"/>
        </w:rPr>
        <w:annotationRef/>
      </w:r>
      <w:r>
        <w:t>How will the project provide new data and theory on different ways states buy access? How is this present in the research questions and methods?</w:t>
      </w:r>
    </w:p>
  </w:comment>
  <w:comment w:id="2230" w:author="Carla Martinez Machain" w:date="2024-01-08T14:53:00Z" w:initials="CMM">
    <w:p w14:paraId="5F5AD0A7" w14:textId="77777777" w:rsidR="00F763D7" w:rsidRDefault="00F763D7" w:rsidP="00595F78">
      <w:pPr>
        <w:pStyle w:val="CommentText"/>
      </w:pPr>
      <w:r>
        <w:rPr>
          <w:rStyle w:val="CommentReference"/>
        </w:rPr>
        <w:annotationRef/>
      </w:r>
      <w:r>
        <w:t>Added a bit here</w:t>
      </w:r>
    </w:p>
  </w:comment>
  <w:comment w:id="2234" w:author="Jennifer Carinci" w:date="2023-12-29T10:51:00Z" w:initials="JC">
    <w:p w14:paraId="5468F0E7" w14:textId="0C5F4720" w:rsidR="00F763D7" w:rsidRDefault="00F763D7" w:rsidP="000A73D5">
      <w:pPr>
        <w:pStyle w:val="CommentText"/>
      </w:pPr>
      <w:r>
        <w:rPr>
          <w:rStyle w:val="CommentReference"/>
        </w:rPr>
        <w:annotationRef/>
      </w:r>
      <w:r>
        <w:t>How will the economic impact of basing on host societies be measured? Again, the research questions appear to be focused on public/elite awareness and perceptions – not economic impact or other areas asserted in broader impacts.</w:t>
      </w:r>
    </w:p>
  </w:comment>
  <w:comment w:id="2235" w:author="Brian Blankenship" w:date="2024-01-01T11:05:00Z" w:initials="BB">
    <w:p w14:paraId="6CC7C62B" w14:textId="77777777" w:rsidR="00F763D7" w:rsidRDefault="00F763D7" w:rsidP="003016BB">
      <w:pPr>
        <w:pStyle w:val="CommentText"/>
      </w:pPr>
      <w:r>
        <w:rPr>
          <w:rStyle w:val="CommentReference"/>
        </w:rPr>
        <w:annotationRef/>
      </w:r>
      <w:r>
        <w:t>Added some text</w:t>
      </w:r>
    </w:p>
  </w:comment>
  <w:comment w:id="2261" w:author="Jennifer Carinci" w:date="2023-12-29T10:56:00Z" w:initials="JC">
    <w:p w14:paraId="58EEC0A2" w14:textId="24D1BAB9" w:rsidR="00F763D7" w:rsidRDefault="00F763D7" w:rsidP="000A73D5">
      <w:pPr>
        <w:pStyle w:val="CommentText"/>
      </w:pPr>
      <w:r>
        <w:rPr>
          <w:rStyle w:val="CommentReference"/>
        </w:rPr>
        <w:annotationRef/>
      </w:r>
      <w:r>
        <w:t>How will this be measuredby a one-time surevey?</w:t>
      </w:r>
    </w:p>
  </w:comment>
  <w:comment w:id="2262" w:author="Brian Blankenship" w:date="2024-01-01T11:06:00Z" w:initials="BB">
    <w:p w14:paraId="184907B3" w14:textId="77777777" w:rsidR="00F763D7" w:rsidRDefault="00F763D7" w:rsidP="003016BB">
      <w:pPr>
        <w:pStyle w:val="CommentText"/>
      </w:pPr>
      <w:r>
        <w:rPr>
          <w:rStyle w:val="CommentReference"/>
        </w:rPr>
        <w:annotationRef/>
      </w:r>
      <w:r>
        <w:t>Added some text</w:t>
      </w:r>
    </w:p>
  </w:comment>
  <w:comment w:id="2299" w:author="Jennifer Carinci" w:date="2023-12-29T10:57:00Z" w:initials="JC">
    <w:p w14:paraId="5A60E436" w14:textId="219D54F6" w:rsidR="00F763D7" w:rsidRDefault="00F763D7" w:rsidP="000A73D5">
      <w:pPr>
        <w:pStyle w:val="CommentText"/>
      </w:pPr>
      <w:r>
        <w:rPr>
          <w:rStyle w:val="CommentReference"/>
        </w:rPr>
        <w:annotationRef/>
      </w:r>
      <w:r>
        <w:t>How are these captured in the research questions?</w:t>
      </w:r>
    </w:p>
  </w:comment>
  <w:comment w:id="2320" w:author="Jennifer Carinci" w:date="2023-12-29T10:58:00Z" w:initials="JC">
    <w:p w14:paraId="521FD1E5" w14:textId="77777777" w:rsidR="00F763D7" w:rsidRDefault="00F763D7" w:rsidP="000A73D5">
      <w:pPr>
        <w:pStyle w:val="CommentText"/>
      </w:pPr>
      <w:r>
        <w:rPr>
          <w:rStyle w:val="CommentReference"/>
        </w:rPr>
        <w:annotationRef/>
      </w:r>
      <w:r>
        <w:t>No campuses, educational opportunities, or students have yet been introduced in the document.</w:t>
      </w:r>
    </w:p>
    <w:p w14:paraId="29C415B6" w14:textId="77777777" w:rsidR="00F763D7" w:rsidRDefault="00F763D7" w:rsidP="000A73D5">
      <w:pPr>
        <w:pStyle w:val="CommentText"/>
      </w:pPr>
    </w:p>
    <w:p w14:paraId="6281A096" w14:textId="77777777" w:rsidR="00F763D7" w:rsidRDefault="00F763D7" w:rsidP="000A73D5">
      <w:pPr>
        <w:pStyle w:val="CommentText"/>
      </w:pPr>
      <w:r>
        <w:t>They are also not detailed later. Be specific. How many students, studying what on which campuses will receive what kind of educational opportunities? To what benefit?</w:t>
      </w:r>
    </w:p>
  </w:comment>
  <w:comment w:id="2324" w:author="Jennifer Carinci" w:date="2023-12-29T11:04:00Z" w:initials="JC">
    <w:p w14:paraId="21FA808C" w14:textId="77777777" w:rsidR="00F763D7" w:rsidRDefault="00F763D7" w:rsidP="000A73D5">
      <w:pPr>
        <w:pStyle w:val="CommentText"/>
      </w:pPr>
      <w:r>
        <w:rPr>
          <w:rStyle w:val="CommentReference"/>
        </w:rPr>
        <w:annotationRef/>
      </w:r>
      <w:r>
        <w:t>A post-doc?</w:t>
      </w:r>
    </w:p>
    <w:p w14:paraId="22223D79" w14:textId="77777777" w:rsidR="00F763D7" w:rsidRDefault="00F763D7" w:rsidP="000A73D5">
      <w:pPr>
        <w:pStyle w:val="CommentText"/>
      </w:pPr>
    </w:p>
    <w:p w14:paraId="169D10CB" w14:textId="77777777" w:rsidR="00F763D7" w:rsidRDefault="00F763D7" w:rsidP="000A73D5">
      <w:pPr>
        <w:pStyle w:val="CommentText"/>
      </w:pPr>
      <w:r>
        <w:t>This individual or TBD position is not (and should be) included in the team section.</w:t>
      </w:r>
    </w:p>
  </w:comment>
  <w:comment w:id="2340" w:author="Michael Allen" w:date="2023-11-05T19:59:00Z" w:initials="MA">
    <w:p w14:paraId="5D4DBDBA" w14:textId="77777777" w:rsidR="00F763D7" w:rsidRDefault="00F763D7" w:rsidP="001C5B28">
      <w:pPr>
        <w:pStyle w:val="CommentText"/>
      </w:pPr>
      <w:r>
        <w:rPr>
          <w:rStyle w:val="CommentReference"/>
        </w:rPr>
        <w:annotationRef/>
      </w:r>
      <w:r>
        <w:t>From previous project. KSU and somewhere else maybe?</w:t>
      </w:r>
      <w:r>
        <w:br/>
      </w:r>
      <w:r>
        <w:br/>
        <w:t>Teaching science is a plus for nsf.</w:t>
      </w:r>
    </w:p>
  </w:comment>
  <w:comment w:id="2341" w:author="Carla Martinez Machain" w:date="2024-01-04T15:05:00Z" w:initials="CMM">
    <w:p w14:paraId="0A746EED" w14:textId="77777777" w:rsidR="00F763D7" w:rsidRDefault="00F763D7" w:rsidP="001C5B28">
      <w:pPr>
        <w:pStyle w:val="CommentText"/>
      </w:pPr>
      <w:r>
        <w:rPr>
          <w:rStyle w:val="CommentReference"/>
        </w:rPr>
        <w:annotationRef/>
      </w:r>
      <w:r>
        <w:t>Def U Miami. Both for the HSI status and for the lack of blizzards.</w:t>
      </w:r>
    </w:p>
  </w:comment>
  <w:comment w:id="2321" w:author="Jennifer Carinci" w:date="2023-12-29T11:05:00Z" w:initials="JC">
    <w:p w14:paraId="2299FA50" w14:textId="77777777" w:rsidR="00F763D7" w:rsidRDefault="00F763D7" w:rsidP="000A73D5">
      <w:pPr>
        <w:pStyle w:val="CommentText"/>
      </w:pPr>
      <w:r>
        <w:rPr>
          <w:rStyle w:val="CommentReference"/>
        </w:rPr>
        <w:annotationRef/>
      </w:r>
      <w:r>
        <w:t>See comments in the Project Summary.</w:t>
      </w:r>
    </w:p>
    <w:p w14:paraId="08249C3E" w14:textId="77777777" w:rsidR="00F763D7" w:rsidRDefault="00F763D7" w:rsidP="000A73D5">
      <w:pPr>
        <w:pStyle w:val="CommentText"/>
      </w:pPr>
    </w:p>
    <w:p w14:paraId="7F8AAD71" w14:textId="77777777" w:rsidR="00F763D7" w:rsidRDefault="00F763D7" w:rsidP="000A73D5">
      <w:pPr>
        <w:pStyle w:val="CommentText"/>
      </w:pPr>
      <w:r>
        <w:t>Go further to state the actual benefits to the audiences mentioned in these three sentences.</w:t>
      </w:r>
    </w:p>
    <w:p w14:paraId="062CCDBA" w14:textId="77777777" w:rsidR="00F763D7" w:rsidRDefault="00F763D7" w:rsidP="000A73D5">
      <w:pPr>
        <w:pStyle w:val="CommentText"/>
      </w:pPr>
    </w:p>
    <w:p w14:paraId="7FDD0DD7" w14:textId="77777777" w:rsidR="00F763D7" w:rsidRDefault="00F763D7" w:rsidP="000A73D5">
      <w:pPr>
        <w:pStyle w:val="CommentText"/>
      </w:pPr>
      <w:r>
        <w:t>E.g. involving a research assistant contributes to . . .(e.g., strengthening and or diversifying the workforce in this understudied area) . . .</w:t>
      </w:r>
    </w:p>
  </w:comment>
  <w:comment w:id="2361" w:author="Jennifer Carinci" w:date="2023-12-29T11:12:00Z" w:initials="JC">
    <w:p w14:paraId="67F7ABB8" w14:textId="77777777" w:rsidR="00F763D7" w:rsidRDefault="00F763D7" w:rsidP="000A73D5">
      <w:pPr>
        <w:pStyle w:val="CommentText"/>
      </w:pPr>
      <w:r>
        <w:rPr>
          <w:rStyle w:val="CommentReference"/>
        </w:rPr>
        <w:annotationRef/>
      </w:r>
      <w:r>
        <w:t>Add details of the survey. What is it called? Is it exactly the same as previously deployed? Reliability? Validity? Scope of questions? Response scale? Etc.</w:t>
      </w:r>
    </w:p>
  </w:comment>
  <w:comment w:id="2362" w:author="Michael Allen" w:date="2023-12-31T19:07:00Z" w:initials="MA">
    <w:p w14:paraId="584363B3" w14:textId="20EFE4BB" w:rsidR="00F763D7" w:rsidRDefault="00F763D7">
      <w:pPr>
        <w:pStyle w:val="CommentText"/>
      </w:pPr>
      <w:r>
        <w:rPr>
          <w:rStyle w:val="CommentReference"/>
        </w:rPr>
        <w:annotationRef/>
      </w:r>
      <w:r>
        <w:t>I feel like we answer much of this later.</w:t>
      </w:r>
    </w:p>
  </w:comment>
  <w:comment w:id="2363" w:author="Michael Allen" w:date="2023-12-31T19:08:00Z" w:initials="MA">
    <w:p w14:paraId="3D1DA4D3" w14:textId="354911E3" w:rsidR="00F763D7" w:rsidRDefault="00F763D7">
      <w:pPr>
        <w:pStyle w:val="CommentText"/>
      </w:pPr>
      <w:r>
        <w:rPr>
          <w:rStyle w:val="CommentReference"/>
        </w:rPr>
        <w:annotationRef/>
      </w:r>
    </w:p>
  </w:comment>
  <w:comment w:id="2364" w:author="Carla Martinez Machain" w:date="2024-01-02T14:47:00Z" w:initials="CMM">
    <w:p w14:paraId="2E0926C5" w14:textId="77777777" w:rsidR="00F763D7" w:rsidRDefault="00F763D7" w:rsidP="00B7395B">
      <w:pPr>
        <w:pStyle w:val="CommentText"/>
      </w:pPr>
      <w:r>
        <w:rPr>
          <w:rStyle w:val="CommentReference"/>
        </w:rPr>
        <w:annotationRef/>
      </w:r>
      <w:r>
        <w:t>I added a bit of info here, will come back after going through the whole section to make sure all of these questions are addressed at some point.</w:t>
      </w:r>
    </w:p>
  </w:comment>
  <w:comment w:id="2375" w:author="Jennifer Carinci" w:date="2023-12-29T11:10:00Z" w:initials="JC">
    <w:p w14:paraId="2383A3E3" w14:textId="1D57EF06" w:rsidR="00F763D7" w:rsidRDefault="00F763D7" w:rsidP="000A73D5">
      <w:pPr>
        <w:pStyle w:val="CommentText"/>
      </w:pPr>
      <w:r>
        <w:rPr>
          <w:rStyle w:val="CommentReference"/>
        </w:rPr>
        <w:annotationRef/>
      </w:r>
      <w:r>
        <w:t>Why this number in each country?</w:t>
      </w:r>
    </w:p>
    <w:p w14:paraId="0C33007A" w14:textId="77777777" w:rsidR="00F763D7" w:rsidRDefault="00F763D7" w:rsidP="000A73D5">
      <w:pPr>
        <w:pStyle w:val="CommentText"/>
      </w:pPr>
    </w:p>
    <w:p w14:paraId="1BA606F7" w14:textId="77777777" w:rsidR="00F763D7" w:rsidRDefault="00F763D7" w:rsidP="000A73D5">
      <w:pPr>
        <w:pStyle w:val="CommentText"/>
      </w:pPr>
      <w:r>
        <w:t>What proportion of the resepective populations is this? How will the sample be selected?</w:t>
      </w:r>
    </w:p>
    <w:p w14:paraId="4B65DF83" w14:textId="77777777" w:rsidR="00F763D7" w:rsidRDefault="00F763D7" w:rsidP="000A73D5">
      <w:pPr>
        <w:pStyle w:val="CommentText"/>
      </w:pPr>
    </w:p>
    <w:p w14:paraId="1E3C7DC2" w14:textId="77777777" w:rsidR="00F763D7" w:rsidRDefault="00F763D7" w:rsidP="000A73D5">
      <w:pPr>
        <w:pStyle w:val="CommentText"/>
      </w:pPr>
      <w:r>
        <w:t>In clude supsections on the sample, instrument, research design, etc.</w:t>
      </w:r>
    </w:p>
  </w:comment>
  <w:comment w:id="2376" w:author="Michael Allen" w:date="2023-12-31T19:07:00Z" w:initials="MA">
    <w:p w14:paraId="57CB756D" w14:textId="701FE310" w:rsidR="00F763D7" w:rsidRDefault="00F763D7">
      <w:pPr>
        <w:pStyle w:val="CommentText"/>
      </w:pPr>
      <w:r>
        <w:rPr>
          <w:rStyle w:val="CommentReference"/>
        </w:rPr>
        <w:annotationRef/>
      </w:r>
      <w:r>
        <w:t>Added abit here.</w:t>
      </w:r>
    </w:p>
  </w:comment>
  <w:comment w:id="2433" w:author="Michael Flynn" w:date="2024-01-05T10:07:00Z" w:initials="MF">
    <w:p w14:paraId="200F789F" w14:textId="77777777" w:rsidR="00F763D7" w:rsidRDefault="00F763D7" w:rsidP="00B025E6">
      <w:r>
        <w:rPr>
          <w:rStyle w:val="CommentReference"/>
        </w:rPr>
        <w:annotationRef/>
      </w:r>
      <w:r>
        <w:rPr>
          <w:color w:val="000000"/>
          <w:sz w:val="20"/>
          <w:szCs w:val="20"/>
        </w:rPr>
        <w:t>Let’s talk about the quota size. Maybe we want a larger quota.</w:t>
      </w:r>
    </w:p>
  </w:comment>
  <w:comment w:id="2446" w:author="Michael Flynn" w:date="2024-01-05T09:57:00Z" w:initials="MF">
    <w:p w14:paraId="0436EC29" w14:textId="55738E7F" w:rsidR="00F763D7" w:rsidRDefault="00F763D7" w:rsidP="002F4FCA">
      <w:r>
        <w:rPr>
          <w:rStyle w:val="CommentReference"/>
        </w:rPr>
        <w:annotationRef/>
      </w:r>
      <w:r>
        <w:rPr>
          <w:color w:val="000000"/>
          <w:sz w:val="20"/>
          <w:szCs w:val="20"/>
        </w:rPr>
        <w:t>Flagging this.</w:t>
      </w:r>
    </w:p>
  </w:comment>
  <w:comment w:id="2516" w:author="Carla Martinez Machain" w:date="2024-01-02T14:47:00Z" w:initials="CMM">
    <w:p w14:paraId="20CA79B9" w14:textId="13A5342E" w:rsidR="00F763D7" w:rsidRDefault="00F763D7" w:rsidP="00B7395B">
      <w:pPr>
        <w:pStyle w:val="CommentText"/>
      </w:pPr>
      <w:r>
        <w:rPr>
          <w:rStyle w:val="CommentReference"/>
        </w:rPr>
        <w:annotationRef/>
      </w:r>
      <w:r>
        <w:t>Now that we cut down to one year I actually don’t think we need to use the pilot data here, so I just took this bit out, which also means we don’t have to deal with the point Jennifer brought up about it being the same:</w:t>
      </w:r>
    </w:p>
    <w:p w14:paraId="60B379EA" w14:textId="77777777" w:rsidR="00F763D7" w:rsidRDefault="00F763D7" w:rsidP="00B7395B">
      <w:pPr>
        <w:pStyle w:val="CommentText"/>
      </w:pPr>
      <w:r>
        <w:t>“This survey will mirror the survey we deployed to Kenya and provide inter-state comparability with our pilot project. “</w:t>
      </w:r>
    </w:p>
  </w:comment>
  <w:comment w:id="2548" w:author="Jennifer Carinci" w:date="2023-12-29T11:13:00Z" w:initials="JC">
    <w:p w14:paraId="11B134CD" w14:textId="7BB056C9" w:rsidR="00F763D7" w:rsidRDefault="00F763D7" w:rsidP="000A73D5">
      <w:pPr>
        <w:pStyle w:val="CommentText"/>
      </w:pPr>
      <w:r>
        <w:rPr>
          <w:rStyle w:val="CommentReference"/>
        </w:rPr>
        <w:annotationRef/>
      </w:r>
      <w:r>
        <w:t xml:space="preserve">So does “elite” mean “government officials” here? How many of the individuals sampled will be from the government? How will this subsample be selected in each country? (Include govenemnt background for participating countries.) Did the Kenyan sample include government elite? </w:t>
      </w:r>
    </w:p>
  </w:comment>
  <w:comment w:id="2549" w:author="Carla Martinez Machain" w:date="2024-01-02T15:11:00Z" w:initials="CMM">
    <w:p w14:paraId="377C1691" w14:textId="77777777" w:rsidR="00F763D7" w:rsidRDefault="00F763D7" w:rsidP="00E0188E">
      <w:pPr>
        <w:pStyle w:val="CommentText"/>
      </w:pPr>
      <w:r>
        <w:rPr>
          <w:rStyle w:val="CommentReference"/>
        </w:rPr>
        <w:annotationRef/>
      </w:r>
      <w:r>
        <w:t xml:space="preserve">It seemed like by bringing up elites we were making things confusing, so I just rephrased this to put off bringing in the stuff about elites until we can talk about them in more detail. </w:t>
      </w:r>
    </w:p>
  </w:comment>
  <w:comment w:id="2553" w:author="Jennifer Carinci" w:date="2023-12-29T11:15:00Z" w:initials="JC">
    <w:p w14:paraId="56434E39" w14:textId="1FA205EF" w:rsidR="00F763D7" w:rsidRDefault="00F763D7" w:rsidP="000A73D5">
      <w:pPr>
        <w:pStyle w:val="CommentText"/>
      </w:pPr>
      <w:r>
        <w:rPr>
          <w:rStyle w:val="CommentReference"/>
        </w:rPr>
        <w:annotationRef/>
      </w:r>
      <w:r>
        <w:t>Clarify the number of countries throughout – 2.C. states two countries, here three, and in the project Summary four are listed.</w:t>
      </w:r>
    </w:p>
  </w:comment>
  <w:comment w:id="2554" w:author="Jennifer Carinci" w:date="2023-12-29T11:28:00Z" w:initials="JC">
    <w:p w14:paraId="6F1CD1EC" w14:textId="77777777" w:rsidR="00F763D7" w:rsidRDefault="00F763D7" w:rsidP="000A73D5">
      <w:pPr>
        <w:pStyle w:val="CommentText"/>
      </w:pPr>
      <w:r>
        <w:rPr>
          <w:rStyle w:val="CommentReference"/>
        </w:rPr>
        <w:annotationRef/>
      </w:r>
      <w:r>
        <w:t>This would be helpful information earlier to explain wht the countries are selected ahead of presenting the research questions.</w:t>
      </w:r>
    </w:p>
  </w:comment>
  <w:comment w:id="2555" w:author="Carla Martinez Machain" w:date="2024-01-02T15:05:00Z" w:initials="CMM">
    <w:p w14:paraId="3CBE1391" w14:textId="77777777" w:rsidR="00F763D7" w:rsidRDefault="00F763D7" w:rsidP="00C502B8">
      <w:pPr>
        <w:pStyle w:val="CommentText"/>
      </w:pPr>
      <w:r>
        <w:rPr>
          <w:rStyle w:val="CommentReference"/>
        </w:rPr>
        <w:annotationRef/>
      </w:r>
      <w:r>
        <w:t>Cutting this here because I moved it up right before research Q’s as she suggested.</w:t>
      </w:r>
    </w:p>
  </w:comment>
  <w:comment w:id="2559" w:author="Jennifer Carinci" w:date="2023-12-29T11:30:00Z" w:initials="JC">
    <w:p w14:paraId="3FAE362F" w14:textId="62949017" w:rsidR="00F763D7" w:rsidRDefault="00F763D7" w:rsidP="000A73D5">
      <w:pPr>
        <w:pStyle w:val="CommentText"/>
      </w:pPr>
      <w:r>
        <w:rPr>
          <w:rStyle w:val="CommentReference"/>
        </w:rPr>
        <w:annotationRef/>
      </w:r>
      <w:r>
        <w:t>Be more specific.</w:t>
      </w:r>
    </w:p>
  </w:comment>
  <w:comment w:id="2597" w:author="Jennifer Carinci" w:date="2023-12-29T11:33:00Z" w:initials="JC">
    <w:p w14:paraId="19616ED6" w14:textId="77777777" w:rsidR="00F763D7" w:rsidRDefault="00F763D7" w:rsidP="000A73D5">
      <w:pPr>
        <w:pStyle w:val="CommentText"/>
      </w:pPr>
      <w:r>
        <w:rPr>
          <w:rStyle w:val="CommentReference"/>
        </w:rPr>
        <w:annotationRef/>
      </w:r>
      <w:r>
        <w:t>proposed</w:t>
      </w:r>
    </w:p>
  </w:comment>
  <w:comment w:id="2608" w:author="Jennifer Carinci" w:date="2023-12-29T12:00:00Z" w:initials="JC">
    <w:p w14:paraId="49E5BF57" w14:textId="77777777" w:rsidR="00F763D7" w:rsidRDefault="00F763D7" w:rsidP="000A73D5">
      <w:pPr>
        <w:pStyle w:val="CommentText"/>
      </w:pPr>
      <w:r>
        <w:rPr>
          <w:rStyle w:val="CommentReference"/>
        </w:rPr>
        <w:annotationRef/>
      </w:r>
      <w:r>
        <w:t>First time mentioned.</w:t>
      </w:r>
    </w:p>
  </w:comment>
  <w:comment w:id="2619" w:author="Jennifer Carinci" w:date="2023-12-29T11:33:00Z" w:initials="JC">
    <w:p w14:paraId="0DEA3DE8" w14:textId="77777777" w:rsidR="00F763D7" w:rsidRDefault="00F763D7" w:rsidP="000A73D5">
      <w:pPr>
        <w:pStyle w:val="CommentText"/>
      </w:pPr>
      <w:r>
        <w:rPr>
          <w:rStyle w:val="CommentReference"/>
        </w:rPr>
        <w:annotationRef/>
      </w:r>
      <w:r>
        <w:t>Is your study causal? It appears to be correlational and at one point in time versus having baselines, controls, changes over time etc. that would allow a more causal model?</w:t>
      </w:r>
    </w:p>
  </w:comment>
  <w:comment w:id="2646" w:author="Jennifer Carinci" w:date="2023-12-29T11:33:00Z" w:initials="JC">
    <w:p w14:paraId="6294E835" w14:textId="77777777" w:rsidR="00F763D7" w:rsidRDefault="00F763D7" w:rsidP="00D31909">
      <w:pPr>
        <w:pStyle w:val="CommentText"/>
      </w:pPr>
      <w:r>
        <w:rPr>
          <w:rStyle w:val="CommentReference"/>
        </w:rPr>
        <w:annotationRef/>
      </w:r>
      <w:r>
        <w:t>Is your study causal? It appears to be correlational and at one point in time versus having baselines, controls, changes over time etc. that would allow a more causal model?</w:t>
      </w:r>
    </w:p>
  </w:comment>
  <w:comment w:id="2924" w:author="Brian Blankenship" w:date="2024-01-03T16:59:00Z" w:initials="BB">
    <w:p w14:paraId="22B1FCF4" w14:textId="77777777" w:rsidR="00F763D7" w:rsidRDefault="00F763D7" w:rsidP="00C9767F">
      <w:pPr>
        <w:pStyle w:val="CommentText"/>
      </w:pPr>
      <w:r>
        <w:rPr>
          <w:rStyle w:val="CommentReference"/>
        </w:rPr>
        <w:annotationRef/>
      </w:r>
      <w:r>
        <w:t xml:space="preserve">This was a "top of the head" number; feel free to change. We'll want it large enough to be meaningful but not impossibly large. </w:t>
      </w:r>
    </w:p>
  </w:comment>
  <w:comment w:id="2725" w:author="Jennifer Carinci" w:date="2023-12-29T12:01:00Z" w:initials="JC">
    <w:p w14:paraId="6E55A3D4" w14:textId="285CD008" w:rsidR="00F763D7" w:rsidRDefault="00F763D7" w:rsidP="000A73D5">
      <w:pPr>
        <w:pStyle w:val="CommentText"/>
      </w:pPr>
      <w:r>
        <w:rPr>
          <w:rStyle w:val="CommentReference"/>
        </w:rPr>
        <w:annotationRef/>
      </w:r>
      <w:r>
        <w:t>This experiment needs a lot more explanation. Provide what the prompts will be in each of the 4 scenarios -control and one of three hypothetical intervention prompts.Kenya had no experiment component? So this will be the first time the prompts are tested?</w:t>
      </w:r>
    </w:p>
    <w:p w14:paraId="667ADED8" w14:textId="77777777" w:rsidR="00F763D7" w:rsidRDefault="00F763D7" w:rsidP="000A73D5">
      <w:pPr>
        <w:pStyle w:val="CommentText"/>
      </w:pPr>
    </w:p>
    <w:p w14:paraId="12C3F4CA" w14:textId="77777777" w:rsidR="00F763D7" w:rsidRDefault="00F763D7" w:rsidP="000A73D5">
      <w:pPr>
        <w:pStyle w:val="CommentText"/>
      </w:pPr>
      <w:r>
        <w:t>How will the prompt wording be designed?</w:t>
      </w:r>
    </w:p>
    <w:p w14:paraId="0292A794" w14:textId="77777777" w:rsidR="00F763D7" w:rsidRDefault="00F763D7" w:rsidP="000A73D5">
      <w:pPr>
        <w:pStyle w:val="CommentText"/>
      </w:pPr>
    </w:p>
    <w:p w14:paraId="4F338319" w14:textId="77777777" w:rsidR="00F763D7" w:rsidRDefault="00F763D7" w:rsidP="000A73D5">
      <w:pPr>
        <w:pStyle w:val="CommentText"/>
      </w:pPr>
      <w:r>
        <w:t>Within each of Djibouti and Cambodia, the survey will be deployed to 2,250 individuals. So 562 or 563 of them will be assigned to each of the 4 conditions? What response rate is anticipated? How will this affect power/significance detection?</w:t>
      </w:r>
    </w:p>
  </w:comment>
  <w:comment w:id="2726" w:author="Carla Martinez Machain" w:date="2024-01-02T17:34:00Z" w:initials="CMM">
    <w:p w14:paraId="0DB5A6DB" w14:textId="77777777" w:rsidR="00F763D7" w:rsidRDefault="00F763D7" w:rsidP="00F3620B">
      <w:pPr>
        <w:pStyle w:val="CommentText"/>
      </w:pPr>
      <w:r>
        <w:rPr>
          <w:rStyle w:val="CommentReference"/>
        </w:rPr>
        <w:annotationRef/>
      </w:r>
      <w:r>
        <w:t>Okay, so I have a question here about how we are thinking about the experiment. So the treatment is just a major power taking an action and then we measure how positively it’s viewed? It says that “This experiment will allow us to assess whether the demographic and influence questions we asked help frame whether a respondent interprets action by various actors”, but really it’s not our **questions** per se that are influencing responses, but the actual demographics and lived experiences that  affecting how these actions are interpreted, right?</w:t>
      </w:r>
    </w:p>
  </w:comment>
  <w:comment w:id="2727" w:author="Carla Martinez Machain" w:date="2024-01-02T17:35:00Z" w:initials="CMM">
    <w:p w14:paraId="7F89314D" w14:textId="77777777" w:rsidR="00F763D7" w:rsidRDefault="00F763D7" w:rsidP="00F3620B">
      <w:pPr>
        <w:pStyle w:val="CommentText"/>
      </w:pPr>
      <w:r>
        <w:rPr>
          <w:rStyle w:val="CommentReference"/>
        </w:rPr>
        <w:annotationRef/>
      </w:r>
      <w:r>
        <w:t xml:space="preserve">Also, the control would be the non-basing major power, right? </w:t>
      </w:r>
    </w:p>
  </w:comment>
  <w:comment w:id="2728" w:author="Carla Martinez Machain" w:date="2024-01-02T17:41:00Z" w:initials="CMM">
    <w:p w14:paraId="3EB31CEC" w14:textId="77777777" w:rsidR="00F763D7" w:rsidRDefault="00F763D7" w:rsidP="00F3620B">
      <w:pPr>
        <w:pStyle w:val="CommentText"/>
      </w:pPr>
      <w:r>
        <w:rPr>
          <w:rStyle w:val="CommentReference"/>
        </w:rPr>
        <w:annotationRef/>
      </w:r>
      <w:r>
        <w:t>Added some ideas for a vignette, feel free to give other suggestions.</w:t>
      </w:r>
    </w:p>
  </w:comment>
  <w:comment w:id="2729" w:author="Brian Blankenship" w:date="2024-01-03T12:28:00Z" w:initials="BB">
    <w:p w14:paraId="23952DE3" w14:textId="77777777" w:rsidR="00F763D7" w:rsidRDefault="00F763D7" w:rsidP="007E6BE8">
      <w:pPr>
        <w:pStyle w:val="CommentText"/>
      </w:pPr>
      <w:r>
        <w:rPr>
          <w:rStyle w:val="CommentReference"/>
        </w:rPr>
        <w:annotationRef/>
      </w:r>
      <w:r>
        <w:t>Previous text read as follows:</w:t>
      </w:r>
    </w:p>
    <w:p w14:paraId="2D0E100B" w14:textId="77777777" w:rsidR="00F763D7" w:rsidRDefault="00F763D7" w:rsidP="007E6BE8">
      <w:pPr>
        <w:pStyle w:val="CommentText"/>
      </w:pPr>
    </w:p>
    <w:p w14:paraId="71A94BCC" w14:textId="77777777" w:rsidR="00F763D7" w:rsidRDefault="00F763D7" w:rsidP="007E6BE8">
      <w:pPr>
        <w:pStyle w:val="CommentText"/>
      </w:pPr>
      <w:r>
        <w:t>Our experiment will be pre-registered and deployed with all surveys. Within the experiment, we will provide a prompt with a control and intervention treatment. We are interested in testing the willingness of respondents to accept expanded military access by a major power in their country and how that is affected by major powers’ influence campaigns and existing military facilities. The primary experiment will field a question that will present respondents with a vignette regarding actions taken by either a) the United States, b) China, or c) a non-basing major power. These actions could provide the great power with military access but would not necessarily entail a new military installation (as we have argued that China’s approach may be shifting away from large, permanent military installations). Though we may still refine the content of the treatment vignettes, they will likely involve presenting respondents with vignettes in which the major power in question has made an offer to buy a majority stake in a major commercial port in the country, which would give them full control of the port (basing this vignette on China’s majority stake in the port of Piraeus in Greece, for example). Respondents will then evaluate how positively or negatively they view these actions. Within each country, we will deploy the survey to 1,000 individuals. Given the experimental design, each condition will have 333 respondents, with the non-basing power prompt serving as the control category. This experiment will allow us to assess whether the demographic and influence questions we asked help frame whether a respondent interprets action by various actors.</w:t>
      </w:r>
    </w:p>
  </w:comment>
  <w:comment w:id="3069" w:author="Jennifer Carinci" w:date="2023-12-29T12:08:00Z" w:initials="U">
    <w:p w14:paraId="063947FB" w14:textId="45E3D069" w:rsidR="00F763D7" w:rsidRDefault="00F763D7" w:rsidP="000A73D5">
      <w:pPr>
        <w:pStyle w:val="CommentText"/>
      </w:pPr>
      <w:r>
        <w:rPr>
          <w:rStyle w:val="CommentReference"/>
        </w:rPr>
        <w:annotationRef/>
      </w:r>
      <w:r>
        <w:t>So only Djibouti will have elite participants? This was not clear from the research questions and previous sections.</w:t>
      </w:r>
    </w:p>
  </w:comment>
  <w:comment w:id="3089" w:author="Jennifer Carinci" w:date="2023-12-29T12:09:00Z" w:initials="U">
    <w:p w14:paraId="5E8B0FE5" w14:textId="77777777" w:rsidR="00F763D7" w:rsidRDefault="00F763D7" w:rsidP="000A73D5">
      <w:pPr>
        <w:pStyle w:val="CommentText"/>
      </w:pPr>
      <w:r>
        <w:rPr>
          <w:rStyle w:val="CommentReference"/>
        </w:rPr>
        <w:annotationRef/>
      </w:r>
      <w:r>
        <w:t>The fieldwork has not yet been described.</w:t>
      </w:r>
    </w:p>
  </w:comment>
  <w:comment w:id="3098" w:author="Jennifer Carinci" w:date="2023-12-29T12:14:00Z" w:initials="U">
    <w:p w14:paraId="17EDA860" w14:textId="77777777" w:rsidR="00F763D7" w:rsidRDefault="00F763D7" w:rsidP="000A73D5">
      <w:pPr>
        <w:pStyle w:val="CommentText"/>
      </w:pPr>
      <w:r>
        <w:rPr>
          <w:rStyle w:val="CommentReference"/>
        </w:rPr>
        <w:annotationRef/>
      </w:r>
      <w:r>
        <w:t>?</w:t>
      </w:r>
    </w:p>
  </w:comment>
  <w:comment w:id="3093" w:author="Jennifer Carinci" w:date="2023-12-29T12:13:00Z" w:initials="U">
    <w:p w14:paraId="136118BC" w14:textId="77777777" w:rsidR="00F763D7" w:rsidRDefault="00F763D7" w:rsidP="000A73D5">
      <w:pPr>
        <w:pStyle w:val="CommentText"/>
      </w:pPr>
      <w:r>
        <w:rPr>
          <w:rStyle w:val="CommentReference"/>
        </w:rPr>
        <w:annotationRef/>
      </w:r>
      <w:r>
        <w:t>This would be helpful much earlier. This way the methodology section could be more technical/logistical design details without having to also supply basic and new background information.</w:t>
      </w:r>
    </w:p>
  </w:comment>
  <w:comment w:id="3094" w:author="Carla Martinez Machain" w:date="2024-01-02T20:19:00Z" w:initials="CMM">
    <w:p w14:paraId="43227080" w14:textId="77777777" w:rsidR="00F763D7" w:rsidRDefault="00F763D7" w:rsidP="00CE7069">
      <w:pPr>
        <w:pStyle w:val="CommentText"/>
      </w:pPr>
      <w:r>
        <w:rPr>
          <w:rStyle w:val="CommentReference"/>
        </w:rPr>
        <w:annotationRef/>
      </w:r>
      <w:r>
        <w:t>I moved the paragraphs that this was referring to up section 2C</w:t>
      </w:r>
    </w:p>
  </w:comment>
  <w:comment w:id="3104" w:author="Jennifer Carinci" w:date="2023-12-29T12:15:00Z" w:initials="U">
    <w:p w14:paraId="0EFE9E12" w14:textId="660C3D93" w:rsidR="00F763D7" w:rsidRDefault="00F763D7" w:rsidP="000A73D5">
      <w:pPr>
        <w:pStyle w:val="CommentText"/>
      </w:pPr>
      <w:r>
        <w:rPr>
          <w:rStyle w:val="CommentReference"/>
        </w:rPr>
        <w:annotationRef/>
      </w:r>
      <w:r>
        <w:t>So the surveys deployed to the public will be onlt quantitative (on what scale?) with no open responses? So does elite refer to surveys that or both qualitative and quantitative, to deploying surveys to government personnel, or is it being used in bothg ways?</w:t>
      </w:r>
    </w:p>
  </w:comment>
  <w:comment w:id="3105" w:author="Michael Allen" w:date="2023-12-31T19:16:00Z" w:initials="MA">
    <w:p w14:paraId="78F25745" w14:textId="040ADD11" w:rsidR="00F763D7" w:rsidRDefault="00F763D7">
      <w:pPr>
        <w:pStyle w:val="CommentText"/>
      </w:pPr>
      <w:r>
        <w:rPr>
          <w:rStyle w:val="CommentReference"/>
        </w:rPr>
        <w:annotationRef/>
      </w:r>
    </w:p>
  </w:comment>
  <w:comment w:id="3117" w:author="Jennifer Carinci" w:date="2023-12-29T12:17:00Z" w:initials="U">
    <w:p w14:paraId="5902CDBD" w14:textId="77777777" w:rsidR="00F763D7" w:rsidRDefault="00F763D7" w:rsidP="000A73D5">
      <w:pPr>
        <w:pStyle w:val="CommentText"/>
      </w:pPr>
      <w:r>
        <w:rPr>
          <w:rStyle w:val="CommentReference"/>
        </w:rPr>
        <w:annotationRef/>
      </w:r>
      <w:r>
        <w:t>Define “elite” populationearlier.</w:t>
      </w:r>
    </w:p>
  </w:comment>
  <w:comment w:id="3138" w:author="Jennifer Carinci" w:date="2023-12-29T12:18:00Z" w:initials="U">
    <w:p w14:paraId="5B9BA426" w14:textId="77777777" w:rsidR="00F763D7" w:rsidRDefault="00F763D7" w:rsidP="000A73D5">
      <w:pPr>
        <w:pStyle w:val="CommentText"/>
      </w:pPr>
      <w:r>
        <w:rPr>
          <w:rStyle w:val="CommentReference"/>
        </w:rPr>
        <w:annotationRef/>
      </w:r>
      <w:r>
        <w:t>This paragraph switches from talking about surveys to interviews.</w:t>
      </w:r>
    </w:p>
    <w:p w14:paraId="7CF5337F" w14:textId="77777777" w:rsidR="00F763D7" w:rsidRDefault="00F763D7" w:rsidP="000A73D5">
      <w:pPr>
        <w:pStyle w:val="CommentText"/>
      </w:pPr>
    </w:p>
    <w:p w14:paraId="65C58C57" w14:textId="77777777" w:rsidR="00F763D7" w:rsidRDefault="00F763D7" w:rsidP="000A73D5">
      <w:pPr>
        <w:pStyle w:val="CommentText"/>
      </w:pPr>
      <w:r>
        <w:t>So do the elites take surveys and participate in semi-structured interviews?</w:t>
      </w:r>
    </w:p>
  </w:comment>
  <w:comment w:id="3140" w:author="Jennifer Carinci" w:date="2023-12-29T12:20:00Z" w:initials="U">
    <w:p w14:paraId="66A5D386" w14:textId="77777777" w:rsidR="00F763D7" w:rsidRDefault="00F763D7" w:rsidP="000A73D5">
      <w:pPr>
        <w:pStyle w:val="CommentText"/>
      </w:pPr>
      <w:r>
        <w:rPr>
          <w:rStyle w:val="CommentReference"/>
        </w:rPr>
        <w:annotationRef/>
      </w:r>
      <w:r>
        <w:t>How many elites will be in the sample? How will the initial elites be identified (as with this will be important given future participants will be identified by them via snowballing)?</w:t>
      </w:r>
    </w:p>
  </w:comment>
  <w:comment w:id="3141" w:author="Michael Allen" w:date="2023-12-31T19:16:00Z" w:initials="MA">
    <w:p w14:paraId="3EC0E84B" w14:textId="099C5A4B" w:rsidR="00F763D7" w:rsidRDefault="00F763D7">
      <w:pPr>
        <w:pStyle w:val="CommentText"/>
      </w:pPr>
      <w:r>
        <w:rPr>
          <w:rStyle w:val="CommentReference"/>
        </w:rPr>
        <w:annotationRef/>
      </w:r>
    </w:p>
  </w:comment>
  <w:comment w:id="3165" w:author="Carla Martinez Machain" w:date="2024-01-02T20:41:00Z" w:initials="CMM">
    <w:p w14:paraId="66B9EF87" w14:textId="77777777" w:rsidR="00F763D7" w:rsidRDefault="00F763D7" w:rsidP="00DF5D76">
      <w:pPr>
        <w:pStyle w:val="CommentText"/>
      </w:pPr>
      <w:r>
        <w:rPr>
          <w:rStyle w:val="CommentReference"/>
        </w:rPr>
        <w:annotationRef/>
      </w:r>
      <w:r>
        <w:t>Do these seem like reasonable numbers?</w:t>
      </w:r>
    </w:p>
  </w:comment>
  <w:comment w:id="3175" w:author="Jennifer Carinci" w:date="2023-12-29T12:22:00Z" w:initials="U">
    <w:p w14:paraId="4E13E214" w14:textId="5AF55AF4" w:rsidR="00F763D7" w:rsidRDefault="00F763D7" w:rsidP="000A73D5">
      <w:pPr>
        <w:pStyle w:val="CommentText"/>
      </w:pPr>
      <w:r>
        <w:rPr>
          <w:rStyle w:val="CommentReference"/>
        </w:rPr>
        <w:annotationRef/>
      </w:r>
      <w:r>
        <w:t>So does “fieldwork” just mean intyerviewing elites?</w:t>
      </w:r>
    </w:p>
  </w:comment>
  <w:comment w:id="3198" w:author="Jennifer Carinci" w:date="2023-12-29T12:24:00Z" w:initials="U">
    <w:p w14:paraId="6BD4FF2B" w14:textId="77777777" w:rsidR="00F763D7" w:rsidRDefault="00F763D7" w:rsidP="000A73D5">
      <w:pPr>
        <w:pStyle w:val="CommentText"/>
      </w:pPr>
      <w:r>
        <w:rPr>
          <w:rStyle w:val="CommentReference"/>
        </w:rPr>
        <w:annotationRef/>
      </w:r>
      <w:r>
        <w:t>?</w:t>
      </w:r>
    </w:p>
  </w:comment>
  <w:comment w:id="3199" w:author="Michael Allen" w:date="2023-12-31T19:19:00Z" w:initials="MA">
    <w:p w14:paraId="562C0AB7" w14:textId="582F64FF" w:rsidR="00F763D7" w:rsidRDefault="00F763D7">
      <w:pPr>
        <w:pStyle w:val="CommentText"/>
      </w:pPr>
      <w:r>
        <w:rPr>
          <w:rStyle w:val="CommentReference"/>
        </w:rPr>
        <w:annotationRef/>
      </w:r>
      <w:r>
        <w:t>I think they think we wrote country-level twice. We did not, but edited anyways.</w:t>
      </w:r>
    </w:p>
  </w:comment>
  <w:comment w:id="3231" w:author="Jennifer Carinci" w:date="2023-12-29T12:25:00Z" w:initials="U">
    <w:p w14:paraId="654E06A9" w14:textId="77777777" w:rsidR="00F763D7" w:rsidRDefault="00F763D7" w:rsidP="000A73D5">
      <w:pPr>
        <w:pStyle w:val="CommentText"/>
      </w:pPr>
      <w:r>
        <w:rPr>
          <w:rStyle w:val="CommentReference"/>
        </w:rPr>
        <w:annotationRef/>
      </w:r>
      <w:r>
        <w:t>Hypothetical scenarios or actual experiences?</w:t>
      </w:r>
    </w:p>
  </w:comment>
  <w:comment w:id="3191" w:author="Jennifer Carinci" w:date="2023-12-29T12:27:00Z" w:initials="U">
    <w:p w14:paraId="43F93FF3" w14:textId="77777777" w:rsidR="00F763D7" w:rsidRDefault="00F763D7" w:rsidP="000A73D5">
      <w:pPr>
        <w:pStyle w:val="CommentText"/>
      </w:pPr>
      <w:r>
        <w:rPr>
          <w:rStyle w:val="CommentReference"/>
        </w:rPr>
        <w:annotationRef/>
      </w:r>
      <w:r>
        <w:t>Expand on these methods and include citations.</w:t>
      </w:r>
    </w:p>
  </w:comment>
  <w:comment w:id="3192" w:author="Carla Martinez Machain" w:date="2024-01-02T20:48:00Z" w:initials="CMM">
    <w:p w14:paraId="02762CCD" w14:textId="77777777" w:rsidR="00F763D7" w:rsidRDefault="00F763D7" w:rsidP="00DF5D76">
      <w:pPr>
        <w:pStyle w:val="CommentText"/>
      </w:pPr>
      <w:r>
        <w:rPr>
          <w:rStyle w:val="CommentReference"/>
        </w:rPr>
        <w:annotationRef/>
      </w:r>
      <w:r>
        <w:t>Mike F, I’ll leave this one to you.</w:t>
      </w:r>
    </w:p>
  </w:comment>
  <w:comment w:id="3362" w:author="Carla Martinez Machain" w:date="2023-12-12T17:27:00Z" w:initials="CMM">
    <w:p w14:paraId="1A1A3051" w14:textId="77777777" w:rsidR="00F763D7" w:rsidRDefault="00F763D7" w:rsidP="004B55C5">
      <w:pPr>
        <w:pStyle w:val="CommentText"/>
      </w:pPr>
      <w:r>
        <w:rPr>
          <w:rStyle w:val="CommentReference"/>
        </w:rPr>
        <w:annotationRef/>
      </w:r>
      <w:r>
        <w:t>Someone else want to add their invited talk/workshop numbers here?</w:t>
      </w:r>
    </w:p>
  </w:comment>
  <w:comment w:id="3386" w:author="Carla Martinez Machain" w:date="2023-12-07T16:37:00Z" w:initials="CMM">
    <w:p w14:paraId="4E8EAC9E" w14:textId="2D7A9245" w:rsidR="00F763D7" w:rsidRDefault="00F763D7" w:rsidP="00DF45D2">
      <w:pPr>
        <w:pStyle w:val="CommentText"/>
      </w:pPr>
      <w:r>
        <w:rPr>
          <w:rStyle w:val="CommentReference"/>
        </w:rPr>
        <w:annotationRef/>
      </w:r>
      <w:r>
        <w:t>Making our own dashboard is good, but it doesn't fulfill the NSF's data management requirements; we need to use something that is already established, like Dataverse.</w:t>
      </w:r>
    </w:p>
  </w:comment>
  <w:comment w:id="3422" w:author="Carla Martinez Machain" w:date="2023-12-13T14:48:00Z" w:initials="CMM">
    <w:p w14:paraId="2C1CB709" w14:textId="77777777" w:rsidR="00F763D7" w:rsidRDefault="00F763D7" w:rsidP="002E181C">
      <w:pPr>
        <w:pStyle w:val="CommentText"/>
      </w:pPr>
      <w:r>
        <w:rPr>
          <w:rStyle w:val="CommentReference"/>
        </w:rPr>
        <w:annotationRef/>
      </w:r>
      <w:r>
        <w:t xml:space="preserve">These are some that came to mind, feel free to add others </w:t>
      </w:r>
    </w:p>
  </w:comment>
  <w:comment w:id="3452" w:author="Carla Martinez Machain" w:date="2023-12-07T16:37:00Z" w:initials="CMM">
    <w:p w14:paraId="090662FC" w14:textId="11871814" w:rsidR="00F763D7" w:rsidRDefault="00F763D7" w:rsidP="00A23411">
      <w:pPr>
        <w:pStyle w:val="CommentText"/>
      </w:pPr>
      <w:r>
        <w:rPr>
          <w:rStyle w:val="CommentReference"/>
        </w:rPr>
        <w:annotationRef/>
      </w:r>
      <w:r>
        <w:t>Making our own dashboard is good, but it doesn't fulfill the NSF's data management requirements; we need to use something that is already established, like Dataverse.</w:t>
      </w:r>
    </w:p>
  </w:comment>
  <w:comment w:id="3620" w:author="Carla Martinez Machain" w:date="2023-12-07T16:48:00Z" w:initials="CMM">
    <w:p w14:paraId="0AFBE38E" w14:textId="77777777" w:rsidR="00F763D7" w:rsidRDefault="00F763D7" w:rsidP="00486F81">
      <w:pPr>
        <w:pStyle w:val="CommentText"/>
      </w:pPr>
      <w:r>
        <w:rPr>
          <w:rStyle w:val="CommentReference"/>
        </w:rPr>
        <w:annotationRef/>
      </w:r>
      <w:r>
        <w:t>Adding this bit here to explain both the large team and the limited timeline</w:t>
      </w:r>
    </w:p>
  </w:comment>
  <w:comment w:id="3621" w:author="Carla Martinez Machain" w:date="2023-12-13T14:52:00Z" w:initials="CMM">
    <w:p w14:paraId="4A6C471F" w14:textId="77777777" w:rsidR="00F763D7" w:rsidRDefault="00F763D7" w:rsidP="002E181C">
      <w:pPr>
        <w:pStyle w:val="CommentText"/>
      </w:pPr>
      <w:r>
        <w:rPr>
          <w:rStyle w:val="CommentReference"/>
        </w:rPr>
        <w:annotationRef/>
      </w:r>
      <w:r>
        <w:t>Sorry, Mike F, I kinda stole this from you, you should edit/cut/add as you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FD4A9C" w15:done="0"/>
  <w15:commentEx w15:paraId="688173AE" w15:paraIdParent="53FD4A9C" w15:done="0"/>
  <w15:commentEx w15:paraId="77467574" w15:done="0"/>
  <w15:commentEx w15:paraId="3A64CCC1" w15:done="1"/>
  <w15:commentEx w15:paraId="6EBB08FA" w15:done="0"/>
  <w15:commentEx w15:paraId="79685AB7" w15:done="0"/>
  <w15:commentEx w15:paraId="080CB50A" w15:done="0"/>
  <w15:commentEx w15:paraId="7261DC5F" w15:done="0"/>
  <w15:commentEx w15:paraId="72733D4B" w15:done="1"/>
  <w15:commentEx w15:paraId="6C9B7441" w15:done="1"/>
  <w15:commentEx w15:paraId="033F9700" w15:paraIdParent="6C9B7441" w15:done="1"/>
  <w15:commentEx w15:paraId="15F58827" w15:paraIdParent="6C9B7441" w15:done="1"/>
  <w15:commentEx w15:paraId="783976FF" w15:done="0"/>
  <w15:commentEx w15:paraId="562499A7" w15:done="0"/>
  <w15:commentEx w15:paraId="0D7A20B6" w15:paraIdParent="562499A7" w15:done="0"/>
  <w15:commentEx w15:paraId="548CCC88" w15:done="0"/>
  <w15:commentEx w15:paraId="5765E423" w15:done="0"/>
  <w15:commentEx w15:paraId="5668AB05" w15:paraIdParent="5765E423" w15:done="0"/>
  <w15:commentEx w15:paraId="7D399325" w15:done="1"/>
  <w15:commentEx w15:paraId="561C7F56" w15:done="0"/>
  <w15:commentEx w15:paraId="24CEDAF8" w15:done="1"/>
  <w15:commentEx w15:paraId="608C8355" w15:paraIdParent="24CEDAF8" w15:done="1"/>
  <w15:commentEx w15:paraId="081B365F" w15:done="0"/>
  <w15:commentEx w15:paraId="019861BD" w15:done="1"/>
  <w15:commentEx w15:paraId="3EC9209C" w15:done="1"/>
  <w15:commentEx w15:paraId="1F71D73C" w15:done="0"/>
  <w15:commentEx w15:paraId="4EBCB6A2" w15:paraIdParent="1F71D73C" w15:done="0"/>
  <w15:commentEx w15:paraId="6D5AEDFD" w15:done="0"/>
  <w15:commentEx w15:paraId="5F5AD0A7" w15:paraIdParent="6D5AEDFD" w15:done="0"/>
  <w15:commentEx w15:paraId="5468F0E7" w15:done="0"/>
  <w15:commentEx w15:paraId="6CC7C62B" w15:paraIdParent="5468F0E7" w15:done="0"/>
  <w15:commentEx w15:paraId="58EEC0A2" w15:done="0"/>
  <w15:commentEx w15:paraId="184907B3" w15:paraIdParent="58EEC0A2" w15:done="0"/>
  <w15:commentEx w15:paraId="5A60E436" w15:done="0"/>
  <w15:commentEx w15:paraId="6281A096" w15:done="0"/>
  <w15:commentEx w15:paraId="169D10CB" w15:done="0"/>
  <w15:commentEx w15:paraId="5D4DBDBA" w15:done="0"/>
  <w15:commentEx w15:paraId="0A746EED" w15:paraIdParent="5D4DBDBA" w15:done="0"/>
  <w15:commentEx w15:paraId="7FDD0DD7" w15:done="0"/>
  <w15:commentEx w15:paraId="67F7ABB8" w15:done="0"/>
  <w15:commentEx w15:paraId="584363B3" w15:paraIdParent="67F7ABB8" w15:done="0"/>
  <w15:commentEx w15:paraId="3D1DA4D3" w15:paraIdParent="67F7ABB8" w15:done="0"/>
  <w15:commentEx w15:paraId="2E0926C5" w15:paraIdParent="67F7ABB8" w15:done="0"/>
  <w15:commentEx w15:paraId="1E3C7DC2" w15:done="1"/>
  <w15:commentEx w15:paraId="57CB756D" w15:paraIdParent="1E3C7DC2" w15:done="1"/>
  <w15:commentEx w15:paraId="200F789F" w15:done="0"/>
  <w15:commentEx w15:paraId="0436EC29" w15:done="0"/>
  <w15:commentEx w15:paraId="60B379EA" w15:done="0"/>
  <w15:commentEx w15:paraId="11B134CD" w15:done="1"/>
  <w15:commentEx w15:paraId="377C1691" w15:paraIdParent="11B134CD" w15:done="1"/>
  <w15:commentEx w15:paraId="56434E39" w15:done="0"/>
  <w15:commentEx w15:paraId="6F1CD1EC" w15:done="1"/>
  <w15:commentEx w15:paraId="3CBE1391" w15:paraIdParent="6F1CD1EC" w15:done="1"/>
  <w15:commentEx w15:paraId="3FAE362F" w15:done="1"/>
  <w15:commentEx w15:paraId="19616ED6" w15:done="1"/>
  <w15:commentEx w15:paraId="49E5BF57" w15:done="1"/>
  <w15:commentEx w15:paraId="0DEA3DE8" w15:done="1"/>
  <w15:commentEx w15:paraId="6294E835" w15:done="1"/>
  <w15:commentEx w15:paraId="22B1FCF4" w15:done="0"/>
  <w15:commentEx w15:paraId="4F338319" w15:done="0"/>
  <w15:commentEx w15:paraId="0DB5A6DB" w15:paraIdParent="4F338319" w15:done="0"/>
  <w15:commentEx w15:paraId="7F89314D" w15:paraIdParent="4F338319" w15:done="0"/>
  <w15:commentEx w15:paraId="3EB31CEC" w15:paraIdParent="4F338319" w15:done="0"/>
  <w15:commentEx w15:paraId="71A94BCC" w15:paraIdParent="4F338319" w15:done="0"/>
  <w15:commentEx w15:paraId="063947FB" w15:done="1"/>
  <w15:commentEx w15:paraId="5E8B0FE5" w15:done="1"/>
  <w15:commentEx w15:paraId="17EDA860" w15:done="1"/>
  <w15:commentEx w15:paraId="136118BC" w15:done="1"/>
  <w15:commentEx w15:paraId="43227080" w15:paraIdParent="136118BC" w15:done="1"/>
  <w15:commentEx w15:paraId="0EFE9E12" w15:done="1"/>
  <w15:commentEx w15:paraId="78F25745" w15:paraIdParent="0EFE9E12" w15:done="1"/>
  <w15:commentEx w15:paraId="5902CDBD" w15:done="1"/>
  <w15:commentEx w15:paraId="65C58C57" w15:done="1"/>
  <w15:commentEx w15:paraId="66A5D386" w15:done="1"/>
  <w15:commentEx w15:paraId="3EC0E84B" w15:paraIdParent="66A5D386" w15:done="1"/>
  <w15:commentEx w15:paraId="66B9EF87" w15:done="0"/>
  <w15:commentEx w15:paraId="4E13E214" w15:done="1"/>
  <w15:commentEx w15:paraId="6BD4FF2B" w15:done="1"/>
  <w15:commentEx w15:paraId="562C0AB7" w15:paraIdParent="6BD4FF2B" w15:done="1"/>
  <w15:commentEx w15:paraId="654E06A9" w15:done="1"/>
  <w15:commentEx w15:paraId="43F93FF3" w15:done="0"/>
  <w15:commentEx w15:paraId="02762CCD" w15:paraIdParent="43F93FF3" w15:done="0"/>
  <w15:commentEx w15:paraId="1A1A3051" w15:done="0"/>
  <w15:commentEx w15:paraId="4E8EAC9E" w15:done="0"/>
  <w15:commentEx w15:paraId="2C1CB709" w15:done="0"/>
  <w15:commentEx w15:paraId="090662FC" w15:done="0"/>
  <w15:commentEx w15:paraId="0AFBE38E" w15:done="0"/>
  <w15:commentEx w15:paraId="4A6C471F" w15:paraIdParent="0AFBE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289523E" w16cex:dateUtc="2024-01-09T17:19:00Z"/>
  <w16cex:commentExtensible w16cex:durableId="58815317" w16cex:dateUtc="2023-11-24T20:00:00Z"/>
  <w16cex:commentExtensible w16cex:durableId="107F5C6C" w16cex:dateUtc="2023-12-28T20:38:00Z"/>
  <w16cex:commentExtensible w16cex:durableId="28496067" w16cex:dateUtc="2023-12-29T20:09:00Z"/>
  <w16cex:commentExtensible w16cex:durableId="42D18F62" w16cex:dateUtc="2023-12-29T20:27:00Z"/>
  <w16cex:commentExtensible w16cex:durableId="677A0F19" w16cex:dateUtc="2023-11-24T20:00:00Z"/>
  <w16cex:commentExtensible w16cex:durableId="0A665EEA" w16cex:dateUtc="2023-11-29T21:09:00Z"/>
  <w16cex:commentExtensible w16cex:durableId="53D7E7F8" w16cex:dateUtc="2023-12-07T21:54:00Z"/>
  <w16cex:commentExtensible w16cex:durableId="2B5BED68" w16cex:dateUtc="2023-12-08T19:06:00Z"/>
  <w16cex:commentExtensible w16cex:durableId="61147BFF" w16cex:dateUtc="2024-01-09T22:21:00Z"/>
  <w16cex:commentExtensible w16cex:durableId="5478CF86" w16cex:dateUtc="2023-12-28T21:52:00Z"/>
  <w16cex:commentExtensible w16cex:durableId="00586FAB" w16cex:dateUtc="2023-12-29T16:28:00Z"/>
  <w16cex:commentExtensible w16cex:durableId="0BFC39E0" w16cex:dateUtc="2024-01-02T19:51:00Z"/>
  <w16cex:commentExtensible w16cex:durableId="61075266" w16cex:dateUtc="2023-12-29T17:14:00Z"/>
  <w16cex:commentExtensible w16cex:durableId="59E0D473" w16cex:dateUtc="2024-01-03T01:04:00Z"/>
  <w16cex:commentExtensible w16cex:durableId="1006B540" w16cex:dateUtc="2023-12-29T17:13:00Z"/>
  <w16cex:commentExtensible w16cex:durableId="3504FCAB" w16cex:dateUtc="2024-01-03T01:04:00Z"/>
  <w16cex:commentExtensible w16cex:durableId="284BEFEB" w16cex:dateUtc="2023-07-02T19:45:00Z"/>
  <w16cex:commentExtensible w16cex:durableId="3EAE1577" w16cex:dateUtc="2024-01-08T03:06:00Z"/>
  <w16cex:commentExtensible w16cex:durableId="54969A5F" w16cex:dateUtc="2023-12-29T15:48:00Z"/>
  <w16cex:commentExtensible w16cex:durableId="3DF272C0" w16cex:dateUtc="2024-01-01T19:05:00Z"/>
  <w16cex:commentExtensible w16cex:durableId="0BC903AB" w16cex:dateUtc="2023-12-29T15:49:00Z"/>
  <w16cex:commentExtensible w16cex:durableId="2EAF3F52" w16cex:dateUtc="2024-01-08T19:53:00Z"/>
  <w16cex:commentExtensible w16cex:durableId="2608C32B" w16cex:dateUtc="2023-12-29T15:51:00Z"/>
  <w16cex:commentExtensible w16cex:durableId="17AA7E7A" w16cex:dateUtc="2024-01-01T19:05:00Z"/>
  <w16cex:commentExtensible w16cex:durableId="098E7109" w16cex:dateUtc="2023-12-29T15:56:00Z"/>
  <w16cex:commentExtensible w16cex:durableId="1300F804" w16cex:dateUtc="2024-01-01T19:06:00Z"/>
  <w16cex:commentExtensible w16cex:durableId="14B52E43" w16cex:dateUtc="2023-12-29T15:57:00Z"/>
  <w16cex:commentExtensible w16cex:durableId="488B89A7" w16cex:dateUtc="2023-12-29T15:58:00Z"/>
  <w16cex:commentExtensible w16cex:durableId="093E20BE" w16cex:dateUtc="2023-12-29T16:04:00Z"/>
  <w16cex:commentExtensible w16cex:durableId="60B7681C" w16cex:dateUtc="2024-01-04T20:05:00Z"/>
  <w16cex:commentExtensible w16cex:durableId="2A8158D9" w16cex:dateUtc="2023-12-29T16:05:00Z"/>
  <w16cex:commentExtensible w16cex:durableId="56FBFD0B" w16cex:dateUtc="2023-12-29T16:12:00Z"/>
  <w16cex:commentExtensible w16cex:durableId="009A5CD5" w16cex:dateUtc="2024-01-01T02:07:00Z"/>
  <w16cex:commentExtensible w16cex:durableId="314D6F41" w16cex:dateUtc="2024-01-01T02:08:00Z"/>
  <w16cex:commentExtensible w16cex:durableId="1E394337" w16cex:dateUtc="2024-01-02T19:47:00Z"/>
  <w16cex:commentExtensible w16cex:durableId="599AACE4" w16cex:dateUtc="2023-12-29T16:10:00Z"/>
  <w16cex:commentExtensible w16cex:durableId="2858CACE" w16cex:dateUtc="2024-01-01T02:07:00Z"/>
  <w16cex:commentExtensible w16cex:durableId="31E8C97D" w16cex:dateUtc="2024-01-05T16:07:00Z"/>
  <w16cex:commentExtensible w16cex:durableId="3ABC10A3" w16cex:dateUtc="2024-01-05T15:57:00Z"/>
  <w16cex:commentExtensible w16cex:durableId="633810C6" w16cex:dateUtc="2024-01-02T19:47:00Z"/>
  <w16cex:commentExtensible w16cex:durableId="6C6A6D2F" w16cex:dateUtc="2023-12-29T16:13:00Z"/>
  <w16cex:commentExtensible w16cex:durableId="65A782CC" w16cex:dateUtc="2024-01-02T20:11:00Z"/>
  <w16cex:commentExtensible w16cex:durableId="2389FCD0" w16cex:dateUtc="2023-12-29T16:15:00Z"/>
  <w16cex:commentExtensible w16cex:durableId="05D0EB9A" w16cex:dateUtc="2023-12-29T16:28:00Z"/>
  <w16cex:commentExtensible w16cex:durableId="7DC0DE37" w16cex:dateUtc="2024-01-02T20:05:00Z"/>
  <w16cex:commentExtensible w16cex:durableId="3B34223D" w16cex:dateUtc="2023-12-29T16:30:00Z"/>
  <w16cex:commentExtensible w16cex:durableId="784E2597" w16cex:dateUtc="2023-12-29T16:33:00Z"/>
  <w16cex:commentExtensible w16cex:durableId="2794D999" w16cex:dateUtc="2023-12-29T17:00:00Z"/>
  <w16cex:commentExtensible w16cex:durableId="2E43339C" w16cex:dateUtc="2023-12-29T16:33:00Z"/>
  <w16cex:commentExtensible w16cex:durableId="36A5DF13" w16cex:dateUtc="2023-12-29T16:33:00Z"/>
  <w16cex:commentExtensible w16cex:durableId="4FDFFE7F" w16cex:dateUtc="2024-01-04T00:59:00Z"/>
  <w16cex:commentExtensible w16cex:durableId="22846EDB" w16cex:dateUtc="2023-12-29T17:01:00Z"/>
  <w16cex:commentExtensible w16cex:durableId="71A45A93" w16cex:dateUtc="2024-01-02T22:34:00Z"/>
  <w16cex:commentExtensible w16cex:durableId="5191A897" w16cex:dateUtc="2024-01-02T22:35:00Z"/>
  <w16cex:commentExtensible w16cex:durableId="60669189" w16cex:dateUtc="2024-01-02T22:41:00Z"/>
  <w16cex:commentExtensible w16cex:durableId="126F67F6" w16cex:dateUtc="2024-01-03T20:28:00Z"/>
  <w16cex:commentExtensible w16cex:durableId="272C2A2C" w16cex:dateUtc="2023-12-29T17:08:00Z"/>
  <w16cex:commentExtensible w16cex:durableId="651DF25B" w16cex:dateUtc="2023-12-29T17:09:00Z"/>
  <w16cex:commentExtensible w16cex:durableId="0A39025C" w16cex:dateUtc="2023-12-29T17:14:00Z"/>
  <w16cex:commentExtensible w16cex:durableId="165A2D54" w16cex:dateUtc="2023-12-29T17:13:00Z"/>
  <w16cex:commentExtensible w16cex:durableId="25A41B67" w16cex:dateUtc="2024-01-03T01:19:00Z"/>
  <w16cex:commentExtensible w16cex:durableId="2867E53D" w16cex:dateUtc="2023-12-29T17:15:00Z"/>
  <w16cex:commentExtensible w16cex:durableId="5D1B34D7" w16cex:dateUtc="2024-01-01T02:16:00Z"/>
  <w16cex:commentExtensible w16cex:durableId="4FFF2528" w16cex:dateUtc="2023-12-29T17:17:00Z"/>
  <w16cex:commentExtensible w16cex:durableId="71DDDBF4" w16cex:dateUtc="2023-12-29T17:18:00Z"/>
  <w16cex:commentExtensible w16cex:durableId="1C57AE44" w16cex:dateUtc="2023-12-29T17:20:00Z"/>
  <w16cex:commentExtensible w16cex:durableId="6DF05DBA" w16cex:dateUtc="2024-01-01T02:16:00Z"/>
  <w16cex:commentExtensible w16cex:durableId="180613B2" w16cex:dateUtc="2024-01-03T01:41:00Z"/>
  <w16cex:commentExtensible w16cex:durableId="16D679F5" w16cex:dateUtc="2023-12-29T17:22:00Z"/>
  <w16cex:commentExtensible w16cex:durableId="6653D2DA" w16cex:dateUtc="2023-12-29T17:24:00Z"/>
  <w16cex:commentExtensible w16cex:durableId="2AA75EF0" w16cex:dateUtc="2024-01-01T02:19:00Z"/>
  <w16cex:commentExtensible w16cex:durableId="456BAA6E" w16cex:dateUtc="2023-12-29T17:25:00Z"/>
  <w16cex:commentExtensible w16cex:durableId="367D5ABB" w16cex:dateUtc="2023-12-29T17:27:00Z"/>
  <w16cex:commentExtensible w16cex:durableId="7D20856A" w16cex:dateUtc="2024-01-03T01:48:00Z"/>
  <w16cex:commentExtensible w16cex:durableId="2B83F663" w16cex:dateUtc="2023-12-12T22:27:00Z"/>
  <w16cex:commentExtensible w16cex:durableId="5719C4F5" w16cex:dateUtc="2023-12-07T21:37:00Z"/>
  <w16cex:commentExtensible w16cex:durableId="7DBA2E55" w16cex:dateUtc="2023-12-13T19:48:00Z"/>
  <w16cex:commentExtensible w16cex:durableId="4AA348B2" w16cex:dateUtc="2023-12-07T21:37:00Z"/>
  <w16cex:commentExtensible w16cex:durableId="1C291073" w16cex:dateUtc="2023-12-07T21:48:00Z"/>
  <w16cex:commentExtensible w16cex:durableId="36D93D6F" w16cex:dateUtc="2023-12-13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FD4A9C" w16cid:durableId="2942D5F5"/>
  <w16cid:commentId w16cid:paraId="688173AE" w16cid:durableId="4289523E"/>
  <w16cid:commentId w16cid:paraId="3A64CCC1" w16cid:durableId="3D2FF06C"/>
  <w16cid:commentId w16cid:paraId="6EBB08FA" w16cid:durableId="58815317"/>
  <w16cid:commentId w16cid:paraId="79685AB7" w16cid:durableId="107F5C6C"/>
  <w16cid:commentId w16cid:paraId="080CB50A" w16cid:durableId="28496067"/>
  <w16cid:commentId w16cid:paraId="7261DC5F" w16cid:durableId="42D18F62"/>
  <w16cid:commentId w16cid:paraId="72733D4B" w16cid:durableId="677A0F19"/>
  <w16cid:commentId w16cid:paraId="6C9B7441" w16cid:durableId="0A665EEA"/>
  <w16cid:commentId w16cid:paraId="033F9700" w16cid:durableId="53D7E7F8"/>
  <w16cid:commentId w16cid:paraId="15F58827" w16cid:durableId="2B5BED68"/>
  <w16cid:commentId w16cid:paraId="783976FF" w16cid:durableId="2942D07D"/>
  <w16cid:commentId w16cid:paraId="562499A7" w16cid:durableId="1ECC6E83"/>
  <w16cid:commentId w16cid:paraId="0D7A20B6" w16cid:durableId="61147BFF"/>
  <w16cid:commentId w16cid:paraId="548CCC88" w16cid:durableId="5478CF86"/>
  <w16cid:commentId w16cid:paraId="5765E423" w16cid:durableId="00586FAB"/>
  <w16cid:commentId w16cid:paraId="5668AB05" w16cid:durableId="0BFC39E0"/>
  <w16cid:commentId w16cid:paraId="7D399325" w16cid:durableId="61075266"/>
  <w16cid:commentId w16cid:paraId="561C7F56" w16cid:durableId="59E0D473"/>
  <w16cid:commentId w16cid:paraId="24CEDAF8" w16cid:durableId="1006B540"/>
  <w16cid:commentId w16cid:paraId="608C8355" w16cid:durableId="3504FCAB"/>
  <w16cid:commentId w16cid:paraId="081B365F" w16cid:durableId="284BEFEB"/>
  <w16cid:commentId w16cid:paraId="019861BD" w16cid:durableId="3EAE1577"/>
  <w16cid:commentId w16cid:paraId="3EC9209C" w16cid:durableId="1B5225E9"/>
  <w16cid:commentId w16cid:paraId="1F71D73C" w16cid:durableId="54969A5F"/>
  <w16cid:commentId w16cid:paraId="4EBCB6A2" w16cid:durableId="3DF272C0"/>
  <w16cid:commentId w16cid:paraId="6D5AEDFD" w16cid:durableId="0BC903AB"/>
  <w16cid:commentId w16cid:paraId="5F5AD0A7" w16cid:durableId="2EAF3F52"/>
  <w16cid:commentId w16cid:paraId="5468F0E7" w16cid:durableId="2608C32B"/>
  <w16cid:commentId w16cid:paraId="6CC7C62B" w16cid:durableId="17AA7E7A"/>
  <w16cid:commentId w16cid:paraId="58EEC0A2" w16cid:durableId="098E7109"/>
  <w16cid:commentId w16cid:paraId="184907B3" w16cid:durableId="1300F804"/>
  <w16cid:commentId w16cid:paraId="5A60E436" w16cid:durableId="14B52E43"/>
  <w16cid:commentId w16cid:paraId="6281A096" w16cid:durableId="488B89A7"/>
  <w16cid:commentId w16cid:paraId="169D10CB" w16cid:durableId="093E20BE"/>
  <w16cid:commentId w16cid:paraId="5D4DBDBA" w16cid:durableId="2DB16BEE"/>
  <w16cid:commentId w16cid:paraId="0A746EED" w16cid:durableId="60B7681C"/>
  <w16cid:commentId w16cid:paraId="7FDD0DD7" w16cid:durableId="2A8158D9"/>
  <w16cid:commentId w16cid:paraId="67F7ABB8" w16cid:durableId="56FBFD0B"/>
  <w16cid:commentId w16cid:paraId="584363B3" w16cid:durableId="009A5CD5"/>
  <w16cid:commentId w16cid:paraId="3D1DA4D3" w16cid:durableId="314D6F41"/>
  <w16cid:commentId w16cid:paraId="2E0926C5" w16cid:durableId="1E394337"/>
  <w16cid:commentId w16cid:paraId="1E3C7DC2" w16cid:durableId="599AACE4"/>
  <w16cid:commentId w16cid:paraId="57CB756D" w16cid:durableId="2858CACE"/>
  <w16cid:commentId w16cid:paraId="200F789F" w16cid:durableId="31E8C97D"/>
  <w16cid:commentId w16cid:paraId="0436EC29" w16cid:durableId="3ABC10A3"/>
  <w16cid:commentId w16cid:paraId="60B379EA" w16cid:durableId="633810C6"/>
  <w16cid:commentId w16cid:paraId="11B134CD" w16cid:durableId="6C6A6D2F"/>
  <w16cid:commentId w16cid:paraId="377C1691" w16cid:durableId="65A782CC"/>
  <w16cid:commentId w16cid:paraId="56434E39" w16cid:durableId="2389FCD0"/>
  <w16cid:commentId w16cid:paraId="6F1CD1EC" w16cid:durableId="05D0EB9A"/>
  <w16cid:commentId w16cid:paraId="3CBE1391" w16cid:durableId="7DC0DE37"/>
  <w16cid:commentId w16cid:paraId="3FAE362F" w16cid:durableId="3B34223D"/>
  <w16cid:commentId w16cid:paraId="19616ED6" w16cid:durableId="784E2597"/>
  <w16cid:commentId w16cid:paraId="49E5BF57" w16cid:durableId="2794D999"/>
  <w16cid:commentId w16cid:paraId="0DEA3DE8" w16cid:durableId="2E43339C"/>
  <w16cid:commentId w16cid:paraId="6294E835" w16cid:durableId="36A5DF13"/>
  <w16cid:commentId w16cid:paraId="22B1FCF4" w16cid:durableId="4FDFFE7F"/>
  <w16cid:commentId w16cid:paraId="4F338319" w16cid:durableId="22846EDB"/>
  <w16cid:commentId w16cid:paraId="0DB5A6DB" w16cid:durableId="71A45A93"/>
  <w16cid:commentId w16cid:paraId="7F89314D" w16cid:durableId="5191A897"/>
  <w16cid:commentId w16cid:paraId="3EB31CEC" w16cid:durableId="60669189"/>
  <w16cid:commentId w16cid:paraId="71A94BCC" w16cid:durableId="126F67F6"/>
  <w16cid:commentId w16cid:paraId="063947FB" w16cid:durableId="272C2A2C"/>
  <w16cid:commentId w16cid:paraId="5E8B0FE5" w16cid:durableId="651DF25B"/>
  <w16cid:commentId w16cid:paraId="17EDA860" w16cid:durableId="0A39025C"/>
  <w16cid:commentId w16cid:paraId="136118BC" w16cid:durableId="165A2D54"/>
  <w16cid:commentId w16cid:paraId="43227080" w16cid:durableId="25A41B67"/>
  <w16cid:commentId w16cid:paraId="0EFE9E12" w16cid:durableId="2867E53D"/>
  <w16cid:commentId w16cid:paraId="78F25745" w16cid:durableId="5D1B34D7"/>
  <w16cid:commentId w16cid:paraId="5902CDBD" w16cid:durableId="4FFF2528"/>
  <w16cid:commentId w16cid:paraId="65C58C57" w16cid:durableId="71DDDBF4"/>
  <w16cid:commentId w16cid:paraId="66A5D386" w16cid:durableId="1C57AE44"/>
  <w16cid:commentId w16cid:paraId="3EC0E84B" w16cid:durableId="6DF05DBA"/>
  <w16cid:commentId w16cid:paraId="66B9EF87" w16cid:durableId="180613B2"/>
  <w16cid:commentId w16cid:paraId="4E13E214" w16cid:durableId="16D679F5"/>
  <w16cid:commentId w16cid:paraId="6BD4FF2B" w16cid:durableId="6653D2DA"/>
  <w16cid:commentId w16cid:paraId="562C0AB7" w16cid:durableId="2AA75EF0"/>
  <w16cid:commentId w16cid:paraId="654E06A9" w16cid:durableId="456BAA6E"/>
  <w16cid:commentId w16cid:paraId="43F93FF3" w16cid:durableId="367D5ABB"/>
  <w16cid:commentId w16cid:paraId="02762CCD" w16cid:durableId="7D20856A"/>
  <w16cid:commentId w16cid:paraId="1A1A3051" w16cid:durableId="2B83F663"/>
  <w16cid:commentId w16cid:paraId="4E8EAC9E" w16cid:durableId="5719C4F5"/>
  <w16cid:commentId w16cid:paraId="2C1CB709" w16cid:durableId="7DBA2E55"/>
  <w16cid:commentId w16cid:paraId="090662FC" w16cid:durableId="4AA348B2"/>
  <w16cid:commentId w16cid:paraId="0AFBE38E" w16cid:durableId="1C291073"/>
  <w16cid:commentId w16cid:paraId="4A6C471F" w16cid:durableId="36D93D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C3087F" w14:textId="77777777" w:rsidR="00E5214E" w:rsidRDefault="00E5214E" w:rsidP="000E4977">
      <w:pPr>
        <w:spacing w:after="0" w:line="240" w:lineRule="auto"/>
      </w:pPr>
      <w:r>
        <w:separator/>
      </w:r>
    </w:p>
  </w:endnote>
  <w:endnote w:type="continuationSeparator" w:id="0">
    <w:p w14:paraId="588135A3" w14:textId="77777777" w:rsidR="00E5214E" w:rsidRDefault="00E5214E" w:rsidP="000E4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CE664" w14:textId="77777777" w:rsidR="00E5214E" w:rsidRDefault="00E5214E" w:rsidP="000E4977">
      <w:pPr>
        <w:spacing w:after="0" w:line="240" w:lineRule="auto"/>
      </w:pPr>
      <w:r>
        <w:separator/>
      </w:r>
    </w:p>
  </w:footnote>
  <w:footnote w:type="continuationSeparator" w:id="0">
    <w:p w14:paraId="099BD8A5" w14:textId="77777777" w:rsidR="00E5214E" w:rsidRDefault="00E5214E" w:rsidP="000E49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25740"/>
    <w:multiLevelType w:val="hybridMultilevel"/>
    <w:tmpl w:val="475047C6"/>
    <w:lvl w:ilvl="0" w:tplc="0409000F">
      <w:start w:val="7"/>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A77CA"/>
    <w:multiLevelType w:val="hybridMultilevel"/>
    <w:tmpl w:val="A6D6ECE2"/>
    <w:lvl w:ilvl="0" w:tplc="0409000F">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02F25"/>
    <w:multiLevelType w:val="hybridMultilevel"/>
    <w:tmpl w:val="D39EE6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C8F5BE2"/>
    <w:multiLevelType w:val="hybridMultilevel"/>
    <w:tmpl w:val="1EB2E474"/>
    <w:lvl w:ilvl="0" w:tplc="0409000F">
      <w:start w:val="10"/>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1F694651"/>
    <w:multiLevelType w:val="hybridMultilevel"/>
    <w:tmpl w:val="85F8DF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48B1879"/>
    <w:multiLevelType w:val="hybridMultilevel"/>
    <w:tmpl w:val="C76E7668"/>
    <w:lvl w:ilvl="0" w:tplc="835A9A62">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9FF316A"/>
    <w:multiLevelType w:val="hybridMultilevel"/>
    <w:tmpl w:val="1D8E28B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308399A"/>
    <w:multiLevelType w:val="hybridMultilevel"/>
    <w:tmpl w:val="FDB22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2B55E6"/>
    <w:multiLevelType w:val="hybridMultilevel"/>
    <w:tmpl w:val="1DAA5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7"/>
  </w:num>
  <w:num w:numId="4">
    <w:abstractNumId w:val="8"/>
  </w:num>
  <w:num w:numId="5">
    <w:abstractNumId w:val="6"/>
  </w:num>
  <w:num w:numId="6">
    <w:abstractNumId w:val="2"/>
  </w:num>
  <w:num w:numId="7">
    <w:abstractNumId w:val="0"/>
  </w:num>
  <w:num w:numId="8">
    <w:abstractNumId w:val="1"/>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ian Blankenship">
    <w15:presenceInfo w15:providerId="Windows Live" w15:userId="8ac2ca2fbf104cdc"/>
  </w15:person>
  <w15:person w15:author="Joyce, Renanah Miles">
    <w15:presenceInfo w15:providerId="AD" w15:userId="S::renanahjoyce@hks.harvard.edu::21c2e2cf-5fd2-470f-bbeb-cabbb2262d81"/>
  </w15:person>
  <w15:person w15:author="Michael Allen">
    <w15:presenceInfo w15:providerId="Windows Live" w15:userId="3eaab4736fb4cc5e"/>
  </w15:person>
  <w15:person w15:author="Carla Martinez Machain">
    <w15:presenceInfo w15:providerId="AD" w15:userId="S::carlamm@ksu.edu::ecfaddde-9c0b-4eb5-ad31-0d4943f9e1e5"/>
  </w15:person>
  <w15:person w15:author="Michael Flynn">
    <w15:presenceInfo w15:providerId="AD" w15:userId="S::meflynn@ksu.edu::3c24559e-a7de-40f4-8136-c653471014c1"/>
  </w15:person>
  <w15:person w15:author="Jennifer Carinci">
    <w15:presenceInfo w15:providerId="Windows Live" w15:userId="72e4dc0268ea23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AUIzCwsTAxMjAyBDSUcpOLW4ODM/D6TAyLAWAP0oE3ctAAAA"/>
  </w:docVars>
  <w:rsids>
    <w:rsidRoot w:val="00D8087A"/>
    <w:rsid w:val="00004D62"/>
    <w:rsid w:val="00012C5E"/>
    <w:rsid w:val="00016878"/>
    <w:rsid w:val="00024A88"/>
    <w:rsid w:val="00043EDA"/>
    <w:rsid w:val="0005173B"/>
    <w:rsid w:val="00055F37"/>
    <w:rsid w:val="00060B0D"/>
    <w:rsid w:val="00081BA6"/>
    <w:rsid w:val="000842A7"/>
    <w:rsid w:val="00093B8E"/>
    <w:rsid w:val="000A1083"/>
    <w:rsid w:val="000A17E2"/>
    <w:rsid w:val="000A639A"/>
    <w:rsid w:val="000A64B3"/>
    <w:rsid w:val="000A6AF9"/>
    <w:rsid w:val="000A73D5"/>
    <w:rsid w:val="000A7DFE"/>
    <w:rsid w:val="000B19A7"/>
    <w:rsid w:val="000B3480"/>
    <w:rsid w:val="000C247C"/>
    <w:rsid w:val="000C6014"/>
    <w:rsid w:val="000C799D"/>
    <w:rsid w:val="000D6AAD"/>
    <w:rsid w:val="000E359E"/>
    <w:rsid w:val="000E4977"/>
    <w:rsid w:val="000E5080"/>
    <w:rsid w:val="000E5923"/>
    <w:rsid w:val="000F2C23"/>
    <w:rsid w:val="0010003E"/>
    <w:rsid w:val="00100B26"/>
    <w:rsid w:val="00121C59"/>
    <w:rsid w:val="00124550"/>
    <w:rsid w:val="0013061A"/>
    <w:rsid w:val="001314F2"/>
    <w:rsid w:val="0013246B"/>
    <w:rsid w:val="00137597"/>
    <w:rsid w:val="0014018B"/>
    <w:rsid w:val="00140C8C"/>
    <w:rsid w:val="00143B83"/>
    <w:rsid w:val="0014520C"/>
    <w:rsid w:val="0015426D"/>
    <w:rsid w:val="00157B30"/>
    <w:rsid w:val="001634FF"/>
    <w:rsid w:val="00166FB2"/>
    <w:rsid w:val="00171EAC"/>
    <w:rsid w:val="00173BD5"/>
    <w:rsid w:val="00190A1C"/>
    <w:rsid w:val="0019528D"/>
    <w:rsid w:val="0019626B"/>
    <w:rsid w:val="001A30A5"/>
    <w:rsid w:val="001A6E63"/>
    <w:rsid w:val="001B0ED2"/>
    <w:rsid w:val="001B2E36"/>
    <w:rsid w:val="001B2E3D"/>
    <w:rsid w:val="001C335C"/>
    <w:rsid w:val="001C3659"/>
    <w:rsid w:val="001C5215"/>
    <w:rsid w:val="001C5B28"/>
    <w:rsid w:val="001D4D6E"/>
    <w:rsid w:val="001E21C1"/>
    <w:rsid w:val="001E2FB8"/>
    <w:rsid w:val="001F396F"/>
    <w:rsid w:val="001F7F7E"/>
    <w:rsid w:val="002008FE"/>
    <w:rsid w:val="00202CD4"/>
    <w:rsid w:val="002133DA"/>
    <w:rsid w:val="002163EC"/>
    <w:rsid w:val="002168C0"/>
    <w:rsid w:val="002170A8"/>
    <w:rsid w:val="0022203D"/>
    <w:rsid w:val="00222F48"/>
    <w:rsid w:val="00224560"/>
    <w:rsid w:val="00231637"/>
    <w:rsid w:val="002362F6"/>
    <w:rsid w:val="002375E3"/>
    <w:rsid w:val="00240AC5"/>
    <w:rsid w:val="002425B5"/>
    <w:rsid w:val="00242F1A"/>
    <w:rsid w:val="00243A72"/>
    <w:rsid w:val="00246985"/>
    <w:rsid w:val="00256204"/>
    <w:rsid w:val="00266EB7"/>
    <w:rsid w:val="00280BB3"/>
    <w:rsid w:val="00293AB9"/>
    <w:rsid w:val="002971D5"/>
    <w:rsid w:val="002A19C2"/>
    <w:rsid w:val="002B46CA"/>
    <w:rsid w:val="002D1179"/>
    <w:rsid w:val="002D4660"/>
    <w:rsid w:val="002E181C"/>
    <w:rsid w:val="002E4E0A"/>
    <w:rsid w:val="002F0AC3"/>
    <w:rsid w:val="002F4FCA"/>
    <w:rsid w:val="003016BB"/>
    <w:rsid w:val="0031284A"/>
    <w:rsid w:val="003141AD"/>
    <w:rsid w:val="00317993"/>
    <w:rsid w:val="003324EC"/>
    <w:rsid w:val="00333FED"/>
    <w:rsid w:val="0033499C"/>
    <w:rsid w:val="003614E9"/>
    <w:rsid w:val="00364237"/>
    <w:rsid w:val="003653A2"/>
    <w:rsid w:val="003708E1"/>
    <w:rsid w:val="00376A35"/>
    <w:rsid w:val="003877A7"/>
    <w:rsid w:val="00387EBA"/>
    <w:rsid w:val="00390678"/>
    <w:rsid w:val="00391EA9"/>
    <w:rsid w:val="00395668"/>
    <w:rsid w:val="003A1FAF"/>
    <w:rsid w:val="003B3257"/>
    <w:rsid w:val="003B4E9D"/>
    <w:rsid w:val="003C2254"/>
    <w:rsid w:val="003C7B91"/>
    <w:rsid w:val="003D5A71"/>
    <w:rsid w:val="003E1CD7"/>
    <w:rsid w:val="003E34A4"/>
    <w:rsid w:val="003E5E40"/>
    <w:rsid w:val="003F2485"/>
    <w:rsid w:val="003F5AE2"/>
    <w:rsid w:val="003F70BF"/>
    <w:rsid w:val="00410398"/>
    <w:rsid w:val="0041689A"/>
    <w:rsid w:val="0041731A"/>
    <w:rsid w:val="0042794B"/>
    <w:rsid w:val="0043611D"/>
    <w:rsid w:val="00436C9D"/>
    <w:rsid w:val="0044300D"/>
    <w:rsid w:val="00451226"/>
    <w:rsid w:val="00452ABE"/>
    <w:rsid w:val="0046264D"/>
    <w:rsid w:val="004701D7"/>
    <w:rsid w:val="00470953"/>
    <w:rsid w:val="00477760"/>
    <w:rsid w:val="00480212"/>
    <w:rsid w:val="00486F81"/>
    <w:rsid w:val="0048792B"/>
    <w:rsid w:val="00495546"/>
    <w:rsid w:val="00497B83"/>
    <w:rsid w:val="004A1435"/>
    <w:rsid w:val="004A367C"/>
    <w:rsid w:val="004A4A1F"/>
    <w:rsid w:val="004A4E8B"/>
    <w:rsid w:val="004B0865"/>
    <w:rsid w:val="004B317C"/>
    <w:rsid w:val="004B55C5"/>
    <w:rsid w:val="004C70AB"/>
    <w:rsid w:val="004D3156"/>
    <w:rsid w:val="004D48BF"/>
    <w:rsid w:val="004D4C55"/>
    <w:rsid w:val="004D4E1A"/>
    <w:rsid w:val="004D6128"/>
    <w:rsid w:val="004E255E"/>
    <w:rsid w:val="004E30E2"/>
    <w:rsid w:val="004E5341"/>
    <w:rsid w:val="004E6CEC"/>
    <w:rsid w:val="004F539A"/>
    <w:rsid w:val="004F5643"/>
    <w:rsid w:val="004F6A4B"/>
    <w:rsid w:val="00501945"/>
    <w:rsid w:val="00515418"/>
    <w:rsid w:val="00515C19"/>
    <w:rsid w:val="00521FD7"/>
    <w:rsid w:val="00532F07"/>
    <w:rsid w:val="005354E5"/>
    <w:rsid w:val="005364FB"/>
    <w:rsid w:val="00537C60"/>
    <w:rsid w:val="0054077E"/>
    <w:rsid w:val="005430E8"/>
    <w:rsid w:val="00545B75"/>
    <w:rsid w:val="00545E60"/>
    <w:rsid w:val="00546D82"/>
    <w:rsid w:val="00547887"/>
    <w:rsid w:val="00552A8E"/>
    <w:rsid w:val="005534A9"/>
    <w:rsid w:val="00556CCC"/>
    <w:rsid w:val="00572643"/>
    <w:rsid w:val="00580B8C"/>
    <w:rsid w:val="00580F48"/>
    <w:rsid w:val="00583463"/>
    <w:rsid w:val="00583FD3"/>
    <w:rsid w:val="0058427B"/>
    <w:rsid w:val="00595F78"/>
    <w:rsid w:val="00597AB7"/>
    <w:rsid w:val="005A19EE"/>
    <w:rsid w:val="005A63E2"/>
    <w:rsid w:val="005B70D6"/>
    <w:rsid w:val="005B7D15"/>
    <w:rsid w:val="005C04F9"/>
    <w:rsid w:val="005D1680"/>
    <w:rsid w:val="005D532C"/>
    <w:rsid w:val="005E7810"/>
    <w:rsid w:val="005F2B55"/>
    <w:rsid w:val="005F6772"/>
    <w:rsid w:val="00600D64"/>
    <w:rsid w:val="006012A1"/>
    <w:rsid w:val="006032BE"/>
    <w:rsid w:val="0061797C"/>
    <w:rsid w:val="00626A73"/>
    <w:rsid w:val="006277D5"/>
    <w:rsid w:val="00632157"/>
    <w:rsid w:val="00646443"/>
    <w:rsid w:val="00647AE5"/>
    <w:rsid w:val="0065420E"/>
    <w:rsid w:val="00654FDE"/>
    <w:rsid w:val="00667BAF"/>
    <w:rsid w:val="00674368"/>
    <w:rsid w:val="00675716"/>
    <w:rsid w:val="00694C75"/>
    <w:rsid w:val="00696E1C"/>
    <w:rsid w:val="006A11CD"/>
    <w:rsid w:val="006A4540"/>
    <w:rsid w:val="006A7EBE"/>
    <w:rsid w:val="006B2292"/>
    <w:rsid w:val="006C3D05"/>
    <w:rsid w:val="006C683E"/>
    <w:rsid w:val="006C7331"/>
    <w:rsid w:val="006E37E6"/>
    <w:rsid w:val="006F2A62"/>
    <w:rsid w:val="006F5A7A"/>
    <w:rsid w:val="00703069"/>
    <w:rsid w:val="007067D5"/>
    <w:rsid w:val="00707545"/>
    <w:rsid w:val="007107C7"/>
    <w:rsid w:val="007148CF"/>
    <w:rsid w:val="0072703C"/>
    <w:rsid w:val="00732029"/>
    <w:rsid w:val="00734406"/>
    <w:rsid w:val="00736DB9"/>
    <w:rsid w:val="007375F3"/>
    <w:rsid w:val="00747944"/>
    <w:rsid w:val="00753055"/>
    <w:rsid w:val="00757D52"/>
    <w:rsid w:val="00765575"/>
    <w:rsid w:val="00765B81"/>
    <w:rsid w:val="0077683D"/>
    <w:rsid w:val="007828A0"/>
    <w:rsid w:val="007A13D1"/>
    <w:rsid w:val="007A72E3"/>
    <w:rsid w:val="007B233D"/>
    <w:rsid w:val="007B3CC1"/>
    <w:rsid w:val="007C46B7"/>
    <w:rsid w:val="007D5C22"/>
    <w:rsid w:val="007D69C7"/>
    <w:rsid w:val="007D731D"/>
    <w:rsid w:val="007E2384"/>
    <w:rsid w:val="007E30AF"/>
    <w:rsid w:val="007E366B"/>
    <w:rsid w:val="007E6BE8"/>
    <w:rsid w:val="007F0D2C"/>
    <w:rsid w:val="00810FBA"/>
    <w:rsid w:val="00811A03"/>
    <w:rsid w:val="00821A8D"/>
    <w:rsid w:val="00835E2A"/>
    <w:rsid w:val="00841758"/>
    <w:rsid w:val="008440B1"/>
    <w:rsid w:val="00846452"/>
    <w:rsid w:val="00853F30"/>
    <w:rsid w:val="00855456"/>
    <w:rsid w:val="00855DCA"/>
    <w:rsid w:val="00857E8D"/>
    <w:rsid w:val="00876CD7"/>
    <w:rsid w:val="00877918"/>
    <w:rsid w:val="00886FC3"/>
    <w:rsid w:val="00890654"/>
    <w:rsid w:val="00892B2A"/>
    <w:rsid w:val="00896843"/>
    <w:rsid w:val="00897CC1"/>
    <w:rsid w:val="008A7602"/>
    <w:rsid w:val="008A7AE3"/>
    <w:rsid w:val="008B2CBB"/>
    <w:rsid w:val="008B33EE"/>
    <w:rsid w:val="008B78DF"/>
    <w:rsid w:val="008B7A6F"/>
    <w:rsid w:val="008C2D0E"/>
    <w:rsid w:val="008C404A"/>
    <w:rsid w:val="008D1FFF"/>
    <w:rsid w:val="008E3A23"/>
    <w:rsid w:val="008E43D4"/>
    <w:rsid w:val="008E7EF4"/>
    <w:rsid w:val="008F02FA"/>
    <w:rsid w:val="008F725D"/>
    <w:rsid w:val="00902572"/>
    <w:rsid w:val="00913628"/>
    <w:rsid w:val="00913DFF"/>
    <w:rsid w:val="00914363"/>
    <w:rsid w:val="0092119C"/>
    <w:rsid w:val="00926366"/>
    <w:rsid w:val="00930C6E"/>
    <w:rsid w:val="00942A64"/>
    <w:rsid w:val="009510FB"/>
    <w:rsid w:val="009529E9"/>
    <w:rsid w:val="009543B2"/>
    <w:rsid w:val="009667E0"/>
    <w:rsid w:val="00973DCD"/>
    <w:rsid w:val="009753FA"/>
    <w:rsid w:val="00981DDD"/>
    <w:rsid w:val="009822AD"/>
    <w:rsid w:val="00983BED"/>
    <w:rsid w:val="00991C94"/>
    <w:rsid w:val="00995210"/>
    <w:rsid w:val="009A689E"/>
    <w:rsid w:val="009B2015"/>
    <w:rsid w:val="009B24D8"/>
    <w:rsid w:val="009C2ADF"/>
    <w:rsid w:val="009C2C7E"/>
    <w:rsid w:val="009C46A2"/>
    <w:rsid w:val="009C4CAF"/>
    <w:rsid w:val="009C6E78"/>
    <w:rsid w:val="009C7436"/>
    <w:rsid w:val="009D1832"/>
    <w:rsid w:val="009D6B89"/>
    <w:rsid w:val="009E7056"/>
    <w:rsid w:val="009F470D"/>
    <w:rsid w:val="009F47BF"/>
    <w:rsid w:val="00A162D9"/>
    <w:rsid w:val="00A22A26"/>
    <w:rsid w:val="00A23411"/>
    <w:rsid w:val="00A30499"/>
    <w:rsid w:val="00A33F9E"/>
    <w:rsid w:val="00A43019"/>
    <w:rsid w:val="00A56621"/>
    <w:rsid w:val="00A628A0"/>
    <w:rsid w:val="00A646C9"/>
    <w:rsid w:val="00A723EC"/>
    <w:rsid w:val="00A807DD"/>
    <w:rsid w:val="00A820FD"/>
    <w:rsid w:val="00A84577"/>
    <w:rsid w:val="00A94656"/>
    <w:rsid w:val="00AB2C66"/>
    <w:rsid w:val="00AB4712"/>
    <w:rsid w:val="00AB7427"/>
    <w:rsid w:val="00AC2742"/>
    <w:rsid w:val="00AD1A32"/>
    <w:rsid w:val="00AD3116"/>
    <w:rsid w:val="00AD4623"/>
    <w:rsid w:val="00AD5FF4"/>
    <w:rsid w:val="00AD75AA"/>
    <w:rsid w:val="00AE7D15"/>
    <w:rsid w:val="00AF2FFB"/>
    <w:rsid w:val="00AF73FD"/>
    <w:rsid w:val="00B0036B"/>
    <w:rsid w:val="00B0089E"/>
    <w:rsid w:val="00B01D6F"/>
    <w:rsid w:val="00B025E6"/>
    <w:rsid w:val="00B114D1"/>
    <w:rsid w:val="00B12533"/>
    <w:rsid w:val="00B15434"/>
    <w:rsid w:val="00B20161"/>
    <w:rsid w:val="00B2274D"/>
    <w:rsid w:val="00B22F4A"/>
    <w:rsid w:val="00B235A4"/>
    <w:rsid w:val="00B34270"/>
    <w:rsid w:val="00B36C0B"/>
    <w:rsid w:val="00B44D3E"/>
    <w:rsid w:val="00B53EBC"/>
    <w:rsid w:val="00B62D6B"/>
    <w:rsid w:val="00B71F83"/>
    <w:rsid w:val="00B7395B"/>
    <w:rsid w:val="00B73B1B"/>
    <w:rsid w:val="00B73D03"/>
    <w:rsid w:val="00B76F77"/>
    <w:rsid w:val="00B831E9"/>
    <w:rsid w:val="00B9283D"/>
    <w:rsid w:val="00B93752"/>
    <w:rsid w:val="00B96DF1"/>
    <w:rsid w:val="00BA3696"/>
    <w:rsid w:val="00BA3ADD"/>
    <w:rsid w:val="00BA4AE6"/>
    <w:rsid w:val="00BA4AFA"/>
    <w:rsid w:val="00BA676F"/>
    <w:rsid w:val="00BA6FA7"/>
    <w:rsid w:val="00BD0443"/>
    <w:rsid w:val="00BD4C6D"/>
    <w:rsid w:val="00BD6055"/>
    <w:rsid w:val="00BE132B"/>
    <w:rsid w:val="00BE39B9"/>
    <w:rsid w:val="00BE5881"/>
    <w:rsid w:val="00BE7064"/>
    <w:rsid w:val="00BF16A9"/>
    <w:rsid w:val="00BF3CCD"/>
    <w:rsid w:val="00C053CB"/>
    <w:rsid w:val="00C06527"/>
    <w:rsid w:val="00C07D2F"/>
    <w:rsid w:val="00C126A1"/>
    <w:rsid w:val="00C145EE"/>
    <w:rsid w:val="00C14A01"/>
    <w:rsid w:val="00C17CCE"/>
    <w:rsid w:val="00C319FC"/>
    <w:rsid w:val="00C343FE"/>
    <w:rsid w:val="00C47272"/>
    <w:rsid w:val="00C502B8"/>
    <w:rsid w:val="00C603C5"/>
    <w:rsid w:val="00C62CF3"/>
    <w:rsid w:val="00C70049"/>
    <w:rsid w:val="00C72DAA"/>
    <w:rsid w:val="00C82AAA"/>
    <w:rsid w:val="00C841A0"/>
    <w:rsid w:val="00C94F2C"/>
    <w:rsid w:val="00C95DFE"/>
    <w:rsid w:val="00C9767F"/>
    <w:rsid w:val="00CA1A56"/>
    <w:rsid w:val="00CB1C30"/>
    <w:rsid w:val="00CB69FA"/>
    <w:rsid w:val="00CB73C1"/>
    <w:rsid w:val="00CD5587"/>
    <w:rsid w:val="00CE0D69"/>
    <w:rsid w:val="00CE2060"/>
    <w:rsid w:val="00CE25EF"/>
    <w:rsid w:val="00CE7069"/>
    <w:rsid w:val="00CF29F4"/>
    <w:rsid w:val="00CF2C57"/>
    <w:rsid w:val="00CF40FE"/>
    <w:rsid w:val="00CF5202"/>
    <w:rsid w:val="00D052BE"/>
    <w:rsid w:val="00D05B2A"/>
    <w:rsid w:val="00D147FF"/>
    <w:rsid w:val="00D17277"/>
    <w:rsid w:val="00D222B9"/>
    <w:rsid w:val="00D31909"/>
    <w:rsid w:val="00D368B3"/>
    <w:rsid w:val="00D45CCF"/>
    <w:rsid w:val="00D47F97"/>
    <w:rsid w:val="00D51EEA"/>
    <w:rsid w:val="00D53029"/>
    <w:rsid w:val="00D537F6"/>
    <w:rsid w:val="00D53C7B"/>
    <w:rsid w:val="00D61FC0"/>
    <w:rsid w:val="00D64F78"/>
    <w:rsid w:val="00D658E0"/>
    <w:rsid w:val="00D67A6E"/>
    <w:rsid w:val="00D712E0"/>
    <w:rsid w:val="00D75F96"/>
    <w:rsid w:val="00D77BB2"/>
    <w:rsid w:val="00D8087A"/>
    <w:rsid w:val="00D846A7"/>
    <w:rsid w:val="00DA3CAE"/>
    <w:rsid w:val="00DA3F0E"/>
    <w:rsid w:val="00DA50F0"/>
    <w:rsid w:val="00DB1B58"/>
    <w:rsid w:val="00DC2A33"/>
    <w:rsid w:val="00DD7C27"/>
    <w:rsid w:val="00DF45D2"/>
    <w:rsid w:val="00DF4D2B"/>
    <w:rsid w:val="00DF5856"/>
    <w:rsid w:val="00DF5D76"/>
    <w:rsid w:val="00DF5EA4"/>
    <w:rsid w:val="00DF7323"/>
    <w:rsid w:val="00E0188E"/>
    <w:rsid w:val="00E0756A"/>
    <w:rsid w:val="00E111F2"/>
    <w:rsid w:val="00E216FF"/>
    <w:rsid w:val="00E312FE"/>
    <w:rsid w:val="00E33D1E"/>
    <w:rsid w:val="00E4385F"/>
    <w:rsid w:val="00E51489"/>
    <w:rsid w:val="00E5214E"/>
    <w:rsid w:val="00E55981"/>
    <w:rsid w:val="00E56B7D"/>
    <w:rsid w:val="00E6612C"/>
    <w:rsid w:val="00E8077E"/>
    <w:rsid w:val="00E837F3"/>
    <w:rsid w:val="00E936C2"/>
    <w:rsid w:val="00EA2993"/>
    <w:rsid w:val="00EB32CD"/>
    <w:rsid w:val="00EB3877"/>
    <w:rsid w:val="00EC0EB8"/>
    <w:rsid w:val="00EC16E9"/>
    <w:rsid w:val="00EC3212"/>
    <w:rsid w:val="00EC741B"/>
    <w:rsid w:val="00ED124B"/>
    <w:rsid w:val="00ED4C71"/>
    <w:rsid w:val="00ED53B9"/>
    <w:rsid w:val="00EE4A2D"/>
    <w:rsid w:val="00EF5F27"/>
    <w:rsid w:val="00F02B83"/>
    <w:rsid w:val="00F034E2"/>
    <w:rsid w:val="00F03DAD"/>
    <w:rsid w:val="00F04912"/>
    <w:rsid w:val="00F05094"/>
    <w:rsid w:val="00F123BC"/>
    <w:rsid w:val="00F1695B"/>
    <w:rsid w:val="00F24967"/>
    <w:rsid w:val="00F25D4E"/>
    <w:rsid w:val="00F3528F"/>
    <w:rsid w:val="00F3620B"/>
    <w:rsid w:val="00F46F51"/>
    <w:rsid w:val="00F57835"/>
    <w:rsid w:val="00F64618"/>
    <w:rsid w:val="00F72425"/>
    <w:rsid w:val="00F763D7"/>
    <w:rsid w:val="00F83949"/>
    <w:rsid w:val="00F87374"/>
    <w:rsid w:val="00F87415"/>
    <w:rsid w:val="00F90548"/>
    <w:rsid w:val="00F912A2"/>
    <w:rsid w:val="00FA0610"/>
    <w:rsid w:val="00FA2858"/>
    <w:rsid w:val="00FB123D"/>
    <w:rsid w:val="00FB1C5E"/>
    <w:rsid w:val="00FB260F"/>
    <w:rsid w:val="00FB6697"/>
    <w:rsid w:val="00FC192A"/>
    <w:rsid w:val="00FC1DA8"/>
    <w:rsid w:val="00FC55A0"/>
    <w:rsid w:val="00FD2204"/>
    <w:rsid w:val="00FE1F01"/>
    <w:rsid w:val="00FE4A32"/>
    <w:rsid w:val="00FF6E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990DB"/>
  <w15:chartTrackingRefBased/>
  <w15:docId w15:val="{CFB547A1-E203-4FE2-9ABB-0F1FFC35D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Q_List Paragraph,Bullet List"/>
    <w:basedOn w:val="Normal"/>
    <w:link w:val="ListParagraphChar"/>
    <w:uiPriority w:val="34"/>
    <w:qFormat/>
    <w:rsid w:val="000E4977"/>
    <w:pPr>
      <w:numPr>
        <w:numId w:val="1"/>
      </w:numPr>
      <w:spacing w:before="120" w:after="120" w:line="240" w:lineRule="auto"/>
      <w:contextualSpacing/>
    </w:pPr>
    <w:rPr>
      <w:rFonts w:ascii="Calibri Light" w:eastAsiaTheme="minorEastAsia" w:hAnsi="Calibri Light" w:cstheme="minorBidi"/>
      <w:kern w:val="0"/>
      <w:sz w:val="22"/>
      <w:szCs w:val="22"/>
      <w14:ligatures w14:val="none"/>
    </w:rPr>
  </w:style>
  <w:style w:type="character" w:customStyle="1" w:styleId="ListParagraphChar">
    <w:name w:val="List Paragraph Char"/>
    <w:aliases w:val="MQ_List Paragraph Char,Bullet List Char"/>
    <w:basedOn w:val="DefaultParagraphFont"/>
    <w:link w:val="ListParagraph"/>
    <w:uiPriority w:val="34"/>
    <w:rsid w:val="000E4977"/>
    <w:rPr>
      <w:rFonts w:ascii="Calibri Light" w:eastAsiaTheme="minorEastAsia" w:hAnsi="Calibri Light" w:cstheme="minorBidi"/>
      <w:kern w:val="0"/>
      <w:sz w:val="22"/>
      <w:szCs w:val="22"/>
      <w14:ligatures w14:val="none"/>
    </w:rPr>
  </w:style>
  <w:style w:type="paragraph" w:styleId="Header">
    <w:name w:val="header"/>
    <w:basedOn w:val="Normal"/>
    <w:link w:val="HeaderChar"/>
    <w:uiPriority w:val="99"/>
    <w:unhideWhenUsed/>
    <w:rsid w:val="000E4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77"/>
  </w:style>
  <w:style w:type="paragraph" w:styleId="Footer">
    <w:name w:val="footer"/>
    <w:basedOn w:val="Normal"/>
    <w:link w:val="FooterChar"/>
    <w:uiPriority w:val="99"/>
    <w:unhideWhenUsed/>
    <w:rsid w:val="000E4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77"/>
  </w:style>
  <w:style w:type="paragraph" w:styleId="Bibliography">
    <w:name w:val="Bibliography"/>
    <w:basedOn w:val="Normal"/>
    <w:next w:val="Normal"/>
    <w:uiPriority w:val="37"/>
    <w:unhideWhenUsed/>
    <w:rsid w:val="00B62D6B"/>
    <w:pPr>
      <w:spacing w:after="240" w:line="240" w:lineRule="auto"/>
      <w:ind w:left="720" w:hanging="720"/>
    </w:pPr>
  </w:style>
  <w:style w:type="character" w:styleId="CommentReference">
    <w:name w:val="annotation reference"/>
    <w:basedOn w:val="DefaultParagraphFont"/>
    <w:uiPriority w:val="99"/>
    <w:semiHidden/>
    <w:unhideWhenUsed/>
    <w:rsid w:val="000A6AF9"/>
    <w:rPr>
      <w:sz w:val="16"/>
      <w:szCs w:val="16"/>
    </w:rPr>
  </w:style>
  <w:style w:type="paragraph" w:styleId="CommentText">
    <w:name w:val="annotation text"/>
    <w:basedOn w:val="Normal"/>
    <w:link w:val="CommentTextChar"/>
    <w:uiPriority w:val="99"/>
    <w:unhideWhenUsed/>
    <w:rsid w:val="000A6AF9"/>
    <w:pPr>
      <w:spacing w:line="240" w:lineRule="auto"/>
    </w:pPr>
    <w:rPr>
      <w:sz w:val="20"/>
      <w:szCs w:val="20"/>
    </w:rPr>
  </w:style>
  <w:style w:type="character" w:customStyle="1" w:styleId="CommentTextChar">
    <w:name w:val="Comment Text Char"/>
    <w:basedOn w:val="DefaultParagraphFont"/>
    <w:link w:val="CommentText"/>
    <w:uiPriority w:val="99"/>
    <w:rsid w:val="000A6AF9"/>
    <w:rPr>
      <w:sz w:val="20"/>
      <w:szCs w:val="20"/>
    </w:rPr>
  </w:style>
  <w:style w:type="paragraph" w:styleId="CommentSubject">
    <w:name w:val="annotation subject"/>
    <w:basedOn w:val="CommentText"/>
    <w:next w:val="CommentText"/>
    <w:link w:val="CommentSubjectChar"/>
    <w:uiPriority w:val="99"/>
    <w:semiHidden/>
    <w:unhideWhenUsed/>
    <w:rsid w:val="000A6AF9"/>
    <w:rPr>
      <w:b/>
      <w:bCs/>
    </w:rPr>
  </w:style>
  <w:style w:type="character" w:customStyle="1" w:styleId="CommentSubjectChar">
    <w:name w:val="Comment Subject Char"/>
    <w:basedOn w:val="CommentTextChar"/>
    <w:link w:val="CommentSubject"/>
    <w:uiPriority w:val="99"/>
    <w:semiHidden/>
    <w:rsid w:val="000A6AF9"/>
    <w:rPr>
      <w:b/>
      <w:bCs/>
      <w:sz w:val="20"/>
      <w:szCs w:val="20"/>
    </w:rPr>
  </w:style>
  <w:style w:type="character" w:styleId="Hyperlink">
    <w:name w:val="Hyperlink"/>
    <w:basedOn w:val="DefaultParagraphFont"/>
    <w:uiPriority w:val="99"/>
    <w:unhideWhenUsed/>
    <w:rsid w:val="00981DDD"/>
    <w:rPr>
      <w:color w:val="0563C1" w:themeColor="hyperlink"/>
      <w:u w:val="single"/>
    </w:rPr>
  </w:style>
  <w:style w:type="character" w:customStyle="1" w:styleId="UnresolvedMention1">
    <w:name w:val="Unresolved Mention1"/>
    <w:basedOn w:val="DefaultParagraphFont"/>
    <w:uiPriority w:val="99"/>
    <w:semiHidden/>
    <w:unhideWhenUsed/>
    <w:rsid w:val="00981DDD"/>
    <w:rPr>
      <w:color w:val="605E5C"/>
      <w:shd w:val="clear" w:color="auto" w:fill="E1DFDD"/>
    </w:rPr>
  </w:style>
  <w:style w:type="paragraph" w:styleId="Revision">
    <w:name w:val="Revision"/>
    <w:hidden/>
    <w:uiPriority w:val="99"/>
    <w:semiHidden/>
    <w:rsid w:val="007148CF"/>
    <w:pPr>
      <w:spacing w:after="0" w:line="240" w:lineRule="auto"/>
    </w:pPr>
  </w:style>
  <w:style w:type="paragraph" w:styleId="BalloonText">
    <w:name w:val="Balloon Text"/>
    <w:basedOn w:val="Normal"/>
    <w:link w:val="BalloonTextChar"/>
    <w:uiPriority w:val="99"/>
    <w:semiHidden/>
    <w:unhideWhenUsed/>
    <w:rsid w:val="008A76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602"/>
    <w:rPr>
      <w:rFonts w:ascii="Segoe UI" w:hAnsi="Segoe UI" w:cs="Segoe UI"/>
      <w:sz w:val="18"/>
      <w:szCs w:val="18"/>
    </w:rPr>
  </w:style>
  <w:style w:type="character" w:customStyle="1" w:styleId="UnresolvedMention2">
    <w:name w:val="Unresolved Mention2"/>
    <w:basedOn w:val="DefaultParagraphFont"/>
    <w:uiPriority w:val="99"/>
    <w:semiHidden/>
    <w:unhideWhenUsed/>
    <w:rsid w:val="00B114D1"/>
    <w:rPr>
      <w:color w:val="605E5C"/>
      <w:shd w:val="clear" w:color="auto" w:fill="E1DFDD"/>
    </w:rPr>
  </w:style>
  <w:style w:type="character" w:customStyle="1" w:styleId="UnresolvedMention">
    <w:name w:val="Unresolved Mention"/>
    <w:basedOn w:val="DefaultParagraphFont"/>
    <w:uiPriority w:val="99"/>
    <w:semiHidden/>
    <w:unhideWhenUsed/>
    <w:rsid w:val="00FB1C5E"/>
    <w:rPr>
      <w:color w:val="605E5C"/>
      <w:shd w:val="clear" w:color="auto" w:fill="E1DFDD"/>
    </w:rPr>
  </w:style>
  <w:style w:type="paragraph" w:styleId="Caption">
    <w:name w:val="caption"/>
    <w:basedOn w:val="Normal"/>
    <w:next w:val="Normal"/>
    <w:uiPriority w:val="35"/>
    <w:unhideWhenUsed/>
    <w:qFormat/>
    <w:rsid w:val="004955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0924581">
      <w:bodyDiv w:val="1"/>
      <w:marLeft w:val="0"/>
      <w:marRight w:val="0"/>
      <w:marTop w:val="0"/>
      <w:marBottom w:val="0"/>
      <w:divBdr>
        <w:top w:val="none" w:sz="0" w:space="0" w:color="auto"/>
        <w:left w:val="none" w:sz="0" w:space="0" w:color="auto"/>
        <w:bottom w:val="none" w:sz="0" w:space="0" w:color="auto"/>
        <w:right w:val="none" w:sz="0" w:space="0" w:color="auto"/>
      </w:divBdr>
    </w:div>
    <w:div w:id="1830099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washingtonpost.com/national-security/2023/04/26/chinese-military-base-uae/" TargetMode="External"/><Relationship Id="rId2" Type="http://schemas.openxmlformats.org/officeDocument/2006/relationships/hyperlink" Target="https://www.washingtonpost.com/national-security/2023/04/26/chinese-military-base-uae/" TargetMode="External"/><Relationship Id="rId1" Type="http://schemas.openxmlformats.org/officeDocument/2006/relationships/hyperlink" Target="https://www.washingtonpost.com/national-security/2023/04/26/chinese-military-base-uae/" TargetMode="External"/><Relationship Id="rId4" Type="http://schemas.openxmlformats.org/officeDocument/2006/relationships/hyperlink" Target="https://www.washingtonpost.com/national-security/2023/04/26/chinese-military-base-ua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5</TotalTime>
  <Pages>15</Pages>
  <Words>31787</Words>
  <Characters>181189</Characters>
  <Application>Microsoft Office Word</Application>
  <DocSecurity>0</DocSecurity>
  <Lines>1509</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lankenship</dc:creator>
  <cp:keywords/>
  <dc:description/>
  <cp:lastModifiedBy>Michael Allen</cp:lastModifiedBy>
  <cp:revision>353</cp:revision>
  <dcterms:created xsi:type="dcterms:W3CDTF">2023-07-02T19:26:00Z</dcterms:created>
  <dcterms:modified xsi:type="dcterms:W3CDTF">2024-03-0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6H6bKxl"/&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